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6BF695" w14:textId="77777777" w:rsidR="007B694B" w:rsidRDefault="007B694B">
      <w:pPr>
        <w:spacing w:after="100" w:afterAutospacing="1" w:line="240" w:lineRule="auto"/>
        <w:ind w:right="40" w:firstLineChars="0" w:firstLine="0"/>
        <w:rPr>
          <w:rFonts w:eastAsiaTheme="minorEastAsia"/>
          <w:b/>
          <w:bCs/>
          <w:sz w:val="28"/>
          <w:szCs w:val="28"/>
        </w:rPr>
      </w:pPr>
      <w:bookmarkStart w:id="0" w:name="OLE_LINK17"/>
    </w:p>
    <w:p w14:paraId="7EDF90C3" w14:textId="77777777" w:rsidR="007B694B" w:rsidRDefault="00FA3D63">
      <w:pPr>
        <w:spacing w:after="100" w:afterAutospacing="1" w:line="240" w:lineRule="auto"/>
        <w:ind w:right="40" w:firstLineChars="0" w:firstLine="0"/>
        <w:jc w:val="center"/>
        <w:rPr>
          <w:rFonts w:eastAsiaTheme="minorEastAsia"/>
          <w:sz w:val="72"/>
          <w:szCs w:val="72"/>
        </w:rPr>
      </w:pPr>
      <w:r>
        <w:rPr>
          <w:rFonts w:eastAsiaTheme="minorEastAsia"/>
          <w:b/>
          <w:bCs/>
          <w:sz w:val="72"/>
          <w:szCs w:val="72"/>
          <w:lang w:val="en"/>
        </w:rPr>
        <w:t>Clinical Study Protocol</w:t>
      </w:r>
    </w:p>
    <w:p w14:paraId="61C1727D" w14:textId="77777777" w:rsidR="007B694B" w:rsidRDefault="007B694B">
      <w:pPr>
        <w:spacing w:after="100" w:afterAutospacing="1" w:line="240" w:lineRule="auto"/>
        <w:ind w:firstLineChars="0" w:firstLine="0"/>
        <w:rPr>
          <w:rFonts w:eastAsiaTheme="minorEastAsia"/>
        </w:rPr>
      </w:pPr>
    </w:p>
    <w:p w14:paraId="555203BE" w14:textId="77777777" w:rsidR="007B694B" w:rsidRDefault="00FA3D63">
      <w:pPr>
        <w:spacing w:after="100" w:afterAutospacing="1" w:line="240" w:lineRule="atLeast"/>
        <w:ind w:firstLineChars="0" w:firstLine="0"/>
        <w:jc w:val="center"/>
        <w:rPr>
          <w:rFonts w:eastAsiaTheme="minorEastAsia"/>
          <w:b/>
          <w:bCs/>
          <w:sz w:val="32"/>
          <w:szCs w:val="32"/>
        </w:rPr>
      </w:pPr>
      <w:r>
        <w:rPr>
          <w:rFonts w:eastAsiaTheme="minorEastAsia"/>
          <w:b/>
          <w:bCs/>
          <w:sz w:val="32"/>
          <w:szCs w:val="32"/>
          <w:lang w:val="en"/>
        </w:rPr>
        <w:t xml:space="preserve">An Open-Label, Single-Arm, Multicenter Phase </w:t>
      </w:r>
      <w:r>
        <w:rPr>
          <w:rFonts w:eastAsiaTheme="minorEastAsia" w:hint="eastAsia"/>
          <w:b/>
          <w:bCs/>
          <w:sz w:val="32"/>
          <w:szCs w:val="32"/>
          <w:lang w:val="en"/>
        </w:rPr>
        <w:t>2</w:t>
      </w:r>
      <w:r>
        <w:rPr>
          <w:rFonts w:eastAsiaTheme="minorEastAsia"/>
          <w:b/>
          <w:bCs/>
          <w:sz w:val="32"/>
          <w:szCs w:val="32"/>
          <w:lang w:val="en"/>
        </w:rPr>
        <w:t xml:space="preserve"> Clinical Study to Evaluate the Efficacy and Safety of LP-168 in Relapsed or Refractory Mantle Cell Lymphoma</w:t>
      </w:r>
      <w:bookmarkEnd w:id="0"/>
    </w:p>
    <w:tbl>
      <w:tblPr>
        <w:tblW w:w="5000" w:type="pct"/>
        <w:jc w:val="center"/>
        <w:tblLook w:val="04A0" w:firstRow="1" w:lastRow="0" w:firstColumn="1" w:lastColumn="0" w:noHBand="0" w:noVBand="1"/>
      </w:tblPr>
      <w:tblGrid>
        <w:gridCol w:w="4186"/>
        <w:gridCol w:w="4336"/>
      </w:tblGrid>
      <w:tr w:rsidR="007B694B" w14:paraId="37D40404" w14:textId="77777777">
        <w:trPr>
          <w:cantSplit/>
          <w:jc w:val="center"/>
        </w:trPr>
        <w:tc>
          <w:tcPr>
            <w:tcW w:w="2456" w:type="pct"/>
          </w:tcPr>
          <w:p w14:paraId="4666842A" w14:textId="77777777" w:rsidR="007B694B" w:rsidRDefault="00FA3D63">
            <w:pPr>
              <w:ind w:firstLineChars="0" w:firstLine="0"/>
              <w:rPr>
                <w:rFonts w:eastAsiaTheme="minorEastAsia"/>
                <w:sz w:val="28"/>
                <w:szCs w:val="28"/>
              </w:rPr>
            </w:pPr>
            <w:r>
              <w:rPr>
                <w:rFonts w:eastAsiaTheme="minorEastAsia" w:hint="eastAsia"/>
                <w:sz w:val="28"/>
                <w:szCs w:val="28"/>
                <w:lang w:val="en"/>
              </w:rPr>
              <w:t xml:space="preserve">Study </w:t>
            </w:r>
            <w:r>
              <w:rPr>
                <w:rFonts w:eastAsiaTheme="minorEastAsia"/>
                <w:sz w:val="28"/>
                <w:szCs w:val="28"/>
                <w:lang w:val="en"/>
              </w:rPr>
              <w:t>Drug:</w:t>
            </w:r>
          </w:p>
        </w:tc>
        <w:tc>
          <w:tcPr>
            <w:tcW w:w="2544" w:type="pct"/>
          </w:tcPr>
          <w:p w14:paraId="65E90790" w14:textId="77777777" w:rsidR="007B694B" w:rsidRDefault="00FA3D63">
            <w:pPr>
              <w:pStyle w:val="a6"/>
              <w:spacing w:after="0"/>
              <w:ind w:firstLineChars="0" w:firstLine="0"/>
              <w:rPr>
                <w:rFonts w:ascii="Times New Roman" w:eastAsiaTheme="minorEastAsia" w:hAnsi="Times New Roman" w:cs="Times New Roman"/>
                <w:b/>
                <w:sz w:val="28"/>
                <w:szCs w:val="28"/>
              </w:rPr>
            </w:pPr>
            <w:r>
              <w:rPr>
                <w:rFonts w:ascii="Times New Roman" w:eastAsiaTheme="minorEastAsia" w:hAnsi="Times New Roman" w:cs="Times New Roman"/>
                <w:b/>
                <w:bCs/>
                <w:sz w:val="28"/>
                <w:szCs w:val="28"/>
                <w:lang w:val="en"/>
              </w:rPr>
              <w:t>LP-168 Tablets</w:t>
            </w:r>
          </w:p>
        </w:tc>
      </w:tr>
      <w:tr w:rsidR="007B694B" w14:paraId="1555FEC4" w14:textId="77777777">
        <w:trPr>
          <w:cantSplit/>
          <w:jc w:val="center"/>
        </w:trPr>
        <w:tc>
          <w:tcPr>
            <w:tcW w:w="2456" w:type="pct"/>
          </w:tcPr>
          <w:p w14:paraId="5BAAEC16" w14:textId="77777777" w:rsidR="007B694B" w:rsidRDefault="00FA3D63">
            <w:pPr>
              <w:ind w:firstLineChars="0" w:firstLine="0"/>
              <w:rPr>
                <w:rFonts w:eastAsiaTheme="minorEastAsia"/>
                <w:sz w:val="28"/>
                <w:szCs w:val="28"/>
              </w:rPr>
            </w:pPr>
            <w:bookmarkStart w:id="1" w:name="OLE_LINK4"/>
            <w:r>
              <w:rPr>
                <w:rFonts w:eastAsiaTheme="minorEastAsia"/>
                <w:sz w:val="28"/>
                <w:szCs w:val="28"/>
                <w:lang w:val="en"/>
              </w:rPr>
              <w:t xml:space="preserve">Leading </w:t>
            </w:r>
            <w:bookmarkEnd w:id="1"/>
            <w:r>
              <w:rPr>
                <w:rFonts w:eastAsiaTheme="minorEastAsia"/>
                <w:sz w:val="28"/>
                <w:szCs w:val="28"/>
                <w:lang w:val="en"/>
              </w:rPr>
              <w:t>Study Site:</w:t>
            </w:r>
          </w:p>
        </w:tc>
        <w:tc>
          <w:tcPr>
            <w:tcW w:w="2544" w:type="pct"/>
          </w:tcPr>
          <w:p w14:paraId="472FF1A4" w14:textId="77777777" w:rsidR="007B694B" w:rsidRDefault="00FA3D63">
            <w:pPr>
              <w:pStyle w:val="a6"/>
              <w:spacing w:after="0"/>
              <w:ind w:firstLineChars="0" w:firstLine="0"/>
              <w:rPr>
                <w:rFonts w:ascii="Times New Roman" w:eastAsiaTheme="minorEastAsia" w:hAnsi="Times New Roman" w:cs="Times New Roman"/>
                <w:b/>
                <w:sz w:val="28"/>
                <w:szCs w:val="28"/>
              </w:rPr>
            </w:pPr>
            <w:r>
              <w:rPr>
                <w:rFonts w:ascii="Times New Roman" w:eastAsiaTheme="minorEastAsia" w:hAnsi="Times New Roman" w:cs="Times New Roman"/>
                <w:b/>
                <w:bCs/>
                <w:sz w:val="28"/>
                <w:szCs w:val="28"/>
                <w:lang w:val="en"/>
              </w:rPr>
              <w:t>Beijing Cancer Hospital</w:t>
            </w:r>
          </w:p>
        </w:tc>
      </w:tr>
      <w:tr w:rsidR="007B694B" w14:paraId="15F9E374" w14:textId="77777777">
        <w:trPr>
          <w:cantSplit/>
          <w:jc w:val="center"/>
        </w:trPr>
        <w:tc>
          <w:tcPr>
            <w:tcW w:w="2456" w:type="pct"/>
          </w:tcPr>
          <w:p w14:paraId="1F1B650B" w14:textId="77777777" w:rsidR="007B694B" w:rsidRDefault="00FA3D63">
            <w:pPr>
              <w:ind w:firstLineChars="0" w:firstLine="0"/>
              <w:rPr>
                <w:rFonts w:eastAsiaTheme="minorEastAsia"/>
                <w:sz w:val="28"/>
                <w:szCs w:val="28"/>
              </w:rPr>
            </w:pPr>
            <w:r>
              <w:rPr>
                <w:rFonts w:eastAsiaTheme="minorEastAsia"/>
                <w:sz w:val="28"/>
                <w:szCs w:val="28"/>
                <w:lang w:val="en"/>
              </w:rPr>
              <w:t>Leading Principal Investigator:</w:t>
            </w:r>
          </w:p>
        </w:tc>
        <w:tc>
          <w:tcPr>
            <w:tcW w:w="2544" w:type="pct"/>
          </w:tcPr>
          <w:p w14:paraId="7900278A" w14:textId="77777777" w:rsidR="007B694B" w:rsidRDefault="00FA3D63">
            <w:pPr>
              <w:pStyle w:val="a6"/>
              <w:spacing w:after="0"/>
              <w:ind w:firstLineChars="0" w:firstLine="0"/>
              <w:rPr>
                <w:rFonts w:ascii="Times New Roman" w:eastAsiaTheme="minorEastAsia" w:hAnsi="Times New Roman" w:cs="Times New Roman"/>
                <w:b/>
                <w:sz w:val="28"/>
                <w:szCs w:val="28"/>
              </w:rPr>
            </w:pPr>
            <w:r>
              <w:rPr>
                <w:rFonts w:ascii="Times New Roman" w:eastAsiaTheme="minorEastAsia" w:hAnsi="Times New Roman" w:cs="Times New Roman" w:hint="eastAsia"/>
                <w:b/>
                <w:bCs/>
                <w:sz w:val="28"/>
                <w:szCs w:val="28"/>
                <w:lang w:val="en"/>
              </w:rPr>
              <w:t>Jun Zhu</w:t>
            </w:r>
          </w:p>
        </w:tc>
      </w:tr>
      <w:tr w:rsidR="007B694B" w14:paraId="3986C96F" w14:textId="77777777">
        <w:trPr>
          <w:cantSplit/>
          <w:jc w:val="center"/>
        </w:trPr>
        <w:tc>
          <w:tcPr>
            <w:tcW w:w="2456" w:type="pct"/>
          </w:tcPr>
          <w:p w14:paraId="2E97989B" w14:textId="77777777" w:rsidR="007B694B" w:rsidRDefault="00FA3D63">
            <w:pPr>
              <w:ind w:firstLineChars="0" w:firstLine="0"/>
              <w:rPr>
                <w:rFonts w:eastAsiaTheme="minorEastAsia"/>
                <w:sz w:val="28"/>
                <w:szCs w:val="28"/>
              </w:rPr>
            </w:pPr>
            <w:r>
              <w:rPr>
                <w:rFonts w:eastAsiaTheme="minorEastAsia"/>
                <w:sz w:val="28"/>
                <w:szCs w:val="28"/>
                <w:lang w:val="en"/>
              </w:rPr>
              <w:t>Sponsor:</w:t>
            </w:r>
          </w:p>
        </w:tc>
        <w:tc>
          <w:tcPr>
            <w:tcW w:w="2544" w:type="pct"/>
          </w:tcPr>
          <w:p w14:paraId="08C64662" w14:textId="77777777" w:rsidR="007B694B" w:rsidRDefault="00FA3D63">
            <w:pPr>
              <w:pStyle w:val="a6"/>
              <w:spacing w:after="0"/>
              <w:ind w:firstLineChars="0" w:firstLine="0"/>
              <w:rPr>
                <w:rFonts w:ascii="Times New Roman" w:eastAsiaTheme="minorEastAsia" w:hAnsi="Times New Roman" w:cs="Times New Roman"/>
                <w:b/>
                <w:sz w:val="28"/>
                <w:szCs w:val="28"/>
                <w:lang w:val="en-US"/>
              </w:rPr>
            </w:pPr>
            <w:r>
              <w:rPr>
                <w:rFonts w:ascii="Times New Roman" w:eastAsiaTheme="minorEastAsia" w:hAnsi="Times New Roman" w:cs="Times New Roman"/>
                <w:b/>
                <w:bCs/>
                <w:sz w:val="28"/>
                <w:szCs w:val="28"/>
                <w:lang w:val="en"/>
              </w:rPr>
              <w:t>Guangzhou Lupeng Pharmaceutical Co., Ltd.</w:t>
            </w:r>
          </w:p>
        </w:tc>
      </w:tr>
      <w:tr w:rsidR="007B694B" w14:paraId="3C3AFC50" w14:textId="77777777">
        <w:trPr>
          <w:cantSplit/>
          <w:jc w:val="center"/>
        </w:trPr>
        <w:tc>
          <w:tcPr>
            <w:tcW w:w="2456" w:type="pct"/>
          </w:tcPr>
          <w:p w14:paraId="02EA8B22" w14:textId="77777777" w:rsidR="007B694B" w:rsidRDefault="00FA3D63">
            <w:pPr>
              <w:ind w:firstLineChars="0" w:firstLine="0"/>
              <w:rPr>
                <w:rFonts w:eastAsiaTheme="minorEastAsia"/>
                <w:sz w:val="28"/>
                <w:szCs w:val="28"/>
              </w:rPr>
            </w:pPr>
            <w:r>
              <w:rPr>
                <w:rFonts w:eastAsiaTheme="minorEastAsia"/>
                <w:sz w:val="28"/>
                <w:szCs w:val="28"/>
                <w:lang w:val="en"/>
              </w:rPr>
              <w:t>Protocol No.:</w:t>
            </w:r>
          </w:p>
        </w:tc>
        <w:tc>
          <w:tcPr>
            <w:tcW w:w="2544" w:type="pct"/>
            <w:vAlign w:val="center"/>
          </w:tcPr>
          <w:p w14:paraId="7AE848BA" w14:textId="77777777" w:rsidR="007B694B" w:rsidRDefault="00FA3D63">
            <w:pPr>
              <w:pStyle w:val="a6"/>
              <w:spacing w:after="0"/>
              <w:ind w:firstLineChars="0" w:firstLine="0"/>
              <w:rPr>
                <w:rFonts w:ascii="Times New Roman" w:eastAsiaTheme="minorEastAsia" w:hAnsi="Times New Roman" w:cs="Times New Roman"/>
                <w:b/>
                <w:sz w:val="28"/>
                <w:szCs w:val="28"/>
              </w:rPr>
            </w:pPr>
            <w:bookmarkStart w:id="2" w:name="_Hlk49153494"/>
            <w:r>
              <w:rPr>
                <w:rFonts w:ascii="Times New Roman" w:eastAsiaTheme="minorEastAsia" w:hAnsi="Times New Roman" w:cs="Times New Roman"/>
                <w:b/>
                <w:bCs/>
                <w:sz w:val="28"/>
                <w:szCs w:val="28"/>
                <w:lang w:val="en"/>
              </w:rPr>
              <w:t>LP-168-CN201</w:t>
            </w:r>
            <w:bookmarkEnd w:id="2"/>
          </w:p>
        </w:tc>
      </w:tr>
      <w:tr w:rsidR="007B694B" w14:paraId="05B489C6" w14:textId="77777777">
        <w:trPr>
          <w:cantSplit/>
          <w:jc w:val="center"/>
        </w:trPr>
        <w:tc>
          <w:tcPr>
            <w:tcW w:w="2456" w:type="pct"/>
          </w:tcPr>
          <w:p w14:paraId="3DEE5377" w14:textId="77777777" w:rsidR="007B694B" w:rsidRDefault="00FA3D63">
            <w:pPr>
              <w:ind w:firstLineChars="0" w:firstLine="0"/>
              <w:rPr>
                <w:rFonts w:eastAsiaTheme="minorEastAsia"/>
                <w:sz w:val="28"/>
                <w:szCs w:val="28"/>
              </w:rPr>
            </w:pPr>
            <w:r>
              <w:rPr>
                <w:rFonts w:eastAsiaTheme="minorEastAsia"/>
                <w:sz w:val="28"/>
                <w:szCs w:val="28"/>
                <w:lang w:val="en"/>
              </w:rPr>
              <w:t>Version No.:</w:t>
            </w:r>
          </w:p>
        </w:tc>
        <w:tc>
          <w:tcPr>
            <w:tcW w:w="2544" w:type="pct"/>
          </w:tcPr>
          <w:p w14:paraId="7B04E43A" w14:textId="77777777" w:rsidR="007B694B" w:rsidRDefault="00FA3D63">
            <w:pPr>
              <w:pStyle w:val="a6"/>
              <w:spacing w:after="0"/>
              <w:ind w:firstLineChars="0" w:firstLine="0"/>
              <w:rPr>
                <w:rFonts w:ascii="Times New Roman" w:eastAsiaTheme="minorEastAsia" w:hAnsi="Times New Roman" w:cs="Times New Roman"/>
                <w:b/>
                <w:sz w:val="28"/>
                <w:szCs w:val="28"/>
              </w:rPr>
            </w:pPr>
            <w:r>
              <w:rPr>
                <w:rFonts w:ascii="Times New Roman" w:eastAsiaTheme="minorEastAsia" w:hAnsi="Times New Roman" w:cs="Times New Roman"/>
                <w:b/>
                <w:bCs/>
                <w:sz w:val="28"/>
                <w:szCs w:val="28"/>
                <w:lang w:val="en"/>
              </w:rPr>
              <w:t>Version 1.1</w:t>
            </w:r>
          </w:p>
        </w:tc>
      </w:tr>
      <w:tr w:rsidR="007B694B" w14:paraId="4FADBC2C" w14:textId="77777777">
        <w:trPr>
          <w:cantSplit/>
          <w:jc w:val="center"/>
        </w:trPr>
        <w:tc>
          <w:tcPr>
            <w:tcW w:w="2456" w:type="pct"/>
          </w:tcPr>
          <w:p w14:paraId="7A16186A" w14:textId="77777777" w:rsidR="007B694B" w:rsidRDefault="00FA3D63">
            <w:pPr>
              <w:ind w:firstLineChars="0" w:firstLine="0"/>
              <w:rPr>
                <w:rFonts w:eastAsiaTheme="minorEastAsia"/>
                <w:sz w:val="28"/>
                <w:szCs w:val="28"/>
              </w:rPr>
            </w:pPr>
            <w:r>
              <w:rPr>
                <w:rFonts w:eastAsiaTheme="minorEastAsia"/>
                <w:sz w:val="28"/>
                <w:szCs w:val="28"/>
                <w:lang w:val="en"/>
              </w:rPr>
              <w:t>Version Date:</w:t>
            </w:r>
          </w:p>
        </w:tc>
        <w:tc>
          <w:tcPr>
            <w:tcW w:w="2544" w:type="pct"/>
          </w:tcPr>
          <w:p w14:paraId="3CB39025" w14:textId="77777777" w:rsidR="007B694B" w:rsidRDefault="00FA3D63">
            <w:pPr>
              <w:pStyle w:val="a6"/>
              <w:spacing w:after="0"/>
              <w:ind w:firstLineChars="0" w:firstLine="0"/>
              <w:rPr>
                <w:rFonts w:ascii="Times New Roman" w:eastAsiaTheme="minorEastAsia" w:hAnsi="Times New Roman" w:cs="Times New Roman"/>
                <w:b/>
                <w:sz w:val="28"/>
                <w:szCs w:val="28"/>
              </w:rPr>
            </w:pPr>
            <w:r>
              <w:rPr>
                <w:rFonts w:ascii="Times New Roman" w:eastAsiaTheme="minorEastAsia" w:hAnsi="Times New Roman" w:cs="Times New Roman"/>
                <w:b/>
                <w:bCs/>
                <w:sz w:val="28"/>
                <w:szCs w:val="28"/>
                <w:lang w:val="en"/>
              </w:rPr>
              <w:t>October 10, 2023</w:t>
            </w:r>
          </w:p>
        </w:tc>
      </w:tr>
      <w:tr w:rsidR="007B694B" w14:paraId="13F6D8AA" w14:textId="77777777">
        <w:trPr>
          <w:cantSplit/>
          <w:jc w:val="center"/>
        </w:trPr>
        <w:tc>
          <w:tcPr>
            <w:tcW w:w="2456" w:type="pct"/>
          </w:tcPr>
          <w:p w14:paraId="5718D0EE" w14:textId="77777777" w:rsidR="007B694B" w:rsidRDefault="007B694B">
            <w:pPr>
              <w:ind w:firstLineChars="0" w:firstLine="0"/>
              <w:rPr>
                <w:rFonts w:eastAsiaTheme="minorEastAsia"/>
                <w:sz w:val="28"/>
                <w:szCs w:val="28"/>
              </w:rPr>
            </w:pPr>
          </w:p>
        </w:tc>
        <w:tc>
          <w:tcPr>
            <w:tcW w:w="2544" w:type="pct"/>
          </w:tcPr>
          <w:p w14:paraId="6E141858" w14:textId="77777777" w:rsidR="007B694B" w:rsidRDefault="007B694B">
            <w:pPr>
              <w:pStyle w:val="a6"/>
              <w:spacing w:after="0"/>
              <w:ind w:firstLineChars="0" w:firstLine="0"/>
              <w:rPr>
                <w:rFonts w:ascii="Times New Roman" w:eastAsiaTheme="minorEastAsia" w:hAnsi="Times New Roman" w:cs="Times New Roman"/>
                <w:b/>
                <w:sz w:val="28"/>
                <w:szCs w:val="28"/>
              </w:rPr>
            </w:pPr>
          </w:p>
        </w:tc>
      </w:tr>
    </w:tbl>
    <w:p w14:paraId="7FE2AC6C" w14:textId="77777777" w:rsidR="007B694B" w:rsidRDefault="007B694B">
      <w:pPr>
        <w:ind w:firstLineChars="0" w:firstLine="0"/>
        <w:rPr>
          <w:rFonts w:eastAsiaTheme="minorEastAsia"/>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7B694B" w14:paraId="60F14AA3" w14:textId="77777777">
        <w:trPr>
          <w:jc w:val="center"/>
        </w:trPr>
        <w:tc>
          <w:tcPr>
            <w:tcW w:w="5000" w:type="pct"/>
            <w:tcBorders>
              <w:bottom w:val="nil"/>
            </w:tcBorders>
          </w:tcPr>
          <w:p w14:paraId="35FDB40E" w14:textId="77777777" w:rsidR="007B694B" w:rsidRDefault="00FA3D63">
            <w:pPr>
              <w:pStyle w:val="Style1BoldCap"/>
              <w:spacing w:line="240" w:lineRule="auto"/>
              <w:ind w:firstLine="422"/>
              <w:rPr>
                <w:rFonts w:eastAsiaTheme="minorEastAsia"/>
                <w:caps w:val="0"/>
                <w:sz w:val="21"/>
                <w:szCs w:val="21"/>
              </w:rPr>
            </w:pPr>
            <w:r>
              <w:rPr>
                <w:rFonts w:eastAsiaTheme="minorEastAsia"/>
                <w:bCs/>
                <w:caps w:val="0"/>
                <w:sz w:val="21"/>
                <w:szCs w:val="21"/>
                <w:lang w:val="en"/>
              </w:rPr>
              <w:t>Confidentiality Statement</w:t>
            </w:r>
          </w:p>
        </w:tc>
      </w:tr>
      <w:tr w:rsidR="007B694B" w14:paraId="7735EFE2" w14:textId="77777777">
        <w:trPr>
          <w:jc w:val="center"/>
        </w:trPr>
        <w:tc>
          <w:tcPr>
            <w:tcW w:w="5000" w:type="pct"/>
            <w:tcBorders>
              <w:top w:val="nil"/>
            </w:tcBorders>
          </w:tcPr>
          <w:p w14:paraId="23C928FB" w14:textId="77777777" w:rsidR="007B694B" w:rsidRDefault="00FA3D63">
            <w:pPr>
              <w:pStyle w:val="ConfStatement"/>
              <w:tabs>
                <w:tab w:val="clear" w:pos="2160"/>
                <w:tab w:val="clear" w:pos="8640"/>
                <w:tab w:val="left" w:pos="1641"/>
                <w:tab w:val="right" w:pos="6566"/>
              </w:tabs>
              <w:spacing w:after="182" w:line="240" w:lineRule="auto"/>
              <w:ind w:firstLineChars="0" w:firstLine="0"/>
              <w:rPr>
                <w:rFonts w:eastAsiaTheme="minorEastAsia"/>
                <w:sz w:val="21"/>
                <w:szCs w:val="21"/>
                <w:lang w:val="en"/>
              </w:rPr>
            </w:pPr>
            <w:r>
              <w:rPr>
                <w:rFonts w:eastAsiaTheme="minorEastAsia"/>
                <w:sz w:val="21"/>
                <w:szCs w:val="21"/>
                <w:lang w:val="en"/>
              </w:rPr>
              <w:t>The information contained in this document, particularly unpublished data, is the property of or is under the control of Guangzhou Lupeng Pharmaceutical Co., Ltd. It is hereby provided in confidence to you, as a researcher, potential researcher, or consultant, and is intended solely for review by you, your staff, and the relevant Ethics Committee. All information is provided only for your use when you are authorized to conduct the clinical study of the investigational drug described in this protocol. No information contained herein may be disclosed to any other person without the written consent of Guangzhou Lupeng Pharmaceutical Co., Ltd., except to the extent necessary for obtaining informed consent from those individuals who may receive the drug.</w:t>
            </w:r>
          </w:p>
        </w:tc>
      </w:tr>
    </w:tbl>
    <w:p w14:paraId="6B40B4F9" w14:textId="77777777" w:rsidR="007B694B" w:rsidRDefault="00FA3D63">
      <w:pPr>
        <w:widowControl/>
        <w:spacing w:line="240" w:lineRule="auto"/>
        <w:ind w:firstLineChars="0" w:firstLine="0"/>
        <w:jc w:val="left"/>
        <w:rPr>
          <w:rFonts w:eastAsiaTheme="minorEastAsia"/>
          <w:sz w:val="17"/>
          <w:szCs w:val="17"/>
        </w:rPr>
      </w:pPr>
      <w:r>
        <w:rPr>
          <w:rFonts w:eastAsiaTheme="minorEastAsia"/>
          <w:sz w:val="17"/>
          <w:szCs w:val="17"/>
        </w:rPr>
        <w:br w:type="page"/>
      </w:r>
    </w:p>
    <w:p w14:paraId="2C6BA8AC" w14:textId="77777777" w:rsidR="007B694B" w:rsidRDefault="007B694B">
      <w:pPr>
        <w:tabs>
          <w:tab w:val="left" w:pos="389"/>
        </w:tabs>
        <w:ind w:firstLineChars="0" w:firstLine="0"/>
        <w:rPr>
          <w:rFonts w:eastAsiaTheme="minorEastAsia"/>
          <w:sz w:val="17"/>
          <w:szCs w:val="17"/>
        </w:rPr>
      </w:pPr>
    </w:p>
    <w:p w14:paraId="39329DD6" w14:textId="77777777" w:rsidR="007B694B" w:rsidRDefault="00FA3D63">
      <w:pPr>
        <w:spacing w:after="100" w:afterAutospacing="1" w:line="240" w:lineRule="atLeast"/>
        <w:ind w:firstLineChars="0" w:firstLine="0"/>
        <w:jc w:val="center"/>
        <w:rPr>
          <w:rFonts w:eastAsiaTheme="minorEastAsia"/>
          <w:b/>
          <w:bCs/>
          <w:sz w:val="32"/>
          <w:szCs w:val="32"/>
        </w:rPr>
      </w:pPr>
      <w:r>
        <w:rPr>
          <w:rFonts w:eastAsiaTheme="minorEastAsia"/>
          <w:b/>
          <w:bCs/>
          <w:sz w:val="32"/>
          <w:szCs w:val="32"/>
          <w:lang w:val="en"/>
        </w:rPr>
        <w:t xml:space="preserve">An Open-Label, Single-Arm, Multicenter Phase </w:t>
      </w:r>
      <w:r>
        <w:rPr>
          <w:rFonts w:eastAsiaTheme="minorEastAsia" w:hint="eastAsia"/>
          <w:b/>
          <w:bCs/>
          <w:sz w:val="32"/>
          <w:szCs w:val="32"/>
          <w:lang w:val="en"/>
        </w:rPr>
        <w:t>2</w:t>
      </w:r>
      <w:r>
        <w:rPr>
          <w:rFonts w:eastAsiaTheme="minorEastAsia"/>
          <w:b/>
          <w:bCs/>
          <w:sz w:val="32"/>
          <w:szCs w:val="32"/>
          <w:lang w:val="en"/>
        </w:rPr>
        <w:t xml:space="preserve"> Clinical Study to Evaluate the Efficacy and Safety of LP-168 in Relapsed or Refractory Mantle Cell Lymphoma</w:t>
      </w:r>
    </w:p>
    <w:p w14:paraId="65DDDBEE" w14:textId="77777777" w:rsidR="007B694B" w:rsidRDefault="00FA3D63">
      <w:pPr>
        <w:pStyle w:val="Style1"/>
        <w:ind w:firstLineChars="0" w:firstLine="0"/>
        <w:jc w:val="center"/>
        <w:rPr>
          <w:rFonts w:eastAsiaTheme="minorEastAsia"/>
          <w:b/>
        </w:rPr>
      </w:pPr>
      <w:r>
        <w:rPr>
          <w:rFonts w:eastAsiaTheme="minorEastAsia"/>
          <w:b/>
          <w:bCs/>
          <w:sz w:val="32"/>
          <w:szCs w:val="32"/>
          <w:lang w:val="en"/>
        </w:rPr>
        <w:t>Protocol Signature Page</w:t>
      </w:r>
    </w:p>
    <w:p w14:paraId="0B4B145A" w14:textId="77777777" w:rsidR="007B694B" w:rsidRDefault="007B694B">
      <w:pPr>
        <w:ind w:firstLineChars="0" w:firstLine="0"/>
        <w:rPr>
          <w:rFonts w:eastAsiaTheme="minorEastAsia"/>
        </w:rPr>
      </w:pPr>
    </w:p>
    <w:p w14:paraId="5A5880D5" w14:textId="77777777" w:rsidR="007B694B" w:rsidRDefault="007B694B">
      <w:pPr>
        <w:ind w:firstLineChars="0" w:firstLine="0"/>
        <w:rPr>
          <w:rFonts w:eastAsiaTheme="minorEastAsia"/>
        </w:rPr>
      </w:pPr>
    </w:p>
    <w:tbl>
      <w:tblPr>
        <w:tblpPr w:leftFromText="180" w:rightFromText="180" w:vertAnchor="text" w:horzAnchor="page" w:tblpX="1993" w:tblpY="117"/>
        <w:tblOverlap w:val="never"/>
        <w:tblW w:w="8296" w:type="dxa"/>
        <w:tblLayout w:type="fixed"/>
        <w:tblLook w:val="04A0" w:firstRow="1" w:lastRow="0" w:firstColumn="1" w:lastColumn="0" w:noHBand="0" w:noVBand="1"/>
      </w:tblPr>
      <w:tblGrid>
        <w:gridCol w:w="1555"/>
        <w:gridCol w:w="6741"/>
      </w:tblGrid>
      <w:tr w:rsidR="007B694B" w14:paraId="3E647105" w14:textId="77777777">
        <w:trPr>
          <w:trHeight w:val="90"/>
        </w:trPr>
        <w:tc>
          <w:tcPr>
            <w:tcW w:w="1555" w:type="dxa"/>
          </w:tcPr>
          <w:p w14:paraId="105357CE" w14:textId="77777777" w:rsidR="007B694B" w:rsidRDefault="00FA3D63">
            <w:pPr>
              <w:ind w:firstLineChars="0" w:firstLine="0"/>
              <w:rPr>
                <w:rFonts w:eastAsiaTheme="minorEastAsia"/>
                <w:bCs/>
              </w:rPr>
            </w:pPr>
            <w:r>
              <w:rPr>
                <w:rFonts w:eastAsiaTheme="minorEastAsia"/>
                <w:b/>
                <w:bCs/>
                <w:lang w:val="en"/>
              </w:rPr>
              <w:t>Sponsor:</w:t>
            </w:r>
          </w:p>
        </w:tc>
        <w:tc>
          <w:tcPr>
            <w:tcW w:w="6741" w:type="dxa"/>
          </w:tcPr>
          <w:p w14:paraId="685C26F1" w14:textId="77777777" w:rsidR="007B694B" w:rsidRDefault="00FA3D63">
            <w:pPr>
              <w:ind w:firstLineChars="0" w:firstLine="0"/>
              <w:rPr>
                <w:rFonts w:eastAsiaTheme="minorEastAsia"/>
                <w:bCs/>
              </w:rPr>
            </w:pPr>
            <w:r>
              <w:rPr>
                <w:rFonts w:eastAsiaTheme="minorEastAsia"/>
                <w:lang w:val="en"/>
              </w:rPr>
              <w:t xml:space="preserve">I will earnestly fulfill the responsibilities of the sponsor in accordance with the </w:t>
            </w:r>
            <w:r>
              <w:rPr>
                <w:rFonts w:eastAsiaTheme="minorEastAsia"/>
                <w:i/>
                <w:lang w:val="en"/>
              </w:rPr>
              <w:t>Good Clinical Practice</w:t>
            </w:r>
            <w:r>
              <w:rPr>
                <w:rFonts w:eastAsiaTheme="minorEastAsia"/>
                <w:lang w:val="en"/>
              </w:rPr>
              <w:t xml:space="preserve"> and other relevant regulations and guidelines.</w:t>
            </w:r>
          </w:p>
          <w:p w14:paraId="324ED2BA" w14:textId="77777777" w:rsidR="007B694B" w:rsidRDefault="007B694B">
            <w:pPr>
              <w:ind w:firstLineChars="0" w:firstLine="0"/>
              <w:rPr>
                <w:rFonts w:eastAsiaTheme="minorEastAsia"/>
                <w:bCs/>
              </w:rPr>
            </w:pPr>
          </w:p>
          <w:p w14:paraId="14F707FC" w14:textId="77777777" w:rsidR="007B694B" w:rsidRDefault="00FA3D63">
            <w:pPr>
              <w:ind w:firstLineChars="0" w:firstLine="0"/>
              <w:rPr>
                <w:rFonts w:eastAsiaTheme="minorEastAsia"/>
                <w:bCs/>
              </w:rPr>
            </w:pPr>
            <w:r>
              <w:rPr>
                <w:rFonts w:eastAsiaTheme="minorEastAsia"/>
                <w:lang w:val="en"/>
              </w:rPr>
              <w:t>Guangzhou Lupeng Pharmaceutical Co., Ltd.</w:t>
            </w:r>
          </w:p>
          <w:p w14:paraId="63F9FCED" w14:textId="77777777" w:rsidR="007B694B" w:rsidRDefault="00FA3D63">
            <w:pPr>
              <w:ind w:firstLineChars="0" w:firstLine="0"/>
              <w:rPr>
                <w:rFonts w:eastAsiaTheme="minorEastAsia"/>
                <w:bCs/>
              </w:rPr>
            </w:pPr>
            <w:r>
              <w:rPr>
                <w:rFonts w:eastAsiaTheme="minorEastAsia"/>
                <w:lang w:val="en"/>
              </w:rPr>
              <w:t>Signature of Medical Reviewer:</w:t>
            </w:r>
            <w:r>
              <w:rPr>
                <w:rFonts w:eastAsiaTheme="minorEastAsia" w:hint="eastAsia"/>
                <w:lang w:val="en"/>
              </w:rPr>
              <w:t xml:space="preserve"> </w:t>
            </w:r>
            <w:r>
              <w:rPr>
                <w:noProof/>
              </w:rPr>
              <w:drawing>
                <wp:inline distT="0" distB="0" distL="0" distR="0" wp14:anchorId="398BEC5C" wp14:editId="47F762B5">
                  <wp:extent cx="367030" cy="14351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367200" cy="144000"/>
                          </a:xfrm>
                          <a:prstGeom prst="rect">
                            <a:avLst/>
                          </a:prstGeom>
                        </pic:spPr>
                      </pic:pic>
                    </a:graphicData>
                  </a:graphic>
                </wp:inline>
              </w:drawing>
            </w:r>
          </w:p>
          <w:p w14:paraId="0868FAA6" w14:textId="77777777" w:rsidR="007B694B" w:rsidRDefault="00FA3D63">
            <w:pPr>
              <w:ind w:firstLineChars="0" w:firstLine="0"/>
              <w:rPr>
                <w:rFonts w:eastAsiaTheme="minorEastAsia"/>
                <w:bCs/>
              </w:rPr>
            </w:pPr>
            <w:r>
              <w:rPr>
                <w:rFonts w:eastAsiaTheme="minorEastAsia"/>
                <w:lang w:val="en"/>
              </w:rPr>
              <w:t xml:space="preserve">Date: </w:t>
            </w:r>
            <w:r>
              <w:rPr>
                <w:rFonts w:eastAsiaTheme="minorEastAsia" w:hint="eastAsia"/>
                <w:lang w:val="en"/>
              </w:rPr>
              <w:t>November 1, 2023</w:t>
            </w:r>
          </w:p>
        </w:tc>
      </w:tr>
    </w:tbl>
    <w:p w14:paraId="2E50A7EE" w14:textId="77777777" w:rsidR="007B694B" w:rsidRDefault="007B694B">
      <w:pPr>
        <w:ind w:firstLine="480"/>
        <w:rPr>
          <w:rFonts w:eastAsiaTheme="minorEastAsia"/>
        </w:rPr>
      </w:pPr>
    </w:p>
    <w:p w14:paraId="67472A81" w14:textId="77777777" w:rsidR="007B694B" w:rsidRDefault="00FA3D63">
      <w:pPr>
        <w:widowControl/>
        <w:spacing w:line="240" w:lineRule="auto"/>
        <w:ind w:firstLineChars="0" w:firstLine="0"/>
        <w:jc w:val="left"/>
        <w:rPr>
          <w:rFonts w:eastAsiaTheme="minorEastAsia"/>
        </w:rPr>
      </w:pPr>
      <w:r>
        <w:rPr>
          <w:rFonts w:eastAsiaTheme="minorEastAsia"/>
        </w:rPr>
        <w:br w:type="page"/>
      </w:r>
    </w:p>
    <w:p w14:paraId="303676EC" w14:textId="77777777" w:rsidR="007B694B" w:rsidRDefault="007B694B">
      <w:pPr>
        <w:ind w:firstLine="480"/>
        <w:rPr>
          <w:rFonts w:eastAsiaTheme="minorEastAsia"/>
        </w:rPr>
      </w:pPr>
    </w:p>
    <w:p w14:paraId="347D1054" w14:textId="77777777" w:rsidR="007B694B" w:rsidRDefault="00FA3D63">
      <w:pPr>
        <w:spacing w:after="100" w:afterAutospacing="1" w:line="240" w:lineRule="atLeast"/>
        <w:ind w:firstLineChars="0" w:firstLine="0"/>
        <w:jc w:val="center"/>
        <w:rPr>
          <w:rFonts w:eastAsiaTheme="minorEastAsia"/>
          <w:b/>
          <w:bCs/>
          <w:sz w:val="32"/>
          <w:szCs w:val="32"/>
        </w:rPr>
      </w:pPr>
      <w:bookmarkStart w:id="3" w:name="OLE_LINK2"/>
      <w:r>
        <w:rPr>
          <w:rFonts w:eastAsiaTheme="minorEastAsia"/>
          <w:b/>
          <w:bCs/>
          <w:sz w:val="32"/>
          <w:szCs w:val="32"/>
          <w:lang w:val="en"/>
        </w:rPr>
        <w:t xml:space="preserve">An Open-Label, Single-Arm, Multicenter Phase </w:t>
      </w:r>
      <w:r>
        <w:rPr>
          <w:rFonts w:eastAsiaTheme="minorEastAsia" w:hint="eastAsia"/>
          <w:b/>
          <w:bCs/>
          <w:sz w:val="32"/>
          <w:szCs w:val="32"/>
          <w:lang w:val="en"/>
        </w:rPr>
        <w:t>2</w:t>
      </w:r>
      <w:r>
        <w:rPr>
          <w:rFonts w:eastAsiaTheme="minorEastAsia"/>
          <w:b/>
          <w:bCs/>
          <w:sz w:val="32"/>
          <w:szCs w:val="32"/>
          <w:lang w:val="en"/>
        </w:rPr>
        <w:t xml:space="preserve"> Clinical Study to Evaluate the Efficacy and Safety of LP-168 in Relapsed or Refractory Mantle Cell Lymphoma</w:t>
      </w:r>
    </w:p>
    <w:bookmarkEnd w:id="3"/>
    <w:p w14:paraId="3CE84321" w14:textId="77777777" w:rsidR="007B694B" w:rsidRDefault="007B694B">
      <w:pPr>
        <w:pStyle w:val="Style1"/>
        <w:ind w:firstLineChars="0" w:firstLine="0"/>
        <w:rPr>
          <w:rFonts w:eastAsiaTheme="minorEastAsia"/>
          <w:b/>
          <w:bCs/>
          <w:sz w:val="32"/>
          <w:szCs w:val="32"/>
          <w:lang w:val="en"/>
        </w:rPr>
      </w:pPr>
    </w:p>
    <w:p w14:paraId="35640FF2" w14:textId="77777777" w:rsidR="007B694B" w:rsidRDefault="00FA3D63">
      <w:pPr>
        <w:pStyle w:val="Style1"/>
        <w:ind w:firstLineChars="0" w:firstLine="0"/>
        <w:jc w:val="center"/>
        <w:rPr>
          <w:rFonts w:eastAsiaTheme="minorEastAsia"/>
          <w:b/>
          <w:bCs/>
          <w:sz w:val="32"/>
          <w:szCs w:val="32"/>
          <w:lang w:val="en"/>
        </w:rPr>
      </w:pPr>
      <w:r>
        <w:rPr>
          <w:rFonts w:eastAsiaTheme="minorEastAsia"/>
          <w:b/>
          <w:bCs/>
          <w:sz w:val="32"/>
          <w:szCs w:val="32"/>
          <w:lang w:val="en"/>
        </w:rPr>
        <w:t>Protocol Signature Page</w:t>
      </w:r>
    </w:p>
    <w:p w14:paraId="5AC49147" w14:textId="77777777" w:rsidR="007B694B" w:rsidRDefault="007B694B">
      <w:pPr>
        <w:pStyle w:val="Style1"/>
        <w:ind w:firstLineChars="0" w:firstLine="0"/>
        <w:rPr>
          <w:rFonts w:eastAsiaTheme="minorEastAsia"/>
          <w:b/>
        </w:rPr>
      </w:pPr>
    </w:p>
    <w:tbl>
      <w:tblPr>
        <w:tblpPr w:leftFromText="180" w:rightFromText="180" w:vertAnchor="text" w:horzAnchor="margin" w:tblpY="55"/>
        <w:tblOverlap w:val="never"/>
        <w:tblW w:w="8296" w:type="dxa"/>
        <w:tblLayout w:type="fixed"/>
        <w:tblLook w:val="04A0" w:firstRow="1" w:lastRow="0" w:firstColumn="1" w:lastColumn="0" w:noHBand="0" w:noVBand="1"/>
      </w:tblPr>
      <w:tblGrid>
        <w:gridCol w:w="1555"/>
        <w:gridCol w:w="6741"/>
      </w:tblGrid>
      <w:tr w:rsidR="007B694B" w14:paraId="2EF41CA3" w14:textId="77777777">
        <w:tc>
          <w:tcPr>
            <w:tcW w:w="1555" w:type="dxa"/>
          </w:tcPr>
          <w:p w14:paraId="42062CE1" w14:textId="77777777" w:rsidR="007B694B" w:rsidRDefault="00FA3D63">
            <w:pPr>
              <w:ind w:firstLineChars="0" w:firstLine="0"/>
              <w:rPr>
                <w:rFonts w:eastAsiaTheme="minorEastAsia"/>
                <w:b/>
              </w:rPr>
            </w:pPr>
            <w:r>
              <w:rPr>
                <w:rFonts w:eastAsiaTheme="minorEastAsia"/>
                <w:b/>
                <w:bCs/>
                <w:lang w:val="en"/>
              </w:rPr>
              <w:t>Study Site:</w:t>
            </w:r>
          </w:p>
        </w:tc>
        <w:tc>
          <w:tcPr>
            <w:tcW w:w="6741" w:type="dxa"/>
          </w:tcPr>
          <w:p w14:paraId="01F496A6" w14:textId="77777777" w:rsidR="007B694B" w:rsidRDefault="00FA3D63">
            <w:pPr>
              <w:ind w:firstLineChars="0" w:firstLine="0"/>
              <w:rPr>
                <w:rFonts w:eastAsiaTheme="minorEastAsia"/>
                <w:bCs/>
              </w:rPr>
            </w:pPr>
            <w:r>
              <w:rPr>
                <w:rFonts w:eastAsiaTheme="minorEastAsia"/>
                <w:lang w:val="en"/>
              </w:rPr>
              <w:t xml:space="preserve">I will earnestly fulfill the responsibilities as a professional responsible person and carry out the clinical trial as per the protocol in accordance with the provisions of </w:t>
            </w:r>
            <w:r>
              <w:rPr>
                <w:rFonts w:eastAsiaTheme="minorEastAsia"/>
                <w:i/>
                <w:iCs/>
                <w:lang w:val="en"/>
              </w:rPr>
              <w:t>Good Clinical Practice</w:t>
            </w:r>
            <w:r>
              <w:rPr>
                <w:rFonts w:eastAsiaTheme="minorEastAsia"/>
                <w:lang w:val="en"/>
              </w:rPr>
              <w:t xml:space="preserve">, </w:t>
            </w:r>
            <w:r>
              <w:rPr>
                <w:rFonts w:eastAsiaTheme="minorEastAsia"/>
                <w:i/>
                <w:iCs/>
                <w:lang w:val="en"/>
              </w:rPr>
              <w:t>Guidelines for Management of Biological Sample Analysis Laboratories for Drug Clinical Trials (Interim)</w:t>
            </w:r>
            <w:r>
              <w:rPr>
                <w:rFonts w:eastAsiaTheme="minorEastAsia"/>
                <w:lang w:val="en"/>
              </w:rPr>
              <w:t xml:space="preserve"> and other relevant regulations and guidelines.</w:t>
            </w:r>
          </w:p>
          <w:p w14:paraId="1F4408CB" w14:textId="77777777" w:rsidR="007B694B" w:rsidRDefault="007B694B">
            <w:pPr>
              <w:ind w:firstLineChars="0" w:firstLine="0"/>
              <w:rPr>
                <w:rFonts w:eastAsiaTheme="minorEastAsia"/>
                <w:bCs/>
              </w:rPr>
            </w:pPr>
          </w:p>
          <w:p w14:paraId="101206DA" w14:textId="77777777" w:rsidR="007B694B" w:rsidRDefault="00FA3D63">
            <w:pPr>
              <w:ind w:firstLineChars="0" w:firstLine="0"/>
              <w:rPr>
                <w:rFonts w:eastAsiaTheme="minorEastAsia"/>
                <w:bCs/>
              </w:rPr>
            </w:pPr>
            <w:r>
              <w:rPr>
                <w:rFonts w:eastAsiaTheme="minorEastAsia"/>
                <w:lang w:val="en"/>
              </w:rPr>
              <w:t>Site Name:</w:t>
            </w:r>
            <w:r>
              <w:rPr>
                <w:rFonts w:eastAsiaTheme="minorEastAsia" w:hint="eastAsia"/>
                <w:lang w:val="en"/>
              </w:rPr>
              <w:t xml:space="preserve"> Beijing Cancer Hospital</w:t>
            </w:r>
          </w:p>
          <w:p w14:paraId="1E9D9F08" w14:textId="77777777" w:rsidR="007B694B" w:rsidRDefault="00FA3D63">
            <w:pPr>
              <w:ind w:firstLineChars="0" w:firstLine="0"/>
              <w:rPr>
                <w:rFonts w:eastAsiaTheme="minorEastAsia"/>
                <w:bCs/>
              </w:rPr>
            </w:pPr>
            <w:r>
              <w:rPr>
                <w:rFonts w:eastAsiaTheme="minorEastAsia"/>
                <w:lang w:val="en"/>
              </w:rPr>
              <w:t xml:space="preserve">Signature of Leading Principal Investigator: </w:t>
            </w:r>
            <w:r>
              <w:rPr>
                <w:noProof/>
              </w:rPr>
              <w:drawing>
                <wp:inline distT="0" distB="0" distL="0" distR="0" wp14:anchorId="7892990F" wp14:editId="2B06D674">
                  <wp:extent cx="244475" cy="215900"/>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0"/>
                          <a:stretch>
                            <a:fillRect/>
                          </a:stretch>
                        </pic:blipFill>
                        <pic:spPr>
                          <a:xfrm>
                            <a:off x="0" y="0"/>
                            <a:ext cx="244800" cy="216000"/>
                          </a:xfrm>
                          <a:prstGeom prst="rect">
                            <a:avLst/>
                          </a:prstGeom>
                        </pic:spPr>
                      </pic:pic>
                    </a:graphicData>
                  </a:graphic>
                </wp:inline>
              </w:drawing>
            </w:r>
          </w:p>
          <w:p w14:paraId="1FEAB479" w14:textId="77777777" w:rsidR="007B694B" w:rsidRDefault="00FA3D63">
            <w:pPr>
              <w:ind w:firstLineChars="0" w:firstLine="0"/>
              <w:rPr>
                <w:rFonts w:eastAsiaTheme="minorEastAsia"/>
                <w:bCs/>
              </w:rPr>
            </w:pPr>
            <w:r>
              <w:rPr>
                <w:rFonts w:eastAsiaTheme="minorEastAsia"/>
                <w:lang w:val="en"/>
              </w:rPr>
              <w:t xml:space="preserve">Date: </w:t>
            </w:r>
            <w:r>
              <w:rPr>
                <w:rFonts w:eastAsiaTheme="minorEastAsia" w:hint="eastAsia"/>
                <w:lang w:val="en"/>
              </w:rPr>
              <w:t>October 19, 2023</w:t>
            </w:r>
          </w:p>
          <w:p w14:paraId="0A1A5323" w14:textId="77777777" w:rsidR="007B694B" w:rsidRDefault="007B694B">
            <w:pPr>
              <w:ind w:firstLineChars="0" w:firstLine="0"/>
              <w:rPr>
                <w:rFonts w:eastAsiaTheme="minorEastAsia"/>
                <w:bCs/>
              </w:rPr>
            </w:pPr>
          </w:p>
        </w:tc>
      </w:tr>
    </w:tbl>
    <w:p w14:paraId="65FB7886" w14:textId="77777777" w:rsidR="007B694B" w:rsidRDefault="007B694B">
      <w:pPr>
        <w:ind w:firstLine="480"/>
        <w:rPr>
          <w:rFonts w:eastAsiaTheme="minorEastAsia"/>
        </w:rPr>
      </w:pPr>
    </w:p>
    <w:p w14:paraId="7B4B8850" w14:textId="77777777" w:rsidR="007B694B" w:rsidRDefault="00FA3D63">
      <w:pPr>
        <w:widowControl/>
        <w:ind w:firstLine="643"/>
        <w:jc w:val="left"/>
        <w:rPr>
          <w:rFonts w:eastAsiaTheme="minorEastAsia"/>
          <w:b/>
          <w:sz w:val="32"/>
          <w:szCs w:val="32"/>
        </w:rPr>
      </w:pPr>
      <w:r>
        <w:rPr>
          <w:rFonts w:eastAsiaTheme="minorEastAsia"/>
          <w:b/>
          <w:bCs/>
          <w:sz w:val="32"/>
          <w:szCs w:val="32"/>
          <w:lang w:val="en"/>
        </w:rPr>
        <w:br w:type="page"/>
      </w:r>
    </w:p>
    <w:p w14:paraId="1BB96AE3" w14:textId="77777777" w:rsidR="007B694B" w:rsidRDefault="00FA3D63">
      <w:pPr>
        <w:spacing w:after="100" w:afterAutospacing="1" w:line="240" w:lineRule="atLeast"/>
        <w:ind w:firstLineChars="0" w:firstLine="0"/>
        <w:jc w:val="center"/>
        <w:rPr>
          <w:rFonts w:eastAsiaTheme="minorEastAsia"/>
          <w:b/>
          <w:bCs/>
          <w:sz w:val="32"/>
          <w:szCs w:val="32"/>
        </w:rPr>
      </w:pPr>
      <w:r>
        <w:rPr>
          <w:rFonts w:eastAsiaTheme="minorEastAsia"/>
          <w:b/>
          <w:bCs/>
          <w:sz w:val="32"/>
          <w:szCs w:val="32"/>
          <w:lang w:val="en"/>
        </w:rPr>
        <w:lastRenderedPageBreak/>
        <w:t xml:space="preserve">An Open-Label, Single-Arm, Multicenter Phase </w:t>
      </w:r>
      <w:r>
        <w:rPr>
          <w:rFonts w:eastAsiaTheme="minorEastAsia" w:hint="eastAsia"/>
          <w:b/>
          <w:bCs/>
          <w:sz w:val="32"/>
          <w:szCs w:val="32"/>
          <w:lang w:val="en"/>
        </w:rPr>
        <w:t>2</w:t>
      </w:r>
      <w:r>
        <w:rPr>
          <w:rFonts w:eastAsiaTheme="minorEastAsia"/>
          <w:b/>
          <w:bCs/>
          <w:sz w:val="32"/>
          <w:szCs w:val="32"/>
          <w:lang w:val="en"/>
        </w:rPr>
        <w:t xml:space="preserve"> Clinical Study to Evaluate the Efficacy and Safety of LP-168 in Relapsed or Refractory Mantle Cell Lymphoma</w:t>
      </w:r>
    </w:p>
    <w:p w14:paraId="334649D4" w14:textId="77777777" w:rsidR="007B694B" w:rsidRDefault="007B694B">
      <w:pPr>
        <w:pStyle w:val="Style1"/>
        <w:ind w:firstLineChars="0" w:firstLine="0"/>
        <w:rPr>
          <w:rFonts w:eastAsiaTheme="minorEastAsia"/>
          <w:b/>
          <w:bCs/>
          <w:sz w:val="32"/>
          <w:szCs w:val="32"/>
          <w:lang w:val="en"/>
        </w:rPr>
      </w:pPr>
    </w:p>
    <w:p w14:paraId="2A8B08CF" w14:textId="77777777" w:rsidR="007B694B" w:rsidRDefault="00FA3D63">
      <w:pPr>
        <w:pStyle w:val="Style1"/>
        <w:ind w:left="2880" w:firstLineChars="0" w:firstLine="0"/>
        <w:rPr>
          <w:rFonts w:eastAsiaTheme="minorEastAsia"/>
          <w:b/>
          <w:bCs/>
          <w:sz w:val="32"/>
          <w:szCs w:val="32"/>
          <w:lang w:val="en"/>
        </w:rPr>
      </w:pPr>
      <w:r>
        <w:rPr>
          <w:rFonts w:eastAsiaTheme="minorEastAsia"/>
          <w:b/>
          <w:bCs/>
          <w:sz w:val="32"/>
          <w:szCs w:val="32"/>
          <w:lang w:val="en"/>
        </w:rPr>
        <w:t>Protocol Signature Page</w:t>
      </w:r>
    </w:p>
    <w:p w14:paraId="32DDA8EB" w14:textId="77777777" w:rsidR="007B694B" w:rsidRDefault="007B694B">
      <w:pPr>
        <w:pStyle w:val="Style1"/>
        <w:ind w:firstLineChars="0" w:firstLine="0"/>
        <w:rPr>
          <w:rFonts w:eastAsiaTheme="minorEastAsia"/>
          <w:b/>
        </w:rPr>
      </w:pPr>
    </w:p>
    <w:tbl>
      <w:tblPr>
        <w:tblpPr w:leftFromText="180" w:rightFromText="180" w:vertAnchor="text" w:horzAnchor="margin" w:tblpY="55"/>
        <w:tblOverlap w:val="never"/>
        <w:tblW w:w="8296" w:type="dxa"/>
        <w:tblLayout w:type="fixed"/>
        <w:tblLook w:val="04A0" w:firstRow="1" w:lastRow="0" w:firstColumn="1" w:lastColumn="0" w:noHBand="0" w:noVBand="1"/>
      </w:tblPr>
      <w:tblGrid>
        <w:gridCol w:w="1555"/>
        <w:gridCol w:w="6741"/>
      </w:tblGrid>
      <w:tr w:rsidR="007B694B" w14:paraId="010D6A61" w14:textId="77777777">
        <w:tc>
          <w:tcPr>
            <w:tcW w:w="1555" w:type="dxa"/>
          </w:tcPr>
          <w:p w14:paraId="7CA6104A" w14:textId="77777777" w:rsidR="007B694B" w:rsidRDefault="00FA3D63">
            <w:pPr>
              <w:ind w:firstLineChars="0" w:firstLine="0"/>
              <w:rPr>
                <w:rFonts w:eastAsiaTheme="minorEastAsia"/>
                <w:b/>
              </w:rPr>
            </w:pPr>
            <w:r>
              <w:rPr>
                <w:rFonts w:eastAsiaTheme="minorEastAsia"/>
                <w:b/>
                <w:bCs/>
                <w:lang w:val="en"/>
              </w:rPr>
              <w:t>Study Site:</w:t>
            </w:r>
          </w:p>
        </w:tc>
        <w:tc>
          <w:tcPr>
            <w:tcW w:w="6741" w:type="dxa"/>
          </w:tcPr>
          <w:p w14:paraId="09CBEDAF" w14:textId="77777777" w:rsidR="007B694B" w:rsidRDefault="00FA3D63">
            <w:pPr>
              <w:ind w:firstLineChars="0" w:firstLine="0"/>
              <w:rPr>
                <w:rFonts w:eastAsiaTheme="minorEastAsia"/>
                <w:bCs/>
              </w:rPr>
            </w:pPr>
            <w:r>
              <w:rPr>
                <w:rFonts w:eastAsiaTheme="minorEastAsia"/>
                <w:lang w:val="en"/>
              </w:rPr>
              <w:t xml:space="preserve">I will earnestly fulfill the responsibilities as a professional responsible person and carry out the clinical trial as per the protocol in accordance with the provisions of </w:t>
            </w:r>
            <w:r>
              <w:rPr>
                <w:rFonts w:eastAsiaTheme="minorEastAsia"/>
                <w:i/>
                <w:iCs/>
                <w:lang w:val="en"/>
              </w:rPr>
              <w:t>Good Clinical Practice</w:t>
            </w:r>
            <w:r>
              <w:rPr>
                <w:rFonts w:eastAsiaTheme="minorEastAsia"/>
                <w:lang w:val="en"/>
              </w:rPr>
              <w:t xml:space="preserve">, </w:t>
            </w:r>
            <w:r>
              <w:rPr>
                <w:rFonts w:eastAsiaTheme="minorEastAsia"/>
                <w:i/>
                <w:iCs/>
                <w:lang w:val="en"/>
              </w:rPr>
              <w:t>Guidelines for Management of Biological Sample Analysis Laboratories for Drug Clinical Trials (Interim)</w:t>
            </w:r>
            <w:r>
              <w:rPr>
                <w:rFonts w:eastAsiaTheme="minorEastAsia"/>
                <w:lang w:val="en"/>
              </w:rPr>
              <w:t xml:space="preserve"> and other relevant regulations and guidelines.</w:t>
            </w:r>
          </w:p>
          <w:p w14:paraId="6F69FD5B" w14:textId="77777777" w:rsidR="007B694B" w:rsidRDefault="007B694B">
            <w:pPr>
              <w:ind w:firstLineChars="0" w:firstLine="0"/>
              <w:rPr>
                <w:rFonts w:eastAsiaTheme="minorEastAsia"/>
                <w:bCs/>
              </w:rPr>
            </w:pPr>
          </w:p>
          <w:p w14:paraId="50298165" w14:textId="77777777" w:rsidR="007B694B" w:rsidRDefault="00FA3D63">
            <w:pPr>
              <w:ind w:firstLineChars="0" w:firstLine="0"/>
              <w:rPr>
                <w:rFonts w:eastAsiaTheme="minorEastAsia"/>
                <w:bCs/>
              </w:rPr>
            </w:pPr>
            <w:r>
              <w:rPr>
                <w:rFonts w:eastAsiaTheme="minorEastAsia"/>
                <w:lang w:val="en"/>
              </w:rPr>
              <w:t>Site Name:</w:t>
            </w:r>
            <w:r>
              <w:rPr>
                <w:rFonts w:eastAsiaTheme="minorEastAsia" w:hint="eastAsia"/>
                <w:lang w:val="en"/>
              </w:rPr>
              <w:t xml:space="preserve"> Beijing Cancer Hospital</w:t>
            </w:r>
          </w:p>
          <w:p w14:paraId="6355EAE9" w14:textId="77777777" w:rsidR="007B694B" w:rsidRDefault="00FA3D63">
            <w:pPr>
              <w:ind w:firstLineChars="0" w:firstLine="0"/>
              <w:rPr>
                <w:rFonts w:eastAsiaTheme="minorEastAsia"/>
                <w:bCs/>
              </w:rPr>
            </w:pPr>
            <w:r>
              <w:rPr>
                <w:rFonts w:eastAsiaTheme="minorEastAsia"/>
                <w:lang w:val="en"/>
              </w:rPr>
              <w:t xml:space="preserve">Signature of Principal Investigator: </w:t>
            </w:r>
            <w:r>
              <w:rPr>
                <w:noProof/>
              </w:rPr>
              <w:drawing>
                <wp:inline distT="0" distB="0" distL="0" distR="0" wp14:anchorId="405DD950" wp14:editId="6B669C3D">
                  <wp:extent cx="460375" cy="2159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11"/>
                          <a:stretch>
                            <a:fillRect/>
                          </a:stretch>
                        </pic:blipFill>
                        <pic:spPr>
                          <a:xfrm>
                            <a:off x="0" y="0"/>
                            <a:ext cx="460800" cy="216000"/>
                          </a:xfrm>
                          <a:prstGeom prst="rect">
                            <a:avLst/>
                          </a:prstGeom>
                        </pic:spPr>
                      </pic:pic>
                    </a:graphicData>
                  </a:graphic>
                </wp:inline>
              </w:drawing>
            </w:r>
          </w:p>
          <w:p w14:paraId="7221EA12" w14:textId="77777777" w:rsidR="007B694B" w:rsidRDefault="00FA3D63">
            <w:pPr>
              <w:ind w:firstLineChars="0" w:firstLine="0"/>
              <w:rPr>
                <w:rFonts w:eastAsiaTheme="minorEastAsia"/>
                <w:bCs/>
              </w:rPr>
            </w:pPr>
            <w:r>
              <w:rPr>
                <w:rFonts w:eastAsiaTheme="minorEastAsia"/>
                <w:lang w:val="en"/>
              </w:rPr>
              <w:t xml:space="preserve">Date: </w:t>
            </w:r>
            <w:r>
              <w:rPr>
                <w:rFonts w:eastAsiaTheme="minorEastAsia" w:hint="eastAsia"/>
                <w:lang w:val="en"/>
              </w:rPr>
              <w:t>October 19, 2023</w:t>
            </w:r>
          </w:p>
          <w:p w14:paraId="1A1DB74B" w14:textId="77777777" w:rsidR="007B694B" w:rsidRDefault="007B694B">
            <w:pPr>
              <w:ind w:firstLineChars="0" w:firstLine="0"/>
              <w:rPr>
                <w:rFonts w:eastAsiaTheme="minorEastAsia"/>
                <w:bCs/>
              </w:rPr>
            </w:pPr>
          </w:p>
        </w:tc>
      </w:tr>
    </w:tbl>
    <w:p w14:paraId="7AB6AC34" w14:textId="77777777" w:rsidR="007B694B" w:rsidRDefault="007B694B">
      <w:pPr>
        <w:spacing w:after="100" w:afterAutospacing="1" w:line="240" w:lineRule="atLeast"/>
        <w:ind w:firstLineChars="0" w:firstLine="0"/>
        <w:rPr>
          <w:rFonts w:eastAsiaTheme="minorEastAsia"/>
          <w:b/>
          <w:bCs/>
          <w:sz w:val="32"/>
          <w:szCs w:val="32"/>
        </w:rPr>
      </w:pPr>
    </w:p>
    <w:p w14:paraId="4CF94419" w14:textId="77777777" w:rsidR="007B694B" w:rsidRDefault="00FA3D63">
      <w:pPr>
        <w:widowControl/>
        <w:ind w:firstLine="643"/>
        <w:jc w:val="left"/>
        <w:rPr>
          <w:rFonts w:eastAsiaTheme="minorEastAsia"/>
          <w:b/>
          <w:sz w:val="32"/>
          <w:szCs w:val="32"/>
        </w:rPr>
      </w:pPr>
      <w:r>
        <w:rPr>
          <w:rFonts w:eastAsiaTheme="minorEastAsia"/>
          <w:b/>
          <w:bCs/>
          <w:sz w:val="32"/>
          <w:szCs w:val="32"/>
          <w:lang w:val="en"/>
        </w:rPr>
        <w:br w:type="page"/>
      </w:r>
    </w:p>
    <w:p w14:paraId="11B6462E" w14:textId="77777777" w:rsidR="007B694B" w:rsidRDefault="00FA3D63">
      <w:pPr>
        <w:spacing w:after="100" w:afterAutospacing="1" w:line="240" w:lineRule="atLeast"/>
        <w:ind w:firstLineChars="0" w:firstLine="0"/>
        <w:jc w:val="center"/>
        <w:rPr>
          <w:rFonts w:eastAsiaTheme="minorEastAsia"/>
          <w:b/>
          <w:bCs/>
          <w:sz w:val="32"/>
          <w:szCs w:val="32"/>
        </w:rPr>
      </w:pPr>
      <w:r>
        <w:rPr>
          <w:rFonts w:eastAsiaTheme="minorEastAsia"/>
          <w:b/>
          <w:bCs/>
          <w:sz w:val="32"/>
          <w:szCs w:val="32"/>
          <w:lang w:val="en"/>
        </w:rPr>
        <w:lastRenderedPageBreak/>
        <w:t xml:space="preserve">An Open-Label, Single-Arm, Multicenter Phase </w:t>
      </w:r>
      <w:r>
        <w:rPr>
          <w:rFonts w:eastAsiaTheme="minorEastAsia" w:hint="eastAsia"/>
          <w:b/>
          <w:bCs/>
          <w:sz w:val="32"/>
          <w:szCs w:val="32"/>
          <w:lang w:val="en"/>
        </w:rPr>
        <w:t>2</w:t>
      </w:r>
      <w:r>
        <w:rPr>
          <w:rFonts w:eastAsiaTheme="minorEastAsia"/>
          <w:b/>
          <w:bCs/>
          <w:sz w:val="32"/>
          <w:szCs w:val="32"/>
          <w:lang w:val="en"/>
        </w:rPr>
        <w:t xml:space="preserve"> Clinical Study to Evaluate the Efficacy and Safety of LP-168 in Relapsed or Refractory Mantle Cell Lymphoma</w:t>
      </w:r>
    </w:p>
    <w:p w14:paraId="18AF170C" w14:textId="77777777" w:rsidR="007B694B" w:rsidRDefault="00FA3D63">
      <w:pPr>
        <w:pStyle w:val="Style1"/>
        <w:ind w:firstLineChars="0" w:firstLine="0"/>
        <w:jc w:val="center"/>
        <w:rPr>
          <w:rFonts w:eastAsiaTheme="minorEastAsia"/>
          <w:b/>
          <w:sz w:val="32"/>
          <w:szCs w:val="32"/>
        </w:rPr>
      </w:pPr>
      <w:r>
        <w:rPr>
          <w:rFonts w:eastAsiaTheme="minorEastAsia"/>
          <w:b/>
          <w:bCs/>
          <w:sz w:val="32"/>
          <w:szCs w:val="32"/>
          <w:lang w:val="en"/>
        </w:rPr>
        <w:t>Protocol Signature Page</w:t>
      </w:r>
    </w:p>
    <w:p w14:paraId="1013F404" w14:textId="77777777" w:rsidR="007B694B" w:rsidRDefault="007B694B">
      <w:pPr>
        <w:pStyle w:val="Style1"/>
        <w:ind w:firstLineChars="0" w:firstLine="0"/>
        <w:rPr>
          <w:rFonts w:eastAsiaTheme="minorEastAsia"/>
          <w:b/>
          <w:sz w:val="32"/>
          <w:szCs w:val="32"/>
        </w:rPr>
      </w:pPr>
    </w:p>
    <w:p w14:paraId="6884E9F5" w14:textId="77777777" w:rsidR="007B694B" w:rsidRDefault="007B694B">
      <w:pPr>
        <w:pStyle w:val="Style1"/>
        <w:ind w:firstLineChars="0" w:firstLine="0"/>
        <w:rPr>
          <w:rFonts w:eastAsiaTheme="minorEastAsia"/>
          <w:b/>
          <w:sz w:val="32"/>
          <w:szCs w:val="32"/>
        </w:rPr>
      </w:pPr>
    </w:p>
    <w:tbl>
      <w:tblPr>
        <w:tblW w:w="8296" w:type="dxa"/>
        <w:jc w:val="center"/>
        <w:tblLayout w:type="fixed"/>
        <w:tblLook w:val="04A0" w:firstRow="1" w:lastRow="0" w:firstColumn="1" w:lastColumn="0" w:noHBand="0" w:noVBand="1"/>
      </w:tblPr>
      <w:tblGrid>
        <w:gridCol w:w="1843"/>
        <w:gridCol w:w="6453"/>
      </w:tblGrid>
      <w:tr w:rsidR="007B694B" w14:paraId="7E3408CC" w14:textId="77777777">
        <w:trPr>
          <w:jc w:val="center"/>
        </w:trPr>
        <w:tc>
          <w:tcPr>
            <w:tcW w:w="1843" w:type="dxa"/>
          </w:tcPr>
          <w:p w14:paraId="4E105829" w14:textId="77777777" w:rsidR="007B694B" w:rsidRDefault="00FA3D63">
            <w:pPr>
              <w:ind w:firstLineChars="0" w:firstLine="0"/>
              <w:rPr>
                <w:rFonts w:eastAsiaTheme="minorEastAsia"/>
              </w:rPr>
            </w:pPr>
            <w:r>
              <w:rPr>
                <w:rFonts w:eastAsiaTheme="minorEastAsia" w:hint="eastAsia"/>
                <w:b/>
                <w:bCs/>
                <w:lang w:val="en"/>
              </w:rPr>
              <w:t>Testing</w:t>
            </w:r>
            <w:r>
              <w:rPr>
                <w:rFonts w:eastAsiaTheme="minorEastAsia"/>
                <w:b/>
                <w:bCs/>
                <w:lang w:val="en"/>
              </w:rPr>
              <w:t xml:space="preserve"> and Analysis Institution:</w:t>
            </w:r>
          </w:p>
        </w:tc>
        <w:tc>
          <w:tcPr>
            <w:tcW w:w="6453" w:type="dxa"/>
          </w:tcPr>
          <w:p w14:paraId="6412F5E8" w14:textId="77777777" w:rsidR="007B694B" w:rsidRDefault="00FA3D63">
            <w:pPr>
              <w:ind w:firstLineChars="0" w:firstLine="0"/>
              <w:rPr>
                <w:rFonts w:eastAsiaTheme="minorEastAsia"/>
              </w:rPr>
            </w:pPr>
            <w:r>
              <w:rPr>
                <w:rFonts w:eastAsiaTheme="minorEastAsia"/>
                <w:lang w:val="en"/>
              </w:rPr>
              <w:t xml:space="preserve">I will earnestly fulfill the responsibilities of the detection and analysis institution and carry out biological sample testing as per the protocol in accordance </w:t>
            </w:r>
            <w:r>
              <w:rPr>
                <w:rFonts w:eastAsiaTheme="minorEastAsia"/>
                <w:i/>
                <w:iCs/>
                <w:lang w:val="en"/>
              </w:rPr>
              <w:t>Good Clinical Practice</w:t>
            </w:r>
            <w:r>
              <w:rPr>
                <w:rFonts w:eastAsiaTheme="minorEastAsia"/>
                <w:lang w:val="en"/>
              </w:rPr>
              <w:t xml:space="preserve">, </w:t>
            </w:r>
            <w:r>
              <w:rPr>
                <w:rFonts w:eastAsiaTheme="minorEastAsia"/>
                <w:i/>
                <w:iCs/>
                <w:lang w:val="en"/>
              </w:rPr>
              <w:t>Guidelines for Management of Biological Sample Analysis Laboratories for Drug Clinical Trials (Interim)</w:t>
            </w:r>
            <w:r>
              <w:rPr>
                <w:rFonts w:eastAsiaTheme="minorEastAsia"/>
                <w:lang w:val="en"/>
              </w:rPr>
              <w:t xml:space="preserve">, </w:t>
            </w:r>
            <w:r>
              <w:rPr>
                <w:rFonts w:eastAsiaTheme="minorEastAsia"/>
                <w:i/>
                <w:iCs/>
                <w:lang w:val="en"/>
              </w:rPr>
              <w:t>Guidelines for Validation of Quantitative Analysis Methods for Biological Samples</w:t>
            </w:r>
            <w:r>
              <w:rPr>
                <w:rFonts w:eastAsiaTheme="minorEastAsia"/>
                <w:lang w:val="en"/>
              </w:rPr>
              <w:t xml:space="preserve"> and other relevant regulations and guidelines.</w:t>
            </w:r>
          </w:p>
          <w:p w14:paraId="4670BD64" w14:textId="77777777" w:rsidR="007B694B" w:rsidRDefault="007B694B">
            <w:pPr>
              <w:ind w:firstLineChars="0" w:firstLine="0"/>
              <w:rPr>
                <w:rFonts w:eastAsiaTheme="minorEastAsia"/>
              </w:rPr>
            </w:pPr>
          </w:p>
          <w:p w14:paraId="6E1E85AF" w14:textId="77777777" w:rsidR="007B694B" w:rsidRDefault="00FA3D63">
            <w:pPr>
              <w:ind w:firstLineChars="0" w:firstLine="0"/>
              <w:rPr>
                <w:rFonts w:eastAsiaTheme="minorEastAsia"/>
                <w:lang w:val="en"/>
              </w:rPr>
            </w:pPr>
            <w:r>
              <w:rPr>
                <w:rFonts w:eastAsiaTheme="minorEastAsia"/>
                <w:lang w:val="en"/>
              </w:rPr>
              <w:t xml:space="preserve">Name of </w:t>
            </w:r>
            <w:r>
              <w:rPr>
                <w:rFonts w:eastAsiaTheme="minorEastAsia" w:hint="eastAsia"/>
                <w:lang w:val="en"/>
              </w:rPr>
              <w:t>Testing</w:t>
            </w:r>
            <w:r>
              <w:rPr>
                <w:rFonts w:eastAsiaTheme="minorEastAsia"/>
                <w:lang w:val="en"/>
              </w:rPr>
              <w:t xml:space="preserve"> and Analysis Institution:</w:t>
            </w:r>
            <w:r>
              <w:rPr>
                <w:rFonts w:eastAsiaTheme="minorEastAsia" w:hint="eastAsia"/>
                <w:lang w:val="en"/>
              </w:rPr>
              <w:t xml:space="preserve"> </w:t>
            </w:r>
            <w:r>
              <w:rPr>
                <w:rFonts w:eastAsiaTheme="minorEastAsia"/>
                <w:lang w:val="en"/>
              </w:rPr>
              <w:t>Wuhan Hongren Biopharmaceutical Inc.</w:t>
            </w:r>
          </w:p>
          <w:p w14:paraId="23FB7B0B" w14:textId="77777777" w:rsidR="007B694B" w:rsidRDefault="00FA3D63">
            <w:pPr>
              <w:ind w:firstLineChars="0" w:firstLine="0"/>
              <w:rPr>
                <w:rFonts w:eastAsiaTheme="minorEastAsia"/>
                <w:color w:val="FF0000"/>
              </w:rPr>
            </w:pPr>
            <w:r>
              <w:rPr>
                <w:rFonts w:eastAsiaTheme="minorEastAsia" w:hint="eastAsia"/>
                <w:color w:val="FF0000"/>
                <w:lang w:val="en"/>
              </w:rPr>
              <w:t xml:space="preserve">[Seal] </w:t>
            </w:r>
            <w:r>
              <w:rPr>
                <w:rFonts w:eastAsiaTheme="minorEastAsia"/>
                <w:color w:val="FF0000"/>
                <w:lang w:val="en"/>
              </w:rPr>
              <w:t>Wuhan Hongren Biopharmaceutical Inc.</w:t>
            </w:r>
          </w:p>
          <w:p w14:paraId="01AC2134" w14:textId="77777777" w:rsidR="007B694B" w:rsidRDefault="00FA3D63">
            <w:pPr>
              <w:ind w:firstLineChars="0" w:firstLine="0"/>
              <w:rPr>
                <w:rFonts w:eastAsiaTheme="minorEastAsia"/>
              </w:rPr>
            </w:pPr>
            <w:r>
              <w:rPr>
                <w:rFonts w:eastAsiaTheme="minorEastAsia"/>
                <w:lang w:val="en"/>
              </w:rPr>
              <w:t xml:space="preserve">Signature of Study Director: </w:t>
            </w:r>
            <w:r>
              <w:rPr>
                <w:noProof/>
              </w:rPr>
              <w:drawing>
                <wp:inline distT="0" distB="0" distL="0" distR="0" wp14:anchorId="5A84C99E" wp14:editId="33379D2C">
                  <wp:extent cx="802640" cy="375285"/>
                  <wp:effectExtent l="0" t="0" r="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2"/>
                          <a:stretch>
                            <a:fillRect/>
                          </a:stretch>
                        </pic:blipFill>
                        <pic:spPr>
                          <a:xfrm>
                            <a:off x="0" y="0"/>
                            <a:ext cx="808659" cy="378244"/>
                          </a:xfrm>
                          <a:prstGeom prst="rect">
                            <a:avLst/>
                          </a:prstGeom>
                        </pic:spPr>
                      </pic:pic>
                    </a:graphicData>
                  </a:graphic>
                </wp:inline>
              </w:drawing>
            </w:r>
          </w:p>
          <w:p w14:paraId="438270F4" w14:textId="77777777" w:rsidR="007B694B" w:rsidRDefault="00FA3D63">
            <w:pPr>
              <w:ind w:firstLineChars="0" w:firstLine="0"/>
              <w:rPr>
                <w:rFonts w:eastAsiaTheme="minorEastAsia"/>
              </w:rPr>
            </w:pPr>
            <w:r>
              <w:rPr>
                <w:rFonts w:eastAsiaTheme="minorEastAsia"/>
                <w:lang w:val="en"/>
              </w:rPr>
              <w:t xml:space="preserve">Date: </w:t>
            </w:r>
            <w:r>
              <w:rPr>
                <w:rFonts w:eastAsiaTheme="minorEastAsia" w:hint="eastAsia"/>
                <w:lang w:val="en"/>
              </w:rPr>
              <w:t>October 10, 2023</w:t>
            </w:r>
          </w:p>
        </w:tc>
      </w:tr>
    </w:tbl>
    <w:p w14:paraId="2D4267E1" w14:textId="77777777" w:rsidR="007B694B" w:rsidRDefault="007B694B">
      <w:pPr>
        <w:ind w:firstLine="320"/>
        <w:rPr>
          <w:rFonts w:eastAsiaTheme="minorEastAsia"/>
          <w:sz w:val="16"/>
          <w:szCs w:val="16"/>
        </w:rPr>
      </w:pPr>
    </w:p>
    <w:p w14:paraId="6798009F" w14:textId="77777777" w:rsidR="007B694B" w:rsidRDefault="00FA3D63">
      <w:pPr>
        <w:widowControl/>
        <w:spacing w:line="240" w:lineRule="auto"/>
        <w:ind w:firstLineChars="0" w:firstLine="0"/>
        <w:jc w:val="left"/>
        <w:rPr>
          <w:rFonts w:eastAsiaTheme="minorEastAsia"/>
          <w:sz w:val="16"/>
          <w:szCs w:val="16"/>
        </w:rPr>
      </w:pPr>
      <w:r>
        <w:rPr>
          <w:rFonts w:eastAsiaTheme="minorEastAsia"/>
          <w:sz w:val="16"/>
          <w:szCs w:val="16"/>
        </w:rPr>
        <w:br w:type="page"/>
      </w:r>
    </w:p>
    <w:p w14:paraId="4D5CC474" w14:textId="77777777" w:rsidR="007B694B" w:rsidRDefault="00FA3D63">
      <w:pPr>
        <w:spacing w:after="100" w:afterAutospacing="1" w:line="240" w:lineRule="atLeast"/>
        <w:ind w:firstLineChars="0" w:firstLine="0"/>
        <w:jc w:val="center"/>
        <w:rPr>
          <w:rFonts w:eastAsiaTheme="minorEastAsia"/>
          <w:b/>
          <w:bCs/>
          <w:sz w:val="32"/>
          <w:szCs w:val="32"/>
        </w:rPr>
      </w:pPr>
      <w:r>
        <w:rPr>
          <w:rFonts w:eastAsiaTheme="minorEastAsia"/>
          <w:b/>
          <w:bCs/>
          <w:sz w:val="32"/>
          <w:szCs w:val="32"/>
          <w:lang w:val="en"/>
        </w:rPr>
        <w:lastRenderedPageBreak/>
        <w:t xml:space="preserve">An Open-Label, Single-Arm, Multicenter Phase </w:t>
      </w:r>
      <w:r>
        <w:rPr>
          <w:rFonts w:eastAsiaTheme="minorEastAsia" w:hint="eastAsia"/>
          <w:b/>
          <w:bCs/>
          <w:sz w:val="32"/>
          <w:szCs w:val="32"/>
          <w:lang w:val="en"/>
        </w:rPr>
        <w:t>2</w:t>
      </w:r>
      <w:r>
        <w:rPr>
          <w:rFonts w:eastAsiaTheme="minorEastAsia"/>
          <w:b/>
          <w:bCs/>
          <w:sz w:val="32"/>
          <w:szCs w:val="32"/>
          <w:lang w:val="en"/>
        </w:rPr>
        <w:t xml:space="preserve"> Clinical Study to Evaluate the Efficacy and Safety of LP-168 in Relapsed or Refractory Mantle Cell Lymphoma</w:t>
      </w:r>
    </w:p>
    <w:p w14:paraId="7AE9772B" w14:textId="77777777" w:rsidR="007B694B" w:rsidRDefault="00FA3D63">
      <w:pPr>
        <w:pStyle w:val="Style1"/>
        <w:ind w:left="2880" w:firstLineChars="0" w:firstLine="0"/>
        <w:rPr>
          <w:rFonts w:eastAsiaTheme="minorEastAsia"/>
          <w:b/>
          <w:sz w:val="32"/>
          <w:szCs w:val="32"/>
        </w:rPr>
      </w:pPr>
      <w:r>
        <w:rPr>
          <w:rFonts w:eastAsiaTheme="minorEastAsia"/>
          <w:b/>
          <w:bCs/>
          <w:sz w:val="32"/>
          <w:szCs w:val="32"/>
          <w:lang w:val="en"/>
        </w:rPr>
        <w:t>Protocol Signature Page</w:t>
      </w:r>
    </w:p>
    <w:p w14:paraId="698DB570" w14:textId="77777777" w:rsidR="007B694B" w:rsidRDefault="007B694B">
      <w:pPr>
        <w:pStyle w:val="Style1"/>
        <w:ind w:firstLineChars="0" w:firstLine="0"/>
        <w:rPr>
          <w:rFonts w:eastAsiaTheme="minorEastAsia"/>
          <w:b/>
          <w:sz w:val="32"/>
          <w:szCs w:val="32"/>
        </w:rPr>
      </w:pPr>
    </w:p>
    <w:p w14:paraId="7C767D99" w14:textId="77777777" w:rsidR="007B694B" w:rsidRDefault="007B694B">
      <w:pPr>
        <w:pStyle w:val="Style1"/>
        <w:ind w:firstLineChars="0" w:firstLine="0"/>
        <w:rPr>
          <w:rFonts w:eastAsiaTheme="minorEastAsia"/>
          <w:b/>
          <w:sz w:val="32"/>
          <w:szCs w:val="32"/>
        </w:rPr>
      </w:pPr>
    </w:p>
    <w:tbl>
      <w:tblPr>
        <w:tblW w:w="8296" w:type="dxa"/>
        <w:jc w:val="center"/>
        <w:tblLayout w:type="fixed"/>
        <w:tblLook w:val="04A0" w:firstRow="1" w:lastRow="0" w:firstColumn="1" w:lastColumn="0" w:noHBand="0" w:noVBand="1"/>
      </w:tblPr>
      <w:tblGrid>
        <w:gridCol w:w="1843"/>
        <w:gridCol w:w="6453"/>
      </w:tblGrid>
      <w:tr w:rsidR="007B694B" w14:paraId="14F89789" w14:textId="77777777">
        <w:trPr>
          <w:jc w:val="center"/>
        </w:trPr>
        <w:tc>
          <w:tcPr>
            <w:tcW w:w="1843" w:type="dxa"/>
          </w:tcPr>
          <w:p w14:paraId="68BD56B5" w14:textId="77777777" w:rsidR="007B694B" w:rsidRDefault="00FA3D63">
            <w:pPr>
              <w:ind w:firstLineChars="0" w:firstLine="0"/>
              <w:rPr>
                <w:rFonts w:eastAsiaTheme="minorEastAsia"/>
              </w:rPr>
            </w:pPr>
            <w:r>
              <w:rPr>
                <w:rFonts w:eastAsiaTheme="minorEastAsia" w:hint="eastAsia"/>
                <w:b/>
                <w:bCs/>
                <w:lang w:val="en"/>
              </w:rPr>
              <w:t>Testing</w:t>
            </w:r>
            <w:r>
              <w:rPr>
                <w:rFonts w:eastAsiaTheme="minorEastAsia"/>
                <w:b/>
                <w:bCs/>
                <w:lang w:val="en"/>
              </w:rPr>
              <w:t xml:space="preserve"> and Analysis Institution:</w:t>
            </w:r>
          </w:p>
        </w:tc>
        <w:tc>
          <w:tcPr>
            <w:tcW w:w="6453" w:type="dxa"/>
          </w:tcPr>
          <w:p w14:paraId="42B44EF9" w14:textId="77777777" w:rsidR="007B694B" w:rsidRDefault="00FA3D63">
            <w:pPr>
              <w:ind w:firstLineChars="0" w:firstLine="0"/>
              <w:rPr>
                <w:rFonts w:eastAsiaTheme="minorEastAsia"/>
              </w:rPr>
            </w:pPr>
            <w:r>
              <w:rPr>
                <w:rFonts w:eastAsiaTheme="minorEastAsia"/>
                <w:lang w:val="en"/>
              </w:rPr>
              <w:t xml:space="preserve">I will earnestly fulfill the responsibilities of the detection and analysis institution and carry out biological sample testing as per the protocol in accordance </w:t>
            </w:r>
            <w:r>
              <w:rPr>
                <w:rFonts w:eastAsiaTheme="minorEastAsia"/>
                <w:i/>
                <w:iCs/>
                <w:lang w:val="en"/>
              </w:rPr>
              <w:t>Good Clinical Practice</w:t>
            </w:r>
            <w:r>
              <w:rPr>
                <w:rFonts w:eastAsiaTheme="minorEastAsia"/>
                <w:lang w:val="en"/>
              </w:rPr>
              <w:t xml:space="preserve">, </w:t>
            </w:r>
            <w:r>
              <w:rPr>
                <w:rFonts w:eastAsiaTheme="minorEastAsia"/>
                <w:i/>
                <w:iCs/>
                <w:lang w:val="en"/>
              </w:rPr>
              <w:t>Guidelines for Management of Biological Sample Analysis Laboratories for Drug Clinical Trials (Interim)</w:t>
            </w:r>
            <w:r>
              <w:rPr>
                <w:rFonts w:eastAsiaTheme="minorEastAsia"/>
                <w:lang w:val="en"/>
              </w:rPr>
              <w:t xml:space="preserve">, </w:t>
            </w:r>
            <w:r>
              <w:rPr>
                <w:rFonts w:eastAsiaTheme="minorEastAsia"/>
                <w:i/>
                <w:iCs/>
                <w:lang w:val="en"/>
              </w:rPr>
              <w:t>Guidelines for Validation of Quantitative Analysis Methods for Biological Samples</w:t>
            </w:r>
            <w:r>
              <w:rPr>
                <w:rFonts w:eastAsiaTheme="minorEastAsia"/>
                <w:lang w:val="en"/>
              </w:rPr>
              <w:t xml:space="preserve"> and other relevant regulations and guidelines.</w:t>
            </w:r>
          </w:p>
          <w:p w14:paraId="1A466B8B" w14:textId="77777777" w:rsidR="007B694B" w:rsidRDefault="007B694B">
            <w:pPr>
              <w:ind w:firstLineChars="0" w:firstLine="0"/>
              <w:rPr>
                <w:rFonts w:eastAsiaTheme="minorEastAsia"/>
              </w:rPr>
            </w:pPr>
          </w:p>
          <w:p w14:paraId="1A98791B" w14:textId="77777777" w:rsidR="007B694B" w:rsidRDefault="00FA3D63">
            <w:pPr>
              <w:ind w:firstLineChars="0" w:firstLine="0"/>
              <w:rPr>
                <w:rFonts w:eastAsiaTheme="minorEastAsia"/>
                <w:lang w:val="en"/>
              </w:rPr>
            </w:pPr>
            <w:r>
              <w:rPr>
                <w:rFonts w:eastAsiaTheme="minorEastAsia"/>
                <w:lang w:val="en"/>
              </w:rPr>
              <w:t xml:space="preserve">Name of </w:t>
            </w:r>
            <w:r>
              <w:rPr>
                <w:rFonts w:eastAsiaTheme="minorEastAsia" w:hint="eastAsia"/>
                <w:lang w:val="en"/>
              </w:rPr>
              <w:t>Testing</w:t>
            </w:r>
            <w:r>
              <w:rPr>
                <w:rFonts w:eastAsiaTheme="minorEastAsia"/>
                <w:lang w:val="en"/>
              </w:rPr>
              <w:t xml:space="preserve"> and Analysis Institution:</w:t>
            </w:r>
            <w:r>
              <w:rPr>
                <w:rFonts w:eastAsiaTheme="minorEastAsia" w:hint="eastAsia"/>
                <w:lang w:val="en"/>
              </w:rPr>
              <w:t xml:space="preserve"> </w:t>
            </w:r>
            <w:r>
              <w:rPr>
                <w:rFonts w:eastAsiaTheme="minorEastAsia"/>
                <w:lang w:val="en"/>
              </w:rPr>
              <w:t>Guangzhou KingMed Medical Laboratory Center Co., Ltd.</w:t>
            </w:r>
          </w:p>
          <w:p w14:paraId="666AD0D4" w14:textId="77777777" w:rsidR="007B694B" w:rsidRDefault="00FA3D63">
            <w:pPr>
              <w:ind w:firstLineChars="0" w:firstLine="0"/>
              <w:rPr>
                <w:rFonts w:eastAsiaTheme="minorEastAsia"/>
              </w:rPr>
            </w:pPr>
            <w:r>
              <w:rPr>
                <w:rFonts w:eastAsiaTheme="minorEastAsia"/>
                <w:lang w:val="en"/>
              </w:rPr>
              <w:t xml:space="preserve">Signature of Study Director: </w:t>
            </w:r>
            <w:r>
              <w:rPr>
                <w:noProof/>
              </w:rPr>
              <w:drawing>
                <wp:inline distT="0" distB="0" distL="0" distR="0" wp14:anchorId="7795749A" wp14:editId="3BA72D0F">
                  <wp:extent cx="478790" cy="2159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3"/>
                          <a:stretch>
                            <a:fillRect/>
                          </a:stretch>
                        </pic:blipFill>
                        <pic:spPr>
                          <a:xfrm>
                            <a:off x="0" y="0"/>
                            <a:ext cx="478800" cy="216000"/>
                          </a:xfrm>
                          <a:prstGeom prst="rect">
                            <a:avLst/>
                          </a:prstGeom>
                        </pic:spPr>
                      </pic:pic>
                    </a:graphicData>
                  </a:graphic>
                </wp:inline>
              </w:drawing>
            </w:r>
          </w:p>
          <w:p w14:paraId="2ADA54EB" w14:textId="77777777" w:rsidR="007B694B" w:rsidRDefault="00FA3D63">
            <w:pPr>
              <w:ind w:firstLineChars="0" w:firstLine="0"/>
              <w:rPr>
                <w:rFonts w:eastAsiaTheme="minorEastAsia"/>
              </w:rPr>
            </w:pPr>
            <w:r>
              <w:rPr>
                <w:rFonts w:eastAsiaTheme="minorEastAsia"/>
                <w:lang w:val="en"/>
              </w:rPr>
              <w:t xml:space="preserve">Date: </w:t>
            </w:r>
            <w:r>
              <w:rPr>
                <w:rFonts w:eastAsiaTheme="minorEastAsia" w:hint="eastAsia"/>
                <w:lang w:val="en"/>
              </w:rPr>
              <w:t>October 10, 2023</w:t>
            </w:r>
          </w:p>
        </w:tc>
      </w:tr>
    </w:tbl>
    <w:p w14:paraId="1FDA2648" w14:textId="77777777" w:rsidR="007B694B" w:rsidRDefault="007B694B">
      <w:pPr>
        <w:ind w:firstLine="320"/>
        <w:rPr>
          <w:rFonts w:eastAsiaTheme="minorEastAsia"/>
          <w:sz w:val="16"/>
          <w:szCs w:val="16"/>
        </w:rPr>
      </w:pPr>
    </w:p>
    <w:p w14:paraId="0EFB64E3" w14:textId="77777777" w:rsidR="007B694B" w:rsidRDefault="00FA3D63">
      <w:pPr>
        <w:widowControl/>
        <w:spacing w:line="240" w:lineRule="auto"/>
        <w:ind w:firstLineChars="0" w:firstLine="0"/>
        <w:jc w:val="left"/>
        <w:rPr>
          <w:rFonts w:eastAsiaTheme="minorEastAsia"/>
          <w:sz w:val="16"/>
          <w:szCs w:val="16"/>
        </w:rPr>
      </w:pPr>
      <w:r>
        <w:rPr>
          <w:rFonts w:eastAsiaTheme="minorEastAsia"/>
          <w:sz w:val="16"/>
          <w:szCs w:val="16"/>
        </w:rPr>
        <w:br w:type="page"/>
      </w:r>
    </w:p>
    <w:p w14:paraId="5D5A0BF0" w14:textId="77777777" w:rsidR="007B694B" w:rsidRDefault="00FA3D63">
      <w:pPr>
        <w:spacing w:after="100" w:afterAutospacing="1" w:line="240" w:lineRule="atLeast"/>
        <w:ind w:firstLineChars="0" w:firstLine="0"/>
        <w:jc w:val="center"/>
        <w:rPr>
          <w:rFonts w:eastAsiaTheme="minorEastAsia"/>
          <w:b/>
          <w:bCs/>
          <w:sz w:val="32"/>
          <w:szCs w:val="32"/>
        </w:rPr>
      </w:pPr>
      <w:r>
        <w:rPr>
          <w:rFonts w:eastAsiaTheme="minorEastAsia"/>
          <w:b/>
          <w:bCs/>
          <w:sz w:val="32"/>
          <w:szCs w:val="32"/>
          <w:lang w:val="en"/>
        </w:rPr>
        <w:lastRenderedPageBreak/>
        <w:t xml:space="preserve">An Open-Label, Single-Arm, Multicenter Phase </w:t>
      </w:r>
      <w:r>
        <w:rPr>
          <w:rFonts w:eastAsiaTheme="minorEastAsia" w:hint="eastAsia"/>
          <w:b/>
          <w:bCs/>
          <w:sz w:val="32"/>
          <w:szCs w:val="32"/>
          <w:lang w:val="en"/>
        </w:rPr>
        <w:t>2</w:t>
      </w:r>
      <w:r>
        <w:rPr>
          <w:rFonts w:eastAsiaTheme="minorEastAsia"/>
          <w:b/>
          <w:bCs/>
          <w:sz w:val="32"/>
          <w:szCs w:val="32"/>
          <w:lang w:val="en"/>
        </w:rPr>
        <w:t xml:space="preserve"> Clinical Study to Evaluate the Efficacy and Safety of LP-168 in Relapsed or Refractory Mantle Cell Lymphoma</w:t>
      </w:r>
    </w:p>
    <w:p w14:paraId="6288EE39" w14:textId="77777777" w:rsidR="007B694B" w:rsidRDefault="00FA3D63">
      <w:pPr>
        <w:pStyle w:val="Style1"/>
        <w:ind w:firstLineChars="0" w:firstLine="0"/>
        <w:jc w:val="center"/>
        <w:rPr>
          <w:rFonts w:eastAsiaTheme="minorEastAsia"/>
          <w:b/>
          <w:sz w:val="32"/>
          <w:szCs w:val="32"/>
        </w:rPr>
      </w:pPr>
      <w:r>
        <w:rPr>
          <w:rFonts w:eastAsiaTheme="minorEastAsia"/>
          <w:b/>
          <w:bCs/>
          <w:sz w:val="32"/>
          <w:szCs w:val="32"/>
          <w:lang w:val="en"/>
        </w:rPr>
        <w:t>Protocol Signature Page</w:t>
      </w:r>
    </w:p>
    <w:p w14:paraId="3A27DA19" w14:textId="77777777" w:rsidR="007B694B" w:rsidRDefault="007B694B">
      <w:pPr>
        <w:pStyle w:val="Style1"/>
        <w:ind w:firstLineChars="0" w:firstLine="0"/>
        <w:jc w:val="center"/>
        <w:rPr>
          <w:rFonts w:eastAsiaTheme="minorEastAsia"/>
          <w:b/>
        </w:rPr>
      </w:pPr>
    </w:p>
    <w:tbl>
      <w:tblPr>
        <w:tblpPr w:leftFromText="180" w:rightFromText="180" w:vertAnchor="text" w:horzAnchor="margin" w:tblpY="269"/>
        <w:tblOverlap w:val="never"/>
        <w:tblW w:w="8296" w:type="dxa"/>
        <w:tblLayout w:type="fixed"/>
        <w:tblLook w:val="04A0" w:firstRow="1" w:lastRow="0" w:firstColumn="1" w:lastColumn="0" w:noHBand="0" w:noVBand="1"/>
      </w:tblPr>
      <w:tblGrid>
        <w:gridCol w:w="1843"/>
        <w:gridCol w:w="6453"/>
      </w:tblGrid>
      <w:tr w:rsidR="007B694B" w14:paraId="759205D3" w14:textId="77777777">
        <w:tc>
          <w:tcPr>
            <w:tcW w:w="1843" w:type="dxa"/>
          </w:tcPr>
          <w:p w14:paraId="25E6BF4F" w14:textId="77777777" w:rsidR="007B694B" w:rsidRDefault="00FA3D63">
            <w:pPr>
              <w:ind w:firstLineChars="0" w:firstLine="0"/>
              <w:rPr>
                <w:rFonts w:eastAsiaTheme="minorEastAsia"/>
              </w:rPr>
            </w:pPr>
            <w:r>
              <w:rPr>
                <w:rFonts w:eastAsiaTheme="minorEastAsia"/>
                <w:b/>
                <w:bCs/>
                <w:lang w:val="en"/>
              </w:rPr>
              <w:t>Data Management and Statistical Analysis Institution:</w:t>
            </w:r>
          </w:p>
        </w:tc>
        <w:tc>
          <w:tcPr>
            <w:tcW w:w="6453" w:type="dxa"/>
          </w:tcPr>
          <w:p w14:paraId="20460574" w14:textId="77777777" w:rsidR="007B694B" w:rsidRDefault="00FA3D63">
            <w:pPr>
              <w:ind w:firstLineChars="0" w:firstLine="0"/>
              <w:rPr>
                <w:rFonts w:eastAsiaTheme="minorEastAsia"/>
              </w:rPr>
            </w:pPr>
            <w:r>
              <w:rPr>
                <w:rFonts w:eastAsiaTheme="minorEastAsia"/>
                <w:lang w:val="en"/>
              </w:rPr>
              <w:t xml:space="preserve">I will earnestly fulfill the responsibilities of data management and statistical analysis institution in accordance with the </w:t>
            </w:r>
            <w:r>
              <w:rPr>
                <w:rFonts w:eastAsiaTheme="minorEastAsia"/>
                <w:i/>
                <w:iCs/>
                <w:lang w:val="en"/>
              </w:rPr>
              <w:t>Good Clinical Practice</w:t>
            </w:r>
            <w:r>
              <w:rPr>
                <w:rFonts w:eastAsiaTheme="minorEastAsia"/>
                <w:lang w:val="en"/>
              </w:rPr>
              <w:t xml:space="preserve">, </w:t>
            </w:r>
            <w:r>
              <w:rPr>
                <w:rFonts w:eastAsiaTheme="minorEastAsia"/>
                <w:i/>
                <w:iCs/>
                <w:lang w:val="en"/>
              </w:rPr>
              <w:t>Technical Guidelines for Clinical Trial Data Management</w:t>
            </w:r>
            <w:r>
              <w:rPr>
                <w:rFonts w:eastAsiaTheme="minorEastAsia"/>
                <w:lang w:val="en"/>
              </w:rPr>
              <w:t xml:space="preserve">, </w:t>
            </w:r>
            <w:r>
              <w:rPr>
                <w:rFonts w:eastAsiaTheme="minorEastAsia"/>
                <w:i/>
                <w:iCs/>
                <w:lang w:val="en"/>
              </w:rPr>
              <w:t>Technical Guidelines for Electronic Data Capture (EDC) in Clinical Trials</w:t>
            </w:r>
            <w:r>
              <w:rPr>
                <w:rFonts w:eastAsiaTheme="minorEastAsia"/>
                <w:lang w:val="en"/>
              </w:rPr>
              <w:t xml:space="preserve">, </w:t>
            </w:r>
            <w:r>
              <w:rPr>
                <w:rFonts w:eastAsiaTheme="minorEastAsia"/>
                <w:i/>
                <w:iCs/>
                <w:lang w:val="en"/>
              </w:rPr>
              <w:t>Guidelines for Planning and Reporting of Drug Clinical Trial Data Management and Statistical Analysis</w:t>
            </w:r>
            <w:r>
              <w:rPr>
                <w:rFonts w:eastAsiaTheme="minorEastAsia"/>
                <w:lang w:val="en"/>
              </w:rPr>
              <w:t xml:space="preserve">, </w:t>
            </w:r>
            <w:r>
              <w:rPr>
                <w:rFonts w:eastAsiaTheme="minorEastAsia"/>
                <w:i/>
                <w:iCs/>
                <w:lang w:val="en"/>
              </w:rPr>
              <w:t>Guidelines for Biostatistics in Drug Clinical Trials</w:t>
            </w:r>
            <w:r>
              <w:rPr>
                <w:rFonts w:eastAsiaTheme="minorEastAsia"/>
                <w:lang w:val="en"/>
              </w:rPr>
              <w:t xml:space="preserve"> and other relevant regulations and guidelines.</w:t>
            </w:r>
          </w:p>
          <w:p w14:paraId="394BFF1E" w14:textId="77777777" w:rsidR="007B694B" w:rsidRDefault="007B694B">
            <w:pPr>
              <w:ind w:firstLineChars="0" w:firstLine="0"/>
              <w:rPr>
                <w:rFonts w:eastAsiaTheme="minorEastAsia"/>
              </w:rPr>
            </w:pPr>
          </w:p>
          <w:p w14:paraId="338702C8" w14:textId="77777777" w:rsidR="007B694B" w:rsidRDefault="00FA3D63">
            <w:pPr>
              <w:ind w:firstLineChars="0" w:firstLine="0"/>
              <w:rPr>
                <w:rFonts w:eastAsiaTheme="minorEastAsia"/>
              </w:rPr>
            </w:pPr>
            <w:r>
              <w:rPr>
                <w:rFonts w:eastAsiaTheme="minorEastAsia"/>
                <w:lang w:val="en"/>
              </w:rPr>
              <w:t>Name of Data Management and Statistical Analysis Institution:</w:t>
            </w:r>
          </w:p>
          <w:p w14:paraId="5D82872D" w14:textId="77777777" w:rsidR="007B694B" w:rsidRDefault="00FA3D63">
            <w:pPr>
              <w:ind w:firstLineChars="0" w:firstLine="0"/>
              <w:rPr>
                <w:rFonts w:eastAsiaTheme="minorEastAsia"/>
              </w:rPr>
            </w:pPr>
            <w:r>
              <w:rPr>
                <w:rFonts w:eastAsiaTheme="minorEastAsia"/>
                <w:lang w:val="en"/>
              </w:rPr>
              <w:t xml:space="preserve">Signature of Responsible Person for Data Management: </w:t>
            </w:r>
            <w:r>
              <w:rPr>
                <w:noProof/>
              </w:rPr>
              <w:drawing>
                <wp:inline distT="0" distB="0" distL="0" distR="0" wp14:anchorId="17786EB2" wp14:editId="023B58C4">
                  <wp:extent cx="539750" cy="2159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4"/>
                          <a:stretch>
                            <a:fillRect/>
                          </a:stretch>
                        </pic:blipFill>
                        <pic:spPr>
                          <a:xfrm>
                            <a:off x="0" y="0"/>
                            <a:ext cx="540000" cy="216000"/>
                          </a:xfrm>
                          <a:prstGeom prst="rect">
                            <a:avLst/>
                          </a:prstGeom>
                        </pic:spPr>
                      </pic:pic>
                    </a:graphicData>
                  </a:graphic>
                </wp:inline>
              </w:drawing>
            </w:r>
          </w:p>
          <w:p w14:paraId="73889EFD" w14:textId="77777777" w:rsidR="007B694B" w:rsidRDefault="00FA3D63">
            <w:pPr>
              <w:ind w:firstLineChars="0" w:firstLine="0"/>
              <w:rPr>
                <w:rFonts w:eastAsiaTheme="minorEastAsia"/>
              </w:rPr>
            </w:pPr>
            <w:r>
              <w:rPr>
                <w:rFonts w:eastAsiaTheme="minorEastAsia"/>
                <w:lang w:val="en"/>
              </w:rPr>
              <w:t xml:space="preserve">Date: </w:t>
            </w:r>
            <w:r>
              <w:rPr>
                <w:rFonts w:eastAsiaTheme="minorEastAsia" w:hint="eastAsia"/>
                <w:lang w:val="en"/>
              </w:rPr>
              <w:t>October 10, 2023</w:t>
            </w:r>
          </w:p>
          <w:p w14:paraId="5B48415A" w14:textId="77777777" w:rsidR="007B694B" w:rsidRDefault="007B694B">
            <w:pPr>
              <w:ind w:firstLineChars="0" w:firstLine="0"/>
              <w:rPr>
                <w:rFonts w:eastAsiaTheme="minorEastAsia"/>
              </w:rPr>
            </w:pPr>
          </w:p>
          <w:p w14:paraId="7DFFF3D5" w14:textId="77777777" w:rsidR="007B694B" w:rsidRDefault="00FA3D63">
            <w:pPr>
              <w:ind w:firstLineChars="0" w:firstLine="0"/>
              <w:rPr>
                <w:rFonts w:eastAsiaTheme="minorEastAsia"/>
              </w:rPr>
            </w:pPr>
            <w:r>
              <w:rPr>
                <w:rFonts w:eastAsiaTheme="minorEastAsia"/>
                <w:lang w:val="en"/>
              </w:rPr>
              <w:t xml:space="preserve">Signature of Responsible Person for Statistical Analysis: </w:t>
            </w:r>
            <w:r>
              <w:rPr>
                <w:noProof/>
              </w:rPr>
              <w:drawing>
                <wp:inline distT="0" distB="0" distL="0" distR="0" wp14:anchorId="39C91039" wp14:editId="71803D50">
                  <wp:extent cx="568325" cy="215900"/>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15"/>
                          <a:stretch>
                            <a:fillRect/>
                          </a:stretch>
                        </pic:blipFill>
                        <pic:spPr>
                          <a:xfrm>
                            <a:off x="0" y="0"/>
                            <a:ext cx="568800" cy="216000"/>
                          </a:xfrm>
                          <a:prstGeom prst="rect">
                            <a:avLst/>
                          </a:prstGeom>
                        </pic:spPr>
                      </pic:pic>
                    </a:graphicData>
                  </a:graphic>
                </wp:inline>
              </w:drawing>
            </w:r>
          </w:p>
          <w:p w14:paraId="5F3A1FEC" w14:textId="77777777" w:rsidR="007B694B" w:rsidRDefault="00FA3D63">
            <w:pPr>
              <w:ind w:firstLineChars="0" w:firstLine="0"/>
              <w:rPr>
                <w:rFonts w:eastAsiaTheme="minorEastAsia"/>
              </w:rPr>
            </w:pPr>
            <w:r>
              <w:rPr>
                <w:rFonts w:eastAsiaTheme="minorEastAsia"/>
                <w:lang w:val="en"/>
              </w:rPr>
              <w:t xml:space="preserve">Date: </w:t>
            </w:r>
            <w:r>
              <w:rPr>
                <w:rFonts w:eastAsiaTheme="minorEastAsia" w:hint="eastAsia"/>
                <w:lang w:val="en"/>
              </w:rPr>
              <w:t>October 10, 2023</w:t>
            </w:r>
          </w:p>
          <w:p w14:paraId="53E79027" w14:textId="77777777" w:rsidR="007B694B" w:rsidRDefault="007B694B">
            <w:pPr>
              <w:ind w:firstLineChars="0" w:firstLine="0"/>
              <w:rPr>
                <w:rFonts w:eastAsiaTheme="minorEastAsia"/>
              </w:rPr>
            </w:pPr>
          </w:p>
        </w:tc>
      </w:tr>
    </w:tbl>
    <w:p w14:paraId="7DF671CD" w14:textId="77777777" w:rsidR="007B694B" w:rsidRDefault="00FA3D63">
      <w:pPr>
        <w:widowControl/>
        <w:ind w:firstLine="482"/>
        <w:jc w:val="left"/>
        <w:rPr>
          <w:rFonts w:eastAsiaTheme="minorEastAsia"/>
          <w:b/>
        </w:rPr>
      </w:pPr>
      <w:r>
        <w:rPr>
          <w:rFonts w:eastAsiaTheme="minorEastAsia"/>
          <w:b/>
          <w:bCs/>
          <w:lang w:val="en"/>
        </w:rPr>
        <w:br w:type="page"/>
      </w:r>
    </w:p>
    <w:p w14:paraId="7278B2F1" w14:textId="77777777" w:rsidR="007B694B" w:rsidRDefault="00FA3D63">
      <w:pPr>
        <w:ind w:firstLineChars="0" w:firstLine="0"/>
        <w:rPr>
          <w:rFonts w:eastAsiaTheme="minorEastAsia"/>
          <w:b/>
          <w:bCs/>
          <w:sz w:val="32"/>
          <w:szCs w:val="32"/>
        </w:rPr>
      </w:pPr>
      <w:r>
        <w:rPr>
          <w:rFonts w:eastAsiaTheme="minorEastAsia"/>
          <w:b/>
          <w:bCs/>
          <w:sz w:val="32"/>
          <w:szCs w:val="32"/>
          <w:lang w:val="en"/>
        </w:rPr>
        <w:lastRenderedPageBreak/>
        <w:t>Clinical Study Protocol</w:t>
      </w:r>
    </w:p>
    <w:p w14:paraId="1B75AFEE" w14:textId="77777777" w:rsidR="007B694B" w:rsidRDefault="007B694B">
      <w:pPr>
        <w:ind w:firstLineChars="0" w:firstLine="0"/>
        <w:jc w:val="center"/>
        <w:rPr>
          <w:rFonts w:eastAsiaTheme="minorEastAsia"/>
          <w:b/>
          <w:bCs/>
          <w:sz w:val="32"/>
          <w:szCs w:val="32"/>
        </w:rPr>
      </w:pPr>
    </w:p>
    <w:tbl>
      <w:tblPr>
        <w:tblW w:w="8522" w:type="dxa"/>
        <w:jc w:val="center"/>
        <w:tblBorders>
          <w:top w:val="single" w:sz="4" w:space="0" w:color="auto"/>
          <w:bottom w:val="single" w:sz="4" w:space="0" w:color="auto"/>
          <w:right w:val="single" w:sz="4" w:space="0" w:color="auto"/>
        </w:tblBorders>
        <w:tblLayout w:type="fixed"/>
        <w:tblLook w:val="04A0" w:firstRow="1" w:lastRow="0" w:firstColumn="1" w:lastColumn="0" w:noHBand="0" w:noVBand="1"/>
      </w:tblPr>
      <w:tblGrid>
        <w:gridCol w:w="2234"/>
        <w:gridCol w:w="426"/>
        <w:gridCol w:w="5862"/>
      </w:tblGrid>
      <w:tr w:rsidR="007B694B" w14:paraId="6916B3C7" w14:textId="77777777">
        <w:trPr>
          <w:jc w:val="center"/>
        </w:trPr>
        <w:tc>
          <w:tcPr>
            <w:tcW w:w="2234" w:type="dxa"/>
          </w:tcPr>
          <w:p w14:paraId="0CEAF1FD" w14:textId="77777777" w:rsidR="007B694B" w:rsidRDefault="00FA3D63">
            <w:pPr>
              <w:ind w:firstLineChars="0" w:firstLine="0"/>
              <w:rPr>
                <w:rFonts w:eastAsiaTheme="minorEastAsia"/>
                <w:b/>
                <w:bCs/>
                <w:sz w:val="22"/>
                <w:szCs w:val="22"/>
              </w:rPr>
            </w:pPr>
            <w:r>
              <w:rPr>
                <w:rFonts w:eastAsiaTheme="minorEastAsia"/>
                <w:b/>
                <w:bCs/>
                <w:sz w:val="22"/>
                <w:szCs w:val="22"/>
                <w:lang w:val="en"/>
              </w:rPr>
              <w:t>Study Title</w:t>
            </w:r>
          </w:p>
        </w:tc>
        <w:tc>
          <w:tcPr>
            <w:tcW w:w="6288" w:type="dxa"/>
            <w:gridSpan w:val="2"/>
            <w:tcBorders>
              <w:bottom w:val="nil"/>
              <w:right w:val="nil"/>
            </w:tcBorders>
          </w:tcPr>
          <w:p w14:paraId="2C52370D" w14:textId="77777777" w:rsidR="007B694B" w:rsidRDefault="00FA3D63">
            <w:pPr>
              <w:ind w:firstLineChars="0" w:firstLine="0"/>
              <w:jc w:val="center"/>
              <w:rPr>
                <w:rFonts w:eastAsiaTheme="minorEastAsia"/>
                <w:sz w:val="22"/>
                <w:szCs w:val="22"/>
              </w:rPr>
            </w:pPr>
            <w:r>
              <w:rPr>
                <w:rFonts w:eastAsiaTheme="minorEastAsia"/>
                <w:sz w:val="22"/>
                <w:szCs w:val="22"/>
                <w:lang w:val="en"/>
              </w:rPr>
              <w:t xml:space="preserve">An Open-Label, Single-Arm, Multicenter Phase </w:t>
            </w:r>
            <w:r>
              <w:rPr>
                <w:rFonts w:eastAsiaTheme="minorEastAsia" w:hint="eastAsia"/>
                <w:sz w:val="22"/>
                <w:szCs w:val="22"/>
                <w:lang w:val="en"/>
              </w:rPr>
              <w:t>2</w:t>
            </w:r>
            <w:r>
              <w:rPr>
                <w:rFonts w:eastAsiaTheme="minorEastAsia"/>
                <w:sz w:val="22"/>
                <w:szCs w:val="22"/>
                <w:lang w:val="en"/>
              </w:rPr>
              <w:t xml:space="preserve"> Clinical Study to Evaluate the Efficacy and Safety of LP-168 in Relapsed or Refractory Mantle Cell Lymphoma</w:t>
            </w:r>
          </w:p>
        </w:tc>
      </w:tr>
      <w:tr w:rsidR="007B694B" w14:paraId="0484EBE3" w14:textId="77777777">
        <w:trPr>
          <w:jc w:val="center"/>
        </w:trPr>
        <w:tc>
          <w:tcPr>
            <w:tcW w:w="2660" w:type="dxa"/>
            <w:gridSpan w:val="2"/>
          </w:tcPr>
          <w:p w14:paraId="26FBD321" w14:textId="77777777" w:rsidR="007B694B" w:rsidRDefault="00FA3D63">
            <w:pPr>
              <w:ind w:firstLineChars="0" w:firstLine="0"/>
              <w:rPr>
                <w:rFonts w:eastAsiaTheme="minorEastAsia"/>
                <w:b/>
                <w:bCs/>
                <w:sz w:val="22"/>
                <w:szCs w:val="22"/>
              </w:rPr>
            </w:pPr>
            <w:r>
              <w:rPr>
                <w:rFonts w:eastAsiaTheme="minorEastAsia"/>
                <w:b/>
                <w:bCs/>
                <w:sz w:val="22"/>
                <w:szCs w:val="22"/>
                <w:lang w:val="en"/>
              </w:rPr>
              <w:t>Leading Site</w:t>
            </w:r>
          </w:p>
        </w:tc>
        <w:tc>
          <w:tcPr>
            <w:tcW w:w="5862" w:type="dxa"/>
            <w:tcBorders>
              <w:top w:val="nil"/>
              <w:bottom w:val="nil"/>
              <w:right w:val="nil"/>
            </w:tcBorders>
          </w:tcPr>
          <w:p w14:paraId="25DF59CE" w14:textId="77777777" w:rsidR="007B694B" w:rsidRDefault="00FA3D63">
            <w:pPr>
              <w:ind w:firstLineChars="0" w:firstLine="0"/>
              <w:jc w:val="center"/>
              <w:rPr>
                <w:rFonts w:eastAsiaTheme="minorEastAsia"/>
                <w:sz w:val="22"/>
                <w:szCs w:val="22"/>
              </w:rPr>
            </w:pPr>
            <w:r>
              <w:rPr>
                <w:rFonts w:eastAsiaTheme="minorEastAsia"/>
                <w:sz w:val="22"/>
                <w:szCs w:val="22"/>
                <w:lang w:val="en"/>
              </w:rPr>
              <w:t>Beijing Cancer Hospital</w:t>
            </w:r>
          </w:p>
        </w:tc>
      </w:tr>
      <w:tr w:rsidR="007B694B" w14:paraId="719B5CAE" w14:textId="77777777">
        <w:trPr>
          <w:jc w:val="center"/>
        </w:trPr>
        <w:tc>
          <w:tcPr>
            <w:tcW w:w="2660" w:type="dxa"/>
            <w:gridSpan w:val="2"/>
          </w:tcPr>
          <w:p w14:paraId="7A5A11D8" w14:textId="77777777" w:rsidR="007B694B" w:rsidRDefault="00FA3D63">
            <w:pPr>
              <w:ind w:firstLineChars="0" w:firstLine="0"/>
              <w:rPr>
                <w:rFonts w:eastAsiaTheme="minorEastAsia"/>
                <w:b/>
                <w:bCs/>
                <w:sz w:val="22"/>
                <w:szCs w:val="22"/>
              </w:rPr>
            </w:pPr>
            <w:r>
              <w:rPr>
                <w:rFonts w:eastAsiaTheme="minorEastAsia"/>
                <w:b/>
                <w:bCs/>
                <w:sz w:val="22"/>
                <w:szCs w:val="22"/>
                <w:lang w:val="en"/>
              </w:rPr>
              <w:t>Principal Investigator</w:t>
            </w:r>
          </w:p>
        </w:tc>
        <w:tc>
          <w:tcPr>
            <w:tcW w:w="5862" w:type="dxa"/>
            <w:tcBorders>
              <w:top w:val="nil"/>
              <w:bottom w:val="nil"/>
              <w:right w:val="nil"/>
            </w:tcBorders>
          </w:tcPr>
          <w:p w14:paraId="6C6B7604" w14:textId="77777777" w:rsidR="007B694B" w:rsidRDefault="00FA3D63">
            <w:pPr>
              <w:ind w:firstLineChars="0" w:firstLine="0"/>
              <w:jc w:val="center"/>
              <w:rPr>
                <w:rFonts w:eastAsiaTheme="minorEastAsia"/>
                <w:sz w:val="22"/>
                <w:szCs w:val="22"/>
              </w:rPr>
            </w:pPr>
            <w:r>
              <w:rPr>
                <w:rFonts w:eastAsiaTheme="minorEastAsia" w:hint="eastAsia"/>
                <w:sz w:val="22"/>
                <w:szCs w:val="22"/>
                <w:lang w:val="en"/>
              </w:rPr>
              <w:t>Jun Zhu</w:t>
            </w:r>
          </w:p>
        </w:tc>
      </w:tr>
      <w:tr w:rsidR="007B694B" w14:paraId="4E2252B9" w14:textId="77777777">
        <w:trPr>
          <w:jc w:val="center"/>
        </w:trPr>
        <w:tc>
          <w:tcPr>
            <w:tcW w:w="2660" w:type="dxa"/>
            <w:gridSpan w:val="2"/>
          </w:tcPr>
          <w:p w14:paraId="703F6855" w14:textId="77777777" w:rsidR="007B694B" w:rsidRDefault="00FA3D63">
            <w:pPr>
              <w:ind w:firstLineChars="0" w:firstLine="0"/>
              <w:rPr>
                <w:rFonts w:eastAsiaTheme="minorEastAsia"/>
                <w:b/>
                <w:bCs/>
                <w:sz w:val="22"/>
                <w:szCs w:val="22"/>
              </w:rPr>
            </w:pPr>
            <w:r>
              <w:rPr>
                <w:rFonts w:eastAsiaTheme="minorEastAsia"/>
                <w:b/>
                <w:bCs/>
                <w:sz w:val="22"/>
                <w:szCs w:val="22"/>
                <w:lang w:val="en"/>
              </w:rPr>
              <w:t>Sponsor</w:t>
            </w:r>
          </w:p>
        </w:tc>
        <w:tc>
          <w:tcPr>
            <w:tcW w:w="5862" w:type="dxa"/>
            <w:tcBorders>
              <w:top w:val="nil"/>
              <w:right w:val="nil"/>
            </w:tcBorders>
          </w:tcPr>
          <w:p w14:paraId="4B927F16" w14:textId="77777777" w:rsidR="007B694B" w:rsidRDefault="00FA3D63">
            <w:pPr>
              <w:ind w:firstLineChars="0" w:firstLine="0"/>
              <w:jc w:val="center"/>
              <w:rPr>
                <w:rFonts w:eastAsiaTheme="minorEastAsia"/>
                <w:sz w:val="22"/>
                <w:szCs w:val="22"/>
              </w:rPr>
            </w:pPr>
            <w:r>
              <w:rPr>
                <w:rFonts w:eastAsiaTheme="minorEastAsia"/>
                <w:sz w:val="22"/>
                <w:szCs w:val="22"/>
                <w:lang w:val="en"/>
              </w:rPr>
              <w:t>Guangzhou Lupeng Pharmaceutical Co., Ltd.</w:t>
            </w:r>
          </w:p>
        </w:tc>
      </w:tr>
      <w:tr w:rsidR="007B694B" w14:paraId="5CA76A86" w14:textId="77777777">
        <w:trPr>
          <w:jc w:val="center"/>
        </w:trPr>
        <w:tc>
          <w:tcPr>
            <w:tcW w:w="2660" w:type="dxa"/>
            <w:gridSpan w:val="2"/>
          </w:tcPr>
          <w:p w14:paraId="15CC53FC" w14:textId="77777777" w:rsidR="007B694B" w:rsidRDefault="00FA3D63">
            <w:pPr>
              <w:ind w:firstLineChars="0" w:firstLine="0"/>
              <w:rPr>
                <w:rFonts w:eastAsiaTheme="minorEastAsia"/>
                <w:b/>
                <w:bCs/>
                <w:sz w:val="22"/>
                <w:szCs w:val="22"/>
              </w:rPr>
            </w:pPr>
            <w:r>
              <w:rPr>
                <w:rFonts w:eastAsiaTheme="minorEastAsia"/>
                <w:b/>
                <w:bCs/>
                <w:sz w:val="22"/>
                <w:szCs w:val="22"/>
                <w:lang w:val="en"/>
              </w:rPr>
              <w:t>Clinical Study Notification</w:t>
            </w:r>
          </w:p>
        </w:tc>
        <w:tc>
          <w:tcPr>
            <w:tcW w:w="5862" w:type="dxa"/>
            <w:tcBorders>
              <w:right w:val="nil"/>
            </w:tcBorders>
          </w:tcPr>
          <w:p w14:paraId="5ABE96AE" w14:textId="77777777" w:rsidR="007B694B" w:rsidRDefault="007B694B">
            <w:pPr>
              <w:ind w:firstLineChars="0" w:firstLine="0"/>
              <w:jc w:val="center"/>
              <w:rPr>
                <w:rFonts w:eastAsiaTheme="minorEastAsia"/>
                <w:sz w:val="22"/>
                <w:szCs w:val="22"/>
              </w:rPr>
            </w:pPr>
          </w:p>
        </w:tc>
      </w:tr>
      <w:tr w:rsidR="007B694B" w14:paraId="31B54970" w14:textId="77777777">
        <w:trPr>
          <w:jc w:val="center"/>
        </w:trPr>
        <w:tc>
          <w:tcPr>
            <w:tcW w:w="2660" w:type="dxa"/>
            <w:gridSpan w:val="2"/>
          </w:tcPr>
          <w:p w14:paraId="1DAE844D" w14:textId="77777777" w:rsidR="007B694B" w:rsidRDefault="00FA3D63">
            <w:pPr>
              <w:ind w:firstLineChars="0" w:firstLine="0"/>
              <w:rPr>
                <w:rFonts w:eastAsiaTheme="minorEastAsia"/>
                <w:b/>
                <w:bCs/>
                <w:sz w:val="22"/>
                <w:szCs w:val="22"/>
              </w:rPr>
            </w:pPr>
            <w:r>
              <w:rPr>
                <w:rFonts w:eastAsiaTheme="minorEastAsia"/>
                <w:b/>
                <w:bCs/>
                <w:sz w:val="22"/>
                <w:szCs w:val="22"/>
                <w:lang w:val="en"/>
              </w:rPr>
              <w:t>Protocol Number</w:t>
            </w:r>
          </w:p>
        </w:tc>
        <w:tc>
          <w:tcPr>
            <w:tcW w:w="5862" w:type="dxa"/>
            <w:tcBorders>
              <w:right w:val="nil"/>
            </w:tcBorders>
          </w:tcPr>
          <w:p w14:paraId="4B164DD9" w14:textId="77777777" w:rsidR="007B694B" w:rsidRDefault="00FA3D63">
            <w:pPr>
              <w:ind w:firstLineChars="0" w:firstLine="0"/>
              <w:jc w:val="center"/>
              <w:rPr>
                <w:rFonts w:eastAsiaTheme="minorEastAsia"/>
                <w:sz w:val="22"/>
                <w:szCs w:val="22"/>
              </w:rPr>
            </w:pPr>
            <w:r>
              <w:rPr>
                <w:rFonts w:eastAsiaTheme="minorEastAsia"/>
                <w:sz w:val="22"/>
                <w:szCs w:val="22"/>
                <w:lang w:val="en"/>
              </w:rPr>
              <w:t>LP-168-CN201</w:t>
            </w:r>
          </w:p>
        </w:tc>
      </w:tr>
      <w:tr w:rsidR="007B694B" w14:paraId="5B56CB6F" w14:textId="77777777">
        <w:trPr>
          <w:jc w:val="center"/>
        </w:trPr>
        <w:tc>
          <w:tcPr>
            <w:tcW w:w="2660" w:type="dxa"/>
            <w:gridSpan w:val="2"/>
          </w:tcPr>
          <w:p w14:paraId="12CF0BBB" w14:textId="77777777" w:rsidR="007B694B" w:rsidRDefault="00FA3D63">
            <w:pPr>
              <w:ind w:firstLineChars="0" w:firstLine="0"/>
              <w:rPr>
                <w:rFonts w:eastAsiaTheme="minorEastAsia"/>
                <w:b/>
                <w:bCs/>
                <w:sz w:val="22"/>
                <w:szCs w:val="22"/>
              </w:rPr>
            </w:pPr>
            <w:r>
              <w:rPr>
                <w:rFonts w:eastAsiaTheme="minorEastAsia"/>
                <w:b/>
                <w:bCs/>
                <w:sz w:val="22"/>
                <w:szCs w:val="22"/>
                <w:lang w:val="en"/>
              </w:rPr>
              <w:t>Medical Monitor of Lupeng Pharmaceutical</w:t>
            </w:r>
          </w:p>
        </w:tc>
        <w:tc>
          <w:tcPr>
            <w:tcW w:w="5862" w:type="dxa"/>
            <w:tcBorders>
              <w:right w:val="nil"/>
            </w:tcBorders>
          </w:tcPr>
          <w:p w14:paraId="2C01C7B2" w14:textId="77777777" w:rsidR="007B694B" w:rsidRDefault="00FA3D63">
            <w:pPr>
              <w:ind w:firstLineChars="0" w:firstLine="0"/>
              <w:jc w:val="center"/>
              <w:rPr>
                <w:rFonts w:eastAsiaTheme="minorEastAsia"/>
                <w:b/>
                <w:bCs/>
                <w:sz w:val="22"/>
                <w:szCs w:val="22"/>
              </w:rPr>
            </w:pPr>
            <w:r>
              <w:rPr>
                <w:rFonts w:eastAsiaTheme="minorEastAsia" w:hint="eastAsia"/>
                <w:sz w:val="22"/>
                <w:szCs w:val="22"/>
                <w:lang w:val="en"/>
              </w:rPr>
              <w:t>Fenlai Tan</w:t>
            </w:r>
          </w:p>
        </w:tc>
      </w:tr>
      <w:tr w:rsidR="007B694B" w14:paraId="20B9BAB3" w14:textId="77777777">
        <w:trPr>
          <w:jc w:val="center"/>
        </w:trPr>
        <w:tc>
          <w:tcPr>
            <w:tcW w:w="2660" w:type="dxa"/>
            <w:gridSpan w:val="2"/>
          </w:tcPr>
          <w:p w14:paraId="2BC73E03" w14:textId="77777777" w:rsidR="007B694B" w:rsidRDefault="00FA3D63">
            <w:pPr>
              <w:ind w:firstLineChars="0" w:firstLine="0"/>
              <w:rPr>
                <w:rFonts w:eastAsiaTheme="minorEastAsia"/>
                <w:b/>
                <w:bCs/>
                <w:sz w:val="22"/>
                <w:szCs w:val="22"/>
              </w:rPr>
            </w:pPr>
            <w:r>
              <w:rPr>
                <w:rFonts w:eastAsiaTheme="minorEastAsia"/>
                <w:b/>
                <w:bCs/>
                <w:sz w:val="22"/>
                <w:szCs w:val="22"/>
                <w:lang w:val="en"/>
              </w:rPr>
              <w:t>Protocol Version/Date</w:t>
            </w:r>
          </w:p>
        </w:tc>
        <w:tc>
          <w:tcPr>
            <w:tcW w:w="5862" w:type="dxa"/>
            <w:tcBorders>
              <w:right w:val="nil"/>
            </w:tcBorders>
          </w:tcPr>
          <w:p w14:paraId="15A2C705" w14:textId="77777777" w:rsidR="007B694B" w:rsidRDefault="00FA3D63">
            <w:pPr>
              <w:ind w:firstLineChars="0" w:firstLine="0"/>
              <w:jc w:val="center"/>
              <w:rPr>
                <w:rFonts w:eastAsiaTheme="minorEastAsia"/>
                <w:sz w:val="22"/>
                <w:szCs w:val="22"/>
              </w:rPr>
            </w:pPr>
            <w:r>
              <w:rPr>
                <w:rFonts w:eastAsiaTheme="minorEastAsia"/>
                <w:sz w:val="22"/>
                <w:szCs w:val="22"/>
                <w:lang w:val="en"/>
              </w:rPr>
              <w:t>Version 1.1/October 10, 2023</w:t>
            </w:r>
          </w:p>
        </w:tc>
      </w:tr>
    </w:tbl>
    <w:p w14:paraId="103C1B21" w14:textId="77777777" w:rsidR="007B694B" w:rsidRDefault="007B694B">
      <w:pPr>
        <w:ind w:firstLineChars="0" w:firstLine="0"/>
        <w:rPr>
          <w:rFonts w:eastAsiaTheme="minorEastAsia"/>
          <w:sz w:val="16"/>
          <w:szCs w:val="16"/>
        </w:rPr>
      </w:pPr>
    </w:p>
    <w:p w14:paraId="6CE97A02" w14:textId="77777777" w:rsidR="007B694B" w:rsidRDefault="007B694B">
      <w:pPr>
        <w:pStyle w:val="TOC10"/>
        <w:spacing w:before="0" w:line="240" w:lineRule="auto"/>
        <w:ind w:firstLineChars="0" w:firstLine="0"/>
        <w:rPr>
          <w:rFonts w:ascii="Times New Roman" w:eastAsiaTheme="minorEastAsia" w:hAnsi="Times New Roman" w:cs="Times New Roman"/>
          <w:b/>
          <w:bCs/>
          <w:sz w:val="24"/>
        </w:rPr>
      </w:pPr>
    </w:p>
    <w:p w14:paraId="53FA8155" w14:textId="77777777" w:rsidR="007B694B" w:rsidRDefault="00FA3D63">
      <w:pPr>
        <w:widowControl/>
        <w:spacing w:line="240" w:lineRule="auto"/>
        <w:ind w:firstLineChars="0" w:firstLine="0"/>
        <w:jc w:val="left"/>
        <w:rPr>
          <w:rFonts w:eastAsiaTheme="minorEastAsia"/>
          <w:b/>
          <w:kern w:val="44"/>
          <w:sz w:val="36"/>
          <w:szCs w:val="21"/>
        </w:rPr>
      </w:pPr>
      <w:bookmarkStart w:id="4" w:name="_Toc2471"/>
      <w:r>
        <w:rPr>
          <w:rFonts w:eastAsiaTheme="minorEastAsia"/>
          <w:sz w:val="36"/>
          <w:szCs w:val="21"/>
          <w:lang w:val="en"/>
        </w:rPr>
        <w:br w:type="page"/>
      </w:r>
    </w:p>
    <w:sdt>
      <w:sdtPr>
        <w:rPr>
          <w:rFonts w:ascii="Times New Roman" w:eastAsia="宋体" w:hAnsi="Times New Roman" w:cs="Times New Roman"/>
          <w:color w:val="auto"/>
          <w:kern w:val="2"/>
          <w:sz w:val="24"/>
          <w:szCs w:val="24"/>
          <w:lang w:val="zh-CN"/>
        </w:rPr>
        <w:id w:val="684484140"/>
      </w:sdtPr>
      <w:sdtEndPr>
        <w:rPr>
          <w:b/>
          <w:bCs/>
        </w:rPr>
      </w:sdtEndPr>
      <w:sdtContent>
        <w:p w14:paraId="4C407537" w14:textId="77777777" w:rsidR="007B694B" w:rsidRDefault="00FA3D63">
          <w:pPr>
            <w:pStyle w:val="TOC10"/>
            <w:ind w:firstLine="480"/>
            <w:jc w:val="center"/>
            <w:rPr>
              <w:rFonts w:ascii="Times New Roman" w:hAnsi="Times New Roman" w:cs="Times New Roman"/>
              <w:color w:val="000000" w:themeColor="text1"/>
            </w:rPr>
          </w:pPr>
          <w:r>
            <w:rPr>
              <w:rFonts w:ascii="Times New Roman" w:hAnsi="Times New Roman" w:cs="Times New Roman"/>
              <w:color w:val="000000" w:themeColor="text1"/>
              <w:lang w:val="en"/>
            </w:rPr>
            <w:t>Table of Contents</w:t>
          </w:r>
        </w:p>
        <w:p w14:paraId="5FDDA8ED" w14:textId="77777777" w:rsidR="007B694B" w:rsidRDefault="00FA3D63">
          <w:pPr>
            <w:pStyle w:val="TOC1"/>
            <w:tabs>
              <w:tab w:val="right" w:leader="dot" w:pos="8306"/>
            </w:tabs>
          </w:pPr>
          <w:r>
            <w:rPr>
              <w:sz w:val="21"/>
              <w:szCs w:val="21"/>
              <w:lang w:val="en"/>
            </w:rPr>
            <w:fldChar w:fldCharType="begin"/>
          </w:r>
          <w:r>
            <w:rPr>
              <w:sz w:val="21"/>
              <w:szCs w:val="21"/>
            </w:rPr>
            <w:instrText xml:space="preserve"> TOC \o "1-3" \h \z \u </w:instrText>
          </w:r>
          <w:r>
            <w:rPr>
              <w:sz w:val="21"/>
              <w:szCs w:val="21"/>
            </w:rPr>
            <w:fldChar w:fldCharType="separate"/>
          </w:r>
          <w:hyperlink w:anchor="_Toc16452" w:history="1">
            <w:r>
              <w:rPr>
                <w:rFonts w:eastAsiaTheme="minorEastAsia" w:hint="eastAsia"/>
                <w:bCs/>
                <w:lang w:val="en"/>
              </w:rPr>
              <w:t xml:space="preserve">List of </w:t>
            </w:r>
            <w:r>
              <w:rPr>
                <w:rFonts w:eastAsiaTheme="minorEastAsia"/>
                <w:bCs/>
                <w:lang w:val="en"/>
              </w:rPr>
              <w:t>Abbreviations</w:t>
            </w:r>
            <w:r>
              <w:tab/>
            </w:r>
            <w:r>
              <w:fldChar w:fldCharType="begin"/>
            </w:r>
            <w:r>
              <w:instrText xml:space="preserve"> PAGEREF _Toc16452 \h </w:instrText>
            </w:r>
            <w:r>
              <w:fldChar w:fldCharType="separate"/>
            </w:r>
            <w:r>
              <w:t>1</w:t>
            </w:r>
            <w:r>
              <w:fldChar w:fldCharType="end"/>
            </w:r>
          </w:hyperlink>
        </w:p>
        <w:p w14:paraId="55A68628" w14:textId="77777777" w:rsidR="007B694B" w:rsidRDefault="00FA3D63">
          <w:pPr>
            <w:pStyle w:val="TOC1"/>
            <w:tabs>
              <w:tab w:val="right" w:leader="dot" w:pos="8306"/>
            </w:tabs>
          </w:pPr>
          <w:hyperlink w:anchor="_Toc21296" w:history="1">
            <w:r>
              <w:rPr>
                <w:rFonts w:eastAsiaTheme="minorEastAsia"/>
                <w:bCs/>
                <w:lang w:val="en"/>
              </w:rPr>
              <w:t xml:space="preserve">Protocol Synopsis of An Open-Label, Single-Arm, Multicenter Phase </w:t>
            </w:r>
            <w:r>
              <w:rPr>
                <w:rFonts w:eastAsiaTheme="minorEastAsia" w:hint="eastAsia"/>
                <w:bCs/>
                <w:lang w:val="en"/>
              </w:rPr>
              <w:t>2</w:t>
            </w:r>
            <w:r>
              <w:rPr>
                <w:rFonts w:eastAsiaTheme="minorEastAsia"/>
                <w:bCs/>
                <w:lang w:val="en"/>
              </w:rPr>
              <w:t xml:space="preserve"> Clinical Study to Evaluate the Efficacy and Safety of LP-168 in Relapsed or Refractory Mantle Cell Lymphoma</w:t>
            </w:r>
            <w:r>
              <w:tab/>
            </w:r>
            <w:r>
              <w:fldChar w:fldCharType="begin"/>
            </w:r>
            <w:r>
              <w:instrText xml:space="preserve"> PAGEREF _Toc21296 \h </w:instrText>
            </w:r>
            <w:r>
              <w:fldChar w:fldCharType="separate"/>
            </w:r>
            <w:r>
              <w:t>4</w:t>
            </w:r>
            <w:r>
              <w:fldChar w:fldCharType="end"/>
            </w:r>
          </w:hyperlink>
        </w:p>
        <w:p w14:paraId="7075823F" w14:textId="77777777" w:rsidR="007B694B" w:rsidRDefault="00FA3D63">
          <w:pPr>
            <w:pStyle w:val="TOC1"/>
            <w:tabs>
              <w:tab w:val="right" w:leader="dot" w:pos="8306"/>
            </w:tabs>
          </w:pPr>
          <w:hyperlink w:anchor="_Toc9445" w:history="1">
            <w:r>
              <w:rPr>
                <w:rFonts w:eastAsiaTheme="minorEastAsia"/>
                <w:bCs/>
                <w:lang w:val="en"/>
              </w:rPr>
              <w:t>Study Flow Chart</w:t>
            </w:r>
            <w:r>
              <w:tab/>
            </w:r>
            <w:r>
              <w:fldChar w:fldCharType="begin"/>
            </w:r>
            <w:r>
              <w:instrText xml:space="preserve"> PAGEREF _Toc9445 \h </w:instrText>
            </w:r>
            <w:r>
              <w:fldChar w:fldCharType="separate"/>
            </w:r>
            <w:r>
              <w:t>18</w:t>
            </w:r>
            <w:r>
              <w:fldChar w:fldCharType="end"/>
            </w:r>
          </w:hyperlink>
        </w:p>
        <w:p w14:paraId="6712A34B" w14:textId="77777777" w:rsidR="007B694B" w:rsidRDefault="00FA3D63" w:rsidP="00110C79">
          <w:pPr>
            <w:pStyle w:val="TOC2"/>
            <w:tabs>
              <w:tab w:val="right" w:leader="dot" w:pos="8306"/>
            </w:tabs>
            <w:ind w:left="480"/>
          </w:pPr>
          <w:hyperlink w:anchor="_Toc3343" w:history="1">
            <w:r>
              <w:rPr>
                <w:rFonts w:hint="eastAsia"/>
                <w:bCs/>
                <w:szCs w:val="32"/>
              </w:rPr>
              <w:t xml:space="preserve">1. </w:t>
            </w:r>
            <w:r>
              <w:rPr>
                <w:bCs/>
                <w:szCs w:val="32"/>
                <w:lang w:val="en"/>
              </w:rPr>
              <w:t>Overview</w:t>
            </w:r>
            <w:r>
              <w:tab/>
            </w:r>
            <w:r>
              <w:fldChar w:fldCharType="begin"/>
            </w:r>
            <w:r>
              <w:instrText xml:space="preserve"> PAGEREF _Toc3343 \h </w:instrText>
            </w:r>
            <w:r>
              <w:fldChar w:fldCharType="separate"/>
            </w:r>
            <w:r>
              <w:t>27</w:t>
            </w:r>
            <w:r>
              <w:fldChar w:fldCharType="end"/>
            </w:r>
          </w:hyperlink>
        </w:p>
        <w:p w14:paraId="510F708D" w14:textId="77777777" w:rsidR="007B694B" w:rsidRDefault="00FA3D63">
          <w:pPr>
            <w:pStyle w:val="TOC3"/>
            <w:tabs>
              <w:tab w:val="right" w:leader="dot" w:pos="8306"/>
            </w:tabs>
            <w:ind w:left="960"/>
          </w:pPr>
          <w:hyperlink w:anchor="_Toc1697" w:history="1">
            <w:r>
              <w:rPr>
                <w:bCs/>
                <w:lang w:val="en"/>
              </w:rPr>
              <w:t>1.1 Background of Mantle Cell Lymphoma</w:t>
            </w:r>
            <w:r>
              <w:tab/>
            </w:r>
            <w:r>
              <w:fldChar w:fldCharType="begin"/>
            </w:r>
            <w:r>
              <w:instrText xml:space="preserve"> PAGEREF _Toc1697 \h </w:instrText>
            </w:r>
            <w:r>
              <w:fldChar w:fldCharType="separate"/>
            </w:r>
            <w:r>
              <w:t>27</w:t>
            </w:r>
            <w:r>
              <w:fldChar w:fldCharType="end"/>
            </w:r>
          </w:hyperlink>
        </w:p>
        <w:p w14:paraId="585DB82C" w14:textId="77777777" w:rsidR="007B694B" w:rsidRDefault="00FA3D63">
          <w:pPr>
            <w:pStyle w:val="TOC3"/>
            <w:tabs>
              <w:tab w:val="right" w:leader="dot" w:pos="8306"/>
            </w:tabs>
            <w:ind w:left="960"/>
          </w:pPr>
          <w:hyperlink w:anchor="_Toc26083" w:history="1">
            <w:r>
              <w:rPr>
                <w:bCs/>
                <w:lang w:val="en"/>
              </w:rPr>
              <w:t>1.2 Development Background and Drug Introduction of BTK Inhibitors</w:t>
            </w:r>
            <w:r>
              <w:tab/>
            </w:r>
            <w:r>
              <w:fldChar w:fldCharType="begin"/>
            </w:r>
            <w:r>
              <w:instrText xml:space="preserve"> PAGEREF _Toc26083 \h </w:instrText>
            </w:r>
            <w:r>
              <w:fldChar w:fldCharType="separate"/>
            </w:r>
            <w:r>
              <w:t>30</w:t>
            </w:r>
            <w:r>
              <w:fldChar w:fldCharType="end"/>
            </w:r>
          </w:hyperlink>
        </w:p>
        <w:p w14:paraId="1E6F5FDB" w14:textId="77777777" w:rsidR="007B694B" w:rsidRDefault="00FA3D63">
          <w:pPr>
            <w:pStyle w:val="TOC2"/>
            <w:tabs>
              <w:tab w:val="right" w:leader="dot" w:pos="8306"/>
            </w:tabs>
            <w:ind w:left="480"/>
          </w:pPr>
          <w:hyperlink w:anchor="_Toc32167" w:history="1">
            <w:r>
              <w:rPr>
                <w:rFonts w:hint="eastAsia"/>
                <w:bCs/>
                <w:szCs w:val="32"/>
              </w:rPr>
              <w:t xml:space="preserve">2. </w:t>
            </w:r>
            <w:r>
              <w:rPr>
                <w:bCs/>
                <w:szCs w:val="32"/>
                <w:lang w:val="en"/>
              </w:rPr>
              <w:t>Primary Results of Preclinical Studies</w:t>
            </w:r>
            <w:r>
              <w:tab/>
            </w:r>
            <w:r>
              <w:fldChar w:fldCharType="begin"/>
            </w:r>
            <w:r>
              <w:instrText xml:space="preserve"> PAGEREF _Toc32167 \h </w:instrText>
            </w:r>
            <w:r>
              <w:fldChar w:fldCharType="separate"/>
            </w:r>
            <w:r>
              <w:t>34</w:t>
            </w:r>
            <w:r>
              <w:fldChar w:fldCharType="end"/>
            </w:r>
          </w:hyperlink>
        </w:p>
        <w:p w14:paraId="31BD0F4E" w14:textId="77777777" w:rsidR="007B694B" w:rsidRDefault="00FA3D63">
          <w:pPr>
            <w:pStyle w:val="TOC3"/>
            <w:tabs>
              <w:tab w:val="right" w:leader="dot" w:pos="8306"/>
            </w:tabs>
            <w:ind w:left="960"/>
          </w:pPr>
          <w:hyperlink w:anchor="_Toc2415" w:history="1">
            <w:r>
              <w:rPr>
                <w:bCs/>
                <w:szCs w:val="32"/>
                <w:lang w:val="en"/>
              </w:rPr>
              <w:t xml:space="preserve">2.1 Pharmacology </w:t>
            </w:r>
            <w:r>
              <w:rPr>
                <w:rFonts w:hint="eastAsia"/>
                <w:bCs/>
                <w:szCs w:val="32"/>
                <w:lang w:val="en"/>
              </w:rPr>
              <w:t>S</w:t>
            </w:r>
            <w:r>
              <w:rPr>
                <w:bCs/>
                <w:szCs w:val="32"/>
                <w:lang w:val="en"/>
              </w:rPr>
              <w:t>tudies</w:t>
            </w:r>
            <w:r>
              <w:tab/>
            </w:r>
            <w:r>
              <w:fldChar w:fldCharType="begin"/>
            </w:r>
            <w:r>
              <w:instrText xml:space="preserve"> PAGEREF _Toc2415 \h </w:instrText>
            </w:r>
            <w:r>
              <w:fldChar w:fldCharType="separate"/>
            </w:r>
            <w:r>
              <w:t>34</w:t>
            </w:r>
            <w:r>
              <w:fldChar w:fldCharType="end"/>
            </w:r>
          </w:hyperlink>
        </w:p>
        <w:p w14:paraId="3D00E666" w14:textId="77777777" w:rsidR="007B694B" w:rsidRDefault="00FA3D63">
          <w:pPr>
            <w:pStyle w:val="TOC3"/>
            <w:tabs>
              <w:tab w:val="right" w:leader="dot" w:pos="8306"/>
            </w:tabs>
            <w:ind w:left="960"/>
          </w:pPr>
          <w:hyperlink w:anchor="_Toc20939" w:history="1">
            <w:r>
              <w:rPr>
                <w:bCs/>
                <w:szCs w:val="32"/>
                <w:lang w:val="en"/>
              </w:rPr>
              <w:t>2.2 Pharmacokinetic Studies</w:t>
            </w:r>
            <w:r>
              <w:tab/>
            </w:r>
            <w:r>
              <w:fldChar w:fldCharType="begin"/>
            </w:r>
            <w:r>
              <w:instrText xml:space="preserve"> PAGEREF _Toc20939 \h </w:instrText>
            </w:r>
            <w:r>
              <w:fldChar w:fldCharType="separate"/>
            </w:r>
            <w:r>
              <w:t>35</w:t>
            </w:r>
            <w:r>
              <w:fldChar w:fldCharType="end"/>
            </w:r>
          </w:hyperlink>
        </w:p>
        <w:p w14:paraId="6693A055" w14:textId="77777777" w:rsidR="007B694B" w:rsidRDefault="00FA3D63">
          <w:pPr>
            <w:pStyle w:val="TOC3"/>
            <w:tabs>
              <w:tab w:val="right" w:leader="dot" w:pos="8306"/>
            </w:tabs>
            <w:ind w:left="960"/>
          </w:pPr>
          <w:hyperlink w:anchor="_Toc18126" w:history="1">
            <w:r>
              <w:rPr>
                <w:bCs/>
                <w:szCs w:val="32"/>
                <w:lang w:val="en"/>
              </w:rPr>
              <w:t>2.3 Toxicology Studies</w:t>
            </w:r>
            <w:r>
              <w:tab/>
            </w:r>
            <w:r>
              <w:fldChar w:fldCharType="begin"/>
            </w:r>
            <w:r>
              <w:instrText xml:space="preserve"> PAGEREF _Toc18126 \h </w:instrText>
            </w:r>
            <w:r>
              <w:fldChar w:fldCharType="separate"/>
            </w:r>
            <w:r>
              <w:t>39</w:t>
            </w:r>
            <w:r>
              <w:fldChar w:fldCharType="end"/>
            </w:r>
          </w:hyperlink>
        </w:p>
        <w:p w14:paraId="487ACF72" w14:textId="77777777" w:rsidR="007B694B" w:rsidRDefault="00FA3D63">
          <w:pPr>
            <w:pStyle w:val="TOC3"/>
            <w:tabs>
              <w:tab w:val="right" w:leader="dot" w:pos="8306"/>
            </w:tabs>
            <w:ind w:left="960"/>
          </w:pPr>
          <w:hyperlink w:anchor="_Toc2541" w:history="1">
            <w:r>
              <w:rPr>
                <w:bCs/>
                <w:szCs w:val="32"/>
                <w:lang w:val="en"/>
              </w:rPr>
              <w:t>2.4 Summary of Preclinical Study Data</w:t>
            </w:r>
            <w:r>
              <w:tab/>
            </w:r>
            <w:r>
              <w:fldChar w:fldCharType="begin"/>
            </w:r>
            <w:r>
              <w:instrText xml:space="preserve"> PAGEREF _Toc2541 \h </w:instrText>
            </w:r>
            <w:r>
              <w:fldChar w:fldCharType="separate"/>
            </w:r>
            <w:r>
              <w:t>41</w:t>
            </w:r>
            <w:r>
              <w:fldChar w:fldCharType="end"/>
            </w:r>
          </w:hyperlink>
        </w:p>
        <w:p w14:paraId="2A7517D7" w14:textId="77777777" w:rsidR="007B694B" w:rsidRDefault="00FA3D63">
          <w:pPr>
            <w:pStyle w:val="TOC2"/>
            <w:tabs>
              <w:tab w:val="right" w:leader="dot" w:pos="8306"/>
            </w:tabs>
            <w:ind w:left="480"/>
          </w:pPr>
          <w:hyperlink w:anchor="_Toc29899" w:history="1">
            <w:r>
              <w:rPr>
                <w:rFonts w:hint="eastAsia"/>
                <w:bCs/>
                <w:szCs w:val="32"/>
              </w:rPr>
              <w:t xml:space="preserve">3. </w:t>
            </w:r>
            <w:r>
              <w:rPr>
                <w:bCs/>
                <w:szCs w:val="32"/>
                <w:lang w:val="en"/>
              </w:rPr>
              <w:t>Selection of Target Dose in the Study</w:t>
            </w:r>
            <w:r>
              <w:tab/>
            </w:r>
            <w:r>
              <w:fldChar w:fldCharType="begin"/>
            </w:r>
            <w:r>
              <w:instrText xml:space="preserve"> PAGEREF _Toc29899 \h </w:instrText>
            </w:r>
            <w:r>
              <w:fldChar w:fldCharType="separate"/>
            </w:r>
            <w:r>
              <w:t>42</w:t>
            </w:r>
            <w:r>
              <w:fldChar w:fldCharType="end"/>
            </w:r>
          </w:hyperlink>
        </w:p>
        <w:p w14:paraId="69205B42" w14:textId="77777777" w:rsidR="007B694B" w:rsidRDefault="00FA3D63">
          <w:pPr>
            <w:pStyle w:val="TOC3"/>
            <w:tabs>
              <w:tab w:val="right" w:leader="dot" w:pos="8306"/>
            </w:tabs>
            <w:ind w:left="960"/>
          </w:pPr>
          <w:hyperlink w:anchor="_Toc1903" w:history="1">
            <w:r>
              <w:rPr>
                <w:bCs/>
                <w:lang w:val="en"/>
              </w:rPr>
              <w:t>3.1 Introduction and Progress of Conducted Clinical Studies</w:t>
            </w:r>
            <w:r>
              <w:tab/>
            </w:r>
            <w:r>
              <w:fldChar w:fldCharType="begin"/>
            </w:r>
            <w:r>
              <w:instrText xml:space="preserve"> PAGEREF _Toc1903 \h </w:instrText>
            </w:r>
            <w:r>
              <w:fldChar w:fldCharType="separate"/>
            </w:r>
            <w:r>
              <w:t>43</w:t>
            </w:r>
            <w:r>
              <w:fldChar w:fldCharType="end"/>
            </w:r>
          </w:hyperlink>
        </w:p>
        <w:p w14:paraId="1959F01C" w14:textId="77777777" w:rsidR="007B694B" w:rsidRDefault="00FA3D63">
          <w:pPr>
            <w:pStyle w:val="TOC3"/>
            <w:tabs>
              <w:tab w:val="right" w:leader="dot" w:pos="8306"/>
            </w:tabs>
            <w:ind w:left="960"/>
          </w:pPr>
          <w:hyperlink w:anchor="_Toc17913" w:history="1">
            <w:r>
              <w:rPr>
                <w:bCs/>
                <w:lang w:val="en"/>
              </w:rPr>
              <w:t>3.1.1 LP-168-CN101 Study</w:t>
            </w:r>
            <w:r>
              <w:tab/>
            </w:r>
            <w:r>
              <w:fldChar w:fldCharType="begin"/>
            </w:r>
            <w:r>
              <w:instrText xml:space="preserve"> PAGEREF _Toc17913 \h </w:instrText>
            </w:r>
            <w:r>
              <w:fldChar w:fldCharType="separate"/>
            </w:r>
            <w:r>
              <w:t>43</w:t>
            </w:r>
            <w:r>
              <w:fldChar w:fldCharType="end"/>
            </w:r>
          </w:hyperlink>
        </w:p>
        <w:p w14:paraId="2A5D22B0" w14:textId="77777777" w:rsidR="007B694B" w:rsidRDefault="00FA3D63">
          <w:pPr>
            <w:pStyle w:val="TOC3"/>
            <w:tabs>
              <w:tab w:val="right" w:leader="dot" w:pos="8306"/>
            </w:tabs>
            <w:ind w:left="960"/>
          </w:pPr>
          <w:hyperlink w:anchor="_Toc5738" w:history="1">
            <w:r>
              <w:rPr>
                <w:bCs/>
                <w:lang w:val="en"/>
              </w:rPr>
              <w:t>3.1.2 LP-168-US-I01 Study</w:t>
            </w:r>
            <w:r>
              <w:tab/>
            </w:r>
            <w:r>
              <w:fldChar w:fldCharType="begin"/>
            </w:r>
            <w:r>
              <w:instrText xml:space="preserve"> PAGEREF _Toc5738 \h </w:instrText>
            </w:r>
            <w:r>
              <w:fldChar w:fldCharType="separate"/>
            </w:r>
            <w:r>
              <w:t>43</w:t>
            </w:r>
            <w:r>
              <w:fldChar w:fldCharType="end"/>
            </w:r>
          </w:hyperlink>
        </w:p>
        <w:p w14:paraId="52087C79" w14:textId="77777777" w:rsidR="007B694B" w:rsidRDefault="00FA3D63">
          <w:pPr>
            <w:pStyle w:val="TOC3"/>
            <w:tabs>
              <w:tab w:val="right" w:leader="dot" w:pos="8306"/>
            </w:tabs>
            <w:ind w:left="960"/>
          </w:pPr>
          <w:hyperlink w:anchor="_Toc29333" w:history="1">
            <w:r>
              <w:rPr>
                <w:bCs/>
                <w:lang w:val="en"/>
              </w:rPr>
              <w:t>3.1.2 LP-168-CN102 Study</w:t>
            </w:r>
            <w:r>
              <w:tab/>
            </w:r>
            <w:r>
              <w:fldChar w:fldCharType="begin"/>
            </w:r>
            <w:r>
              <w:instrText xml:space="preserve"> PAGEREF _Toc29333 \h </w:instrText>
            </w:r>
            <w:r>
              <w:fldChar w:fldCharType="separate"/>
            </w:r>
            <w:r>
              <w:t>44</w:t>
            </w:r>
            <w:r>
              <w:fldChar w:fldCharType="end"/>
            </w:r>
          </w:hyperlink>
        </w:p>
        <w:p w14:paraId="2A9C1330" w14:textId="77777777" w:rsidR="007B694B" w:rsidRDefault="00FA3D63">
          <w:pPr>
            <w:pStyle w:val="TOC3"/>
            <w:tabs>
              <w:tab w:val="right" w:leader="dot" w:pos="8306"/>
            </w:tabs>
            <w:ind w:left="960"/>
          </w:pPr>
          <w:hyperlink w:anchor="_Toc24714" w:history="1">
            <w:r>
              <w:rPr>
                <w:bCs/>
                <w:lang w:val="en"/>
              </w:rPr>
              <w:t>3.2 PK and PD Data from Conducted Clinical Studies</w:t>
            </w:r>
            <w:r>
              <w:tab/>
            </w:r>
            <w:r>
              <w:fldChar w:fldCharType="begin"/>
            </w:r>
            <w:r>
              <w:instrText xml:space="preserve"> PAGEREF _Toc24714 \h </w:instrText>
            </w:r>
            <w:r>
              <w:fldChar w:fldCharType="separate"/>
            </w:r>
            <w:r>
              <w:t>45</w:t>
            </w:r>
            <w:r>
              <w:fldChar w:fldCharType="end"/>
            </w:r>
          </w:hyperlink>
        </w:p>
        <w:p w14:paraId="4098DB20" w14:textId="77777777" w:rsidR="007B694B" w:rsidRDefault="00FA3D63">
          <w:pPr>
            <w:pStyle w:val="TOC3"/>
            <w:tabs>
              <w:tab w:val="right" w:leader="dot" w:pos="8306"/>
            </w:tabs>
            <w:ind w:left="960"/>
          </w:pPr>
          <w:hyperlink w:anchor="_Toc3706" w:history="1">
            <w:r>
              <w:rPr>
                <w:bCs/>
                <w:lang w:val="en"/>
              </w:rPr>
              <w:t>3.3 Summary of Safety Data from Conducted Clinical Studies</w:t>
            </w:r>
            <w:r>
              <w:tab/>
            </w:r>
            <w:r>
              <w:fldChar w:fldCharType="begin"/>
            </w:r>
            <w:r>
              <w:instrText xml:space="preserve"> PAGEREF _Toc3706 \h </w:instrText>
            </w:r>
            <w:r>
              <w:fldChar w:fldCharType="separate"/>
            </w:r>
            <w:r>
              <w:t>45</w:t>
            </w:r>
            <w:r>
              <w:fldChar w:fldCharType="end"/>
            </w:r>
          </w:hyperlink>
        </w:p>
        <w:p w14:paraId="431B276D" w14:textId="77777777" w:rsidR="007B694B" w:rsidRDefault="00FA3D63">
          <w:pPr>
            <w:pStyle w:val="TOC3"/>
            <w:tabs>
              <w:tab w:val="right" w:leader="dot" w:pos="8306"/>
            </w:tabs>
            <w:ind w:left="960"/>
          </w:pPr>
          <w:hyperlink w:anchor="_Toc24496" w:history="1">
            <w:r>
              <w:rPr>
                <w:bCs/>
                <w:lang w:val="en"/>
              </w:rPr>
              <w:t>3.3.1 LP-168-CN101 Study</w:t>
            </w:r>
            <w:r>
              <w:tab/>
            </w:r>
            <w:r>
              <w:fldChar w:fldCharType="begin"/>
            </w:r>
            <w:r>
              <w:instrText xml:space="preserve"> PAGEREF _Toc24496 \h </w:instrText>
            </w:r>
            <w:r>
              <w:fldChar w:fldCharType="separate"/>
            </w:r>
            <w:r>
              <w:t>45</w:t>
            </w:r>
            <w:r>
              <w:fldChar w:fldCharType="end"/>
            </w:r>
          </w:hyperlink>
        </w:p>
        <w:p w14:paraId="03C46169" w14:textId="77777777" w:rsidR="007B694B" w:rsidRDefault="00FA3D63">
          <w:pPr>
            <w:pStyle w:val="TOC3"/>
            <w:tabs>
              <w:tab w:val="right" w:leader="dot" w:pos="8306"/>
            </w:tabs>
            <w:ind w:left="960"/>
          </w:pPr>
          <w:hyperlink w:anchor="_Toc21420" w:history="1">
            <w:r>
              <w:rPr>
                <w:bCs/>
                <w:lang w:val="en"/>
              </w:rPr>
              <w:t>3.3.2 LP-168-US-I01 Study</w:t>
            </w:r>
            <w:r>
              <w:tab/>
            </w:r>
            <w:r>
              <w:fldChar w:fldCharType="begin"/>
            </w:r>
            <w:r>
              <w:instrText xml:space="preserve"> PAGEREF _Toc21420 \h </w:instrText>
            </w:r>
            <w:r>
              <w:fldChar w:fldCharType="separate"/>
            </w:r>
            <w:r>
              <w:t>48</w:t>
            </w:r>
            <w:r>
              <w:fldChar w:fldCharType="end"/>
            </w:r>
          </w:hyperlink>
        </w:p>
        <w:p w14:paraId="1FD9A056" w14:textId="77777777" w:rsidR="007B694B" w:rsidRDefault="00FA3D63">
          <w:pPr>
            <w:pStyle w:val="TOC3"/>
            <w:tabs>
              <w:tab w:val="right" w:leader="dot" w:pos="8306"/>
            </w:tabs>
            <w:ind w:left="960"/>
          </w:pPr>
          <w:hyperlink w:anchor="_Toc5840" w:history="1">
            <w:r>
              <w:rPr>
                <w:bCs/>
                <w:lang w:val="en"/>
              </w:rPr>
              <w:t>3.3.3 LP-168-CN102 Study</w:t>
            </w:r>
            <w:r>
              <w:tab/>
            </w:r>
            <w:r>
              <w:fldChar w:fldCharType="begin"/>
            </w:r>
            <w:r>
              <w:instrText xml:space="preserve"> PAGEREF _Toc5840 \h </w:instrText>
            </w:r>
            <w:r>
              <w:fldChar w:fldCharType="separate"/>
            </w:r>
            <w:r>
              <w:t>49</w:t>
            </w:r>
            <w:r>
              <w:fldChar w:fldCharType="end"/>
            </w:r>
          </w:hyperlink>
        </w:p>
        <w:p w14:paraId="7AE8B6A4" w14:textId="77777777" w:rsidR="007B694B" w:rsidRDefault="00FA3D63">
          <w:pPr>
            <w:pStyle w:val="TOC3"/>
            <w:tabs>
              <w:tab w:val="right" w:leader="dot" w:pos="8306"/>
            </w:tabs>
            <w:ind w:left="960"/>
          </w:pPr>
          <w:hyperlink w:anchor="_Toc11846" w:history="1">
            <w:r>
              <w:rPr>
                <w:bCs/>
                <w:lang w:val="en"/>
              </w:rPr>
              <w:t>3.4 Efficacy Data from Conducted Clinical Studies</w:t>
            </w:r>
            <w:r>
              <w:tab/>
            </w:r>
            <w:r>
              <w:fldChar w:fldCharType="begin"/>
            </w:r>
            <w:r>
              <w:instrText xml:space="preserve"> PAGEREF _Toc11846 \h </w:instrText>
            </w:r>
            <w:r>
              <w:fldChar w:fldCharType="separate"/>
            </w:r>
            <w:r>
              <w:t>50</w:t>
            </w:r>
            <w:r>
              <w:fldChar w:fldCharType="end"/>
            </w:r>
          </w:hyperlink>
        </w:p>
        <w:p w14:paraId="4CB3A2A5" w14:textId="77777777" w:rsidR="007B694B" w:rsidRDefault="00FA3D63">
          <w:pPr>
            <w:pStyle w:val="TOC3"/>
            <w:tabs>
              <w:tab w:val="right" w:leader="dot" w:pos="8306"/>
            </w:tabs>
            <w:ind w:left="960"/>
          </w:pPr>
          <w:hyperlink w:anchor="_Toc19117" w:history="1">
            <w:r>
              <w:rPr>
                <w:bCs/>
                <w:lang w:val="en"/>
              </w:rPr>
              <w:t>3.4.1 LP-168-CN101 Study</w:t>
            </w:r>
            <w:r>
              <w:tab/>
            </w:r>
            <w:r>
              <w:fldChar w:fldCharType="begin"/>
            </w:r>
            <w:r>
              <w:instrText xml:space="preserve"> PAGEREF _Toc19117 \h </w:instrText>
            </w:r>
            <w:r>
              <w:fldChar w:fldCharType="separate"/>
            </w:r>
            <w:r>
              <w:t>50</w:t>
            </w:r>
            <w:r>
              <w:fldChar w:fldCharType="end"/>
            </w:r>
          </w:hyperlink>
        </w:p>
        <w:p w14:paraId="22737187" w14:textId="77777777" w:rsidR="007B694B" w:rsidRDefault="00FA3D63">
          <w:pPr>
            <w:pStyle w:val="TOC3"/>
            <w:tabs>
              <w:tab w:val="right" w:leader="dot" w:pos="8306"/>
            </w:tabs>
            <w:ind w:left="960"/>
          </w:pPr>
          <w:hyperlink w:anchor="_Toc31953" w:history="1">
            <w:r>
              <w:rPr>
                <w:bCs/>
                <w:lang w:val="en"/>
              </w:rPr>
              <w:t>3.4.2 LP-168-US-I01 Study</w:t>
            </w:r>
            <w:r>
              <w:tab/>
            </w:r>
            <w:r>
              <w:fldChar w:fldCharType="begin"/>
            </w:r>
            <w:r>
              <w:instrText xml:space="preserve"> PAGEREF _Toc31953 \h </w:instrText>
            </w:r>
            <w:r>
              <w:fldChar w:fldCharType="separate"/>
            </w:r>
            <w:r>
              <w:t>52</w:t>
            </w:r>
            <w:r>
              <w:fldChar w:fldCharType="end"/>
            </w:r>
          </w:hyperlink>
        </w:p>
        <w:p w14:paraId="41D71CDD" w14:textId="77777777" w:rsidR="007B694B" w:rsidRDefault="00FA3D63">
          <w:pPr>
            <w:pStyle w:val="TOC3"/>
            <w:tabs>
              <w:tab w:val="right" w:leader="dot" w:pos="8306"/>
            </w:tabs>
            <w:ind w:left="960"/>
          </w:pPr>
          <w:hyperlink w:anchor="_Toc335" w:history="1">
            <w:r>
              <w:rPr>
                <w:bCs/>
                <w:lang w:val="en"/>
              </w:rPr>
              <w:t>3.5 Dose-Exposure-Response Correlation Analysis</w:t>
            </w:r>
            <w:r>
              <w:tab/>
            </w:r>
            <w:r>
              <w:fldChar w:fldCharType="begin"/>
            </w:r>
            <w:r>
              <w:instrText xml:space="preserve"> PAGEREF _Toc335 \h </w:instrText>
            </w:r>
            <w:r>
              <w:fldChar w:fldCharType="separate"/>
            </w:r>
            <w:r>
              <w:t>52</w:t>
            </w:r>
            <w:r>
              <w:fldChar w:fldCharType="end"/>
            </w:r>
          </w:hyperlink>
        </w:p>
        <w:p w14:paraId="747B156F" w14:textId="77777777" w:rsidR="007B694B" w:rsidRDefault="00FA3D63">
          <w:pPr>
            <w:pStyle w:val="TOC3"/>
            <w:tabs>
              <w:tab w:val="right" w:leader="dot" w:pos="8306"/>
            </w:tabs>
            <w:ind w:left="960"/>
          </w:pPr>
          <w:hyperlink w:anchor="_Toc20551" w:history="1">
            <w:r>
              <w:rPr>
                <w:bCs/>
                <w:lang w:val="en"/>
              </w:rPr>
              <w:t>3.6 Dose</w:t>
            </w:r>
            <w:r>
              <w:rPr>
                <w:rFonts w:hint="eastAsia"/>
                <w:bCs/>
                <w:lang w:val="en"/>
              </w:rPr>
              <w:t xml:space="preserve"> </w:t>
            </w:r>
            <w:r>
              <w:rPr>
                <w:bCs/>
                <w:lang w:val="en"/>
              </w:rPr>
              <w:t>Selection of the Study</w:t>
            </w:r>
            <w:r>
              <w:tab/>
            </w:r>
            <w:r>
              <w:fldChar w:fldCharType="begin"/>
            </w:r>
            <w:r>
              <w:instrText xml:space="preserve"> PAGEREF _Toc20551 \h </w:instrText>
            </w:r>
            <w:r>
              <w:fldChar w:fldCharType="separate"/>
            </w:r>
            <w:r>
              <w:t>56</w:t>
            </w:r>
            <w:r>
              <w:fldChar w:fldCharType="end"/>
            </w:r>
          </w:hyperlink>
        </w:p>
        <w:p w14:paraId="30F24AA5" w14:textId="77777777" w:rsidR="007B694B" w:rsidRDefault="00FA3D63">
          <w:pPr>
            <w:pStyle w:val="TOC2"/>
            <w:tabs>
              <w:tab w:val="right" w:leader="dot" w:pos="8306"/>
            </w:tabs>
            <w:ind w:left="480"/>
          </w:pPr>
          <w:hyperlink w:anchor="_Toc1653" w:history="1">
            <w:r>
              <w:rPr>
                <w:rFonts w:hint="eastAsia"/>
                <w:bCs/>
                <w:szCs w:val="32"/>
              </w:rPr>
              <w:t xml:space="preserve">4. </w:t>
            </w:r>
            <w:r>
              <w:rPr>
                <w:bCs/>
                <w:szCs w:val="32"/>
                <w:lang w:val="en"/>
              </w:rPr>
              <w:t>Study Objectives</w:t>
            </w:r>
            <w:r>
              <w:tab/>
            </w:r>
            <w:r>
              <w:fldChar w:fldCharType="begin"/>
            </w:r>
            <w:r>
              <w:instrText xml:space="preserve"> PAGEREF _Toc1653 \h </w:instrText>
            </w:r>
            <w:r>
              <w:fldChar w:fldCharType="separate"/>
            </w:r>
            <w:r>
              <w:t>57</w:t>
            </w:r>
            <w:r>
              <w:fldChar w:fldCharType="end"/>
            </w:r>
          </w:hyperlink>
        </w:p>
        <w:p w14:paraId="5A267794" w14:textId="77777777" w:rsidR="007B694B" w:rsidRDefault="00FA3D63">
          <w:pPr>
            <w:pStyle w:val="TOC3"/>
            <w:tabs>
              <w:tab w:val="right" w:leader="dot" w:pos="8306"/>
            </w:tabs>
            <w:ind w:left="960"/>
          </w:pPr>
          <w:hyperlink w:anchor="_Toc4442" w:history="1">
            <w:r>
              <w:rPr>
                <w:bCs/>
                <w:szCs w:val="32"/>
                <w:lang w:val="en"/>
              </w:rPr>
              <w:t>4.1 Primary Objective</w:t>
            </w:r>
            <w:r>
              <w:tab/>
            </w:r>
            <w:r>
              <w:fldChar w:fldCharType="begin"/>
            </w:r>
            <w:r>
              <w:instrText xml:space="preserve"> PAGEREF _Toc4442 \h </w:instrText>
            </w:r>
            <w:r>
              <w:fldChar w:fldCharType="separate"/>
            </w:r>
            <w:r>
              <w:t>57</w:t>
            </w:r>
            <w:r>
              <w:fldChar w:fldCharType="end"/>
            </w:r>
          </w:hyperlink>
        </w:p>
        <w:p w14:paraId="10C6483A" w14:textId="77777777" w:rsidR="007B694B" w:rsidRDefault="00FA3D63">
          <w:pPr>
            <w:pStyle w:val="TOC3"/>
            <w:tabs>
              <w:tab w:val="right" w:leader="dot" w:pos="8306"/>
            </w:tabs>
            <w:ind w:left="960"/>
          </w:pPr>
          <w:hyperlink w:anchor="_Toc25680" w:history="1">
            <w:r>
              <w:rPr>
                <w:bCs/>
                <w:szCs w:val="32"/>
                <w:lang w:val="en"/>
              </w:rPr>
              <w:t>4.2 Secondary Objectives</w:t>
            </w:r>
            <w:r>
              <w:tab/>
            </w:r>
            <w:r>
              <w:fldChar w:fldCharType="begin"/>
            </w:r>
            <w:r>
              <w:instrText xml:space="preserve"> PAGEREF _Toc25680 \h </w:instrText>
            </w:r>
            <w:r>
              <w:fldChar w:fldCharType="separate"/>
            </w:r>
            <w:r>
              <w:t>57</w:t>
            </w:r>
            <w:r>
              <w:fldChar w:fldCharType="end"/>
            </w:r>
          </w:hyperlink>
        </w:p>
        <w:p w14:paraId="21CD9C48" w14:textId="77777777" w:rsidR="007B694B" w:rsidRDefault="00FA3D63">
          <w:pPr>
            <w:pStyle w:val="TOC3"/>
            <w:tabs>
              <w:tab w:val="right" w:leader="dot" w:pos="8306"/>
            </w:tabs>
            <w:ind w:left="960"/>
          </w:pPr>
          <w:hyperlink w:anchor="_Toc23727" w:history="1">
            <w:r>
              <w:rPr>
                <w:bCs/>
                <w:szCs w:val="28"/>
                <w:lang w:val="en"/>
              </w:rPr>
              <w:t>4.3 Exploratory Objectives</w:t>
            </w:r>
            <w:r>
              <w:tab/>
            </w:r>
            <w:r>
              <w:fldChar w:fldCharType="begin"/>
            </w:r>
            <w:r>
              <w:instrText xml:space="preserve"> PAGEREF _Toc23727 \h </w:instrText>
            </w:r>
            <w:r>
              <w:fldChar w:fldCharType="separate"/>
            </w:r>
            <w:r>
              <w:t>57</w:t>
            </w:r>
            <w:r>
              <w:fldChar w:fldCharType="end"/>
            </w:r>
          </w:hyperlink>
        </w:p>
        <w:p w14:paraId="67F14D5F" w14:textId="77777777" w:rsidR="007B694B" w:rsidRDefault="00FA3D63">
          <w:pPr>
            <w:pStyle w:val="TOC2"/>
            <w:tabs>
              <w:tab w:val="right" w:leader="dot" w:pos="8306"/>
            </w:tabs>
            <w:ind w:left="480"/>
          </w:pPr>
          <w:hyperlink w:anchor="_Toc31554" w:history="1">
            <w:r>
              <w:rPr>
                <w:rFonts w:hint="eastAsia"/>
                <w:bCs/>
                <w:szCs w:val="32"/>
              </w:rPr>
              <w:t xml:space="preserve">5. </w:t>
            </w:r>
            <w:r>
              <w:rPr>
                <w:bCs/>
                <w:szCs w:val="32"/>
                <w:lang w:val="en"/>
              </w:rPr>
              <w:t>Study Endpoints and Estimands</w:t>
            </w:r>
            <w:r>
              <w:tab/>
            </w:r>
            <w:r>
              <w:fldChar w:fldCharType="begin"/>
            </w:r>
            <w:r>
              <w:instrText xml:space="preserve"> PAGEREF _Toc31554 \h </w:instrText>
            </w:r>
            <w:r>
              <w:fldChar w:fldCharType="separate"/>
            </w:r>
            <w:r>
              <w:t>57</w:t>
            </w:r>
            <w:r>
              <w:fldChar w:fldCharType="end"/>
            </w:r>
          </w:hyperlink>
        </w:p>
        <w:p w14:paraId="2F321FD6" w14:textId="77777777" w:rsidR="007B694B" w:rsidRDefault="00FA3D63">
          <w:pPr>
            <w:pStyle w:val="TOC3"/>
            <w:tabs>
              <w:tab w:val="right" w:leader="dot" w:pos="8306"/>
            </w:tabs>
            <w:ind w:left="960"/>
          </w:pPr>
          <w:hyperlink w:anchor="_Toc13866" w:history="1">
            <w:r>
              <w:rPr>
                <w:bCs/>
                <w:szCs w:val="32"/>
                <w:lang w:val="en"/>
              </w:rPr>
              <w:t>5.1 Primary Endpoint</w:t>
            </w:r>
            <w:r>
              <w:tab/>
            </w:r>
            <w:r>
              <w:fldChar w:fldCharType="begin"/>
            </w:r>
            <w:r>
              <w:instrText xml:space="preserve"> PAGEREF _Toc13866 \h </w:instrText>
            </w:r>
            <w:r>
              <w:fldChar w:fldCharType="separate"/>
            </w:r>
            <w:r>
              <w:t>57</w:t>
            </w:r>
            <w:r>
              <w:fldChar w:fldCharType="end"/>
            </w:r>
          </w:hyperlink>
        </w:p>
        <w:p w14:paraId="30FC24EB" w14:textId="77777777" w:rsidR="007B694B" w:rsidRDefault="00FA3D63">
          <w:pPr>
            <w:pStyle w:val="TOC3"/>
            <w:tabs>
              <w:tab w:val="right" w:leader="dot" w:pos="8306"/>
            </w:tabs>
            <w:ind w:left="960"/>
          </w:pPr>
          <w:hyperlink w:anchor="_Toc30846" w:history="1">
            <w:r>
              <w:rPr>
                <w:bCs/>
                <w:szCs w:val="32"/>
                <w:lang w:val="en"/>
              </w:rPr>
              <w:t>5.2 Secondary Endpoints</w:t>
            </w:r>
            <w:r>
              <w:tab/>
            </w:r>
            <w:r>
              <w:fldChar w:fldCharType="begin"/>
            </w:r>
            <w:r>
              <w:instrText xml:space="preserve"> PAGEREF _Toc30846 \h </w:instrText>
            </w:r>
            <w:r>
              <w:fldChar w:fldCharType="separate"/>
            </w:r>
            <w:r>
              <w:t>57</w:t>
            </w:r>
            <w:r>
              <w:fldChar w:fldCharType="end"/>
            </w:r>
          </w:hyperlink>
        </w:p>
        <w:p w14:paraId="54210C7C" w14:textId="77777777" w:rsidR="007B694B" w:rsidRDefault="00FA3D63">
          <w:pPr>
            <w:pStyle w:val="TOC3"/>
            <w:tabs>
              <w:tab w:val="right" w:leader="dot" w:pos="8306"/>
            </w:tabs>
            <w:ind w:left="960"/>
          </w:pPr>
          <w:hyperlink w:anchor="_Toc29579" w:history="1">
            <w:r>
              <w:rPr>
                <w:bCs/>
                <w:szCs w:val="32"/>
                <w:lang w:val="en"/>
              </w:rPr>
              <w:t>5.3 Exploratory Endpoints</w:t>
            </w:r>
            <w:r>
              <w:tab/>
            </w:r>
            <w:r>
              <w:fldChar w:fldCharType="begin"/>
            </w:r>
            <w:r>
              <w:instrText xml:space="preserve"> PAGEREF _Toc29579 \h </w:instrText>
            </w:r>
            <w:r>
              <w:fldChar w:fldCharType="separate"/>
            </w:r>
            <w:r>
              <w:t>58</w:t>
            </w:r>
            <w:r>
              <w:fldChar w:fldCharType="end"/>
            </w:r>
          </w:hyperlink>
        </w:p>
        <w:p w14:paraId="12E8C4F8" w14:textId="77777777" w:rsidR="007B694B" w:rsidRDefault="00FA3D63">
          <w:pPr>
            <w:pStyle w:val="TOC3"/>
            <w:tabs>
              <w:tab w:val="right" w:leader="dot" w:pos="8306"/>
            </w:tabs>
            <w:ind w:left="960"/>
          </w:pPr>
          <w:hyperlink w:anchor="_Toc10936" w:history="1">
            <w:r>
              <w:rPr>
                <w:bCs/>
                <w:szCs w:val="32"/>
                <w:lang w:val="en"/>
              </w:rPr>
              <w:t>5.4 Estimands</w:t>
            </w:r>
            <w:r>
              <w:tab/>
            </w:r>
            <w:r>
              <w:fldChar w:fldCharType="begin"/>
            </w:r>
            <w:r>
              <w:instrText xml:space="preserve"> PAGEREF _Toc10936 \h </w:instrText>
            </w:r>
            <w:r>
              <w:fldChar w:fldCharType="separate"/>
            </w:r>
            <w:r>
              <w:t>58</w:t>
            </w:r>
            <w:r>
              <w:fldChar w:fldCharType="end"/>
            </w:r>
          </w:hyperlink>
        </w:p>
        <w:p w14:paraId="06D9225B" w14:textId="77777777" w:rsidR="007B694B" w:rsidRDefault="00FA3D63">
          <w:pPr>
            <w:pStyle w:val="TOC2"/>
            <w:tabs>
              <w:tab w:val="right" w:leader="dot" w:pos="8306"/>
            </w:tabs>
            <w:ind w:left="480"/>
          </w:pPr>
          <w:hyperlink w:anchor="_Toc224" w:history="1">
            <w:r>
              <w:rPr>
                <w:rFonts w:hint="eastAsia"/>
                <w:bCs/>
                <w:szCs w:val="32"/>
              </w:rPr>
              <w:t xml:space="preserve">6. </w:t>
            </w:r>
            <w:r>
              <w:rPr>
                <w:bCs/>
                <w:szCs w:val="32"/>
                <w:lang w:val="en"/>
              </w:rPr>
              <w:t>Subject Population</w:t>
            </w:r>
            <w:r>
              <w:tab/>
            </w:r>
            <w:r>
              <w:fldChar w:fldCharType="begin"/>
            </w:r>
            <w:r>
              <w:instrText xml:space="preserve"> PAGEREF _Toc224 \h </w:instrText>
            </w:r>
            <w:r>
              <w:fldChar w:fldCharType="separate"/>
            </w:r>
            <w:r>
              <w:t>60</w:t>
            </w:r>
            <w:r>
              <w:fldChar w:fldCharType="end"/>
            </w:r>
          </w:hyperlink>
        </w:p>
        <w:p w14:paraId="5307C2BE" w14:textId="77777777" w:rsidR="007B694B" w:rsidRDefault="00FA3D63">
          <w:pPr>
            <w:pStyle w:val="TOC3"/>
            <w:tabs>
              <w:tab w:val="right" w:leader="dot" w:pos="8306"/>
            </w:tabs>
            <w:ind w:left="960"/>
          </w:pPr>
          <w:hyperlink w:anchor="_Toc27978" w:history="1">
            <w:r>
              <w:rPr>
                <w:bCs/>
                <w:szCs w:val="32"/>
                <w:lang w:val="en"/>
              </w:rPr>
              <w:t>6.1 Inclusion Criteria</w:t>
            </w:r>
            <w:r>
              <w:tab/>
            </w:r>
            <w:r>
              <w:fldChar w:fldCharType="begin"/>
            </w:r>
            <w:r>
              <w:instrText xml:space="preserve"> PAGEREF _Toc27978 \h </w:instrText>
            </w:r>
            <w:r>
              <w:fldChar w:fldCharType="separate"/>
            </w:r>
            <w:r>
              <w:t>60</w:t>
            </w:r>
            <w:r>
              <w:fldChar w:fldCharType="end"/>
            </w:r>
          </w:hyperlink>
        </w:p>
        <w:p w14:paraId="6BC6CA03" w14:textId="77777777" w:rsidR="007B694B" w:rsidRDefault="00FA3D63">
          <w:pPr>
            <w:pStyle w:val="TOC3"/>
            <w:tabs>
              <w:tab w:val="right" w:leader="dot" w:pos="8306"/>
            </w:tabs>
            <w:ind w:left="960"/>
          </w:pPr>
          <w:hyperlink w:anchor="_Toc30107" w:history="1">
            <w:r>
              <w:rPr>
                <w:bCs/>
                <w:lang w:val="en"/>
              </w:rPr>
              <w:t>6.2 Exclusion Criteria</w:t>
            </w:r>
            <w:r>
              <w:tab/>
            </w:r>
            <w:r>
              <w:fldChar w:fldCharType="begin"/>
            </w:r>
            <w:r>
              <w:instrText xml:space="preserve"> PAGEREF _Toc30107 \h </w:instrText>
            </w:r>
            <w:r>
              <w:fldChar w:fldCharType="separate"/>
            </w:r>
            <w:r>
              <w:t>63</w:t>
            </w:r>
            <w:r>
              <w:fldChar w:fldCharType="end"/>
            </w:r>
          </w:hyperlink>
        </w:p>
        <w:p w14:paraId="4440D0DF" w14:textId="77777777" w:rsidR="007B694B" w:rsidRDefault="00FA3D63">
          <w:pPr>
            <w:pStyle w:val="TOC3"/>
            <w:tabs>
              <w:tab w:val="right" w:leader="dot" w:pos="8306"/>
            </w:tabs>
            <w:ind w:left="960"/>
          </w:pPr>
          <w:hyperlink w:anchor="_Toc25966" w:history="1">
            <w:r>
              <w:rPr>
                <w:bCs/>
                <w:lang w:val="en"/>
              </w:rPr>
              <w:t>6.3 Definition of Treatment Failure, Relapse, or Intolerance, etc.</w:t>
            </w:r>
            <w:r>
              <w:tab/>
            </w:r>
            <w:r>
              <w:fldChar w:fldCharType="begin"/>
            </w:r>
            <w:r>
              <w:instrText xml:space="preserve"> PAGEREF _Toc25966 \h </w:instrText>
            </w:r>
            <w:r>
              <w:fldChar w:fldCharType="separate"/>
            </w:r>
            <w:r>
              <w:t>66</w:t>
            </w:r>
            <w:r>
              <w:fldChar w:fldCharType="end"/>
            </w:r>
          </w:hyperlink>
        </w:p>
        <w:p w14:paraId="0599D78D" w14:textId="77777777" w:rsidR="007B694B" w:rsidRDefault="00FA3D63">
          <w:pPr>
            <w:pStyle w:val="TOC2"/>
            <w:tabs>
              <w:tab w:val="right" w:leader="dot" w:pos="8306"/>
            </w:tabs>
            <w:ind w:left="480"/>
          </w:pPr>
          <w:hyperlink w:anchor="_Toc26447" w:history="1">
            <w:r>
              <w:rPr>
                <w:rFonts w:hint="eastAsia"/>
                <w:bCs/>
                <w:szCs w:val="32"/>
              </w:rPr>
              <w:t xml:space="preserve">7. </w:t>
            </w:r>
            <w:r>
              <w:rPr>
                <w:bCs/>
                <w:szCs w:val="32"/>
                <w:lang w:val="en"/>
              </w:rPr>
              <w:t>Study Design</w:t>
            </w:r>
            <w:r>
              <w:tab/>
            </w:r>
            <w:r>
              <w:fldChar w:fldCharType="begin"/>
            </w:r>
            <w:r>
              <w:instrText xml:space="preserve"> PAGEREF _Toc26447 \h </w:instrText>
            </w:r>
            <w:r>
              <w:fldChar w:fldCharType="separate"/>
            </w:r>
            <w:r>
              <w:t>67</w:t>
            </w:r>
            <w:r>
              <w:fldChar w:fldCharType="end"/>
            </w:r>
          </w:hyperlink>
        </w:p>
        <w:p w14:paraId="79EEFC35" w14:textId="77777777" w:rsidR="007B694B" w:rsidRDefault="00FA3D63">
          <w:pPr>
            <w:pStyle w:val="TOC3"/>
            <w:tabs>
              <w:tab w:val="right" w:leader="dot" w:pos="8306"/>
            </w:tabs>
            <w:ind w:left="960"/>
          </w:pPr>
          <w:hyperlink w:anchor="_Toc27277" w:history="1">
            <w:r>
              <w:rPr>
                <w:bCs/>
                <w:lang w:val="en"/>
              </w:rPr>
              <w:t xml:space="preserve">7.1 </w:t>
            </w:r>
            <w:r>
              <w:rPr>
                <w:bCs/>
                <w:szCs w:val="28"/>
                <w:lang w:val="en"/>
              </w:rPr>
              <w:t>Overall Design Thinking</w:t>
            </w:r>
            <w:r>
              <w:tab/>
            </w:r>
            <w:r>
              <w:fldChar w:fldCharType="begin"/>
            </w:r>
            <w:r>
              <w:instrText xml:space="preserve"> PAGEREF _Toc27277 \h </w:instrText>
            </w:r>
            <w:r>
              <w:fldChar w:fldCharType="separate"/>
            </w:r>
            <w:r>
              <w:t>67</w:t>
            </w:r>
            <w:r>
              <w:fldChar w:fldCharType="end"/>
            </w:r>
          </w:hyperlink>
        </w:p>
        <w:p w14:paraId="604E821A" w14:textId="77777777" w:rsidR="007B694B" w:rsidRDefault="00FA3D63">
          <w:pPr>
            <w:pStyle w:val="TOC3"/>
            <w:tabs>
              <w:tab w:val="right" w:leader="dot" w:pos="8306"/>
            </w:tabs>
            <w:ind w:left="960"/>
          </w:pPr>
          <w:hyperlink w:anchor="_Toc3937" w:history="1">
            <w:r>
              <w:rPr>
                <w:bCs/>
                <w:szCs w:val="28"/>
                <w:lang w:val="en"/>
              </w:rPr>
              <w:t>7.2 Efficacy and Safety Analysis</w:t>
            </w:r>
            <w:r>
              <w:tab/>
            </w:r>
            <w:r>
              <w:fldChar w:fldCharType="begin"/>
            </w:r>
            <w:r>
              <w:instrText xml:space="preserve"> PAGEREF _Toc3937 \h </w:instrText>
            </w:r>
            <w:r>
              <w:fldChar w:fldCharType="separate"/>
            </w:r>
            <w:r>
              <w:t>68</w:t>
            </w:r>
            <w:r>
              <w:fldChar w:fldCharType="end"/>
            </w:r>
          </w:hyperlink>
        </w:p>
        <w:p w14:paraId="3EE1FB3C" w14:textId="77777777" w:rsidR="007B694B" w:rsidRDefault="00FA3D63">
          <w:pPr>
            <w:pStyle w:val="TOC3"/>
            <w:tabs>
              <w:tab w:val="right" w:leader="dot" w:pos="8306"/>
            </w:tabs>
            <w:ind w:left="960"/>
          </w:pPr>
          <w:hyperlink w:anchor="_Toc31147" w:history="1">
            <w:r>
              <w:rPr>
                <w:rFonts w:eastAsiaTheme="minorEastAsia"/>
                <w:bCs/>
                <w:lang w:val="en"/>
              </w:rPr>
              <w:t xml:space="preserve">7.3 Criteria for </w:t>
            </w:r>
            <w:r>
              <w:rPr>
                <w:rFonts w:eastAsiaTheme="minorEastAsia" w:hint="eastAsia"/>
                <w:bCs/>
                <w:lang w:val="en"/>
              </w:rPr>
              <w:t>End of Treatment</w:t>
            </w:r>
            <w:r>
              <w:tab/>
            </w:r>
            <w:r>
              <w:fldChar w:fldCharType="begin"/>
            </w:r>
            <w:r>
              <w:instrText xml:space="preserve"> PAGEREF _Toc31147 \h </w:instrText>
            </w:r>
            <w:r>
              <w:fldChar w:fldCharType="separate"/>
            </w:r>
            <w:r>
              <w:t>68</w:t>
            </w:r>
            <w:r>
              <w:fldChar w:fldCharType="end"/>
            </w:r>
          </w:hyperlink>
        </w:p>
        <w:p w14:paraId="7E6FF3D3" w14:textId="77777777" w:rsidR="007B694B" w:rsidRDefault="00FA3D63">
          <w:pPr>
            <w:pStyle w:val="TOC3"/>
            <w:tabs>
              <w:tab w:val="right" w:leader="dot" w:pos="8306"/>
            </w:tabs>
            <w:ind w:left="960"/>
          </w:pPr>
          <w:hyperlink w:anchor="_Toc17199" w:history="1">
            <w:r>
              <w:rPr>
                <w:bCs/>
                <w:lang w:val="en"/>
              </w:rPr>
              <w:t>7.4 Criteria for Termination of the Study</w:t>
            </w:r>
            <w:r>
              <w:tab/>
            </w:r>
            <w:r>
              <w:fldChar w:fldCharType="begin"/>
            </w:r>
            <w:r>
              <w:instrText xml:space="preserve"> PAGEREF _Toc17199 \h </w:instrText>
            </w:r>
            <w:r>
              <w:fldChar w:fldCharType="separate"/>
            </w:r>
            <w:r>
              <w:t>68</w:t>
            </w:r>
            <w:r>
              <w:fldChar w:fldCharType="end"/>
            </w:r>
          </w:hyperlink>
        </w:p>
        <w:p w14:paraId="27E9ED59" w14:textId="77777777" w:rsidR="007B694B" w:rsidRDefault="00FA3D63">
          <w:pPr>
            <w:pStyle w:val="TOC2"/>
            <w:tabs>
              <w:tab w:val="right" w:leader="dot" w:pos="8306"/>
            </w:tabs>
            <w:ind w:left="480"/>
          </w:pPr>
          <w:hyperlink w:anchor="_Toc21871" w:history="1">
            <w:r>
              <w:rPr>
                <w:rFonts w:hint="eastAsia"/>
                <w:bCs/>
                <w:szCs w:val="32"/>
              </w:rPr>
              <w:t xml:space="preserve">8. </w:t>
            </w:r>
            <w:r>
              <w:rPr>
                <w:bCs/>
                <w:szCs w:val="32"/>
                <w:lang w:val="en"/>
              </w:rPr>
              <w:t>Study Steps and Process</w:t>
            </w:r>
            <w:r>
              <w:tab/>
            </w:r>
            <w:r>
              <w:fldChar w:fldCharType="begin"/>
            </w:r>
            <w:r>
              <w:instrText xml:space="preserve"> PAGEREF _Toc21871 \h </w:instrText>
            </w:r>
            <w:r>
              <w:fldChar w:fldCharType="separate"/>
            </w:r>
            <w:r>
              <w:t>69</w:t>
            </w:r>
            <w:r>
              <w:fldChar w:fldCharType="end"/>
            </w:r>
          </w:hyperlink>
        </w:p>
        <w:p w14:paraId="5443475F" w14:textId="77777777" w:rsidR="007B694B" w:rsidRDefault="00FA3D63">
          <w:pPr>
            <w:pStyle w:val="TOC3"/>
            <w:tabs>
              <w:tab w:val="right" w:leader="dot" w:pos="8306"/>
            </w:tabs>
            <w:ind w:left="960"/>
          </w:pPr>
          <w:hyperlink w:anchor="_Toc31352" w:history="1">
            <w:r>
              <w:rPr>
                <w:bCs/>
                <w:szCs w:val="32"/>
                <w:lang w:val="en"/>
              </w:rPr>
              <w:t>8.1 Screening Period (D-28 ~)</w:t>
            </w:r>
            <w:r>
              <w:tab/>
            </w:r>
            <w:r>
              <w:fldChar w:fldCharType="begin"/>
            </w:r>
            <w:r>
              <w:instrText xml:space="preserve"> PAGEREF _Toc31352 \h </w:instrText>
            </w:r>
            <w:r>
              <w:fldChar w:fldCharType="separate"/>
            </w:r>
            <w:r>
              <w:t>69</w:t>
            </w:r>
            <w:r>
              <w:fldChar w:fldCharType="end"/>
            </w:r>
          </w:hyperlink>
        </w:p>
        <w:p w14:paraId="3415F1C3" w14:textId="77777777" w:rsidR="007B694B" w:rsidRDefault="00FA3D63">
          <w:pPr>
            <w:pStyle w:val="TOC3"/>
            <w:tabs>
              <w:tab w:val="right" w:leader="dot" w:pos="8306"/>
            </w:tabs>
            <w:ind w:left="960"/>
          </w:pPr>
          <w:hyperlink w:anchor="_Toc16237" w:history="1">
            <w:r>
              <w:rPr>
                <w:rFonts w:eastAsiaTheme="minorEastAsia"/>
                <w:bCs/>
                <w:lang w:val="en"/>
              </w:rPr>
              <w:t>8.2 Baseline Period (D-1)</w:t>
            </w:r>
            <w:r>
              <w:tab/>
            </w:r>
            <w:r>
              <w:fldChar w:fldCharType="begin"/>
            </w:r>
            <w:r>
              <w:instrText xml:space="preserve"> PAGEREF _Toc16237 \h </w:instrText>
            </w:r>
            <w:r>
              <w:fldChar w:fldCharType="separate"/>
            </w:r>
            <w:r>
              <w:t>74</w:t>
            </w:r>
            <w:r>
              <w:fldChar w:fldCharType="end"/>
            </w:r>
          </w:hyperlink>
        </w:p>
        <w:p w14:paraId="48E88F0B" w14:textId="77777777" w:rsidR="007B694B" w:rsidRDefault="00FA3D63">
          <w:pPr>
            <w:pStyle w:val="TOC3"/>
            <w:tabs>
              <w:tab w:val="right" w:leader="dot" w:pos="8306"/>
            </w:tabs>
            <w:ind w:left="960"/>
          </w:pPr>
          <w:hyperlink w:anchor="_Toc15889" w:history="1">
            <w:r>
              <w:rPr>
                <w:bCs/>
                <w:lang w:val="en"/>
              </w:rPr>
              <w:t>8.3 Treatment and Observation Periods</w:t>
            </w:r>
            <w:r>
              <w:tab/>
            </w:r>
            <w:r>
              <w:fldChar w:fldCharType="begin"/>
            </w:r>
            <w:r>
              <w:instrText xml:space="preserve"> PAGEREF _Toc15889 \h </w:instrText>
            </w:r>
            <w:r>
              <w:fldChar w:fldCharType="separate"/>
            </w:r>
            <w:r>
              <w:t>74</w:t>
            </w:r>
            <w:r>
              <w:fldChar w:fldCharType="end"/>
            </w:r>
          </w:hyperlink>
        </w:p>
        <w:p w14:paraId="1CC48498" w14:textId="77777777" w:rsidR="007B694B" w:rsidRDefault="00FA3D63">
          <w:pPr>
            <w:pStyle w:val="TOC3"/>
            <w:tabs>
              <w:tab w:val="right" w:leader="dot" w:pos="8306"/>
            </w:tabs>
            <w:ind w:left="960"/>
          </w:pPr>
          <w:hyperlink w:anchor="_Toc23689" w:history="1">
            <w:r>
              <w:rPr>
                <w:rFonts w:eastAsiaTheme="minorEastAsia"/>
                <w:bCs/>
                <w:szCs w:val="32"/>
                <w:lang w:val="en"/>
              </w:rPr>
              <w:t>8.4 Study Precautions</w:t>
            </w:r>
            <w:r>
              <w:tab/>
            </w:r>
            <w:r>
              <w:fldChar w:fldCharType="begin"/>
            </w:r>
            <w:r>
              <w:instrText xml:space="preserve"> PAGEREF _Toc23689 \h </w:instrText>
            </w:r>
            <w:r>
              <w:fldChar w:fldCharType="separate"/>
            </w:r>
            <w:r>
              <w:t>83</w:t>
            </w:r>
            <w:r>
              <w:fldChar w:fldCharType="end"/>
            </w:r>
          </w:hyperlink>
        </w:p>
        <w:p w14:paraId="3A1F8EC4" w14:textId="77777777" w:rsidR="007B694B" w:rsidRDefault="00FA3D63">
          <w:pPr>
            <w:pStyle w:val="TOC3"/>
            <w:tabs>
              <w:tab w:val="right" w:leader="dot" w:pos="8306"/>
            </w:tabs>
            <w:ind w:left="960"/>
          </w:pPr>
          <w:hyperlink w:anchor="_Toc26919" w:history="1">
            <w:r>
              <w:rPr>
                <w:rFonts w:eastAsiaTheme="minorEastAsia"/>
                <w:bCs/>
                <w:szCs w:val="32"/>
                <w:lang w:val="en"/>
              </w:rPr>
              <w:t>8.5 Evaluation Criteria for Effectiveness and Toxicity</w:t>
            </w:r>
            <w:r>
              <w:tab/>
            </w:r>
            <w:r>
              <w:fldChar w:fldCharType="begin"/>
            </w:r>
            <w:r>
              <w:instrText xml:space="preserve"> PAGEREF _Toc26919 \h </w:instrText>
            </w:r>
            <w:r>
              <w:fldChar w:fldCharType="separate"/>
            </w:r>
            <w:r>
              <w:t>84</w:t>
            </w:r>
            <w:r>
              <w:fldChar w:fldCharType="end"/>
            </w:r>
          </w:hyperlink>
        </w:p>
        <w:p w14:paraId="67B4BCFB" w14:textId="77777777" w:rsidR="007B694B" w:rsidRDefault="00FA3D63">
          <w:pPr>
            <w:pStyle w:val="TOC3"/>
            <w:tabs>
              <w:tab w:val="right" w:leader="dot" w:pos="8306"/>
            </w:tabs>
            <w:ind w:left="960"/>
          </w:pPr>
          <w:hyperlink w:anchor="_Toc9648" w:history="1">
            <w:r>
              <w:rPr>
                <w:rFonts w:eastAsiaTheme="minorEastAsia"/>
                <w:bCs/>
                <w:szCs w:val="32"/>
                <w:lang w:val="en"/>
              </w:rPr>
              <w:t>8.6 Concomitant Medications</w:t>
            </w:r>
            <w:r>
              <w:tab/>
            </w:r>
            <w:r>
              <w:fldChar w:fldCharType="begin"/>
            </w:r>
            <w:r>
              <w:instrText xml:space="preserve"> PAGEREF _Toc9648 \h </w:instrText>
            </w:r>
            <w:r>
              <w:fldChar w:fldCharType="separate"/>
            </w:r>
            <w:r>
              <w:t>84</w:t>
            </w:r>
            <w:r>
              <w:fldChar w:fldCharType="end"/>
            </w:r>
          </w:hyperlink>
        </w:p>
        <w:p w14:paraId="1BC2E9D7" w14:textId="77777777" w:rsidR="007B694B" w:rsidRDefault="00FA3D63">
          <w:pPr>
            <w:pStyle w:val="TOC3"/>
            <w:tabs>
              <w:tab w:val="right" w:leader="dot" w:pos="8306"/>
            </w:tabs>
            <w:ind w:left="960"/>
          </w:pPr>
          <w:hyperlink w:anchor="_Toc14745" w:history="1">
            <w:r>
              <w:rPr>
                <w:bCs/>
                <w:lang w:val="en"/>
              </w:rPr>
              <w:t xml:space="preserve">8.7 </w:t>
            </w:r>
            <w:r>
              <w:rPr>
                <w:rFonts w:hint="eastAsia"/>
                <w:bCs/>
                <w:lang w:val="en"/>
              </w:rPr>
              <w:t xml:space="preserve">Dose Interruption </w:t>
            </w:r>
            <w:r>
              <w:rPr>
                <w:rFonts w:hint="eastAsia"/>
                <w:bCs/>
              </w:rPr>
              <w:t>a</w:t>
            </w:r>
            <w:r>
              <w:rPr>
                <w:rFonts w:hint="eastAsia"/>
                <w:bCs/>
                <w:lang w:val="en"/>
              </w:rPr>
              <w:t>nd Modification</w:t>
            </w:r>
            <w:r>
              <w:tab/>
            </w:r>
            <w:r>
              <w:fldChar w:fldCharType="begin"/>
            </w:r>
            <w:r>
              <w:instrText xml:space="preserve"> PAGEREF _Toc14745 \h </w:instrText>
            </w:r>
            <w:r>
              <w:fldChar w:fldCharType="separate"/>
            </w:r>
            <w:r>
              <w:t>86</w:t>
            </w:r>
            <w:r>
              <w:fldChar w:fldCharType="end"/>
            </w:r>
          </w:hyperlink>
        </w:p>
        <w:p w14:paraId="1F918BDD" w14:textId="77777777" w:rsidR="007B694B" w:rsidRDefault="00FA3D63">
          <w:pPr>
            <w:pStyle w:val="TOC2"/>
            <w:tabs>
              <w:tab w:val="right" w:leader="dot" w:pos="8306"/>
            </w:tabs>
            <w:ind w:left="480"/>
          </w:pPr>
          <w:hyperlink w:anchor="_Toc3910" w:history="1">
            <w:r>
              <w:rPr>
                <w:rFonts w:hint="eastAsia"/>
                <w:bCs/>
                <w:szCs w:val="32"/>
              </w:rPr>
              <w:t xml:space="preserve">9. </w:t>
            </w:r>
            <w:r>
              <w:rPr>
                <w:rFonts w:hint="eastAsia"/>
                <w:bCs/>
                <w:szCs w:val="32"/>
                <w:lang w:val="en"/>
              </w:rPr>
              <w:t>Study Drug</w:t>
            </w:r>
            <w:r>
              <w:tab/>
            </w:r>
            <w:r>
              <w:fldChar w:fldCharType="begin"/>
            </w:r>
            <w:r>
              <w:instrText xml:space="preserve"> PAGEREF _Toc3910 \h </w:instrText>
            </w:r>
            <w:r>
              <w:fldChar w:fldCharType="separate"/>
            </w:r>
            <w:r>
              <w:t>88</w:t>
            </w:r>
            <w:r>
              <w:fldChar w:fldCharType="end"/>
            </w:r>
          </w:hyperlink>
        </w:p>
        <w:p w14:paraId="2DAF5DF3" w14:textId="77777777" w:rsidR="007B694B" w:rsidRDefault="00FA3D63">
          <w:pPr>
            <w:pStyle w:val="TOC3"/>
            <w:tabs>
              <w:tab w:val="right" w:leader="dot" w:pos="8306"/>
            </w:tabs>
            <w:ind w:left="960"/>
          </w:pPr>
          <w:hyperlink w:anchor="_Toc20534" w:history="1">
            <w:r>
              <w:rPr>
                <w:bCs/>
                <w:szCs w:val="32"/>
                <w:lang w:val="en"/>
              </w:rPr>
              <w:t xml:space="preserve">9.1 </w:t>
            </w:r>
            <w:r>
              <w:rPr>
                <w:bCs/>
                <w:szCs w:val="28"/>
                <w:lang w:val="en"/>
              </w:rPr>
              <w:t>Name, Physicochemical Properties, Strength and Storage of the Drug</w:t>
            </w:r>
            <w:r>
              <w:tab/>
            </w:r>
            <w:r>
              <w:fldChar w:fldCharType="begin"/>
            </w:r>
            <w:r>
              <w:instrText xml:space="preserve"> PAGEREF _Toc20534 \h </w:instrText>
            </w:r>
            <w:r>
              <w:fldChar w:fldCharType="separate"/>
            </w:r>
            <w:r>
              <w:t>88</w:t>
            </w:r>
            <w:r>
              <w:fldChar w:fldCharType="end"/>
            </w:r>
          </w:hyperlink>
        </w:p>
        <w:p w14:paraId="3BB403C0" w14:textId="77777777" w:rsidR="007B694B" w:rsidRDefault="00FA3D63">
          <w:pPr>
            <w:pStyle w:val="TOC3"/>
            <w:tabs>
              <w:tab w:val="right" w:leader="dot" w:pos="8306"/>
            </w:tabs>
            <w:ind w:left="960"/>
          </w:pPr>
          <w:hyperlink w:anchor="_Toc9452" w:history="1">
            <w:r>
              <w:rPr>
                <w:bCs/>
                <w:szCs w:val="28"/>
                <w:lang w:val="en"/>
              </w:rPr>
              <w:t>9.2 Drug Packaging and Labeling</w:t>
            </w:r>
            <w:r>
              <w:tab/>
            </w:r>
            <w:r>
              <w:fldChar w:fldCharType="begin"/>
            </w:r>
            <w:r>
              <w:instrText xml:space="preserve"> PAGEREF _Toc9452 \h </w:instrText>
            </w:r>
            <w:r>
              <w:fldChar w:fldCharType="separate"/>
            </w:r>
            <w:r>
              <w:t>88</w:t>
            </w:r>
            <w:r>
              <w:fldChar w:fldCharType="end"/>
            </w:r>
          </w:hyperlink>
        </w:p>
        <w:p w14:paraId="0400B9BD" w14:textId="77777777" w:rsidR="007B694B" w:rsidRDefault="00FA3D63">
          <w:pPr>
            <w:pStyle w:val="TOC3"/>
            <w:tabs>
              <w:tab w:val="right" w:leader="dot" w:pos="8306"/>
            </w:tabs>
            <w:ind w:left="960"/>
          </w:pPr>
          <w:hyperlink w:anchor="_Toc2023" w:history="1">
            <w:r>
              <w:rPr>
                <w:bCs/>
                <w:szCs w:val="28"/>
                <w:lang w:val="en"/>
              </w:rPr>
              <w:t>9.3 Screening Number</w:t>
            </w:r>
            <w:r>
              <w:tab/>
            </w:r>
            <w:r>
              <w:fldChar w:fldCharType="begin"/>
            </w:r>
            <w:r>
              <w:instrText xml:space="preserve"> PAGEREF _Toc2023 \h </w:instrText>
            </w:r>
            <w:r>
              <w:fldChar w:fldCharType="separate"/>
            </w:r>
            <w:r>
              <w:t>88</w:t>
            </w:r>
            <w:r>
              <w:fldChar w:fldCharType="end"/>
            </w:r>
          </w:hyperlink>
        </w:p>
        <w:p w14:paraId="2AE24B19" w14:textId="77777777" w:rsidR="007B694B" w:rsidRDefault="00FA3D63">
          <w:pPr>
            <w:pStyle w:val="TOC3"/>
            <w:tabs>
              <w:tab w:val="right" w:leader="dot" w:pos="8306"/>
            </w:tabs>
            <w:ind w:left="960"/>
          </w:pPr>
          <w:hyperlink w:anchor="_Toc1167" w:history="1">
            <w:r>
              <w:rPr>
                <w:bCs/>
                <w:szCs w:val="28"/>
                <w:lang w:val="en"/>
              </w:rPr>
              <w:t>9.4 Enrollment Number</w:t>
            </w:r>
            <w:r>
              <w:tab/>
            </w:r>
            <w:r>
              <w:fldChar w:fldCharType="begin"/>
            </w:r>
            <w:r>
              <w:instrText xml:space="preserve"> PAGEREF _Toc1167 \h </w:instrText>
            </w:r>
            <w:r>
              <w:fldChar w:fldCharType="separate"/>
            </w:r>
            <w:r>
              <w:t>89</w:t>
            </w:r>
            <w:r>
              <w:fldChar w:fldCharType="end"/>
            </w:r>
          </w:hyperlink>
        </w:p>
        <w:p w14:paraId="4667C3D7" w14:textId="77777777" w:rsidR="007B694B" w:rsidRDefault="00FA3D63">
          <w:pPr>
            <w:pStyle w:val="TOC3"/>
            <w:tabs>
              <w:tab w:val="right" w:leader="dot" w:pos="8306"/>
            </w:tabs>
            <w:ind w:left="960"/>
          </w:pPr>
          <w:hyperlink w:anchor="_Toc768" w:history="1">
            <w:r>
              <w:rPr>
                <w:bCs/>
                <w:szCs w:val="28"/>
                <w:lang w:val="en"/>
              </w:rPr>
              <w:t xml:space="preserve">9.5 Receipt, Dispensing and Return of </w:t>
            </w:r>
            <w:r>
              <w:rPr>
                <w:rFonts w:hint="eastAsia"/>
                <w:bCs/>
                <w:szCs w:val="28"/>
                <w:lang w:val="en"/>
              </w:rPr>
              <w:t>Study Drug</w:t>
            </w:r>
            <w:r>
              <w:tab/>
            </w:r>
            <w:r>
              <w:fldChar w:fldCharType="begin"/>
            </w:r>
            <w:r>
              <w:instrText xml:space="preserve"> PAGEREF _Toc768 \h </w:instrText>
            </w:r>
            <w:r>
              <w:fldChar w:fldCharType="separate"/>
            </w:r>
            <w:r>
              <w:t>89</w:t>
            </w:r>
            <w:r>
              <w:fldChar w:fldCharType="end"/>
            </w:r>
          </w:hyperlink>
        </w:p>
        <w:p w14:paraId="15D0ED12" w14:textId="77777777" w:rsidR="007B694B" w:rsidRDefault="00FA3D63">
          <w:pPr>
            <w:pStyle w:val="TOC3"/>
            <w:tabs>
              <w:tab w:val="right" w:leader="dot" w:pos="8306"/>
            </w:tabs>
            <w:ind w:left="960"/>
          </w:pPr>
          <w:hyperlink w:anchor="_Toc15072" w:history="1">
            <w:r>
              <w:rPr>
                <w:bCs/>
                <w:szCs w:val="32"/>
                <w:lang w:val="en"/>
              </w:rPr>
              <w:t>9.6 Subject Compliance</w:t>
            </w:r>
            <w:r>
              <w:tab/>
            </w:r>
            <w:r>
              <w:fldChar w:fldCharType="begin"/>
            </w:r>
            <w:r>
              <w:instrText xml:space="preserve"> PAGEREF _Toc15072 \h </w:instrText>
            </w:r>
            <w:r>
              <w:fldChar w:fldCharType="separate"/>
            </w:r>
            <w:r>
              <w:t>89</w:t>
            </w:r>
            <w:r>
              <w:fldChar w:fldCharType="end"/>
            </w:r>
          </w:hyperlink>
        </w:p>
        <w:p w14:paraId="0B23767A" w14:textId="77777777" w:rsidR="007B694B" w:rsidRDefault="00FA3D63">
          <w:pPr>
            <w:pStyle w:val="TOC2"/>
            <w:tabs>
              <w:tab w:val="right" w:leader="dot" w:pos="8306"/>
            </w:tabs>
            <w:ind w:left="480"/>
          </w:pPr>
          <w:hyperlink w:anchor="_Toc2134" w:history="1">
            <w:r>
              <w:rPr>
                <w:rFonts w:hint="eastAsia"/>
                <w:bCs/>
                <w:szCs w:val="32"/>
              </w:rPr>
              <w:t xml:space="preserve">10. </w:t>
            </w:r>
            <w:r>
              <w:rPr>
                <w:bCs/>
                <w:szCs w:val="32"/>
                <w:lang w:val="en"/>
              </w:rPr>
              <w:t>Pharmacokinetic and Pharmacodynamic Studies</w:t>
            </w:r>
            <w:r>
              <w:tab/>
            </w:r>
            <w:r>
              <w:fldChar w:fldCharType="begin"/>
            </w:r>
            <w:r>
              <w:instrText xml:space="preserve"> PAGEREF _Toc2134 \h </w:instrText>
            </w:r>
            <w:r>
              <w:fldChar w:fldCharType="separate"/>
            </w:r>
            <w:r>
              <w:t>90</w:t>
            </w:r>
            <w:r>
              <w:fldChar w:fldCharType="end"/>
            </w:r>
          </w:hyperlink>
        </w:p>
        <w:p w14:paraId="6A84DCDE" w14:textId="77777777" w:rsidR="007B694B" w:rsidRDefault="00FA3D63">
          <w:pPr>
            <w:pStyle w:val="TOC3"/>
            <w:tabs>
              <w:tab w:val="right" w:leader="dot" w:pos="8306"/>
            </w:tabs>
            <w:ind w:left="960"/>
          </w:pPr>
          <w:hyperlink w:anchor="_Toc21671" w:history="1">
            <w:r>
              <w:rPr>
                <w:bCs/>
                <w:szCs w:val="32"/>
                <w:lang w:val="en"/>
              </w:rPr>
              <w:t>10.1 Study Procedures</w:t>
            </w:r>
            <w:r>
              <w:tab/>
            </w:r>
            <w:r>
              <w:fldChar w:fldCharType="begin"/>
            </w:r>
            <w:r>
              <w:instrText xml:space="preserve"> PAGEREF _Toc21671 \h </w:instrText>
            </w:r>
            <w:r>
              <w:fldChar w:fldCharType="separate"/>
            </w:r>
            <w:r>
              <w:t>90</w:t>
            </w:r>
            <w:r>
              <w:fldChar w:fldCharType="end"/>
            </w:r>
          </w:hyperlink>
        </w:p>
        <w:p w14:paraId="061A137C" w14:textId="77777777" w:rsidR="007B694B" w:rsidRDefault="00FA3D63">
          <w:pPr>
            <w:pStyle w:val="TOC3"/>
            <w:tabs>
              <w:tab w:val="right" w:leader="dot" w:pos="8306"/>
            </w:tabs>
            <w:ind w:left="960"/>
          </w:pPr>
          <w:hyperlink w:anchor="_Toc21962" w:history="1">
            <w:r>
              <w:rPr>
                <w:bCs/>
                <w:szCs w:val="28"/>
                <w:lang w:val="en"/>
              </w:rPr>
              <w:t>10.2 Pk Blood Sampling Time</w:t>
            </w:r>
            <w:r>
              <w:tab/>
            </w:r>
            <w:r>
              <w:fldChar w:fldCharType="begin"/>
            </w:r>
            <w:r>
              <w:instrText xml:space="preserve"> PAGEREF _Toc21962 \h </w:instrText>
            </w:r>
            <w:r>
              <w:fldChar w:fldCharType="separate"/>
            </w:r>
            <w:r>
              <w:t>91</w:t>
            </w:r>
            <w:r>
              <w:fldChar w:fldCharType="end"/>
            </w:r>
          </w:hyperlink>
        </w:p>
        <w:p w14:paraId="316A1F90" w14:textId="77777777" w:rsidR="007B694B" w:rsidRDefault="00FA3D63">
          <w:pPr>
            <w:pStyle w:val="TOC3"/>
            <w:tabs>
              <w:tab w:val="right" w:leader="dot" w:pos="8306"/>
            </w:tabs>
            <w:ind w:left="960"/>
          </w:pPr>
          <w:hyperlink w:anchor="_Toc21390" w:history="1">
            <w:r>
              <w:rPr>
                <w:bCs/>
                <w:szCs w:val="28"/>
                <w:lang w:val="en"/>
              </w:rPr>
              <w:t>10.3 PK</w:t>
            </w:r>
            <w:r>
              <w:rPr>
                <w:szCs w:val="28"/>
                <w:lang w:val="en"/>
              </w:rPr>
              <w:t xml:space="preserve"> </w:t>
            </w:r>
            <w:r>
              <w:rPr>
                <w:bCs/>
                <w:szCs w:val="28"/>
                <w:lang w:val="en"/>
              </w:rPr>
              <w:t>Intensive Sampling</w:t>
            </w:r>
            <w:r>
              <w:tab/>
            </w:r>
            <w:r>
              <w:fldChar w:fldCharType="begin"/>
            </w:r>
            <w:r>
              <w:instrText xml:space="preserve"> PAGEREF _Toc21390 \h </w:instrText>
            </w:r>
            <w:r>
              <w:fldChar w:fldCharType="separate"/>
            </w:r>
            <w:r>
              <w:t>91</w:t>
            </w:r>
            <w:r>
              <w:fldChar w:fldCharType="end"/>
            </w:r>
          </w:hyperlink>
        </w:p>
        <w:p w14:paraId="4F49B4E6" w14:textId="77777777" w:rsidR="007B694B" w:rsidRDefault="00FA3D63">
          <w:pPr>
            <w:pStyle w:val="TOC3"/>
            <w:tabs>
              <w:tab w:val="right" w:leader="dot" w:pos="8306"/>
            </w:tabs>
            <w:ind w:left="960"/>
          </w:pPr>
          <w:hyperlink w:anchor="_Toc31849" w:history="1">
            <w:r>
              <w:rPr>
                <w:bCs/>
                <w:szCs w:val="28"/>
                <w:lang w:val="en"/>
              </w:rPr>
              <w:t>10.4 PK Sparse Sampling</w:t>
            </w:r>
            <w:r>
              <w:tab/>
            </w:r>
            <w:r>
              <w:fldChar w:fldCharType="begin"/>
            </w:r>
            <w:r>
              <w:instrText xml:space="preserve"> PAGEREF _Toc31849 \h </w:instrText>
            </w:r>
            <w:r>
              <w:fldChar w:fldCharType="separate"/>
            </w:r>
            <w:r>
              <w:t>92</w:t>
            </w:r>
            <w:r>
              <w:fldChar w:fldCharType="end"/>
            </w:r>
          </w:hyperlink>
        </w:p>
        <w:p w14:paraId="59ADB05F" w14:textId="77777777" w:rsidR="007B694B" w:rsidRDefault="00FA3D63">
          <w:pPr>
            <w:pStyle w:val="TOC3"/>
            <w:tabs>
              <w:tab w:val="right" w:leader="dot" w:pos="8306"/>
            </w:tabs>
            <w:ind w:left="960"/>
          </w:pPr>
          <w:hyperlink w:anchor="_Toc27219" w:history="1">
            <w:r>
              <w:rPr>
                <w:rFonts w:eastAsiaTheme="minorEastAsia"/>
                <w:bCs/>
                <w:szCs w:val="32"/>
                <w:lang w:val="en"/>
              </w:rPr>
              <w:t>10.5 Time Recording</w:t>
            </w:r>
            <w:r>
              <w:tab/>
            </w:r>
            <w:r>
              <w:fldChar w:fldCharType="begin"/>
            </w:r>
            <w:r>
              <w:instrText xml:space="preserve"> PAGEREF _Toc27219 \h </w:instrText>
            </w:r>
            <w:r>
              <w:fldChar w:fldCharType="separate"/>
            </w:r>
            <w:r>
              <w:t>92</w:t>
            </w:r>
            <w:r>
              <w:fldChar w:fldCharType="end"/>
            </w:r>
          </w:hyperlink>
        </w:p>
        <w:p w14:paraId="77541E06" w14:textId="77777777" w:rsidR="007B694B" w:rsidRDefault="00FA3D63">
          <w:pPr>
            <w:pStyle w:val="TOC3"/>
            <w:tabs>
              <w:tab w:val="right" w:leader="dot" w:pos="8306"/>
            </w:tabs>
            <w:ind w:left="960"/>
          </w:pPr>
          <w:hyperlink w:anchor="_Toc14931" w:history="1">
            <w:r>
              <w:rPr>
                <w:rFonts w:eastAsiaTheme="minorEastAsia"/>
                <w:bCs/>
                <w:szCs w:val="32"/>
                <w:lang w:val="en"/>
              </w:rPr>
              <w:t>10.6 Sample Transportation</w:t>
            </w:r>
            <w:r>
              <w:tab/>
            </w:r>
            <w:r>
              <w:fldChar w:fldCharType="begin"/>
            </w:r>
            <w:r>
              <w:instrText xml:space="preserve"> PAGEREF _Toc14931 \h </w:instrText>
            </w:r>
            <w:r>
              <w:fldChar w:fldCharType="separate"/>
            </w:r>
            <w:r>
              <w:t>92</w:t>
            </w:r>
            <w:r>
              <w:fldChar w:fldCharType="end"/>
            </w:r>
          </w:hyperlink>
        </w:p>
        <w:p w14:paraId="7110D37F" w14:textId="77777777" w:rsidR="007B694B" w:rsidRDefault="00FA3D63">
          <w:pPr>
            <w:pStyle w:val="TOC3"/>
            <w:tabs>
              <w:tab w:val="right" w:leader="dot" w:pos="8306"/>
            </w:tabs>
            <w:ind w:left="960"/>
          </w:pPr>
          <w:hyperlink w:anchor="_Toc17287" w:history="1">
            <w:r>
              <w:rPr>
                <w:rFonts w:eastAsiaTheme="minorEastAsia"/>
                <w:bCs/>
                <w:szCs w:val="32"/>
                <w:lang w:val="en"/>
              </w:rPr>
              <w:t>10.7 Sample Analysis Method</w:t>
            </w:r>
            <w:r>
              <w:tab/>
            </w:r>
            <w:r>
              <w:fldChar w:fldCharType="begin"/>
            </w:r>
            <w:r>
              <w:instrText xml:space="preserve"> PAGEREF _Toc17287 \h </w:instrText>
            </w:r>
            <w:r>
              <w:fldChar w:fldCharType="separate"/>
            </w:r>
            <w:r>
              <w:t>92</w:t>
            </w:r>
            <w:r>
              <w:fldChar w:fldCharType="end"/>
            </w:r>
          </w:hyperlink>
        </w:p>
        <w:p w14:paraId="2D8EB124" w14:textId="77777777" w:rsidR="007B694B" w:rsidRDefault="00FA3D63">
          <w:pPr>
            <w:pStyle w:val="TOC2"/>
            <w:tabs>
              <w:tab w:val="right" w:leader="dot" w:pos="8306"/>
            </w:tabs>
            <w:ind w:left="480"/>
          </w:pPr>
          <w:hyperlink w:anchor="_Toc10498" w:history="1">
            <w:r>
              <w:rPr>
                <w:rFonts w:hint="eastAsia"/>
                <w:bCs/>
                <w:szCs w:val="32"/>
              </w:rPr>
              <w:t xml:space="preserve">11. </w:t>
            </w:r>
            <w:r>
              <w:rPr>
                <w:bCs/>
                <w:szCs w:val="32"/>
                <w:lang w:val="en"/>
              </w:rPr>
              <w:t>Data Management</w:t>
            </w:r>
            <w:r>
              <w:tab/>
            </w:r>
            <w:r>
              <w:fldChar w:fldCharType="begin"/>
            </w:r>
            <w:r>
              <w:instrText xml:space="preserve"> PAGEREF _Toc10498 \h </w:instrText>
            </w:r>
            <w:r>
              <w:fldChar w:fldCharType="separate"/>
            </w:r>
            <w:r>
              <w:t>92</w:t>
            </w:r>
            <w:r>
              <w:fldChar w:fldCharType="end"/>
            </w:r>
          </w:hyperlink>
        </w:p>
        <w:p w14:paraId="562E6B3F" w14:textId="77777777" w:rsidR="007B694B" w:rsidRDefault="00FA3D63">
          <w:pPr>
            <w:pStyle w:val="TOC3"/>
            <w:tabs>
              <w:tab w:val="right" w:leader="dot" w:pos="8306"/>
            </w:tabs>
            <w:ind w:left="960"/>
          </w:pPr>
          <w:hyperlink w:anchor="_Toc28479" w:history="1">
            <w:r>
              <w:rPr>
                <w:rFonts w:eastAsiaTheme="minorEastAsia"/>
                <w:bCs/>
                <w:szCs w:val="32"/>
                <w:lang w:val="en"/>
              </w:rPr>
              <w:t>11.1 CRF Design</w:t>
            </w:r>
            <w:r>
              <w:tab/>
            </w:r>
            <w:r>
              <w:fldChar w:fldCharType="begin"/>
            </w:r>
            <w:r>
              <w:instrText xml:space="preserve"> PAGEREF _Toc28479 \h </w:instrText>
            </w:r>
            <w:r>
              <w:fldChar w:fldCharType="separate"/>
            </w:r>
            <w:r>
              <w:t>93</w:t>
            </w:r>
            <w:r>
              <w:fldChar w:fldCharType="end"/>
            </w:r>
          </w:hyperlink>
        </w:p>
        <w:p w14:paraId="4DD5406E" w14:textId="77777777" w:rsidR="007B694B" w:rsidRDefault="00FA3D63">
          <w:pPr>
            <w:pStyle w:val="TOC3"/>
            <w:tabs>
              <w:tab w:val="right" w:leader="dot" w:pos="8306"/>
            </w:tabs>
            <w:ind w:left="960"/>
          </w:pPr>
          <w:hyperlink w:anchor="_Toc2732" w:history="1">
            <w:r>
              <w:rPr>
                <w:rFonts w:eastAsiaTheme="minorEastAsia"/>
                <w:bCs/>
                <w:szCs w:val="32"/>
                <w:lang w:val="en"/>
              </w:rPr>
              <w:t>11.2 Database Creation</w:t>
            </w:r>
            <w:r>
              <w:tab/>
            </w:r>
            <w:r>
              <w:fldChar w:fldCharType="begin"/>
            </w:r>
            <w:r>
              <w:instrText xml:space="preserve"> PAGEREF _Toc2732 \h </w:instrText>
            </w:r>
            <w:r>
              <w:fldChar w:fldCharType="separate"/>
            </w:r>
            <w:r>
              <w:t>93</w:t>
            </w:r>
            <w:r>
              <w:fldChar w:fldCharType="end"/>
            </w:r>
          </w:hyperlink>
        </w:p>
        <w:p w14:paraId="09158F0F" w14:textId="77777777" w:rsidR="007B694B" w:rsidRDefault="00FA3D63">
          <w:pPr>
            <w:pStyle w:val="TOC3"/>
            <w:tabs>
              <w:tab w:val="right" w:leader="dot" w:pos="8306"/>
            </w:tabs>
            <w:ind w:left="960"/>
          </w:pPr>
          <w:hyperlink w:anchor="_Toc14184" w:history="1">
            <w:r>
              <w:rPr>
                <w:rFonts w:eastAsiaTheme="minorEastAsia"/>
                <w:bCs/>
                <w:szCs w:val="32"/>
                <w:lang w:val="en"/>
              </w:rPr>
              <w:t>11.3 Data Entry</w:t>
            </w:r>
            <w:r>
              <w:tab/>
            </w:r>
            <w:r>
              <w:fldChar w:fldCharType="begin"/>
            </w:r>
            <w:r>
              <w:instrText xml:space="preserve"> PAGEREF _Toc14184 \h </w:instrText>
            </w:r>
            <w:r>
              <w:fldChar w:fldCharType="separate"/>
            </w:r>
            <w:r>
              <w:t>93</w:t>
            </w:r>
            <w:r>
              <w:fldChar w:fldCharType="end"/>
            </w:r>
          </w:hyperlink>
        </w:p>
        <w:p w14:paraId="1B1DF6C9" w14:textId="77777777" w:rsidR="007B694B" w:rsidRDefault="00FA3D63">
          <w:pPr>
            <w:pStyle w:val="TOC3"/>
            <w:tabs>
              <w:tab w:val="right" w:leader="dot" w:pos="8306"/>
            </w:tabs>
            <w:ind w:left="960"/>
          </w:pPr>
          <w:hyperlink w:anchor="_Toc6101" w:history="1">
            <w:r>
              <w:rPr>
                <w:rFonts w:eastAsiaTheme="minorEastAsia"/>
                <w:bCs/>
                <w:szCs w:val="32"/>
                <w:lang w:val="en"/>
              </w:rPr>
              <w:t>11.4 Data Query</w:t>
            </w:r>
            <w:r>
              <w:tab/>
            </w:r>
            <w:r>
              <w:fldChar w:fldCharType="begin"/>
            </w:r>
            <w:r>
              <w:instrText xml:space="preserve"> PAGEREF _Toc6101 \h </w:instrText>
            </w:r>
            <w:r>
              <w:fldChar w:fldCharType="separate"/>
            </w:r>
            <w:r>
              <w:t>94</w:t>
            </w:r>
            <w:r>
              <w:fldChar w:fldCharType="end"/>
            </w:r>
          </w:hyperlink>
        </w:p>
        <w:p w14:paraId="679149AB" w14:textId="77777777" w:rsidR="007B694B" w:rsidRDefault="00FA3D63">
          <w:pPr>
            <w:pStyle w:val="TOC3"/>
            <w:tabs>
              <w:tab w:val="right" w:leader="dot" w:pos="8306"/>
            </w:tabs>
            <w:ind w:left="960"/>
          </w:pPr>
          <w:hyperlink w:anchor="_Toc22429" w:history="1">
            <w:r>
              <w:rPr>
                <w:rFonts w:eastAsiaTheme="minorEastAsia"/>
                <w:bCs/>
                <w:szCs w:val="32"/>
                <w:lang w:val="en"/>
              </w:rPr>
              <w:t>11.5 SAE Consistency Verification</w:t>
            </w:r>
            <w:r>
              <w:tab/>
            </w:r>
            <w:r>
              <w:fldChar w:fldCharType="begin"/>
            </w:r>
            <w:r>
              <w:instrText xml:space="preserve"> PAGEREF _Toc22429 \h </w:instrText>
            </w:r>
            <w:r>
              <w:fldChar w:fldCharType="separate"/>
            </w:r>
            <w:r>
              <w:t>94</w:t>
            </w:r>
            <w:r>
              <w:fldChar w:fldCharType="end"/>
            </w:r>
          </w:hyperlink>
        </w:p>
        <w:p w14:paraId="4BC41E5B" w14:textId="77777777" w:rsidR="007B694B" w:rsidRDefault="00FA3D63">
          <w:pPr>
            <w:pStyle w:val="TOC3"/>
            <w:tabs>
              <w:tab w:val="right" w:leader="dot" w:pos="8306"/>
            </w:tabs>
            <w:ind w:left="960"/>
          </w:pPr>
          <w:hyperlink w:anchor="_Toc30282" w:history="1">
            <w:r>
              <w:rPr>
                <w:rFonts w:eastAsiaTheme="minorEastAsia"/>
                <w:bCs/>
                <w:szCs w:val="32"/>
                <w:lang w:val="en"/>
              </w:rPr>
              <w:t>11.6 Medical Coding</w:t>
            </w:r>
            <w:r>
              <w:tab/>
            </w:r>
            <w:r>
              <w:fldChar w:fldCharType="begin"/>
            </w:r>
            <w:r>
              <w:instrText xml:space="preserve"> PAGEREF _Toc30282 \h </w:instrText>
            </w:r>
            <w:r>
              <w:fldChar w:fldCharType="separate"/>
            </w:r>
            <w:r>
              <w:t>94</w:t>
            </w:r>
            <w:r>
              <w:fldChar w:fldCharType="end"/>
            </w:r>
          </w:hyperlink>
        </w:p>
        <w:p w14:paraId="3DCD5EDA" w14:textId="77777777" w:rsidR="007B694B" w:rsidRDefault="00FA3D63">
          <w:pPr>
            <w:pStyle w:val="TOC3"/>
            <w:tabs>
              <w:tab w:val="right" w:leader="dot" w:pos="8306"/>
            </w:tabs>
            <w:ind w:left="960"/>
          </w:pPr>
          <w:hyperlink w:anchor="_Toc15525" w:history="1">
            <w:r>
              <w:rPr>
                <w:rFonts w:eastAsiaTheme="minorEastAsia"/>
                <w:bCs/>
                <w:szCs w:val="32"/>
                <w:lang w:val="en"/>
              </w:rPr>
              <w:t>11.7 Data Review and Lock</w:t>
            </w:r>
            <w:r>
              <w:tab/>
            </w:r>
            <w:r>
              <w:fldChar w:fldCharType="begin"/>
            </w:r>
            <w:r>
              <w:instrText xml:space="preserve"> PAGEREF _Toc15525 \h </w:instrText>
            </w:r>
            <w:r>
              <w:fldChar w:fldCharType="separate"/>
            </w:r>
            <w:r>
              <w:t>95</w:t>
            </w:r>
            <w:r>
              <w:fldChar w:fldCharType="end"/>
            </w:r>
          </w:hyperlink>
        </w:p>
        <w:p w14:paraId="0ABCAA37" w14:textId="77777777" w:rsidR="007B694B" w:rsidRDefault="00FA3D63">
          <w:pPr>
            <w:pStyle w:val="TOC3"/>
            <w:tabs>
              <w:tab w:val="right" w:leader="dot" w:pos="8306"/>
            </w:tabs>
            <w:ind w:left="960"/>
          </w:pPr>
          <w:hyperlink w:anchor="_Toc3357" w:history="1">
            <w:r>
              <w:rPr>
                <w:rFonts w:eastAsiaTheme="minorEastAsia"/>
                <w:bCs/>
                <w:szCs w:val="32"/>
                <w:lang w:val="en"/>
              </w:rPr>
              <w:t>11.8 Data Management Report</w:t>
            </w:r>
            <w:r>
              <w:tab/>
            </w:r>
            <w:r>
              <w:fldChar w:fldCharType="begin"/>
            </w:r>
            <w:r>
              <w:instrText xml:space="preserve"> PAGEREF _Toc3357 \h </w:instrText>
            </w:r>
            <w:r>
              <w:fldChar w:fldCharType="separate"/>
            </w:r>
            <w:r>
              <w:t>95</w:t>
            </w:r>
            <w:r>
              <w:fldChar w:fldCharType="end"/>
            </w:r>
          </w:hyperlink>
        </w:p>
        <w:p w14:paraId="02DAAB5E" w14:textId="77777777" w:rsidR="007B694B" w:rsidRDefault="00FA3D63">
          <w:pPr>
            <w:pStyle w:val="TOC2"/>
            <w:tabs>
              <w:tab w:val="right" w:leader="dot" w:pos="8306"/>
            </w:tabs>
            <w:ind w:left="480"/>
          </w:pPr>
          <w:hyperlink w:anchor="_Toc20751" w:history="1">
            <w:r>
              <w:rPr>
                <w:rFonts w:hint="eastAsia"/>
                <w:bCs/>
                <w:szCs w:val="32"/>
              </w:rPr>
              <w:t xml:space="preserve">12. </w:t>
            </w:r>
            <w:r>
              <w:rPr>
                <w:bCs/>
                <w:szCs w:val="32"/>
                <w:lang w:val="en"/>
              </w:rPr>
              <w:t>Statistical Analysis</w:t>
            </w:r>
            <w:r>
              <w:tab/>
            </w:r>
            <w:r>
              <w:fldChar w:fldCharType="begin"/>
            </w:r>
            <w:r>
              <w:instrText xml:space="preserve"> PAGEREF _Toc20751 \h </w:instrText>
            </w:r>
            <w:r>
              <w:fldChar w:fldCharType="separate"/>
            </w:r>
            <w:r>
              <w:t>96</w:t>
            </w:r>
            <w:r>
              <w:fldChar w:fldCharType="end"/>
            </w:r>
          </w:hyperlink>
        </w:p>
        <w:p w14:paraId="19ECEF25" w14:textId="77777777" w:rsidR="007B694B" w:rsidRDefault="00FA3D63">
          <w:pPr>
            <w:pStyle w:val="TOC3"/>
            <w:tabs>
              <w:tab w:val="right" w:leader="dot" w:pos="8306"/>
            </w:tabs>
            <w:ind w:left="960"/>
          </w:pPr>
          <w:hyperlink w:anchor="_Toc17754" w:history="1">
            <w:r>
              <w:rPr>
                <w:rFonts w:eastAsiaTheme="minorEastAsia"/>
                <w:bCs/>
                <w:szCs w:val="32"/>
                <w:lang w:val="en"/>
              </w:rPr>
              <w:t>12.1 Study Hypothesis and Multiplicity Considerations</w:t>
            </w:r>
            <w:r>
              <w:tab/>
            </w:r>
            <w:r>
              <w:fldChar w:fldCharType="begin"/>
            </w:r>
            <w:r>
              <w:instrText xml:space="preserve"> PAGEREF _Toc17754 \h </w:instrText>
            </w:r>
            <w:r>
              <w:fldChar w:fldCharType="separate"/>
            </w:r>
            <w:r>
              <w:t>96</w:t>
            </w:r>
            <w:r>
              <w:fldChar w:fldCharType="end"/>
            </w:r>
          </w:hyperlink>
        </w:p>
        <w:p w14:paraId="319F288D" w14:textId="77777777" w:rsidR="007B694B" w:rsidRDefault="00FA3D63">
          <w:pPr>
            <w:pStyle w:val="TOC3"/>
            <w:tabs>
              <w:tab w:val="right" w:leader="dot" w:pos="8306"/>
            </w:tabs>
            <w:ind w:left="960"/>
          </w:pPr>
          <w:hyperlink w:anchor="_Toc18309" w:history="1">
            <w:r>
              <w:rPr>
                <w:rFonts w:eastAsiaTheme="minorEastAsia"/>
                <w:bCs/>
                <w:szCs w:val="32"/>
                <w:lang w:val="en"/>
              </w:rPr>
              <w:t>12.2 Sample Size Estimation</w:t>
            </w:r>
            <w:r>
              <w:tab/>
            </w:r>
            <w:r>
              <w:fldChar w:fldCharType="begin"/>
            </w:r>
            <w:r>
              <w:instrText xml:space="preserve"> PAGEREF _Toc18309 \h </w:instrText>
            </w:r>
            <w:r>
              <w:fldChar w:fldCharType="separate"/>
            </w:r>
            <w:r>
              <w:t>96</w:t>
            </w:r>
            <w:r>
              <w:fldChar w:fldCharType="end"/>
            </w:r>
          </w:hyperlink>
        </w:p>
        <w:p w14:paraId="41E365FD" w14:textId="77777777" w:rsidR="007B694B" w:rsidRDefault="00FA3D63">
          <w:pPr>
            <w:pStyle w:val="TOC3"/>
            <w:tabs>
              <w:tab w:val="right" w:leader="dot" w:pos="8306"/>
            </w:tabs>
            <w:ind w:left="960"/>
          </w:pPr>
          <w:hyperlink w:anchor="_Toc1421" w:history="1">
            <w:r>
              <w:rPr>
                <w:rFonts w:eastAsiaTheme="minorEastAsia"/>
                <w:bCs/>
                <w:szCs w:val="32"/>
                <w:lang w:val="en"/>
              </w:rPr>
              <w:t>12.3 Analysis Populations</w:t>
            </w:r>
            <w:r>
              <w:tab/>
            </w:r>
            <w:r>
              <w:fldChar w:fldCharType="begin"/>
            </w:r>
            <w:r>
              <w:instrText xml:space="preserve"> PAGEREF _Toc1421 \h </w:instrText>
            </w:r>
            <w:r>
              <w:fldChar w:fldCharType="separate"/>
            </w:r>
            <w:r>
              <w:t>97</w:t>
            </w:r>
            <w:r>
              <w:fldChar w:fldCharType="end"/>
            </w:r>
          </w:hyperlink>
        </w:p>
        <w:p w14:paraId="4BCC80AA" w14:textId="77777777" w:rsidR="007B694B" w:rsidRDefault="00FA3D63">
          <w:pPr>
            <w:pStyle w:val="TOC3"/>
            <w:tabs>
              <w:tab w:val="right" w:leader="dot" w:pos="8306"/>
            </w:tabs>
            <w:ind w:left="960"/>
          </w:pPr>
          <w:hyperlink w:anchor="_Toc6343" w:history="1">
            <w:r>
              <w:rPr>
                <w:rFonts w:eastAsiaTheme="minorEastAsia"/>
                <w:bCs/>
                <w:szCs w:val="32"/>
                <w:lang w:val="en"/>
              </w:rPr>
              <w:t>12.4 Statistical Analysis Method</w:t>
            </w:r>
            <w:r>
              <w:tab/>
            </w:r>
            <w:r>
              <w:fldChar w:fldCharType="begin"/>
            </w:r>
            <w:r>
              <w:instrText xml:space="preserve"> PAGEREF _Toc6343 \h </w:instrText>
            </w:r>
            <w:r>
              <w:fldChar w:fldCharType="separate"/>
            </w:r>
            <w:r>
              <w:t>97</w:t>
            </w:r>
            <w:r>
              <w:fldChar w:fldCharType="end"/>
            </w:r>
          </w:hyperlink>
        </w:p>
        <w:p w14:paraId="7F70C6DB" w14:textId="77777777" w:rsidR="007B694B" w:rsidRDefault="00FA3D63">
          <w:pPr>
            <w:pStyle w:val="TOC3"/>
            <w:tabs>
              <w:tab w:val="right" w:leader="dot" w:pos="8306"/>
            </w:tabs>
            <w:ind w:left="960"/>
          </w:pPr>
          <w:hyperlink w:anchor="_Toc26196" w:history="1">
            <w:r>
              <w:rPr>
                <w:rFonts w:eastAsiaTheme="minorEastAsia"/>
                <w:bCs/>
                <w:szCs w:val="32"/>
                <w:lang w:val="en"/>
              </w:rPr>
              <w:t>12.5 Quality of Life</w:t>
            </w:r>
            <w:r>
              <w:tab/>
            </w:r>
            <w:r>
              <w:fldChar w:fldCharType="begin"/>
            </w:r>
            <w:r>
              <w:instrText xml:space="preserve"> PAGEREF _Toc26196 \h </w:instrText>
            </w:r>
            <w:r>
              <w:fldChar w:fldCharType="separate"/>
            </w:r>
            <w:r>
              <w:t>100</w:t>
            </w:r>
            <w:r>
              <w:fldChar w:fldCharType="end"/>
            </w:r>
          </w:hyperlink>
        </w:p>
        <w:p w14:paraId="2489BC3E" w14:textId="77777777" w:rsidR="007B694B" w:rsidRDefault="00FA3D63">
          <w:pPr>
            <w:pStyle w:val="TOC3"/>
            <w:tabs>
              <w:tab w:val="right" w:leader="dot" w:pos="8306"/>
            </w:tabs>
            <w:ind w:left="960"/>
          </w:pPr>
          <w:hyperlink w:anchor="_Toc23150" w:history="1">
            <w:r>
              <w:rPr>
                <w:rFonts w:eastAsiaTheme="minorEastAsia"/>
                <w:bCs/>
                <w:szCs w:val="32"/>
                <w:lang w:val="en"/>
              </w:rPr>
              <w:t>12.6 Efficacy Evaluation</w:t>
            </w:r>
            <w:r>
              <w:tab/>
            </w:r>
            <w:r>
              <w:fldChar w:fldCharType="begin"/>
            </w:r>
            <w:r>
              <w:instrText xml:space="preserve"> PAGEREF _Toc23150 \h </w:instrText>
            </w:r>
            <w:r>
              <w:fldChar w:fldCharType="separate"/>
            </w:r>
            <w:r>
              <w:t>100</w:t>
            </w:r>
            <w:r>
              <w:fldChar w:fldCharType="end"/>
            </w:r>
          </w:hyperlink>
        </w:p>
        <w:p w14:paraId="53075397" w14:textId="77777777" w:rsidR="007B694B" w:rsidRDefault="00FA3D63">
          <w:pPr>
            <w:pStyle w:val="TOC3"/>
            <w:tabs>
              <w:tab w:val="right" w:leader="dot" w:pos="8306"/>
            </w:tabs>
            <w:ind w:left="960"/>
          </w:pPr>
          <w:hyperlink w:anchor="_Toc20618" w:history="1">
            <w:r>
              <w:rPr>
                <w:rFonts w:eastAsiaTheme="minorEastAsia"/>
                <w:bCs/>
                <w:szCs w:val="32"/>
                <w:lang w:val="en"/>
              </w:rPr>
              <w:t xml:space="preserve">12.7 </w:t>
            </w:r>
            <w:r>
              <w:rPr>
                <w:rFonts w:eastAsiaTheme="minorEastAsia"/>
                <w:bCs/>
                <w:lang w:val="en"/>
              </w:rPr>
              <w:t>Subgroup Analyses</w:t>
            </w:r>
            <w:r>
              <w:tab/>
            </w:r>
            <w:r>
              <w:fldChar w:fldCharType="begin"/>
            </w:r>
            <w:r>
              <w:instrText xml:space="preserve"> PAGEREF _Toc20618 \h </w:instrText>
            </w:r>
            <w:r>
              <w:fldChar w:fldCharType="separate"/>
            </w:r>
            <w:r>
              <w:t>101</w:t>
            </w:r>
            <w:r>
              <w:fldChar w:fldCharType="end"/>
            </w:r>
          </w:hyperlink>
        </w:p>
        <w:p w14:paraId="5B1EA31E" w14:textId="77777777" w:rsidR="007B694B" w:rsidRDefault="00FA3D63">
          <w:pPr>
            <w:pStyle w:val="TOC3"/>
            <w:tabs>
              <w:tab w:val="right" w:leader="dot" w:pos="8306"/>
            </w:tabs>
            <w:ind w:left="960"/>
          </w:pPr>
          <w:hyperlink w:anchor="_Toc31187" w:history="1">
            <w:r>
              <w:rPr>
                <w:rFonts w:eastAsiaTheme="minorEastAsia"/>
                <w:bCs/>
                <w:lang w:val="en"/>
              </w:rPr>
              <w:t xml:space="preserve">12.8 </w:t>
            </w:r>
            <w:r>
              <w:rPr>
                <w:rFonts w:eastAsiaTheme="minorEastAsia"/>
                <w:bCs/>
                <w:szCs w:val="32"/>
                <w:lang w:val="en"/>
              </w:rPr>
              <w:t>Exploratory Analyses</w:t>
            </w:r>
            <w:r>
              <w:tab/>
            </w:r>
            <w:r>
              <w:fldChar w:fldCharType="begin"/>
            </w:r>
            <w:r>
              <w:instrText xml:space="preserve"> PAGEREF _Toc31187 \h </w:instrText>
            </w:r>
            <w:r>
              <w:fldChar w:fldCharType="separate"/>
            </w:r>
            <w:r>
              <w:t>101</w:t>
            </w:r>
            <w:r>
              <w:fldChar w:fldCharType="end"/>
            </w:r>
          </w:hyperlink>
        </w:p>
        <w:p w14:paraId="416498E1" w14:textId="77777777" w:rsidR="007B694B" w:rsidRDefault="00FA3D63">
          <w:pPr>
            <w:pStyle w:val="TOC3"/>
            <w:tabs>
              <w:tab w:val="right" w:leader="dot" w:pos="8306"/>
            </w:tabs>
            <w:ind w:left="960"/>
          </w:pPr>
          <w:hyperlink w:anchor="_Toc12899" w:history="1">
            <w:r>
              <w:rPr>
                <w:rFonts w:eastAsiaTheme="minorEastAsia"/>
                <w:bCs/>
                <w:szCs w:val="32"/>
                <w:lang w:val="en"/>
              </w:rPr>
              <w:t>12.9</w:t>
            </w:r>
            <w:r>
              <w:rPr>
                <w:rFonts w:eastAsiaTheme="minorEastAsia" w:hint="eastAsia"/>
                <w:bCs/>
                <w:szCs w:val="32"/>
                <w:lang w:val="en"/>
              </w:rPr>
              <w:t xml:space="preserve"> </w:t>
            </w:r>
            <w:r>
              <w:rPr>
                <w:rFonts w:eastAsiaTheme="minorEastAsia"/>
                <w:bCs/>
                <w:lang w:val="en"/>
              </w:rPr>
              <w:t>Interim Analysis and Statistical Analysis Plan</w:t>
            </w:r>
            <w:r>
              <w:tab/>
            </w:r>
            <w:r>
              <w:fldChar w:fldCharType="begin"/>
            </w:r>
            <w:r>
              <w:instrText xml:space="preserve"> PAGEREF _Toc12899 \h </w:instrText>
            </w:r>
            <w:r>
              <w:fldChar w:fldCharType="separate"/>
            </w:r>
            <w:r>
              <w:t>101</w:t>
            </w:r>
            <w:r>
              <w:fldChar w:fldCharType="end"/>
            </w:r>
          </w:hyperlink>
        </w:p>
        <w:p w14:paraId="4B49C78E" w14:textId="77777777" w:rsidR="007B694B" w:rsidRDefault="00FA3D63">
          <w:pPr>
            <w:pStyle w:val="TOC3"/>
            <w:tabs>
              <w:tab w:val="right" w:leader="dot" w:pos="8306"/>
            </w:tabs>
            <w:ind w:left="960"/>
          </w:pPr>
          <w:hyperlink w:anchor="_Toc6807" w:history="1">
            <w:r>
              <w:rPr>
                <w:rFonts w:eastAsiaTheme="minorEastAsia"/>
                <w:bCs/>
                <w:szCs w:val="32"/>
                <w:lang w:val="en"/>
              </w:rPr>
              <w:t>12.10</w:t>
            </w:r>
            <w:r>
              <w:rPr>
                <w:rFonts w:eastAsiaTheme="minorEastAsia"/>
                <w:bCs/>
                <w:lang w:val="en"/>
              </w:rPr>
              <w:t xml:space="preserve"> Primary Analysis Time</w:t>
            </w:r>
            <w:r>
              <w:tab/>
            </w:r>
            <w:r>
              <w:fldChar w:fldCharType="begin"/>
            </w:r>
            <w:r>
              <w:instrText xml:space="preserve"> PAGEREF _Toc6807 \h </w:instrText>
            </w:r>
            <w:r>
              <w:fldChar w:fldCharType="separate"/>
            </w:r>
            <w:r>
              <w:t>101</w:t>
            </w:r>
            <w:r>
              <w:fldChar w:fldCharType="end"/>
            </w:r>
          </w:hyperlink>
        </w:p>
        <w:p w14:paraId="687967ED" w14:textId="77777777" w:rsidR="007B694B" w:rsidRDefault="00FA3D63">
          <w:pPr>
            <w:pStyle w:val="TOC2"/>
            <w:tabs>
              <w:tab w:val="right" w:leader="dot" w:pos="8306"/>
            </w:tabs>
            <w:ind w:left="480"/>
          </w:pPr>
          <w:hyperlink w:anchor="_Toc3392" w:history="1">
            <w:r>
              <w:rPr>
                <w:rFonts w:hint="eastAsia"/>
                <w:bCs/>
                <w:szCs w:val="32"/>
              </w:rPr>
              <w:t xml:space="preserve">13. </w:t>
            </w:r>
            <w:r>
              <w:rPr>
                <w:bCs/>
                <w:szCs w:val="32"/>
                <w:lang w:val="en"/>
              </w:rPr>
              <w:t>Pharmacokinetic and Pharmacodynamic Evaluations</w:t>
            </w:r>
            <w:r>
              <w:tab/>
            </w:r>
            <w:r>
              <w:fldChar w:fldCharType="begin"/>
            </w:r>
            <w:r>
              <w:instrText xml:space="preserve"> PAGEREF _Toc3392 \h </w:instrText>
            </w:r>
            <w:r>
              <w:fldChar w:fldCharType="separate"/>
            </w:r>
            <w:r>
              <w:t>102</w:t>
            </w:r>
            <w:r>
              <w:fldChar w:fldCharType="end"/>
            </w:r>
          </w:hyperlink>
        </w:p>
        <w:p w14:paraId="1494EB08" w14:textId="77777777" w:rsidR="007B694B" w:rsidRDefault="00FA3D63">
          <w:pPr>
            <w:pStyle w:val="TOC3"/>
            <w:tabs>
              <w:tab w:val="right" w:leader="dot" w:pos="8306"/>
            </w:tabs>
            <w:ind w:left="960"/>
          </w:pPr>
          <w:hyperlink w:anchor="_Toc20644" w:history="1">
            <w:r>
              <w:rPr>
                <w:rFonts w:eastAsiaTheme="minorEastAsia"/>
                <w:bCs/>
                <w:szCs w:val="32"/>
                <w:lang w:val="en"/>
              </w:rPr>
              <w:t>13.1 Evaluation of Bioanalytical Methodology</w:t>
            </w:r>
            <w:r>
              <w:tab/>
            </w:r>
            <w:r>
              <w:fldChar w:fldCharType="begin"/>
            </w:r>
            <w:r>
              <w:instrText xml:space="preserve"> PAGEREF _Toc20644 \h </w:instrText>
            </w:r>
            <w:r>
              <w:fldChar w:fldCharType="separate"/>
            </w:r>
            <w:r>
              <w:t>102</w:t>
            </w:r>
            <w:r>
              <w:fldChar w:fldCharType="end"/>
            </w:r>
          </w:hyperlink>
        </w:p>
        <w:p w14:paraId="30095604" w14:textId="77777777" w:rsidR="007B694B" w:rsidRDefault="00FA3D63">
          <w:pPr>
            <w:pStyle w:val="TOC3"/>
            <w:tabs>
              <w:tab w:val="right" w:leader="dot" w:pos="8306"/>
            </w:tabs>
            <w:ind w:left="960"/>
          </w:pPr>
          <w:hyperlink w:anchor="_Toc7371" w:history="1">
            <w:r>
              <w:rPr>
                <w:rFonts w:eastAsiaTheme="minorEastAsia"/>
                <w:bCs/>
                <w:szCs w:val="32"/>
                <w:lang w:val="en"/>
              </w:rPr>
              <w:t>13.2 Drug Concentration Analysis</w:t>
            </w:r>
            <w:r>
              <w:tab/>
            </w:r>
            <w:r>
              <w:fldChar w:fldCharType="begin"/>
            </w:r>
            <w:r>
              <w:instrText xml:space="preserve"> PAGEREF _Toc7371 \h </w:instrText>
            </w:r>
            <w:r>
              <w:fldChar w:fldCharType="separate"/>
            </w:r>
            <w:r>
              <w:t>102</w:t>
            </w:r>
            <w:r>
              <w:fldChar w:fldCharType="end"/>
            </w:r>
          </w:hyperlink>
        </w:p>
        <w:p w14:paraId="7135B58F" w14:textId="77777777" w:rsidR="007B694B" w:rsidRDefault="00FA3D63">
          <w:pPr>
            <w:pStyle w:val="TOC3"/>
            <w:tabs>
              <w:tab w:val="right" w:leader="dot" w:pos="8306"/>
            </w:tabs>
            <w:ind w:left="960"/>
          </w:pPr>
          <w:hyperlink w:anchor="_Toc31761" w:history="1">
            <w:r>
              <w:rPr>
                <w:rFonts w:eastAsiaTheme="minorEastAsia"/>
                <w:bCs/>
                <w:szCs w:val="32"/>
                <w:lang w:val="en"/>
              </w:rPr>
              <w:t>13.3 Pharmacokinetic Evaluation Indicators</w:t>
            </w:r>
            <w:r>
              <w:tab/>
            </w:r>
            <w:r>
              <w:fldChar w:fldCharType="begin"/>
            </w:r>
            <w:r>
              <w:instrText xml:space="preserve"> PAGEREF _Toc31761 \h </w:instrText>
            </w:r>
            <w:r>
              <w:fldChar w:fldCharType="separate"/>
            </w:r>
            <w:r>
              <w:t>102</w:t>
            </w:r>
            <w:r>
              <w:fldChar w:fldCharType="end"/>
            </w:r>
          </w:hyperlink>
        </w:p>
        <w:p w14:paraId="3483348C" w14:textId="77777777" w:rsidR="007B694B" w:rsidRDefault="00FA3D63">
          <w:pPr>
            <w:pStyle w:val="TOC3"/>
            <w:tabs>
              <w:tab w:val="right" w:leader="dot" w:pos="8306"/>
            </w:tabs>
            <w:ind w:left="960"/>
          </w:pPr>
          <w:hyperlink w:anchor="_Toc16129" w:history="1">
            <w:r>
              <w:rPr>
                <w:rFonts w:eastAsiaTheme="minorEastAsia"/>
                <w:bCs/>
                <w:szCs w:val="32"/>
                <w:lang w:val="en"/>
              </w:rPr>
              <w:t>13.4 Pharmacokinetic Parameter Analysis</w:t>
            </w:r>
            <w:r>
              <w:tab/>
            </w:r>
            <w:r>
              <w:fldChar w:fldCharType="begin"/>
            </w:r>
            <w:r>
              <w:instrText xml:space="preserve"> PAGEREF _Toc16129 \h </w:instrText>
            </w:r>
            <w:r>
              <w:fldChar w:fldCharType="separate"/>
            </w:r>
            <w:r>
              <w:t>103</w:t>
            </w:r>
            <w:r>
              <w:fldChar w:fldCharType="end"/>
            </w:r>
          </w:hyperlink>
        </w:p>
        <w:p w14:paraId="2883B39B" w14:textId="77777777" w:rsidR="007B694B" w:rsidRDefault="00FA3D63">
          <w:pPr>
            <w:pStyle w:val="TOC3"/>
            <w:tabs>
              <w:tab w:val="right" w:leader="dot" w:pos="8306"/>
            </w:tabs>
            <w:ind w:left="960"/>
          </w:pPr>
          <w:hyperlink w:anchor="_Toc4125" w:history="1">
            <w:r>
              <w:rPr>
                <w:rFonts w:eastAsiaTheme="minorEastAsia"/>
                <w:bCs/>
                <w:szCs w:val="32"/>
                <w:lang w:val="en"/>
              </w:rPr>
              <w:t>13.4 Population Pharmacokinetic Analysis</w:t>
            </w:r>
            <w:r>
              <w:tab/>
            </w:r>
            <w:r>
              <w:fldChar w:fldCharType="begin"/>
            </w:r>
            <w:r>
              <w:instrText xml:space="preserve"> PAGEREF _Toc4125 \h </w:instrText>
            </w:r>
            <w:r>
              <w:fldChar w:fldCharType="separate"/>
            </w:r>
            <w:r>
              <w:t>103</w:t>
            </w:r>
            <w:r>
              <w:fldChar w:fldCharType="end"/>
            </w:r>
          </w:hyperlink>
        </w:p>
        <w:p w14:paraId="5F8E057E" w14:textId="77777777" w:rsidR="007B694B" w:rsidRDefault="00FA3D63">
          <w:pPr>
            <w:pStyle w:val="TOC2"/>
            <w:tabs>
              <w:tab w:val="right" w:leader="dot" w:pos="8306"/>
            </w:tabs>
            <w:ind w:left="480"/>
          </w:pPr>
          <w:hyperlink w:anchor="_Toc23156" w:history="1">
            <w:r>
              <w:rPr>
                <w:rFonts w:hint="eastAsia"/>
                <w:bCs/>
                <w:szCs w:val="32"/>
              </w:rPr>
              <w:t xml:space="preserve">14. </w:t>
            </w:r>
            <w:r>
              <w:rPr>
                <w:bCs/>
                <w:szCs w:val="32"/>
                <w:lang w:val="en"/>
              </w:rPr>
              <w:t>Safety Assessments</w:t>
            </w:r>
            <w:r>
              <w:tab/>
            </w:r>
            <w:r>
              <w:fldChar w:fldCharType="begin"/>
            </w:r>
            <w:r>
              <w:instrText xml:space="preserve"> PAGEREF _Toc23156 \h </w:instrText>
            </w:r>
            <w:r>
              <w:fldChar w:fldCharType="separate"/>
            </w:r>
            <w:r>
              <w:t>104</w:t>
            </w:r>
            <w:r>
              <w:fldChar w:fldCharType="end"/>
            </w:r>
          </w:hyperlink>
        </w:p>
        <w:p w14:paraId="667597DA" w14:textId="77777777" w:rsidR="007B694B" w:rsidRDefault="00FA3D63">
          <w:pPr>
            <w:pStyle w:val="TOC3"/>
            <w:tabs>
              <w:tab w:val="right" w:leader="dot" w:pos="8306"/>
            </w:tabs>
            <w:ind w:left="960"/>
          </w:pPr>
          <w:hyperlink w:anchor="_Toc24604" w:history="1">
            <w:r>
              <w:rPr>
                <w:bCs/>
                <w:szCs w:val="32"/>
                <w:lang w:val="en"/>
              </w:rPr>
              <w:t xml:space="preserve">14.1 </w:t>
            </w:r>
            <w:r>
              <w:rPr>
                <w:bCs/>
                <w:lang w:val="en"/>
              </w:rPr>
              <w:t>Definition of Adverse Events</w:t>
            </w:r>
            <w:r>
              <w:tab/>
            </w:r>
            <w:r>
              <w:fldChar w:fldCharType="begin"/>
            </w:r>
            <w:r>
              <w:instrText xml:space="preserve"> PAGEREF _Toc24604 \h </w:instrText>
            </w:r>
            <w:r>
              <w:fldChar w:fldCharType="separate"/>
            </w:r>
            <w:r>
              <w:t>105</w:t>
            </w:r>
            <w:r>
              <w:fldChar w:fldCharType="end"/>
            </w:r>
          </w:hyperlink>
        </w:p>
        <w:p w14:paraId="484F614F" w14:textId="77777777" w:rsidR="007B694B" w:rsidRDefault="00FA3D63">
          <w:pPr>
            <w:pStyle w:val="TOC3"/>
            <w:tabs>
              <w:tab w:val="right" w:leader="dot" w:pos="8306"/>
            </w:tabs>
            <w:ind w:left="960"/>
          </w:pPr>
          <w:hyperlink w:anchor="_Toc2061" w:history="1">
            <w:r>
              <w:rPr>
                <w:bCs/>
                <w:lang w:val="en"/>
              </w:rPr>
              <w:t>14.2 Unexpected Adverse Reactions</w:t>
            </w:r>
            <w:r>
              <w:tab/>
            </w:r>
            <w:r>
              <w:fldChar w:fldCharType="begin"/>
            </w:r>
            <w:r>
              <w:instrText xml:space="preserve"> PAGEREF _Toc2061 \h </w:instrText>
            </w:r>
            <w:r>
              <w:fldChar w:fldCharType="separate"/>
            </w:r>
            <w:r>
              <w:t>106</w:t>
            </w:r>
            <w:r>
              <w:fldChar w:fldCharType="end"/>
            </w:r>
          </w:hyperlink>
        </w:p>
        <w:p w14:paraId="2854E8BF" w14:textId="77777777" w:rsidR="007B694B" w:rsidRDefault="00FA3D63">
          <w:pPr>
            <w:pStyle w:val="TOC3"/>
            <w:tabs>
              <w:tab w:val="right" w:leader="dot" w:pos="8306"/>
            </w:tabs>
            <w:ind w:left="960"/>
          </w:pPr>
          <w:hyperlink w:anchor="_Toc28848" w:history="1">
            <w:r>
              <w:rPr>
                <w:bCs/>
                <w:lang w:val="en"/>
              </w:rPr>
              <w:t>14.3 Observation, Recording and Reporting of Adverse Events</w:t>
            </w:r>
            <w:r>
              <w:tab/>
            </w:r>
            <w:r>
              <w:fldChar w:fldCharType="begin"/>
            </w:r>
            <w:r>
              <w:instrText xml:space="preserve"> PAGEREF _Toc28848 \h </w:instrText>
            </w:r>
            <w:r>
              <w:fldChar w:fldCharType="separate"/>
            </w:r>
            <w:r>
              <w:t>106</w:t>
            </w:r>
            <w:r>
              <w:fldChar w:fldCharType="end"/>
            </w:r>
          </w:hyperlink>
        </w:p>
        <w:p w14:paraId="5C71A115" w14:textId="77777777" w:rsidR="007B694B" w:rsidRDefault="00FA3D63">
          <w:pPr>
            <w:pStyle w:val="TOC3"/>
            <w:tabs>
              <w:tab w:val="right" w:leader="dot" w:pos="8306"/>
            </w:tabs>
            <w:ind w:left="960"/>
          </w:pPr>
          <w:hyperlink w:anchor="_Toc13271" w:history="1">
            <w:r>
              <w:rPr>
                <w:bCs/>
                <w:lang w:val="en"/>
              </w:rPr>
              <w:t>14.4 Methods for Discovering Adverse Events</w:t>
            </w:r>
            <w:r>
              <w:tab/>
            </w:r>
            <w:r>
              <w:fldChar w:fldCharType="begin"/>
            </w:r>
            <w:r>
              <w:instrText xml:space="preserve"> PAGEREF _Toc13271 \h </w:instrText>
            </w:r>
            <w:r>
              <w:fldChar w:fldCharType="separate"/>
            </w:r>
            <w:r>
              <w:t>106</w:t>
            </w:r>
            <w:r>
              <w:fldChar w:fldCharType="end"/>
            </w:r>
          </w:hyperlink>
        </w:p>
        <w:p w14:paraId="0E3D773A" w14:textId="77777777" w:rsidR="007B694B" w:rsidRDefault="00FA3D63">
          <w:pPr>
            <w:pStyle w:val="TOC3"/>
            <w:tabs>
              <w:tab w:val="right" w:leader="dot" w:pos="8306"/>
            </w:tabs>
            <w:ind w:left="960"/>
          </w:pPr>
          <w:hyperlink w:anchor="_Toc13641" w:history="1">
            <w:r>
              <w:rPr>
                <w:bCs/>
                <w:lang w:val="en"/>
              </w:rPr>
              <w:t>14.5 Time of Collection of Adverse Events</w:t>
            </w:r>
            <w:r>
              <w:tab/>
            </w:r>
            <w:r>
              <w:fldChar w:fldCharType="begin"/>
            </w:r>
            <w:r>
              <w:instrText xml:space="preserve"> PAGEREF _Toc13641 \h </w:instrText>
            </w:r>
            <w:r>
              <w:fldChar w:fldCharType="separate"/>
            </w:r>
            <w:r>
              <w:t>107</w:t>
            </w:r>
            <w:r>
              <w:fldChar w:fldCharType="end"/>
            </w:r>
          </w:hyperlink>
        </w:p>
        <w:p w14:paraId="6713A251" w14:textId="77777777" w:rsidR="007B694B" w:rsidRDefault="00FA3D63">
          <w:pPr>
            <w:pStyle w:val="TOC3"/>
            <w:tabs>
              <w:tab w:val="right" w:leader="dot" w:pos="8306"/>
            </w:tabs>
            <w:ind w:left="960"/>
          </w:pPr>
          <w:hyperlink w:anchor="_Toc19136" w:history="1">
            <w:r>
              <w:rPr>
                <w:bCs/>
                <w:lang w:val="en"/>
              </w:rPr>
              <w:t>14.6 Collection of Data of Adverse Events</w:t>
            </w:r>
            <w:r>
              <w:tab/>
            </w:r>
            <w:r>
              <w:fldChar w:fldCharType="begin"/>
            </w:r>
            <w:r>
              <w:instrText xml:space="preserve"> PAGEREF _Toc19136 \h </w:instrText>
            </w:r>
            <w:r>
              <w:fldChar w:fldCharType="separate"/>
            </w:r>
            <w:r>
              <w:t>107</w:t>
            </w:r>
            <w:r>
              <w:fldChar w:fldCharType="end"/>
            </w:r>
          </w:hyperlink>
        </w:p>
        <w:p w14:paraId="7746EABE" w14:textId="77777777" w:rsidR="007B694B" w:rsidRDefault="00FA3D63">
          <w:pPr>
            <w:pStyle w:val="TOC3"/>
            <w:tabs>
              <w:tab w:val="right" w:leader="dot" w:pos="8306"/>
            </w:tabs>
            <w:ind w:left="960"/>
          </w:pPr>
          <w:hyperlink w:anchor="_Toc8862" w:history="1">
            <w:r>
              <w:rPr>
                <w:bCs/>
                <w:lang w:val="en"/>
              </w:rPr>
              <w:t>14.7 Criteria for Judging the Severity of Adverse Events</w:t>
            </w:r>
            <w:r>
              <w:tab/>
            </w:r>
            <w:r>
              <w:fldChar w:fldCharType="begin"/>
            </w:r>
            <w:r>
              <w:instrText xml:space="preserve"> PAGEREF _Toc8862 \h </w:instrText>
            </w:r>
            <w:r>
              <w:fldChar w:fldCharType="separate"/>
            </w:r>
            <w:r>
              <w:t>107</w:t>
            </w:r>
            <w:r>
              <w:fldChar w:fldCharType="end"/>
            </w:r>
          </w:hyperlink>
        </w:p>
        <w:p w14:paraId="76A87BBF" w14:textId="77777777" w:rsidR="007B694B" w:rsidRDefault="00FA3D63">
          <w:pPr>
            <w:pStyle w:val="TOC3"/>
            <w:tabs>
              <w:tab w:val="right" w:leader="dot" w:pos="8306"/>
            </w:tabs>
            <w:ind w:left="960"/>
          </w:pPr>
          <w:hyperlink w:anchor="_Toc11754" w:history="1">
            <w:r>
              <w:rPr>
                <w:bCs/>
                <w:lang w:val="en"/>
              </w:rPr>
              <w:t>14.8 Correlation Evaluation of the Adverse Event and the Drug</w:t>
            </w:r>
            <w:r>
              <w:tab/>
            </w:r>
            <w:r>
              <w:fldChar w:fldCharType="begin"/>
            </w:r>
            <w:r>
              <w:instrText xml:space="preserve"> PAGEREF _Toc11754 \h </w:instrText>
            </w:r>
            <w:r>
              <w:fldChar w:fldCharType="separate"/>
            </w:r>
            <w:r>
              <w:t>107</w:t>
            </w:r>
            <w:r>
              <w:fldChar w:fldCharType="end"/>
            </w:r>
          </w:hyperlink>
        </w:p>
        <w:p w14:paraId="38A050FD" w14:textId="77777777" w:rsidR="007B694B" w:rsidRDefault="00FA3D63">
          <w:pPr>
            <w:pStyle w:val="TOC3"/>
            <w:tabs>
              <w:tab w:val="right" w:leader="dot" w:pos="8306"/>
            </w:tabs>
            <w:ind w:left="960"/>
          </w:pPr>
          <w:hyperlink w:anchor="_Toc66" w:history="1">
            <w:r>
              <w:rPr>
                <w:bCs/>
                <w:lang w:val="en"/>
              </w:rPr>
              <w:t>14.9 Judgment of Adverse Reactions</w:t>
            </w:r>
            <w:r>
              <w:tab/>
            </w:r>
            <w:r>
              <w:fldChar w:fldCharType="begin"/>
            </w:r>
            <w:r>
              <w:instrText xml:space="preserve"> PAGEREF _Toc66 \h </w:instrText>
            </w:r>
            <w:r>
              <w:fldChar w:fldCharType="separate"/>
            </w:r>
            <w:r>
              <w:t>108</w:t>
            </w:r>
            <w:r>
              <w:fldChar w:fldCharType="end"/>
            </w:r>
          </w:hyperlink>
        </w:p>
        <w:p w14:paraId="794FC476" w14:textId="77777777" w:rsidR="007B694B" w:rsidRDefault="00FA3D63">
          <w:pPr>
            <w:pStyle w:val="TOC3"/>
            <w:tabs>
              <w:tab w:val="right" w:leader="dot" w:pos="8306"/>
            </w:tabs>
            <w:ind w:left="960"/>
          </w:pPr>
          <w:hyperlink w:anchor="_Toc26034" w:history="1">
            <w:r>
              <w:rPr>
                <w:bCs/>
                <w:lang w:val="en"/>
              </w:rPr>
              <w:t>14.10 Treatment, Follow-up and Duration of Adverse Events</w:t>
            </w:r>
            <w:r>
              <w:tab/>
            </w:r>
            <w:r>
              <w:fldChar w:fldCharType="begin"/>
            </w:r>
            <w:r>
              <w:instrText xml:space="preserve"> PAGEREF _Toc26034 \h </w:instrText>
            </w:r>
            <w:r>
              <w:fldChar w:fldCharType="separate"/>
            </w:r>
            <w:r>
              <w:t>109</w:t>
            </w:r>
            <w:r>
              <w:fldChar w:fldCharType="end"/>
            </w:r>
          </w:hyperlink>
        </w:p>
        <w:p w14:paraId="0430D8CF" w14:textId="77777777" w:rsidR="007B694B" w:rsidRDefault="00FA3D63">
          <w:pPr>
            <w:pStyle w:val="TOC3"/>
            <w:tabs>
              <w:tab w:val="right" w:leader="dot" w:pos="8306"/>
            </w:tabs>
            <w:ind w:left="960"/>
          </w:pPr>
          <w:hyperlink w:anchor="_Toc13411" w:history="1">
            <w:r>
              <w:rPr>
                <w:bCs/>
                <w:lang w:val="en"/>
              </w:rPr>
              <w:t>14.11 Judgment and Handling of Laboratory Indicator Abnormalities</w:t>
            </w:r>
            <w:r>
              <w:tab/>
            </w:r>
            <w:r>
              <w:fldChar w:fldCharType="begin"/>
            </w:r>
            <w:r>
              <w:instrText xml:space="preserve"> PAGEREF _Toc13411 \h </w:instrText>
            </w:r>
            <w:r>
              <w:fldChar w:fldCharType="separate"/>
            </w:r>
            <w:r>
              <w:t>109</w:t>
            </w:r>
            <w:r>
              <w:fldChar w:fldCharType="end"/>
            </w:r>
          </w:hyperlink>
        </w:p>
        <w:p w14:paraId="60FA2D14" w14:textId="77777777" w:rsidR="007B694B" w:rsidRDefault="00FA3D63">
          <w:pPr>
            <w:pStyle w:val="TOC3"/>
            <w:tabs>
              <w:tab w:val="right" w:leader="dot" w:pos="8306"/>
            </w:tabs>
            <w:ind w:left="960"/>
          </w:pPr>
          <w:hyperlink w:anchor="_Toc19966" w:history="1">
            <w:r>
              <w:rPr>
                <w:bCs/>
                <w:lang w:val="en"/>
              </w:rPr>
              <w:t>14.12 Potential Adverse Events and Control</w:t>
            </w:r>
            <w:r>
              <w:tab/>
            </w:r>
            <w:r>
              <w:fldChar w:fldCharType="begin"/>
            </w:r>
            <w:r>
              <w:instrText xml:space="preserve"> PAGEREF _Toc19966 \h </w:instrText>
            </w:r>
            <w:r>
              <w:fldChar w:fldCharType="separate"/>
            </w:r>
            <w:r>
              <w:t>109</w:t>
            </w:r>
            <w:r>
              <w:fldChar w:fldCharType="end"/>
            </w:r>
          </w:hyperlink>
        </w:p>
        <w:p w14:paraId="78A034B9" w14:textId="77777777" w:rsidR="007B694B" w:rsidRDefault="00FA3D63">
          <w:pPr>
            <w:pStyle w:val="TOC3"/>
            <w:tabs>
              <w:tab w:val="right" w:leader="dot" w:pos="8306"/>
            </w:tabs>
            <w:ind w:left="960"/>
          </w:pPr>
          <w:hyperlink w:anchor="_Toc15688" w:history="1">
            <w:r>
              <w:rPr>
                <w:bCs/>
                <w:lang w:val="en"/>
              </w:rPr>
              <w:t>14.13 Adverse Events of Special Interest (AESIs)</w:t>
            </w:r>
            <w:r>
              <w:tab/>
            </w:r>
            <w:r>
              <w:fldChar w:fldCharType="begin"/>
            </w:r>
            <w:r>
              <w:instrText xml:space="preserve"> PAGEREF _Toc15688 \h </w:instrText>
            </w:r>
            <w:r>
              <w:fldChar w:fldCharType="separate"/>
            </w:r>
            <w:r>
              <w:t>116</w:t>
            </w:r>
            <w:r>
              <w:fldChar w:fldCharType="end"/>
            </w:r>
          </w:hyperlink>
        </w:p>
        <w:p w14:paraId="3513A2F4" w14:textId="77777777" w:rsidR="007B694B" w:rsidRDefault="00FA3D63">
          <w:pPr>
            <w:pStyle w:val="TOC3"/>
            <w:tabs>
              <w:tab w:val="right" w:leader="dot" w:pos="8306"/>
            </w:tabs>
            <w:ind w:left="960"/>
          </w:pPr>
          <w:hyperlink w:anchor="_Toc2747" w:history="1">
            <w:r>
              <w:rPr>
                <w:bCs/>
                <w:lang w:val="en"/>
              </w:rPr>
              <w:t>14.14 Serious Adverse Events</w:t>
            </w:r>
            <w:r>
              <w:tab/>
            </w:r>
            <w:r>
              <w:fldChar w:fldCharType="begin"/>
            </w:r>
            <w:r>
              <w:instrText xml:space="preserve"> PAGEREF _Toc2747 \h </w:instrText>
            </w:r>
            <w:r>
              <w:fldChar w:fldCharType="separate"/>
            </w:r>
            <w:r>
              <w:t>116</w:t>
            </w:r>
            <w:r>
              <w:fldChar w:fldCharType="end"/>
            </w:r>
          </w:hyperlink>
        </w:p>
        <w:p w14:paraId="4D5F4D52" w14:textId="77777777" w:rsidR="007B694B" w:rsidRDefault="00FA3D63">
          <w:pPr>
            <w:pStyle w:val="TOC3"/>
            <w:tabs>
              <w:tab w:val="right" w:leader="dot" w:pos="8306"/>
            </w:tabs>
            <w:ind w:left="960"/>
          </w:pPr>
          <w:hyperlink w:anchor="_Toc21746" w:history="1">
            <w:r>
              <w:rPr>
                <w:bCs/>
                <w:lang w:val="en"/>
              </w:rPr>
              <w:t>14.15 Suspected Unexpected Serious Adverse Reactions (SUSARs)</w:t>
            </w:r>
            <w:r>
              <w:tab/>
            </w:r>
            <w:r>
              <w:fldChar w:fldCharType="begin"/>
            </w:r>
            <w:r>
              <w:instrText xml:space="preserve"> PAGEREF _Toc21746 \h </w:instrText>
            </w:r>
            <w:r>
              <w:fldChar w:fldCharType="separate"/>
            </w:r>
            <w:r>
              <w:t>119</w:t>
            </w:r>
            <w:r>
              <w:fldChar w:fldCharType="end"/>
            </w:r>
          </w:hyperlink>
        </w:p>
        <w:p w14:paraId="5C262518" w14:textId="77777777" w:rsidR="007B694B" w:rsidRDefault="00FA3D63">
          <w:pPr>
            <w:pStyle w:val="TOC2"/>
            <w:tabs>
              <w:tab w:val="right" w:leader="dot" w:pos="8306"/>
            </w:tabs>
            <w:ind w:left="480"/>
          </w:pPr>
          <w:hyperlink w:anchor="_Toc4493" w:history="1">
            <w:r>
              <w:rPr>
                <w:rFonts w:hint="eastAsia"/>
                <w:bCs/>
                <w:szCs w:val="32"/>
              </w:rPr>
              <w:t xml:space="preserve">15. </w:t>
            </w:r>
            <w:r>
              <w:rPr>
                <w:bCs/>
                <w:szCs w:val="32"/>
                <w:lang w:val="en"/>
              </w:rPr>
              <w:t xml:space="preserve">Study </w:t>
            </w:r>
            <w:r>
              <w:rPr>
                <w:rFonts w:hint="eastAsia"/>
                <w:bCs/>
                <w:szCs w:val="32"/>
                <w:lang w:val="en"/>
              </w:rPr>
              <w:t>M</w:t>
            </w:r>
            <w:r>
              <w:rPr>
                <w:bCs/>
                <w:szCs w:val="32"/>
                <w:lang w:val="en"/>
              </w:rPr>
              <w:t>anagement</w:t>
            </w:r>
            <w:r>
              <w:tab/>
            </w:r>
            <w:r>
              <w:fldChar w:fldCharType="begin"/>
            </w:r>
            <w:r>
              <w:instrText xml:space="preserve"> PAGEREF _Toc4493 \h </w:instrText>
            </w:r>
            <w:r>
              <w:fldChar w:fldCharType="separate"/>
            </w:r>
            <w:r>
              <w:t>122</w:t>
            </w:r>
            <w:r>
              <w:fldChar w:fldCharType="end"/>
            </w:r>
          </w:hyperlink>
        </w:p>
        <w:p w14:paraId="3E69EF8C" w14:textId="77777777" w:rsidR="007B694B" w:rsidRDefault="00FA3D63">
          <w:pPr>
            <w:pStyle w:val="TOC3"/>
            <w:tabs>
              <w:tab w:val="right" w:leader="dot" w:pos="8306"/>
            </w:tabs>
            <w:ind w:left="960"/>
          </w:pPr>
          <w:hyperlink w:anchor="_Toc12586" w:history="1">
            <w:r>
              <w:rPr>
                <w:bCs/>
                <w:szCs w:val="32"/>
                <w:lang w:val="en"/>
              </w:rPr>
              <w:t>15.1 Monitoring</w:t>
            </w:r>
            <w:r>
              <w:tab/>
            </w:r>
            <w:r>
              <w:fldChar w:fldCharType="begin"/>
            </w:r>
            <w:r>
              <w:instrText xml:space="preserve"> PAGEREF _Toc12586 \h </w:instrText>
            </w:r>
            <w:r>
              <w:fldChar w:fldCharType="separate"/>
            </w:r>
            <w:r>
              <w:t>122</w:t>
            </w:r>
            <w:r>
              <w:fldChar w:fldCharType="end"/>
            </w:r>
          </w:hyperlink>
        </w:p>
        <w:p w14:paraId="0117A1EF" w14:textId="77777777" w:rsidR="007B694B" w:rsidRDefault="00FA3D63">
          <w:pPr>
            <w:pStyle w:val="TOC3"/>
            <w:tabs>
              <w:tab w:val="right" w:leader="dot" w:pos="8306"/>
            </w:tabs>
            <w:ind w:left="960"/>
          </w:pPr>
          <w:hyperlink w:anchor="_Toc7283" w:history="1">
            <w:r>
              <w:rPr>
                <w:bCs/>
                <w:szCs w:val="32"/>
                <w:lang w:val="en"/>
              </w:rPr>
              <w:t>15.2 Data Verification</w:t>
            </w:r>
            <w:r>
              <w:tab/>
            </w:r>
            <w:r>
              <w:fldChar w:fldCharType="begin"/>
            </w:r>
            <w:r>
              <w:instrText xml:space="preserve"> PAGEREF _Toc7283 \h </w:instrText>
            </w:r>
            <w:r>
              <w:fldChar w:fldCharType="separate"/>
            </w:r>
            <w:r>
              <w:t>122</w:t>
            </w:r>
            <w:r>
              <w:fldChar w:fldCharType="end"/>
            </w:r>
          </w:hyperlink>
        </w:p>
        <w:p w14:paraId="02ABF9A9" w14:textId="77777777" w:rsidR="007B694B" w:rsidRDefault="00FA3D63">
          <w:pPr>
            <w:pStyle w:val="TOC3"/>
            <w:tabs>
              <w:tab w:val="right" w:leader="dot" w:pos="8306"/>
            </w:tabs>
            <w:ind w:left="960"/>
          </w:pPr>
          <w:hyperlink w:anchor="_Toc23784" w:history="1">
            <w:r>
              <w:rPr>
                <w:bCs/>
                <w:szCs w:val="32"/>
                <w:lang w:val="en"/>
              </w:rPr>
              <w:t>15.3 Audit and Inspection</w:t>
            </w:r>
            <w:r>
              <w:tab/>
            </w:r>
            <w:r>
              <w:fldChar w:fldCharType="begin"/>
            </w:r>
            <w:r>
              <w:instrText xml:space="preserve"> PAGEREF _Toc23784 \h </w:instrText>
            </w:r>
            <w:r>
              <w:fldChar w:fldCharType="separate"/>
            </w:r>
            <w:r>
              <w:t>122</w:t>
            </w:r>
            <w:r>
              <w:fldChar w:fldCharType="end"/>
            </w:r>
          </w:hyperlink>
        </w:p>
        <w:p w14:paraId="1A9585D7" w14:textId="77777777" w:rsidR="007B694B" w:rsidRDefault="00FA3D63">
          <w:pPr>
            <w:pStyle w:val="TOC3"/>
            <w:tabs>
              <w:tab w:val="right" w:leader="dot" w:pos="8306"/>
            </w:tabs>
            <w:ind w:left="960"/>
          </w:pPr>
          <w:hyperlink w:anchor="_Toc12940" w:history="1">
            <w:r>
              <w:rPr>
                <w:bCs/>
                <w:szCs w:val="32"/>
                <w:lang w:val="en"/>
              </w:rPr>
              <w:t>15.4 Personnel Training</w:t>
            </w:r>
            <w:r>
              <w:tab/>
            </w:r>
            <w:r>
              <w:fldChar w:fldCharType="begin"/>
            </w:r>
            <w:r>
              <w:instrText xml:space="preserve"> PAGEREF _Toc12940 \h </w:instrText>
            </w:r>
            <w:r>
              <w:fldChar w:fldCharType="separate"/>
            </w:r>
            <w:r>
              <w:t>122</w:t>
            </w:r>
            <w:r>
              <w:fldChar w:fldCharType="end"/>
            </w:r>
          </w:hyperlink>
        </w:p>
        <w:p w14:paraId="753C45FB" w14:textId="77777777" w:rsidR="007B694B" w:rsidRDefault="00FA3D63">
          <w:pPr>
            <w:pStyle w:val="TOC3"/>
            <w:tabs>
              <w:tab w:val="right" w:leader="dot" w:pos="8306"/>
            </w:tabs>
            <w:ind w:left="960"/>
          </w:pPr>
          <w:hyperlink w:anchor="_Toc21190" w:history="1">
            <w:r>
              <w:rPr>
                <w:bCs/>
                <w:szCs w:val="32"/>
                <w:lang w:val="en"/>
              </w:rPr>
              <w:t>15.5 Data Collection and Processing</w:t>
            </w:r>
            <w:r>
              <w:tab/>
            </w:r>
            <w:r>
              <w:fldChar w:fldCharType="begin"/>
            </w:r>
            <w:r>
              <w:instrText xml:space="preserve"> PAGEREF _Toc21190 \h </w:instrText>
            </w:r>
            <w:r>
              <w:fldChar w:fldCharType="separate"/>
            </w:r>
            <w:r>
              <w:t>123</w:t>
            </w:r>
            <w:r>
              <w:fldChar w:fldCharType="end"/>
            </w:r>
          </w:hyperlink>
        </w:p>
        <w:p w14:paraId="24559A92" w14:textId="77777777" w:rsidR="007B694B" w:rsidRDefault="00FA3D63">
          <w:pPr>
            <w:pStyle w:val="TOC3"/>
            <w:tabs>
              <w:tab w:val="right" w:leader="dot" w:pos="8306"/>
            </w:tabs>
            <w:ind w:left="960"/>
          </w:pPr>
          <w:hyperlink w:anchor="_Toc22986" w:history="1">
            <w:r>
              <w:rPr>
                <w:bCs/>
                <w:szCs w:val="32"/>
                <w:lang w:val="en"/>
              </w:rPr>
              <w:t>15.6 Sample Testing of Central Laboratory</w:t>
            </w:r>
            <w:r>
              <w:tab/>
            </w:r>
            <w:r>
              <w:fldChar w:fldCharType="begin"/>
            </w:r>
            <w:r>
              <w:instrText xml:space="preserve"> PAGEREF _Toc22986 \h </w:instrText>
            </w:r>
            <w:r>
              <w:fldChar w:fldCharType="separate"/>
            </w:r>
            <w:r>
              <w:t>123</w:t>
            </w:r>
            <w:r>
              <w:fldChar w:fldCharType="end"/>
            </w:r>
          </w:hyperlink>
        </w:p>
        <w:p w14:paraId="03178FF6" w14:textId="77777777" w:rsidR="007B694B" w:rsidRDefault="00FA3D63">
          <w:pPr>
            <w:pStyle w:val="TOC2"/>
            <w:tabs>
              <w:tab w:val="right" w:leader="dot" w:pos="8306"/>
            </w:tabs>
            <w:ind w:left="480"/>
          </w:pPr>
          <w:hyperlink w:anchor="_Toc19628" w:history="1">
            <w:r>
              <w:rPr>
                <w:rFonts w:hint="eastAsia"/>
                <w:bCs/>
                <w:szCs w:val="32"/>
              </w:rPr>
              <w:t xml:space="preserve">16. </w:t>
            </w:r>
            <w:r>
              <w:rPr>
                <w:bCs/>
                <w:szCs w:val="32"/>
                <w:lang w:val="en"/>
              </w:rPr>
              <w:t xml:space="preserve">Ethics, </w:t>
            </w:r>
            <w:r>
              <w:rPr>
                <w:rFonts w:hint="eastAsia"/>
                <w:bCs/>
                <w:szCs w:val="32"/>
                <w:lang w:val="en"/>
              </w:rPr>
              <w:t>L</w:t>
            </w:r>
            <w:r>
              <w:rPr>
                <w:bCs/>
                <w:szCs w:val="32"/>
                <w:lang w:val="en"/>
              </w:rPr>
              <w:t xml:space="preserve">aws and </w:t>
            </w:r>
            <w:r>
              <w:rPr>
                <w:rFonts w:hint="eastAsia"/>
                <w:bCs/>
                <w:szCs w:val="32"/>
                <w:lang w:val="en"/>
              </w:rPr>
              <w:t>A</w:t>
            </w:r>
            <w:r>
              <w:rPr>
                <w:bCs/>
                <w:szCs w:val="32"/>
                <w:lang w:val="en"/>
              </w:rPr>
              <w:t xml:space="preserve">dministrative </w:t>
            </w:r>
            <w:r>
              <w:rPr>
                <w:rFonts w:hint="eastAsia"/>
                <w:bCs/>
                <w:szCs w:val="32"/>
                <w:lang w:val="en"/>
              </w:rPr>
              <w:t>M</w:t>
            </w:r>
            <w:r>
              <w:rPr>
                <w:bCs/>
                <w:szCs w:val="32"/>
                <w:lang w:val="en"/>
              </w:rPr>
              <w:t>anagement</w:t>
            </w:r>
            <w:r>
              <w:tab/>
            </w:r>
            <w:r>
              <w:fldChar w:fldCharType="begin"/>
            </w:r>
            <w:r>
              <w:instrText xml:space="preserve"> PAGEREF _Toc19628 \h </w:instrText>
            </w:r>
            <w:r>
              <w:fldChar w:fldCharType="separate"/>
            </w:r>
            <w:r>
              <w:t>124</w:t>
            </w:r>
            <w:r>
              <w:fldChar w:fldCharType="end"/>
            </w:r>
          </w:hyperlink>
        </w:p>
        <w:p w14:paraId="39FA7755" w14:textId="77777777" w:rsidR="007B694B" w:rsidRDefault="00FA3D63">
          <w:pPr>
            <w:pStyle w:val="TOC3"/>
            <w:tabs>
              <w:tab w:val="right" w:leader="dot" w:pos="8306"/>
            </w:tabs>
            <w:ind w:left="960"/>
          </w:pPr>
          <w:hyperlink w:anchor="_Toc10174" w:history="1">
            <w:r>
              <w:rPr>
                <w:bCs/>
                <w:szCs w:val="32"/>
                <w:lang w:val="en"/>
              </w:rPr>
              <w:t>16.1 Ethics Committee</w:t>
            </w:r>
            <w:r>
              <w:tab/>
            </w:r>
            <w:r>
              <w:fldChar w:fldCharType="begin"/>
            </w:r>
            <w:r>
              <w:instrText xml:space="preserve"> PAGEREF _Toc10174 \h </w:instrText>
            </w:r>
            <w:r>
              <w:fldChar w:fldCharType="separate"/>
            </w:r>
            <w:r>
              <w:t>124</w:t>
            </w:r>
            <w:r>
              <w:fldChar w:fldCharType="end"/>
            </w:r>
          </w:hyperlink>
        </w:p>
        <w:p w14:paraId="58C0BCBD" w14:textId="77777777" w:rsidR="007B694B" w:rsidRDefault="00FA3D63">
          <w:pPr>
            <w:pStyle w:val="TOC3"/>
            <w:tabs>
              <w:tab w:val="right" w:leader="dot" w:pos="8306"/>
            </w:tabs>
            <w:ind w:left="960"/>
          </w:pPr>
          <w:hyperlink w:anchor="_Toc6643" w:history="1">
            <w:r>
              <w:rPr>
                <w:bCs/>
                <w:szCs w:val="32"/>
                <w:lang w:val="en"/>
              </w:rPr>
              <w:t>16.2 Informed Consent Form</w:t>
            </w:r>
            <w:r>
              <w:tab/>
            </w:r>
            <w:r>
              <w:fldChar w:fldCharType="begin"/>
            </w:r>
            <w:r>
              <w:instrText xml:space="preserve"> PAGEREF _Toc6643 \h </w:instrText>
            </w:r>
            <w:r>
              <w:fldChar w:fldCharType="separate"/>
            </w:r>
            <w:r>
              <w:t>124</w:t>
            </w:r>
            <w:r>
              <w:fldChar w:fldCharType="end"/>
            </w:r>
          </w:hyperlink>
        </w:p>
        <w:p w14:paraId="75158CBA" w14:textId="77777777" w:rsidR="007B694B" w:rsidRDefault="00FA3D63">
          <w:pPr>
            <w:pStyle w:val="TOC3"/>
            <w:tabs>
              <w:tab w:val="right" w:leader="dot" w:pos="8306"/>
            </w:tabs>
            <w:ind w:left="960"/>
          </w:pPr>
          <w:hyperlink w:anchor="_Toc15141" w:history="1">
            <w:r>
              <w:rPr>
                <w:bCs/>
                <w:szCs w:val="32"/>
                <w:lang w:val="en"/>
              </w:rPr>
              <w:t>16.3 Records Retention</w:t>
            </w:r>
            <w:r>
              <w:tab/>
            </w:r>
            <w:r>
              <w:fldChar w:fldCharType="begin"/>
            </w:r>
            <w:r>
              <w:instrText xml:space="preserve"> PAGEREF _Toc15141 \h </w:instrText>
            </w:r>
            <w:r>
              <w:fldChar w:fldCharType="separate"/>
            </w:r>
            <w:r>
              <w:t>125</w:t>
            </w:r>
            <w:r>
              <w:fldChar w:fldCharType="end"/>
            </w:r>
          </w:hyperlink>
        </w:p>
        <w:p w14:paraId="56C4B541" w14:textId="77777777" w:rsidR="007B694B" w:rsidRDefault="00FA3D63">
          <w:pPr>
            <w:pStyle w:val="TOC3"/>
            <w:tabs>
              <w:tab w:val="right" w:leader="dot" w:pos="8306"/>
            </w:tabs>
            <w:ind w:left="960"/>
          </w:pPr>
          <w:hyperlink w:anchor="_Toc25679" w:history="1">
            <w:r>
              <w:rPr>
                <w:bCs/>
                <w:szCs w:val="32"/>
                <w:lang w:val="en"/>
              </w:rPr>
              <w:t>16.4 Study Protocol Amendment</w:t>
            </w:r>
            <w:r>
              <w:tab/>
            </w:r>
            <w:r>
              <w:fldChar w:fldCharType="begin"/>
            </w:r>
            <w:r>
              <w:instrText xml:space="preserve"> PAGEREF _Toc25679 \h </w:instrText>
            </w:r>
            <w:r>
              <w:fldChar w:fldCharType="separate"/>
            </w:r>
            <w:r>
              <w:t>125</w:t>
            </w:r>
            <w:r>
              <w:fldChar w:fldCharType="end"/>
            </w:r>
          </w:hyperlink>
        </w:p>
        <w:p w14:paraId="536A57DA" w14:textId="77777777" w:rsidR="007B694B" w:rsidRDefault="00FA3D63">
          <w:pPr>
            <w:pStyle w:val="TOC3"/>
            <w:tabs>
              <w:tab w:val="right" w:leader="dot" w:pos="8306"/>
            </w:tabs>
            <w:ind w:left="960"/>
          </w:pPr>
          <w:hyperlink w:anchor="_Toc9723" w:history="1">
            <w:r>
              <w:rPr>
                <w:bCs/>
                <w:szCs w:val="32"/>
                <w:lang w:val="en"/>
              </w:rPr>
              <w:t>16.5 Qualification Certificate of Clinical Laboratory and Normal Range of Clinical Examination</w:t>
            </w:r>
            <w:r>
              <w:tab/>
            </w:r>
            <w:r>
              <w:fldChar w:fldCharType="begin"/>
            </w:r>
            <w:r>
              <w:instrText xml:space="preserve"> PAGEREF _Toc9723 \h </w:instrText>
            </w:r>
            <w:r>
              <w:fldChar w:fldCharType="separate"/>
            </w:r>
            <w:r>
              <w:t>125</w:t>
            </w:r>
            <w:r>
              <w:fldChar w:fldCharType="end"/>
            </w:r>
          </w:hyperlink>
        </w:p>
        <w:p w14:paraId="31B92CD9" w14:textId="77777777" w:rsidR="007B694B" w:rsidRDefault="00FA3D63">
          <w:pPr>
            <w:pStyle w:val="TOC3"/>
            <w:tabs>
              <w:tab w:val="right" w:leader="dot" w:pos="8306"/>
            </w:tabs>
            <w:ind w:left="960"/>
          </w:pPr>
          <w:hyperlink w:anchor="_Toc16171" w:history="1">
            <w:r>
              <w:rPr>
                <w:bCs/>
                <w:szCs w:val="32"/>
                <w:lang w:val="en"/>
              </w:rPr>
              <w:t>16.6 Signature Page of the Clinical Study Protocol</w:t>
            </w:r>
            <w:r>
              <w:tab/>
            </w:r>
            <w:r>
              <w:fldChar w:fldCharType="begin"/>
            </w:r>
            <w:r>
              <w:instrText xml:space="preserve"> PAGEREF _Toc16171 \h </w:instrText>
            </w:r>
            <w:r>
              <w:fldChar w:fldCharType="separate"/>
            </w:r>
            <w:r>
              <w:t>125</w:t>
            </w:r>
            <w:r>
              <w:fldChar w:fldCharType="end"/>
            </w:r>
          </w:hyperlink>
        </w:p>
        <w:p w14:paraId="27FA54D4" w14:textId="77777777" w:rsidR="007B694B" w:rsidRDefault="00FA3D63">
          <w:pPr>
            <w:pStyle w:val="TOC3"/>
            <w:tabs>
              <w:tab w:val="right" w:leader="dot" w:pos="8306"/>
            </w:tabs>
            <w:ind w:left="960"/>
          </w:pPr>
          <w:hyperlink w:anchor="_Toc22514" w:history="1">
            <w:r>
              <w:rPr>
                <w:bCs/>
                <w:szCs w:val="32"/>
                <w:lang w:val="en"/>
              </w:rPr>
              <w:t>16.7 Expected Trial Duration</w:t>
            </w:r>
            <w:r>
              <w:tab/>
            </w:r>
            <w:r>
              <w:fldChar w:fldCharType="begin"/>
            </w:r>
            <w:r>
              <w:instrText xml:space="preserve"> PAGEREF _Toc22514 \h </w:instrText>
            </w:r>
            <w:r>
              <w:fldChar w:fldCharType="separate"/>
            </w:r>
            <w:r>
              <w:t>126</w:t>
            </w:r>
            <w:r>
              <w:fldChar w:fldCharType="end"/>
            </w:r>
          </w:hyperlink>
        </w:p>
        <w:p w14:paraId="4995143E" w14:textId="77777777" w:rsidR="007B694B" w:rsidRDefault="00FA3D63">
          <w:pPr>
            <w:pStyle w:val="TOC1"/>
            <w:tabs>
              <w:tab w:val="right" w:leader="dot" w:pos="8306"/>
            </w:tabs>
          </w:pPr>
          <w:hyperlink w:anchor="_Toc9161" w:history="1">
            <w:r>
              <w:rPr>
                <w:rFonts w:eastAsiaTheme="minorEastAsia"/>
                <w:bCs/>
                <w:szCs w:val="21"/>
                <w:lang w:val="en"/>
              </w:rPr>
              <w:t>Appendices</w:t>
            </w:r>
            <w:r>
              <w:tab/>
            </w:r>
            <w:r>
              <w:fldChar w:fldCharType="begin"/>
            </w:r>
            <w:r>
              <w:instrText xml:space="preserve"> PAGEREF _Toc9161 \h </w:instrText>
            </w:r>
            <w:r>
              <w:fldChar w:fldCharType="separate"/>
            </w:r>
            <w:r>
              <w:t>127</w:t>
            </w:r>
            <w:r>
              <w:fldChar w:fldCharType="end"/>
            </w:r>
          </w:hyperlink>
        </w:p>
        <w:p w14:paraId="77367672" w14:textId="77777777" w:rsidR="007B694B" w:rsidRDefault="00FA3D63">
          <w:pPr>
            <w:pStyle w:val="TOC1"/>
            <w:tabs>
              <w:tab w:val="right" w:leader="dot" w:pos="8306"/>
            </w:tabs>
          </w:pPr>
          <w:hyperlink w:anchor="_Toc17369" w:history="1">
            <w:r>
              <w:rPr>
                <w:rFonts w:eastAsiaTheme="minorEastAsia"/>
                <w:bCs/>
                <w:szCs w:val="21"/>
                <w:lang w:val="en"/>
              </w:rPr>
              <w:t>Appendix 1: ECOG Performance Status Criteria</w:t>
            </w:r>
            <w:r>
              <w:tab/>
            </w:r>
            <w:r>
              <w:fldChar w:fldCharType="begin"/>
            </w:r>
            <w:r>
              <w:instrText xml:space="preserve"> PAGEREF _Toc17369 \h </w:instrText>
            </w:r>
            <w:r>
              <w:fldChar w:fldCharType="separate"/>
            </w:r>
            <w:r>
              <w:t>127</w:t>
            </w:r>
            <w:r>
              <w:fldChar w:fldCharType="end"/>
            </w:r>
          </w:hyperlink>
        </w:p>
        <w:p w14:paraId="7F6AF124" w14:textId="77777777" w:rsidR="007B694B" w:rsidRDefault="00FA3D63">
          <w:pPr>
            <w:pStyle w:val="TOC1"/>
            <w:tabs>
              <w:tab w:val="right" w:leader="dot" w:pos="8306"/>
            </w:tabs>
          </w:pPr>
          <w:hyperlink w:anchor="_Toc15407" w:history="1">
            <w:r>
              <w:rPr>
                <w:rFonts w:eastAsiaTheme="minorEastAsia"/>
                <w:bCs/>
                <w:szCs w:val="21"/>
                <w:lang w:val="en"/>
              </w:rPr>
              <w:t>Appendix 2: IPI Score and MIPI Assessment Criteria</w:t>
            </w:r>
            <w:r>
              <w:tab/>
            </w:r>
            <w:r>
              <w:fldChar w:fldCharType="begin"/>
            </w:r>
            <w:r>
              <w:instrText xml:space="preserve"> PAGEREF _Toc15407 \h </w:instrText>
            </w:r>
            <w:r>
              <w:fldChar w:fldCharType="separate"/>
            </w:r>
            <w:r>
              <w:t>128</w:t>
            </w:r>
            <w:r>
              <w:fldChar w:fldCharType="end"/>
            </w:r>
          </w:hyperlink>
        </w:p>
        <w:p w14:paraId="44B1EA7D" w14:textId="77777777" w:rsidR="007B694B" w:rsidRDefault="00FA3D63">
          <w:pPr>
            <w:pStyle w:val="TOC1"/>
            <w:tabs>
              <w:tab w:val="right" w:leader="dot" w:pos="8306"/>
            </w:tabs>
          </w:pPr>
          <w:hyperlink w:anchor="_Toc24444" w:history="1">
            <w:r>
              <w:rPr>
                <w:rFonts w:eastAsiaTheme="minorEastAsia"/>
                <w:bCs/>
                <w:szCs w:val="21"/>
                <w:lang w:val="en"/>
              </w:rPr>
              <w:t>Appendix 3: List of CYP3A Inhibitors or Inducers &amp; Sensitive Substrates of OATP1B1/OATP1B3 &amp; Clinically Commonly Used H2 Receptor Blockers and Proton Pump Inhibitors</w:t>
            </w:r>
            <w:r>
              <w:tab/>
            </w:r>
            <w:r>
              <w:fldChar w:fldCharType="begin"/>
            </w:r>
            <w:r>
              <w:instrText xml:space="preserve"> PAGEREF _Toc24444 \h </w:instrText>
            </w:r>
            <w:r>
              <w:fldChar w:fldCharType="separate"/>
            </w:r>
            <w:r>
              <w:t>129</w:t>
            </w:r>
            <w:r>
              <w:fldChar w:fldCharType="end"/>
            </w:r>
          </w:hyperlink>
        </w:p>
        <w:p w14:paraId="787D935A" w14:textId="77777777" w:rsidR="007B694B" w:rsidRDefault="00FA3D63">
          <w:pPr>
            <w:pStyle w:val="TOC1"/>
            <w:tabs>
              <w:tab w:val="right" w:leader="dot" w:pos="8306"/>
            </w:tabs>
          </w:pPr>
          <w:hyperlink w:anchor="_Toc18966" w:history="1">
            <w:r>
              <w:rPr>
                <w:rFonts w:eastAsiaTheme="minorEastAsia"/>
                <w:bCs/>
                <w:szCs w:val="21"/>
                <w:lang w:val="en"/>
              </w:rPr>
              <w:t xml:space="preserve">Appendix </w:t>
            </w:r>
            <w:r>
              <w:rPr>
                <w:bCs/>
                <w:szCs w:val="21"/>
                <w:lang w:val="en"/>
              </w:rPr>
              <w:t>4</w:t>
            </w:r>
            <w:r>
              <w:rPr>
                <w:rFonts w:eastAsiaTheme="minorEastAsia"/>
                <w:bCs/>
                <w:szCs w:val="21"/>
                <w:lang w:val="en"/>
              </w:rPr>
              <w:t xml:space="preserve">: </w:t>
            </w:r>
            <w:r>
              <w:rPr>
                <w:bCs/>
                <w:szCs w:val="21"/>
                <w:lang w:val="en"/>
              </w:rPr>
              <w:t>Drugs for Prolonging QT Interval and/or Inducing Torsades de Pointes</w:t>
            </w:r>
            <w:r>
              <w:tab/>
            </w:r>
            <w:r>
              <w:fldChar w:fldCharType="begin"/>
            </w:r>
            <w:r>
              <w:instrText xml:space="preserve"> PAGEREF _Toc18966 \h </w:instrText>
            </w:r>
            <w:r>
              <w:fldChar w:fldCharType="separate"/>
            </w:r>
            <w:r>
              <w:t>131</w:t>
            </w:r>
            <w:r>
              <w:fldChar w:fldCharType="end"/>
            </w:r>
          </w:hyperlink>
        </w:p>
        <w:p w14:paraId="048ACAA7" w14:textId="77777777" w:rsidR="007B694B" w:rsidRDefault="00FA3D63">
          <w:pPr>
            <w:pStyle w:val="TOC1"/>
            <w:tabs>
              <w:tab w:val="right" w:leader="dot" w:pos="8306"/>
            </w:tabs>
          </w:pPr>
          <w:hyperlink w:anchor="_Toc24692" w:history="1">
            <w:r>
              <w:rPr>
                <w:rFonts w:eastAsiaTheme="minorEastAsia"/>
                <w:bCs/>
                <w:kern w:val="0"/>
                <w:szCs w:val="21"/>
                <w:lang w:val="en"/>
              </w:rPr>
              <w:t>Appendix 5: Lugano 2014 Criteria for Assessing Lymphoma (Cheson et al)</w:t>
            </w:r>
            <w:r>
              <w:tab/>
            </w:r>
            <w:r>
              <w:fldChar w:fldCharType="begin"/>
            </w:r>
            <w:r>
              <w:instrText xml:space="preserve"> PAGEREF _Toc24692 \h </w:instrText>
            </w:r>
            <w:r>
              <w:fldChar w:fldCharType="separate"/>
            </w:r>
            <w:r>
              <w:t>132</w:t>
            </w:r>
            <w:r>
              <w:fldChar w:fldCharType="end"/>
            </w:r>
          </w:hyperlink>
        </w:p>
        <w:p w14:paraId="5B8D0BF5" w14:textId="77777777" w:rsidR="007B694B" w:rsidRDefault="00FA3D63">
          <w:pPr>
            <w:pStyle w:val="TOC1"/>
            <w:tabs>
              <w:tab w:val="right" w:leader="dot" w:pos="8306"/>
            </w:tabs>
          </w:pPr>
          <w:hyperlink w:anchor="_Toc24518" w:history="1">
            <w:r>
              <w:rPr>
                <w:rFonts w:eastAsiaTheme="minorEastAsia"/>
                <w:bCs/>
                <w:kern w:val="0"/>
                <w:szCs w:val="21"/>
                <w:lang w:val="en"/>
              </w:rPr>
              <w:t>Appendix 6: List of Laboratory Tests</w:t>
            </w:r>
            <w:r>
              <w:tab/>
            </w:r>
            <w:r>
              <w:fldChar w:fldCharType="begin"/>
            </w:r>
            <w:r>
              <w:instrText xml:space="preserve"> PAGEREF _Toc24518 \h </w:instrText>
            </w:r>
            <w:r>
              <w:fldChar w:fldCharType="separate"/>
            </w:r>
            <w:r>
              <w:t>136</w:t>
            </w:r>
            <w:r>
              <w:fldChar w:fldCharType="end"/>
            </w:r>
          </w:hyperlink>
        </w:p>
        <w:p w14:paraId="4D10A50C" w14:textId="77777777" w:rsidR="007B694B" w:rsidRDefault="00FA3D63">
          <w:pPr>
            <w:pStyle w:val="TOC1"/>
            <w:tabs>
              <w:tab w:val="right" w:leader="dot" w:pos="8306"/>
            </w:tabs>
          </w:pPr>
          <w:hyperlink w:anchor="_Toc30318" w:history="1">
            <w:r>
              <w:rPr>
                <w:rFonts w:eastAsiaTheme="minorEastAsia"/>
                <w:bCs/>
                <w:szCs w:val="21"/>
                <w:lang w:val="en"/>
              </w:rPr>
              <w:t>Appendix 7: Descriptive Summary of Cases Consistent with</w:t>
            </w:r>
            <w:r>
              <w:rPr>
                <w:rFonts w:eastAsiaTheme="minorEastAsia"/>
                <w:szCs w:val="21"/>
                <w:lang w:val="en"/>
              </w:rPr>
              <w:t xml:space="preserve"> </w:t>
            </w:r>
            <w:r>
              <w:rPr>
                <w:rFonts w:eastAsiaTheme="minorEastAsia"/>
                <w:bCs/>
                <w:szCs w:val="21"/>
                <w:lang w:val="en"/>
              </w:rPr>
              <w:t>Hy's Law</w:t>
            </w:r>
            <w:r>
              <w:tab/>
            </w:r>
            <w:r>
              <w:fldChar w:fldCharType="begin"/>
            </w:r>
            <w:r>
              <w:instrText xml:space="preserve"> PAGEREF _Toc30318 \h </w:instrText>
            </w:r>
            <w:r>
              <w:fldChar w:fldCharType="separate"/>
            </w:r>
            <w:r>
              <w:t>139</w:t>
            </w:r>
            <w:r>
              <w:fldChar w:fldCharType="end"/>
            </w:r>
          </w:hyperlink>
        </w:p>
        <w:p w14:paraId="12989E8B" w14:textId="77777777" w:rsidR="007B694B" w:rsidRDefault="00FA3D63">
          <w:pPr>
            <w:pStyle w:val="TOC1"/>
            <w:tabs>
              <w:tab w:val="right" w:leader="dot" w:pos="8306"/>
            </w:tabs>
          </w:pPr>
          <w:hyperlink w:anchor="_Toc25915" w:history="1">
            <w:r>
              <w:rPr>
                <w:rFonts w:eastAsiaTheme="minorEastAsia"/>
                <w:bCs/>
                <w:kern w:val="0"/>
                <w:szCs w:val="21"/>
                <w:lang w:val="en"/>
              </w:rPr>
              <w:t>References:</w:t>
            </w:r>
            <w:r>
              <w:tab/>
            </w:r>
            <w:r>
              <w:fldChar w:fldCharType="begin"/>
            </w:r>
            <w:r>
              <w:instrText xml:space="preserve"> PAGEREF _Toc25915 \h </w:instrText>
            </w:r>
            <w:r>
              <w:fldChar w:fldCharType="separate"/>
            </w:r>
            <w:r>
              <w:t>140</w:t>
            </w:r>
            <w:r>
              <w:fldChar w:fldCharType="end"/>
            </w:r>
          </w:hyperlink>
        </w:p>
        <w:p w14:paraId="04070487" w14:textId="77777777" w:rsidR="007B694B" w:rsidRDefault="00FA3D63">
          <w:pPr>
            <w:spacing w:line="240" w:lineRule="auto"/>
            <w:ind w:firstLine="422"/>
          </w:pPr>
          <w:r>
            <w:rPr>
              <w:b/>
              <w:bCs/>
              <w:sz w:val="21"/>
              <w:szCs w:val="21"/>
            </w:rPr>
            <w:fldChar w:fldCharType="end"/>
          </w:r>
        </w:p>
      </w:sdtContent>
    </w:sdt>
    <w:p w14:paraId="1C457434" w14:textId="77777777" w:rsidR="007B694B" w:rsidRDefault="007B694B">
      <w:pPr>
        <w:pStyle w:val="1"/>
        <w:spacing w:before="0" w:after="0" w:line="360" w:lineRule="auto"/>
        <w:ind w:firstLine="723"/>
        <w:jc w:val="center"/>
        <w:rPr>
          <w:rFonts w:eastAsiaTheme="minorEastAsia"/>
          <w:sz w:val="36"/>
          <w:szCs w:val="21"/>
        </w:rPr>
        <w:sectPr w:rsidR="007B694B">
          <w:headerReference w:type="even" r:id="rId16"/>
          <w:headerReference w:type="default" r:id="rId17"/>
          <w:footerReference w:type="even" r:id="rId18"/>
          <w:footerReference w:type="default" r:id="rId19"/>
          <w:headerReference w:type="first" r:id="rId20"/>
          <w:footerReference w:type="first" r:id="rId21"/>
          <w:pgSz w:w="11906" w:h="16838"/>
          <w:pgMar w:top="1440" w:right="1800" w:bottom="1440" w:left="1800" w:header="851" w:footer="992" w:gutter="0"/>
          <w:cols w:space="720"/>
          <w:docGrid w:type="lines" w:linePitch="326"/>
        </w:sectPr>
      </w:pPr>
    </w:p>
    <w:p w14:paraId="2F87BB78" w14:textId="77777777" w:rsidR="007B694B" w:rsidRDefault="00FA3D63">
      <w:pPr>
        <w:pStyle w:val="1"/>
        <w:spacing w:before="120" w:after="120" w:line="360" w:lineRule="auto"/>
        <w:ind w:firstLineChars="0" w:firstLine="0"/>
        <w:jc w:val="center"/>
        <w:rPr>
          <w:rFonts w:eastAsiaTheme="minorEastAsia"/>
          <w:sz w:val="24"/>
        </w:rPr>
      </w:pPr>
      <w:bookmarkStart w:id="5" w:name="_Toc502302229"/>
      <w:bookmarkStart w:id="6" w:name="_Toc17662"/>
      <w:bookmarkStart w:id="7" w:name="_Toc12141"/>
      <w:bookmarkStart w:id="8" w:name="_Toc14689"/>
      <w:bookmarkStart w:id="9" w:name="_Toc29724"/>
      <w:bookmarkStart w:id="10" w:name="_Toc15075"/>
      <w:bookmarkStart w:id="11" w:name="_Toc23748"/>
      <w:bookmarkStart w:id="12" w:name="_Toc13315"/>
      <w:bookmarkStart w:id="13" w:name="_Toc23322"/>
      <w:bookmarkStart w:id="14" w:name="_Toc42786137"/>
      <w:bookmarkStart w:id="15" w:name="_Toc27188"/>
      <w:bookmarkStart w:id="16" w:name="_Toc29789"/>
      <w:bookmarkStart w:id="17" w:name="_Toc11247"/>
      <w:bookmarkStart w:id="18" w:name="_Toc22832"/>
      <w:bookmarkStart w:id="19" w:name="_Toc25342"/>
      <w:bookmarkStart w:id="20" w:name="_Toc13135128"/>
      <w:bookmarkStart w:id="21" w:name="_Toc4195"/>
      <w:bookmarkStart w:id="22" w:name="_Toc166778489"/>
      <w:bookmarkStart w:id="23" w:name="_Toc25117"/>
      <w:bookmarkStart w:id="24" w:name="_Toc16452"/>
      <w:r>
        <w:rPr>
          <w:rFonts w:eastAsiaTheme="minorEastAsia" w:hint="eastAsia"/>
          <w:bCs/>
          <w:sz w:val="24"/>
          <w:lang w:val="en"/>
        </w:rPr>
        <w:lastRenderedPageBreak/>
        <w:t xml:space="preserve">List of </w:t>
      </w:r>
      <w:r>
        <w:rPr>
          <w:rFonts w:eastAsiaTheme="minorEastAsia"/>
          <w:bCs/>
          <w:sz w:val="24"/>
          <w:lang w:val="en"/>
        </w:rPr>
        <w:t>Abbreviations</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tbl>
      <w:tblPr>
        <w:tblW w:w="8286" w:type="dxa"/>
        <w:tblBorders>
          <w:top w:val="single" w:sz="12" w:space="0" w:color="000000"/>
          <w:bottom w:val="single" w:sz="12" w:space="0" w:color="000000"/>
          <w:insideH w:val="single" w:sz="6" w:space="0" w:color="000000"/>
        </w:tblBorders>
        <w:tblLayout w:type="fixed"/>
        <w:tblLook w:val="04A0" w:firstRow="1" w:lastRow="0" w:firstColumn="1" w:lastColumn="0" w:noHBand="0" w:noVBand="1"/>
      </w:tblPr>
      <w:tblGrid>
        <w:gridCol w:w="2046"/>
        <w:gridCol w:w="6240"/>
      </w:tblGrid>
      <w:tr w:rsidR="007B694B" w14:paraId="4703CB5D" w14:textId="77777777">
        <w:tc>
          <w:tcPr>
            <w:tcW w:w="2046" w:type="dxa"/>
            <w:tcBorders>
              <w:bottom w:val="single" w:sz="12" w:space="0" w:color="000000"/>
            </w:tcBorders>
          </w:tcPr>
          <w:p w14:paraId="052FB680" w14:textId="77777777" w:rsidR="007B694B" w:rsidRDefault="00FA3D63">
            <w:pPr>
              <w:spacing w:line="240" w:lineRule="auto"/>
              <w:ind w:firstLineChars="0" w:firstLine="0"/>
              <w:rPr>
                <w:rFonts w:eastAsiaTheme="minorEastAsia"/>
                <w:b/>
                <w:bCs/>
                <w:sz w:val="21"/>
                <w:szCs w:val="21"/>
              </w:rPr>
            </w:pPr>
            <w:r>
              <w:rPr>
                <w:rFonts w:eastAsiaTheme="minorEastAsia"/>
                <w:b/>
                <w:bCs/>
                <w:sz w:val="21"/>
                <w:szCs w:val="21"/>
                <w:lang w:val="en"/>
              </w:rPr>
              <w:t>Abbreviation and Terminology</w:t>
            </w:r>
          </w:p>
        </w:tc>
        <w:tc>
          <w:tcPr>
            <w:tcW w:w="6240" w:type="dxa"/>
            <w:tcBorders>
              <w:bottom w:val="single" w:sz="12" w:space="0" w:color="000000"/>
            </w:tcBorders>
            <w:vAlign w:val="center"/>
          </w:tcPr>
          <w:p w14:paraId="1279000E" w14:textId="77777777" w:rsidR="007B694B" w:rsidRDefault="00FA3D63">
            <w:pPr>
              <w:spacing w:line="240" w:lineRule="auto"/>
              <w:ind w:firstLineChars="0" w:firstLine="0"/>
              <w:rPr>
                <w:rFonts w:eastAsiaTheme="minorEastAsia"/>
                <w:b/>
                <w:bCs/>
                <w:sz w:val="21"/>
                <w:szCs w:val="21"/>
              </w:rPr>
            </w:pPr>
            <w:r>
              <w:rPr>
                <w:rFonts w:eastAsiaTheme="minorEastAsia"/>
                <w:b/>
                <w:bCs/>
                <w:sz w:val="21"/>
                <w:szCs w:val="21"/>
                <w:lang w:val="en"/>
              </w:rPr>
              <w:t>Interpretation</w:t>
            </w:r>
          </w:p>
        </w:tc>
      </w:tr>
      <w:tr w:rsidR="007B694B" w14:paraId="56FBB73E" w14:textId="77777777">
        <w:trPr>
          <w:trHeight w:val="333"/>
        </w:trPr>
        <w:tc>
          <w:tcPr>
            <w:tcW w:w="2046" w:type="dxa"/>
            <w:tcBorders>
              <w:top w:val="single" w:sz="12" w:space="0" w:color="000000"/>
            </w:tcBorders>
          </w:tcPr>
          <w:p w14:paraId="779D840D" w14:textId="77777777" w:rsidR="007B694B" w:rsidRDefault="00FA3D63">
            <w:pPr>
              <w:spacing w:line="240" w:lineRule="auto"/>
              <w:ind w:firstLineChars="0" w:firstLine="0"/>
              <w:jc w:val="left"/>
              <w:rPr>
                <w:rFonts w:eastAsiaTheme="minorEastAsia"/>
                <w:sz w:val="21"/>
                <w:szCs w:val="21"/>
              </w:rPr>
            </w:pPr>
            <w:r>
              <w:rPr>
                <w:rFonts w:eastAsiaTheme="minorEastAsia"/>
                <w:kern w:val="0"/>
                <w:sz w:val="21"/>
                <w:szCs w:val="21"/>
              </w:rPr>
              <w:t>aCRF</w:t>
            </w:r>
          </w:p>
        </w:tc>
        <w:tc>
          <w:tcPr>
            <w:tcW w:w="6240" w:type="dxa"/>
            <w:tcBorders>
              <w:top w:val="single" w:sz="12" w:space="0" w:color="000000"/>
            </w:tcBorders>
            <w:vAlign w:val="center"/>
          </w:tcPr>
          <w:p w14:paraId="70DFDBAF" w14:textId="77777777" w:rsidR="007B694B" w:rsidRDefault="00FA3D63">
            <w:pPr>
              <w:spacing w:line="240" w:lineRule="auto"/>
              <w:ind w:firstLineChars="0" w:firstLine="0"/>
              <w:rPr>
                <w:rFonts w:eastAsiaTheme="minorEastAsia"/>
                <w:sz w:val="21"/>
                <w:szCs w:val="21"/>
              </w:rPr>
            </w:pPr>
            <w:r>
              <w:rPr>
                <w:rFonts w:eastAsiaTheme="minorEastAsia"/>
                <w:kern w:val="0"/>
                <w:sz w:val="21"/>
                <w:szCs w:val="21"/>
                <w:lang w:val="en"/>
              </w:rPr>
              <w:t>Annotated Case Report Form</w:t>
            </w:r>
          </w:p>
        </w:tc>
      </w:tr>
      <w:tr w:rsidR="007B694B" w14:paraId="787DB9ED" w14:textId="77777777">
        <w:trPr>
          <w:trHeight w:val="90"/>
        </w:trPr>
        <w:tc>
          <w:tcPr>
            <w:tcW w:w="2046" w:type="dxa"/>
            <w:vAlign w:val="bottom"/>
          </w:tcPr>
          <w:p w14:paraId="11B1AA4E"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AE</w:t>
            </w:r>
          </w:p>
        </w:tc>
        <w:tc>
          <w:tcPr>
            <w:tcW w:w="6240" w:type="dxa"/>
            <w:vAlign w:val="center"/>
          </w:tcPr>
          <w:p w14:paraId="67DF3193"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Adverse Event</w:t>
            </w:r>
          </w:p>
        </w:tc>
      </w:tr>
      <w:tr w:rsidR="007B694B" w14:paraId="6862B22F" w14:textId="77777777">
        <w:trPr>
          <w:trHeight w:val="90"/>
        </w:trPr>
        <w:tc>
          <w:tcPr>
            <w:tcW w:w="2046" w:type="dxa"/>
            <w:vAlign w:val="bottom"/>
          </w:tcPr>
          <w:p w14:paraId="0A52BE06"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ALB</w:t>
            </w:r>
          </w:p>
        </w:tc>
        <w:tc>
          <w:tcPr>
            <w:tcW w:w="6240" w:type="dxa"/>
            <w:vAlign w:val="center"/>
          </w:tcPr>
          <w:p w14:paraId="2350A8A6"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Albumin</w:t>
            </w:r>
          </w:p>
        </w:tc>
      </w:tr>
      <w:tr w:rsidR="007B694B" w14:paraId="09C83323" w14:textId="77777777">
        <w:trPr>
          <w:trHeight w:val="90"/>
        </w:trPr>
        <w:tc>
          <w:tcPr>
            <w:tcW w:w="2046" w:type="dxa"/>
            <w:vAlign w:val="bottom"/>
          </w:tcPr>
          <w:p w14:paraId="2D5A92A9"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ALP</w:t>
            </w:r>
          </w:p>
        </w:tc>
        <w:tc>
          <w:tcPr>
            <w:tcW w:w="6240" w:type="dxa"/>
            <w:vAlign w:val="center"/>
          </w:tcPr>
          <w:p w14:paraId="06B93238"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Alkaline phosphatase</w:t>
            </w:r>
          </w:p>
        </w:tc>
      </w:tr>
      <w:tr w:rsidR="007B694B" w14:paraId="0C2B2CF7" w14:textId="77777777">
        <w:tc>
          <w:tcPr>
            <w:tcW w:w="2046" w:type="dxa"/>
            <w:vAlign w:val="bottom"/>
          </w:tcPr>
          <w:p w14:paraId="605E804F"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ALT</w:t>
            </w:r>
          </w:p>
        </w:tc>
        <w:tc>
          <w:tcPr>
            <w:tcW w:w="6240" w:type="dxa"/>
            <w:vAlign w:val="center"/>
          </w:tcPr>
          <w:p w14:paraId="246D3230"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Alanine aminotransferase</w:t>
            </w:r>
          </w:p>
        </w:tc>
      </w:tr>
      <w:tr w:rsidR="007B694B" w14:paraId="2412F7A2" w14:textId="77777777">
        <w:tc>
          <w:tcPr>
            <w:tcW w:w="2046" w:type="dxa"/>
            <w:vAlign w:val="bottom"/>
          </w:tcPr>
          <w:p w14:paraId="6F68A4D1"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ANC</w:t>
            </w:r>
          </w:p>
        </w:tc>
        <w:tc>
          <w:tcPr>
            <w:tcW w:w="6240" w:type="dxa"/>
            <w:vAlign w:val="center"/>
          </w:tcPr>
          <w:p w14:paraId="1C87E2C2"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Absolute neutrophil count</w:t>
            </w:r>
          </w:p>
        </w:tc>
      </w:tr>
      <w:tr w:rsidR="007B694B" w14:paraId="61D13B70" w14:textId="77777777">
        <w:tc>
          <w:tcPr>
            <w:tcW w:w="2046" w:type="dxa"/>
            <w:vAlign w:val="bottom"/>
          </w:tcPr>
          <w:p w14:paraId="06B2BC73"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APTT</w:t>
            </w:r>
          </w:p>
        </w:tc>
        <w:tc>
          <w:tcPr>
            <w:tcW w:w="6240" w:type="dxa"/>
            <w:vAlign w:val="center"/>
          </w:tcPr>
          <w:p w14:paraId="11F43CE8"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Activated partial thromboplastin time</w:t>
            </w:r>
          </w:p>
        </w:tc>
      </w:tr>
      <w:tr w:rsidR="007B694B" w14:paraId="3F0257E2" w14:textId="77777777">
        <w:tc>
          <w:tcPr>
            <w:tcW w:w="2046" w:type="dxa"/>
            <w:vAlign w:val="bottom"/>
          </w:tcPr>
          <w:p w14:paraId="32E22981"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AST</w:t>
            </w:r>
          </w:p>
        </w:tc>
        <w:tc>
          <w:tcPr>
            <w:tcW w:w="6240" w:type="dxa"/>
            <w:vAlign w:val="center"/>
          </w:tcPr>
          <w:p w14:paraId="295F1055"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Aspartate aminotransferase</w:t>
            </w:r>
          </w:p>
        </w:tc>
      </w:tr>
      <w:tr w:rsidR="007B694B" w14:paraId="2E1AF50C" w14:textId="77777777">
        <w:tc>
          <w:tcPr>
            <w:tcW w:w="2046" w:type="dxa"/>
            <w:vAlign w:val="bottom"/>
          </w:tcPr>
          <w:p w14:paraId="57F24C1F"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AUC</w:t>
            </w:r>
          </w:p>
        </w:tc>
        <w:tc>
          <w:tcPr>
            <w:tcW w:w="6240" w:type="dxa"/>
            <w:vAlign w:val="center"/>
          </w:tcPr>
          <w:p w14:paraId="055F24FF"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Area under the curve</w:t>
            </w:r>
          </w:p>
        </w:tc>
      </w:tr>
      <w:tr w:rsidR="007B694B" w14:paraId="120FF1A3" w14:textId="77777777">
        <w:tc>
          <w:tcPr>
            <w:tcW w:w="2046" w:type="dxa"/>
            <w:vAlign w:val="bottom"/>
          </w:tcPr>
          <w:p w14:paraId="5B379FDB"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AUC</w:t>
            </w:r>
            <w:r>
              <w:rPr>
                <w:rFonts w:eastAsiaTheme="minorEastAsia"/>
                <w:sz w:val="21"/>
                <w:szCs w:val="21"/>
                <w:vertAlign w:val="subscript"/>
              </w:rPr>
              <w:t>0-T</w:t>
            </w:r>
          </w:p>
        </w:tc>
        <w:tc>
          <w:tcPr>
            <w:tcW w:w="6240" w:type="dxa"/>
            <w:vAlign w:val="center"/>
          </w:tcPr>
          <w:p w14:paraId="7FFC6DDF"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Area under the plasma concentration-time curve from time 0 (predose) to the time of last quantifiable concentration (T</w:t>
            </w:r>
            <w:r>
              <w:rPr>
                <w:rFonts w:eastAsiaTheme="minorEastAsia"/>
                <w:sz w:val="21"/>
                <w:szCs w:val="21"/>
                <w:vertAlign w:val="subscript"/>
                <w:lang w:val="en"/>
              </w:rPr>
              <w:t>last</w:t>
            </w:r>
            <w:r>
              <w:rPr>
                <w:rFonts w:eastAsiaTheme="minorEastAsia"/>
                <w:sz w:val="21"/>
                <w:szCs w:val="21"/>
                <w:lang w:val="en"/>
              </w:rPr>
              <w:t xml:space="preserve">) </w:t>
            </w:r>
          </w:p>
        </w:tc>
      </w:tr>
      <w:tr w:rsidR="007B694B" w14:paraId="7D760047" w14:textId="77777777">
        <w:tc>
          <w:tcPr>
            <w:tcW w:w="2046" w:type="dxa"/>
            <w:vAlign w:val="bottom"/>
          </w:tcPr>
          <w:p w14:paraId="08B5A3CE"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AUC</w:t>
            </w:r>
            <w:r>
              <w:rPr>
                <w:rFonts w:eastAsiaTheme="minorEastAsia"/>
                <w:sz w:val="21"/>
                <w:szCs w:val="21"/>
                <w:vertAlign w:val="subscript"/>
              </w:rPr>
              <w:t>0-∞</w:t>
            </w:r>
          </w:p>
        </w:tc>
        <w:tc>
          <w:tcPr>
            <w:tcW w:w="6240" w:type="dxa"/>
            <w:vAlign w:val="center"/>
          </w:tcPr>
          <w:p w14:paraId="3B59C20B"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Area under the plasma concentration-time curve from time 0 (predose) extrapolated to infinity</w:t>
            </w:r>
          </w:p>
        </w:tc>
      </w:tr>
      <w:tr w:rsidR="007B694B" w14:paraId="03AF3E39" w14:textId="77777777">
        <w:tc>
          <w:tcPr>
            <w:tcW w:w="2046" w:type="dxa"/>
            <w:vAlign w:val="bottom"/>
          </w:tcPr>
          <w:p w14:paraId="32F58D4B"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BIL</w:t>
            </w:r>
          </w:p>
        </w:tc>
        <w:tc>
          <w:tcPr>
            <w:tcW w:w="6240" w:type="dxa"/>
            <w:vAlign w:val="center"/>
          </w:tcPr>
          <w:p w14:paraId="113A467F"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Bilirubin</w:t>
            </w:r>
          </w:p>
        </w:tc>
      </w:tr>
      <w:tr w:rsidR="007B694B" w14:paraId="747CDB6D" w14:textId="77777777">
        <w:tc>
          <w:tcPr>
            <w:tcW w:w="2046" w:type="dxa"/>
            <w:vAlign w:val="bottom"/>
          </w:tcPr>
          <w:p w14:paraId="74F2BA24"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BCL-2</w:t>
            </w:r>
          </w:p>
        </w:tc>
        <w:tc>
          <w:tcPr>
            <w:tcW w:w="6240" w:type="dxa"/>
            <w:vAlign w:val="center"/>
          </w:tcPr>
          <w:p w14:paraId="1EDBE214"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B-cell lymphoma/leukemia-2 gene/protein</w:t>
            </w:r>
          </w:p>
        </w:tc>
      </w:tr>
      <w:tr w:rsidR="007B694B" w14:paraId="4B9ED2DF" w14:textId="77777777">
        <w:tc>
          <w:tcPr>
            <w:tcW w:w="2046" w:type="dxa"/>
            <w:vAlign w:val="bottom"/>
          </w:tcPr>
          <w:p w14:paraId="74FACD58"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BTK</w:t>
            </w:r>
          </w:p>
        </w:tc>
        <w:tc>
          <w:tcPr>
            <w:tcW w:w="6240" w:type="dxa"/>
            <w:vAlign w:val="center"/>
          </w:tcPr>
          <w:p w14:paraId="54A4A6C6"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Bruton's tyrosine kinase</w:t>
            </w:r>
          </w:p>
        </w:tc>
      </w:tr>
      <w:tr w:rsidR="007B694B" w14:paraId="05848405" w14:textId="77777777">
        <w:tc>
          <w:tcPr>
            <w:tcW w:w="2046" w:type="dxa"/>
            <w:vAlign w:val="bottom"/>
          </w:tcPr>
          <w:p w14:paraId="270C7FCB"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CD20</w:t>
            </w:r>
          </w:p>
        </w:tc>
        <w:tc>
          <w:tcPr>
            <w:tcW w:w="6240" w:type="dxa"/>
            <w:vAlign w:val="center"/>
          </w:tcPr>
          <w:p w14:paraId="258F4CDD"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Cluster of differentiation 20</w:t>
            </w:r>
          </w:p>
        </w:tc>
      </w:tr>
      <w:tr w:rsidR="007B694B" w14:paraId="56C5C4A1" w14:textId="77777777">
        <w:tc>
          <w:tcPr>
            <w:tcW w:w="2046" w:type="dxa"/>
            <w:vAlign w:val="bottom"/>
          </w:tcPr>
          <w:p w14:paraId="47C95D1A"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CL</w:t>
            </w:r>
          </w:p>
        </w:tc>
        <w:tc>
          <w:tcPr>
            <w:tcW w:w="6240" w:type="dxa"/>
            <w:vAlign w:val="center"/>
          </w:tcPr>
          <w:p w14:paraId="13058B82"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Plasma clearance</w:t>
            </w:r>
          </w:p>
        </w:tc>
      </w:tr>
      <w:tr w:rsidR="007B694B" w14:paraId="04521E3E" w14:textId="77777777">
        <w:tc>
          <w:tcPr>
            <w:tcW w:w="2046" w:type="dxa"/>
            <w:vAlign w:val="bottom"/>
          </w:tcPr>
          <w:p w14:paraId="7C153C7C"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CI</w:t>
            </w:r>
          </w:p>
        </w:tc>
        <w:tc>
          <w:tcPr>
            <w:tcW w:w="6240" w:type="dxa"/>
            <w:vAlign w:val="center"/>
          </w:tcPr>
          <w:p w14:paraId="55BE65BE"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Confidence interval</w:t>
            </w:r>
          </w:p>
        </w:tc>
      </w:tr>
      <w:tr w:rsidR="007B694B" w14:paraId="12E13E4B" w14:textId="77777777">
        <w:tc>
          <w:tcPr>
            <w:tcW w:w="2046" w:type="dxa"/>
            <w:vAlign w:val="bottom"/>
          </w:tcPr>
          <w:p w14:paraId="5D5ED96F"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Cr</w:t>
            </w:r>
          </w:p>
        </w:tc>
        <w:tc>
          <w:tcPr>
            <w:tcW w:w="6240" w:type="dxa"/>
            <w:vAlign w:val="center"/>
          </w:tcPr>
          <w:p w14:paraId="1AC857E9"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Creatinine</w:t>
            </w:r>
          </w:p>
        </w:tc>
      </w:tr>
      <w:tr w:rsidR="007B694B" w14:paraId="15522F33" w14:textId="77777777">
        <w:tc>
          <w:tcPr>
            <w:tcW w:w="2046" w:type="dxa"/>
            <w:vAlign w:val="bottom"/>
          </w:tcPr>
          <w:p w14:paraId="661F8302"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CR</w:t>
            </w:r>
          </w:p>
        </w:tc>
        <w:tc>
          <w:tcPr>
            <w:tcW w:w="6240" w:type="dxa"/>
            <w:vAlign w:val="center"/>
          </w:tcPr>
          <w:p w14:paraId="61F1D3AB"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Complete response</w:t>
            </w:r>
          </w:p>
        </w:tc>
      </w:tr>
      <w:tr w:rsidR="007B694B" w14:paraId="0FED96EF" w14:textId="77777777">
        <w:tc>
          <w:tcPr>
            <w:tcW w:w="2046" w:type="dxa"/>
            <w:vAlign w:val="bottom"/>
          </w:tcPr>
          <w:p w14:paraId="0CE97678"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CRF</w:t>
            </w:r>
          </w:p>
        </w:tc>
        <w:tc>
          <w:tcPr>
            <w:tcW w:w="6240" w:type="dxa"/>
            <w:vAlign w:val="center"/>
          </w:tcPr>
          <w:p w14:paraId="7372A33F"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Case Report Form</w:t>
            </w:r>
          </w:p>
        </w:tc>
      </w:tr>
      <w:tr w:rsidR="007B694B" w14:paraId="59619165" w14:textId="77777777">
        <w:tc>
          <w:tcPr>
            <w:tcW w:w="2046" w:type="dxa"/>
            <w:vAlign w:val="bottom"/>
          </w:tcPr>
          <w:p w14:paraId="28C409CB"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CRC</w:t>
            </w:r>
          </w:p>
        </w:tc>
        <w:tc>
          <w:tcPr>
            <w:tcW w:w="6240" w:type="dxa"/>
            <w:vAlign w:val="center"/>
          </w:tcPr>
          <w:p w14:paraId="03B888B7" w14:textId="77777777" w:rsidR="007B694B" w:rsidRDefault="00FA3D63">
            <w:pPr>
              <w:spacing w:line="240" w:lineRule="auto"/>
              <w:ind w:firstLineChars="0" w:firstLine="0"/>
              <w:rPr>
                <w:rFonts w:eastAsiaTheme="minorEastAsia"/>
                <w:sz w:val="21"/>
                <w:szCs w:val="21"/>
              </w:rPr>
            </w:pPr>
            <w:r>
              <w:rPr>
                <w:rFonts w:eastAsiaTheme="minorEastAsia"/>
                <w:kern w:val="0"/>
                <w:sz w:val="21"/>
                <w:szCs w:val="21"/>
                <w:lang w:val="en"/>
              </w:rPr>
              <w:t>Clinical Research Coordinator</w:t>
            </w:r>
          </w:p>
        </w:tc>
      </w:tr>
      <w:tr w:rsidR="007B694B" w14:paraId="71CAC4EE" w14:textId="77777777">
        <w:tc>
          <w:tcPr>
            <w:tcW w:w="2046" w:type="dxa"/>
            <w:vAlign w:val="bottom"/>
          </w:tcPr>
          <w:p w14:paraId="0F13C362"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CRO</w:t>
            </w:r>
          </w:p>
        </w:tc>
        <w:tc>
          <w:tcPr>
            <w:tcW w:w="6240" w:type="dxa"/>
            <w:vAlign w:val="center"/>
          </w:tcPr>
          <w:p w14:paraId="043B4B77"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Contract Research Organization</w:t>
            </w:r>
          </w:p>
        </w:tc>
      </w:tr>
      <w:tr w:rsidR="007B694B" w14:paraId="1752D282" w14:textId="77777777">
        <w:tc>
          <w:tcPr>
            <w:tcW w:w="2046" w:type="dxa"/>
            <w:vAlign w:val="bottom"/>
          </w:tcPr>
          <w:p w14:paraId="0AF1E137"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CT</w:t>
            </w:r>
          </w:p>
        </w:tc>
        <w:tc>
          <w:tcPr>
            <w:tcW w:w="6240" w:type="dxa"/>
            <w:vAlign w:val="center"/>
          </w:tcPr>
          <w:p w14:paraId="7C59AD1B"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Computed tomography</w:t>
            </w:r>
          </w:p>
        </w:tc>
      </w:tr>
      <w:tr w:rsidR="007B694B" w14:paraId="448DAA93" w14:textId="77777777">
        <w:tc>
          <w:tcPr>
            <w:tcW w:w="2046" w:type="dxa"/>
            <w:vAlign w:val="bottom"/>
          </w:tcPr>
          <w:p w14:paraId="5F6275B4"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CTC</w:t>
            </w:r>
          </w:p>
        </w:tc>
        <w:tc>
          <w:tcPr>
            <w:tcW w:w="6240" w:type="dxa"/>
            <w:vAlign w:val="center"/>
          </w:tcPr>
          <w:p w14:paraId="5F4A683C"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Common toxicity criteria</w:t>
            </w:r>
          </w:p>
        </w:tc>
      </w:tr>
      <w:tr w:rsidR="007B694B" w14:paraId="6A876F63" w14:textId="77777777">
        <w:tc>
          <w:tcPr>
            <w:tcW w:w="2046" w:type="dxa"/>
            <w:vAlign w:val="bottom"/>
          </w:tcPr>
          <w:p w14:paraId="09D5AF02"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CYP3A</w:t>
            </w:r>
          </w:p>
        </w:tc>
        <w:tc>
          <w:tcPr>
            <w:tcW w:w="6240" w:type="dxa"/>
            <w:vAlign w:val="center"/>
          </w:tcPr>
          <w:p w14:paraId="65A79EE4"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Cytochrome P450 superfamily 3A</w:t>
            </w:r>
          </w:p>
        </w:tc>
      </w:tr>
      <w:tr w:rsidR="007B694B" w14:paraId="74E0A5B6" w14:textId="77777777">
        <w:tc>
          <w:tcPr>
            <w:tcW w:w="2046" w:type="dxa"/>
            <w:vAlign w:val="bottom"/>
          </w:tcPr>
          <w:p w14:paraId="68C90BA5"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R/R MCL</w:t>
            </w:r>
          </w:p>
        </w:tc>
        <w:tc>
          <w:tcPr>
            <w:tcW w:w="6240" w:type="dxa"/>
            <w:vAlign w:val="center"/>
          </w:tcPr>
          <w:p w14:paraId="03D09B40"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Relapsed or refractory mantle cell lymphoma</w:t>
            </w:r>
          </w:p>
        </w:tc>
      </w:tr>
      <w:tr w:rsidR="007B694B" w14:paraId="12AF6C6C" w14:textId="77777777">
        <w:tc>
          <w:tcPr>
            <w:tcW w:w="2046" w:type="dxa"/>
            <w:vAlign w:val="bottom"/>
          </w:tcPr>
          <w:p w14:paraId="6942318C"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DLT</w:t>
            </w:r>
          </w:p>
        </w:tc>
        <w:tc>
          <w:tcPr>
            <w:tcW w:w="6240" w:type="dxa"/>
            <w:vAlign w:val="center"/>
          </w:tcPr>
          <w:p w14:paraId="2B73C092"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Dose-limiting toxicity</w:t>
            </w:r>
          </w:p>
        </w:tc>
      </w:tr>
      <w:tr w:rsidR="007B694B" w14:paraId="2284F2DD" w14:textId="77777777">
        <w:tc>
          <w:tcPr>
            <w:tcW w:w="2046" w:type="dxa"/>
            <w:vAlign w:val="center"/>
          </w:tcPr>
          <w:p w14:paraId="6EDF145E" w14:textId="77777777" w:rsidR="007B694B" w:rsidRDefault="00FA3D63">
            <w:pPr>
              <w:spacing w:line="240" w:lineRule="auto"/>
              <w:ind w:firstLineChars="0" w:firstLine="0"/>
              <w:jc w:val="left"/>
              <w:rPr>
                <w:rFonts w:eastAsiaTheme="minorEastAsia"/>
                <w:sz w:val="21"/>
                <w:szCs w:val="21"/>
              </w:rPr>
            </w:pPr>
            <w:r>
              <w:rPr>
                <w:rFonts w:eastAsiaTheme="minorEastAsia"/>
                <w:kern w:val="0"/>
                <w:sz w:val="21"/>
                <w:szCs w:val="21"/>
              </w:rPr>
              <w:t>DMP</w:t>
            </w:r>
          </w:p>
        </w:tc>
        <w:tc>
          <w:tcPr>
            <w:tcW w:w="6240" w:type="dxa"/>
            <w:vAlign w:val="center"/>
          </w:tcPr>
          <w:p w14:paraId="7F1D4FA2" w14:textId="77777777" w:rsidR="007B694B" w:rsidRDefault="00FA3D63">
            <w:pPr>
              <w:spacing w:line="240" w:lineRule="auto"/>
              <w:ind w:firstLineChars="0" w:firstLine="0"/>
              <w:rPr>
                <w:rFonts w:eastAsiaTheme="minorEastAsia"/>
                <w:sz w:val="21"/>
                <w:szCs w:val="21"/>
              </w:rPr>
            </w:pPr>
            <w:r>
              <w:rPr>
                <w:rFonts w:eastAsiaTheme="minorEastAsia"/>
                <w:kern w:val="0"/>
                <w:sz w:val="21"/>
                <w:szCs w:val="21"/>
                <w:lang w:val="en"/>
              </w:rPr>
              <w:t>Data management plan</w:t>
            </w:r>
          </w:p>
        </w:tc>
      </w:tr>
      <w:tr w:rsidR="007B694B" w14:paraId="5953644C" w14:textId="77777777">
        <w:tc>
          <w:tcPr>
            <w:tcW w:w="2046" w:type="dxa"/>
            <w:vAlign w:val="bottom"/>
          </w:tcPr>
          <w:p w14:paraId="6165C93F"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DMR</w:t>
            </w:r>
          </w:p>
        </w:tc>
        <w:tc>
          <w:tcPr>
            <w:tcW w:w="6240" w:type="dxa"/>
            <w:vAlign w:val="center"/>
          </w:tcPr>
          <w:p w14:paraId="18E6623C"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Data management report</w:t>
            </w:r>
          </w:p>
        </w:tc>
      </w:tr>
      <w:tr w:rsidR="007B694B" w14:paraId="47DF07C4" w14:textId="77777777">
        <w:tc>
          <w:tcPr>
            <w:tcW w:w="2046" w:type="dxa"/>
            <w:vAlign w:val="bottom"/>
          </w:tcPr>
          <w:p w14:paraId="6F3BA2E7"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DOR</w:t>
            </w:r>
          </w:p>
        </w:tc>
        <w:tc>
          <w:tcPr>
            <w:tcW w:w="6240" w:type="dxa"/>
            <w:vAlign w:val="center"/>
          </w:tcPr>
          <w:p w14:paraId="5DE57C51"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Duration of response</w:t>
            </w:r>
          </w:p>
        </w:tc>
      </w:tr>
      <w:tr w:rsidR="007B694B" w14:paraId="0DDB45E0" w14:textId="77777777">
        <w:tc>
          <w:tcPr>
            <w:tcW w:w="2046" w:type="dxa"/>
            <w:vAlign w:val="bottom"/>
          </w:tcPr>
          <w:p w14:paraId="5239C9F6"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EC</w:t>
            </w:r>
          </w:p>
        </w:tc>
        <w:tc>
          <w:tcPr>
            <w:tcW w:w="6240" w:type="dxa"/>
            <w:vAlign w:val="center"/>
          </w:tcPr>
          <w:p w14:paraId="0E05C174"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Edit check</w:t>
            </w:r>
          </w:p>
        </w:tc>
      </w:tr>
      <w:tr w:rsidR="007B694B" w14:paraId="4AD72CCC" w14:textId="77777777">
        <w:tc>
          <w:tcPr>
            <w:tcW w:w="2046" w:type="dxa"/>
            <w:vAlign w:val="bottom"/>
          </w:tcPr>
          <w:p w14:paraId="301467D6"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ECG</w:t>
            </w:r>
          </w:p>
        </w:tc>
        <w:tc>
          <w:tcPr>
            <w:tcW w:w="6240" w:type="dxa"/>
            <w:vAlign w:val="center"/>
          </w:tcPr>
          <w:p w14:paraId="19E03ED5"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Electrocardiogram</w:t>
            </w:r>
          </w:p>
        </w:tc>
      </w:tr>
      <w:tr w:rsidR="007B694B" w14:paraId="6346415E" w14:textId="77777777">
        <w:tc>
          <w:tcPr>
            <w:tcW w:w="2046" w:type="dxa"/>
            <w:vAlign w:val="bottom"/>
          </w:tcPr>
          <w:p w14:paraId="3BDE6986"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ECOG</w:t>
            </w:r>
          </w:p>
        </w:tc>
        <w:tc>
          <w:tcPr>
            <w:tcW w:w="6240" w:type="dxa"/>
            <w:vAlign w:val="center"/>
          </w:tcPr>
          <w:p w14:paraId="5E83043B"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Eastern Cooperative Oncology Group</w:t>
            </w:r>
          </w:p>
        </w:tc>
      </w:tr>
      <w:tr w:rsidR="007B694B" w14:paraId="69262201" w14:textId="77777777">
        <w:tc>
          <w:tcPr>
            <w:tcW w:w="2046" w:type="dxa"/>
            <w:vAlign w:val="bottom"/>
          </w:tcPr>
          <w:p w14:paraId="1946AF9B"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eCRF</w:t>
            </w:r>
          </w:p>
        </w:tc>
        <w:tc>
          <w:tcPr>
            <w:tcW w:w="6240" w:type="dxa"/>
            <w:vAlign w:val="center"/>
          </w:tcPr>
          <w:p w14:paraId="47CB9BD5" w14:textId="77777777" w:rsidR="007B694B" w:rsidRDefault="00FA3D63">
            <w:pPr>
              <w:spacing w:line="240" w:lineRule="auto"/>
              <w:ind w:firstLineChars="0" w:firstLine="0"/>
              <w:rPr>
                <w:rFonts w:eastAsiaTheme="minorEastAsia"/>
                <w:sz w:val="21"/>
                <w:szCs w:val="21"/>
              </w:rPr>
            </w:pPr>
            <w:r>
              <w:rPr>
                <w:rFonts w:eastAsiaTheme="minorEastAsia"/>
                <w:kern w:val="0"/>
                <w:sz w:val="21"/>
                <w:szCs w:val="21"/>
                <w:lang w:val="en"/>
              </w:rPr>
              <w:t>Electronic Case Report Form</w:t>
            </w:r>
          </w:p>
        </w:tc>
      </w:tr>
      <w:tr w:rsidR="007B694B" w14:paraId="4CB90614" w14:textId="77777777">
        <w:tc>
          <w:tcPr>
            <w:tcW w:w="2046" w:type="dxa"/>
            <w:vAlign w:val="bottom"/>
          </w:tcPr>
          <w:p w14:paraId="76F36237"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EDC</w:t>
            </w:r>
          </w:p>
        </w:tc>
        <w:tc>
          <w:tcPr>
            <w:tcW w:w="6240" w:type="dxa"/>
            <w:vAlign w:val="center"/>
          </w:tcPr>
          <w:p w14:paraId="720BE0B9" w14:textId="77777777" w:rsidR="007B694B" w:rsidRDefault="00FA3D63">
            <w:pPr>
              <w:spacing w:line="240" w:lineRule="auto"/>
              <w:ind w:firstLineChars="0" w:firstLine="0"/>
              <w:rPr>
                <w:rFonts w:eastAsiaTheme="minorEastAsia"/>
                <w:kern w:val="0"/>
                <w:sz w:val="21"/>
                <w:szCs w:val="21"/>
              </w:rPr>
            </w:pPr>
            <w:r>
              <w:rPr>
                <w:rFonts w:eastAsiaTheme="minorEastAsia"/>
                <w:kern w:val="0"/>
                <w:sz w:val="21"/>
                <w:szCs w:val="21"/>
                <w:lang w:val="en"/>
              </w:rPr>
              <w:t>Electronic Data Capture System</w:t>
            </w:r>
          </w:p>
        </w:tc>
      </w:tr>
      <w:tr w:rsidR="007B694B" w14:paraId="6A8D583A" w14:textId="77777777">
        <w:tc>
          <w:tcPr>
            <w:tcW w:w="2046" w:type="dxa"/>
            <w:vAlign w:val="bottom"/>
          </w:tcPr>
          <w:p w14:paraId="712B0441"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EOT</w:t>
            </w:r>
          </w:p>
        </w:tc>
        <w:tc>
          <w:tcPr>
            <w:tcW w:w="6240" w:type="dxa"/>
            <w:vAlign w:val="center"/>
          </w:tcPr>
          <w:p w14:paraId="1A4F2D66"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End of treatment</w:t>
            </w:r>
          </w:p>
        </w:tc>
      </w:tr>
      <w:tr w:rsidR="007B694B" w14:paraId="2B956E8F" w14:textId="77777777">
        <w:tc>
          <w:tcPr>
            <w:tcW w:w="2046" w:type="dxa"/>
            <w:vAlign w:val="bottom"/>
          </w:tcPr>
          <w:p w14:paraId="4B7E8F6C"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lastRenderedPageBreak/>
              <w:t>EPO</w:t>
            </w:r>
          </w:p>
        </w:tc>
        <w:tc>
          <w:tcPr>
            <w:tcW w:w="6240" w:type="dxa"/>
            <w:vAlign w:val="center"/>
          </w:tcPr>
          <w:p w14:paraId="515100B8"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Erythropoietin</w:t>
            </w:r>
          </w:p>
        </w:tc>
      </w:tr>
      <w:tr w:rsidR="007B694B" w14:paraId="07B1E817" w14:textId="77777777">
        <w:tc>
          <w:tcPr>
            <w:tcW w:w="2046" w:type="dxa"/>
            <w:vAlign w:val="bottom"/>
          </w:tcPr>
          <w:p w14:paraId="1EBF2404"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FAS</w:t>
            </w:r>
          </w:p>
        </w:tc>
        <w:tc>
          <w:tcPr>
            <w:tcW w:w="6240" w:type="dxa"/>
            <w:vAlign w:val="center"/>
          </w:tcPr>
          <w:p w14:paraId="25D56C8B"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Full analysis set</w:t>
            </w:r>
          </w:p>
        </w:tc>
      </w:tr>
      <w:tr w:rsidR="007B694B" w14:paraId="45AA9932" w14:textId="77777777">
        <w:tc>
          <w:tcPr>
            <w:tcW w:w="2046" w:type="dxa"/>
            <w:vAlign w:val="bottom"/>
          </w:tcPr>
          <w:p w14:paraId="4F217ACB"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FIB</w:t>
            </w:r>
          </w:p>
        </w:tc>
        <w:tc>
          <w:tcPr>
            <w:tcW w:w="6240" w:type="dxa"/>
            <w:vAlign w:val="center"/>
          </w:tcPr>
          <w:p w14:paraId="52709FAD"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Fibrinogen</w:t>
            </w:r>
          </w:p>
        </w:tc>
      </w:tr>
      <w:tr w:rsidR="007B694B" w14:paraId="54D84602" w14:textId="77777777">
        <w:tc>
          <w:tcPr>
            <w:tcW w:w="2046" w:type="dxa"/>
            <w:vAlign w:val="bottom"/>
          </w:tcPr>
          <w:p w14:paraId="3CC3FBD7"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FIH</w:t>
            </w:r>
          </w:p>
        </w:tc>
        <w:tc>
          <w:tcPr>
            <w:tcW w:w="6240" w:type="dxa"/>
            <w:vAlign w:val="center"/>
          </w:tcPr>
          <w:p w14:paraId="45A1376E"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First in human</w:t>
            </w:r>
          </w:p>
        </w:tc>
      </w:tr>
      <w:tr w:rsidR="007B694B" w14:paraId="5790DA68" w14:textId="77777777">
        <w:tc>
          <w:tcPr>
            <w:tcW w:w="2046" w:type="dxa"/>
            <w:vAlign w:val="bottom"/>
          </w:tcPr>
          <w:p w14:paraId="0802ACC5"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GCP</w:t>
            </w:r>
          </w:p>
        </w:tc>
        <w:tc>
          <w:tcPr>
            <w:tcW w:w="6240" w:type="dxa"/>
            <w:vAlign w:val="center"/>
          </w:tcPr>
          <w:p w14:paraId="69AAC693"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Good Clinical Practice</w:t>
            </w:r>
          </w:p>
        </w:tc>
      </w:tr>
      <w:tr w:rsidR="007B694B" w14:paraId="516E662C" w14:textId="77777777">
        <w:tc>
          <w:tcPr>
            <w:tcW w:w="2046" w:type="dxa"/>
            <w:vAlign w:val="bottom"/>
          </w:tcPr>
          <w:p w14:paraId="6B179BEC"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G-CSF</w:t>
            </w:r>
          </w:p>
        </w:tc>
        <w:tc>
          <w:tcPr>
            <w:tcW w:w="6240" w:type="dxa"/>
            <w:vAlign w:val="center"/>
          </w:tcPr>
          <w:p w14:paraId="03C5AC44"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Granulocyte colony stimulating factor</w:t>
            </w:r>
          </w:p>
        </w:tc>
      </w:tr>
      <w:tr w:rsidR="007B694B" w14:paraId="1E3C1CB9" w14:textId="77777777">
        <w:tc>
          <w:tcPr>
            <w:tcW w:w="2046" w:type="dxa"/>
            <w:vAlign w:val="bottom"/>
          </w:tcPr>
          <w:p w14:paraId="13528C0A"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HGB</w:t>
            </w:r>
          </w:p>
        </w:tc>
        <w:tc>
          <w:tcPr>
            <w:tcW w:w="6240" w:type="dxa"/>
            <w:vAlign w:val="center"/>
          </w:tcPr>
          <w:p w14:paraId="60D31E3E"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Hemoglobin</w:t>
            </w:r>
          </w:p>
        </w:tc>
      </w:tr>
      <w:tr w:rsidR="007B694B" w14:paraId="6421D918" w14:textId="77777777">
        <w:tc>
          <w:tcPr>
            <w:tcW w:w="2046" w:type="dxa"/>
            <w:vAlign w:val="bottom"/>
          </w:tcPr>
          <w:p w14:paraId="0326A3C7"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HBcAb</w:t>
            </w:r>
          </w:p>
        </w:tc>
        <w:tc>
          <w:tcPr>
            <w:tcW w:w="6240" w:type="dxa"/>
            <w:vAlign w:val="center"/>
          </w:tcPr>
          <w:p w14:paraId="7C65B01A"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Hepatitis B core antibody</w:t>
            </w:r>
          </w:p>
        </w:tc>
      </w:tr>
      <w:tr w:rsidR="007B694B" w14:paraId="6FB97D9A" w14:textId="77777777">
        <w:tc>
          <w:tcPr>
            <w:tcW w:w="2046" w:type="dxa"/>
            <w:vAlign w:val="bottom"/>
          </w:tcPr>
          <w:p w14:paraId="01926409"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HBeAb</w:t>
            </w:r>
          </w:p>
        </w:tc>
        <w:tc>
          <w:tcPr>
            <w:tcW w:w="6240" w:type="dxa"/>
            <w:vAlign w:val="center"/>
          </w:tcPr>
          <w:p w14:paraId="6814597A"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Hepatitis B e antibody</w:t>
            </w:r>
          </w:p>
        </w:tc>
      </w:tr>
      <w:tr w:rsidR="007B694B" w14:paraId="106AB1FC" w14:textId="77777777">
        <w:tc>
          <w:tcPr>
            <w:tcW w:w="2046" w:type="dxa"/>
            <w:vAlign w:val="bottom"/>
          </w:tcPr>
          <w:p w14:paraId="3A1471E9"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HBeAg</w:t>
            </w:r>
          </w:p>
        </w:tc>
        <w:tc>
          <w:tcPr>
            <w:tcW w:w="6240" w:type="dxa"/>
            <w:vAlign w:val="center"/>
          </w:tcPr>
          <w:p w14:paraId="3D62BFF3"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Hepatitis B e antigen</w:t>
            </w:r>
          </w:p>
        </w:tc>
      </w:tr>
      <w:tr w:rsidR="007B694B" w14:paraId="7EC55C95" w14:textId="77777777">
        <w:tc>
          <w:tcPr>
            <w:tcW w:w="2046" w:type="dxa"/>
            <w:vAlign w:val="bottom"/>
          </w:tcPr>
          <w:p w14:paraId="683AC8D1"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HBsAb</w:t>
            </w:r>
          </w:p>
        </w:tc>
        <w:tc>
          <w:tcPr>
            <w:tcW w:w="6240" w:type="dxa"/>
            <w:vAlign w:val="center"/>
          </w:tcPr>
          <w:p w14:paraId="3236E393"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Hepatitis B surface antibody</w:t>
            </w:r>
          </w:p>
        </w:tc>
      </w:tr>
      <w:tr w:rsidR="007B694B" w14:paraId="5F5C90A5" w14:textId="77777777">
        <w:tc>
          <w:tcPr>
            <w:tcW w:w="2046" w:type="dxa"/>
            <w:vAlign w:val="bottom"/>
          </w:tcPr>
          <w:p w14:paraId="747DCCB1"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HBsAg</w:t>
            </w:r>
          </w:p>
        </w:tc>
        <w:tc>
          <w:tcPr>
            <w:tcW w:w="6240" w:type="dxa"/>
            <w:vAlign w:val="center"/>
          </w:tcPr>
          <w:p w14:paraId="19229937"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Hepatitis B surface antigen</w:t>
            </w:r>
          </w:p>
        </w:tc>
      </w:tr>
      <w:tr w:rsidR="007B694B" w14:paraId="0B00DF8A" w14:textId="77777777">
        <w:tc>
          <w:tcPr>
            <w:tcW w:w="2046" w:type="dxa"/>
            <w:vAlign w:val="bottom"/>
          </w:tcPr>
          <w:p w14:paraId="7D25F696"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HBV</w:t>
            </w:r>
          </w:p>
        </w:tc>
        <w:tc>
          <w:tcPr>
            <w:tcW w:w="6240" w:type="dxa"/>
            <w:vAlign w:val="center"/>
          </w:tcPr>
          <w:p w14:paraId="3471C0DE"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Hepatitis B virus</w:t>
            </w:r>
          </w:p>
        </w:tc>
      </w:tr>
      <w:tr w:rsidR="007B694B" w14:paraId="26369EE2" w14:textId="77777777">
        <w:tc>
          <w:tcPr>
            <w:tcW w:w="2046" w:type="dxa"/>
            <w:vAlign w:val="bottom"/>
          </w:tcPr>
          <w:p w14:paraId="3B8C7146"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HCL</w:t>
            </w:r>
          </w:p>
        </w:tc>
        <w:tc>
          <w:tcPr>
            <w:tcW w:w="6240" w:type="dxa"/>
            <w:vAlign w:val="center"/>
          </w:tcPr>
          <w:p w14:paraId="15E2507E"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Hairy cell leukemia</w:t>
            </w:r>
          </w:p>
        </w:tc>
      </w:tr>
      <w:tr w:rsidR="007B694B" w14:paraId="61C1D49D" w14:textId="77777777">
        <w:tc>
          <w:tcPr>
            <w:tcW w:w="2046" w:type="dxa"/>
            <w:vAlign w:val="bottom"/>
          </w:tcPr>
          <w:p w14:paraId="187A04EB"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HCT</w:t>
            </w:r>
          </w:p>
        </w:tc>
        <w:tc>
          <w:tcPr>
            <w:tcW w:w="6240" w:type="dxa"/>
            <w:vAlign w:val="center"/>
          </w:tcPr>
          <w:p w14:paraId="1C1B636C"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Hematocrit</w:t>
            </w:r>
          </w:p>
        </w:tc>
      </w:tr>
      <w:tr w:rsidR="007B694B" w14:paraId="49C95E5E" w14:textId="77777777">
        <w:tc>
          <w:tcPr>
            <w:tcW w:w="2046" w:type="dxa"/>
            <w:vAlign w:val="bottom"/>
          </w:tcPr>
          <w:p w14:paraId="64067595"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HCV</w:t>
            </w:r>
          </w:p>
        </w:tc>
        <w:tc>
          <w:tcPr>
            <w:tcW w:w="6240" w:type="dxa"/>
            <w:vAlign w:val="center"/>
          </w:tcPr>
          <w:p w14:paraId="66D9BA35"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Hepatitis C virus</w:t>
            </w:r>
          </w:p>
        </w:tc>
      </w:tr>
      <w:tr w:rsidR="007B694B" w14:paraId="2AB02084" w14:textId="77777777">
        <w:tc>
          <w:tcPr>
            <w:tcW w:w="2046" w:type="dxa"/>
            <w:vAlign w:val="bottom"/>
          </w:tcPr>
          <w:p w14:paraId="4D361131"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HIV</w:t>
            </w:r>
          </w:p>
        </w:tc>
        <w:tc>
          <w:tcPr>
            <w:tcW w:w="6240" w:type="dxa"/>
            <w:vAlign w:val="center"/>
          </w:tcPr>
          <w:p w14:paraId="2E3E64DC"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Human immunodeficiency virus</w:t>
            </w:r>
          </w:p>
        </w:tc>
      </w:tr>
      <w:tr w:rsidR="007B694B" w14:paraId="25F96238" w14:textId="77777777">
        <w:tc>
          <w:tcPr>
            <w:tcW w:w="2046" w:type="dxa"/>
            <w:vAlign w:val="bottom"/>
          </w:tcPr>
          <w:p w14:paraId="41DC4491"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HNSTD</w:t>
            </w:r>
          </w:p>
        </w:tc>
        <w:tc>
          <w:tcPr>
            <w:tcW w:w="6240" w:type="dxa"/>
            <w:vAlign w:val="center"/>
          </w:tcPr>
          <w:p w14:paraId="3A3F35A2"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Highest non-severely toxic dose</w:t>
            </w:r>
          </w:p>
        </w:tc>
      </w:tr>
      <w:tr w:rsidR="007B694B" w14:paraId="50579D7A" w14:textId="77777777">
        <w:tc>
          <w:tcPr>
            <w:tcW w:w="2046" w:type="dxa"/>
            <w:vAlign w:val="bottom"/>
          </w:tcPr>
          <w:p w14:paraId="6B39B411"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ICH</w:t>
            </w:r>
          </w:p>
        </w:tc>
        <w:tc>
          <w:tcPr>
            <w:tcW w:w="6240" w:type="dxa"/>
            <w:vAlign w:val="center"/>
          </w:tcPr>
          <w:p w14:paraId="1FBDD315"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International Conference on Harmonisation</w:t>
            </w:r>
          </w:p>
        </w:tc>
      </w:tr>
      <w:tr w:rsidR="007B694B" w14:paraId="2B13A39D" w14:textId="77777777">
        <w:tc>
          <w:tcPr>
            <w:tcW w:w="2046" w:type="dxa"/>
            <w:vAlign w:val="bottom"/>
          </w:tcPr>
          <w:p w14:paraId="4C412AC9"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IGHV</w:t>
            </w:r>
          </w:p>
        </w:tc>
        <w:tc>
          <w:tcPr>
            <w:tcW w:w="6240" w:type="dxa"/>
            <w:vAlign w:val="center"/>
          </w:tcPr>
          <w:p w14:paraId="7B133636"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Immunoglobulin heavy chain variable region gene</w:t>
            </w:r>
          </w:p>
        </w:tc>
      </w:tr>
      <w:tr w:rsidR="007B694B" w14:paraId="2641B76E" w14:textId="77777777">
        <w:tc>
          <w:tcPr>
            <w:tcW w:w="2046" w:type="dxa"/>
            <w:vAlign w:val="bottom"/>
          </w:tcPr>
          <w:p w14:paraId="2B788A63"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IPI</w:t>
            </w:r>
          </w:p>
        </w:tc>
        <w:tc>
          <w:tcPr>
            <w:tcW w:w="6240" w:type="dxa"/>
            <w:vAlign w:val="center"/>
          </w:tcPr>
          <w:p w14:paraId="4A61D553"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International Prognostic Index</w:t>
            </w:r>
          </w:p>
        </w:tc>
      </w:tr>
      <w:tr w:rsidR="007B694B" w14:paraId="5DE20438" w14:textId="77777777">
        <w:tc>
          <w:tcPr>
            <w:tcW w:w="2046" w:type="dxa"/>
            <w:vAlign w:val="bottom"/>
          </w:tcPr>
          <w:p w14:paraId="4226CE7A"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ITT</w:t>
            </w:r>
          </w:p>
        </w:tc>
        <w:tc>
          <w:tcPr>
            <w:tcW w:w="6240" w:type="dxa"/>
            <w:vAlign w:val="center"/>
          </w:tcPr>
          <w:p w14:paraId="65CBFE27"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Intent-to-treat population</w:t>
            </w:r>
          </w:p>
        </w:tc>
      </w:tr>
      <w:tr w:rsidR="007B694B" w14:paraId="5095B4B0" w14:textId="77777777">
        <w:tc>
          <w:tcPr>
            <w:tcW w:w="2046" w:type="dxa"/>
            <w:vAlign w:val="bottom"/>
          </w:tcPr>
          <w:p w14:paraId="42C8C152"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LYMPH</w:t>
            </w:r>
          </w:p>
        </w:tc>
        <w:tc>
          <w:tcPr>
            <w:tcW w:w="6240" w:type="dxa"/>
            <w:vAlign w:val="center"/>
          </w:tcPr>
          <w:p w14:paraId="2AAD2CA0"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Lymphocyte</w:t>
            </w:r>
          </w:p>
        </w:tc>
      </w:tr>
      <w:tr w:rsidR="007B694B" w14:paraId="3FA6399E" w14:textId="77777777">
        <w:tc>
          <w:tcPr>
            <w:tcW w:w="2046" w:type="dxa"/>
            <w:vAlign w:val="center"/>
          </w:tcPr>
          <w:p w14:paraId="1A41B77B" w14:textId="77777777" w:rsidR="007B694B" w:rsidRDefault="00FA3D63">
            <w:pPr>
              <w:spacing w:line="240" w:lineRule="auto"/>
              <w:ind w:firstLineChars="0" w:firstLine="0"/>
              <w:jc w:val="left"/>
              <w:rPr>
                <w:rFonts w:eastAsiaTheme="minorEastAsia"/>
                <w:kern w:val="0"/>
                <w:sz w:val="21"/>
                <w:szCs w:val="21"/>
              </w:rPr>
            </w:pPr>
            <w:r>
              <w:rPr>
                <w:rFonts w:eastAsiaTheme="minorEastAsia"/>
                <w:kern w:val="0"/>
                <w:sz w:val="21"/>
                <w:szCs w:val="21"/>
              </w:rPr>
              <w:t>MCL</w:t>
            </w:r>
          </w:p>
        </w:tc>
        <w:tc>
          <w:tcPr>
            <w:tcW w:w="6240" w:type="dxa"/>
            <w:vAlign w:val="center"/>
          </w:tcPr>
          <w:p w14:paraId="6628A09B" w14:textId="77777777" w:rsidR="007B694B" w:rsidRDefault="00FA3D63">
            <w:pPr>
              <w:spacing w:line="240" w:lineRule="auto"/>
              <w:ind w:firstLineChars="0" w:firstLine="0"/>
              <w:rPr>
                <w:rFonts w:eastAsiaTheme="minorEastAsia"/>
                <w:kern w:val="0"/>
                <w:sz w:val="21"/>
                <w:szCs w:val="21"/>
              </w:rPr>
            </w:pPr>
            <w:r>
              <w:rPr>
                <w:rFonts w:eastAsiaTheme="minorEastAsia"/>
                <w:kern w:val="0"/>
                <w:sz w:val="21"/>
                <w:szCs w:val="21"/>
                <w:lang w:val="en"/>
              </w:rPr>
              <w:t>Mantle cell lymphoma</w:t>
            </w:r>
          </w:p>
        </w:tc>
      </w:tr>
      <w:tr w:rsidR="007B694B" w14:paraId="213ECF25" w14:textId="77777777">
        <w:tc>
          <w:tcPr>
            <w:tcW w:w="2046" w:type="dxa"/>
            <w:vAlign w:val="center"/>
          </w:tcPr>
          <w:p w14:paraId="66FD3E09" w14:textId="77777777" w:rsidR="007B694B" w:rsidRDefault="00FA3D63">
            <w:pPr>
              <w:spacing w:line="240" w:lineRule="auto"/>
              <w:ind w:firstLineChars="0" w:firstLine="0"/>
              <w:jc w:val="left"/>
              <w:rPr>
                <w:rFonts w:eastAsiaTheme="minorEastAsia"/>
                <w:sz w:val="21"/>
                <w:szCs w:val="21"/>
              </w:rPr>
            </w:pPr>
            <w:r>
              <w:rPr>
                <w:rFonts w:eastAsiaTheme="minorEastAsia"/>
                <w:kern w:val="0"/>
                <w:sz w:val="21"/>
                <w:szCs w:val="21"/>
              </w:rPr>
              <w:t>MedDRA</w:t>
            </w:r>
          </w:p>
        </w:tc>
        <w:tc>
          <w:tcPr>
            <w:tcW w:w="6240" w:type="dxa"/>
            <w:vAlign w:val="center"/>
          </w:tcPr>
          <w:p w14:paraId="1C41BEBB" w14:textId="77777777" w:rsidR="007B694B" w:rsidRDefault="00FA3D63">
            <w:pPr>
              <w:spacing w:line="240" w:lineRule="auto"/>
              <w:ind w:firstLineChars="0" w:firstLine="0"/>
              <w:rPr>
                <w:rFonts w:eastAsiaTheme="minorEastAsia"/>
                <w:sz w:val="21"/>
                <w:szCs w:val="21"/>
              </w:rPr>
            </w:pPr>
            <w:r>
              <w:rPr>
                <w:rFonts w:eastAsiaTheme="minorEastAsia"/>
                <w:kern w:val="0"/>
                <w:sz w:val="21"/>
                <w:szCs w:val="21"/>
                <w:lang w:val="en"/>
              </w:rPr>
              <w:t>Medical Dictionary for Regulatory Activities</w:t>
            </w:r>
          </w:p>
        </w:tc>
      </w:tr>
      <w:tr w:rsidR="007B694B" w14:paraId="6615CB3B" w14:textId="77777777">
        <w:tc>
          <w:tcPr>
            <w:tcW w:w="2046" w:type="dxa"/>
            <w:vAlign w:val="center"/>
          </w:tcPr>
          <w:p w14:paraId="019D95A9" w14:textId="77777777" w:rsidR="007B694B" w:rsidRDefault="00FA3D63">
            <w:pPr>
              <w:spacing w:line="240" w:lineRule="auto"/>
              <w:ind w:firstLineChars="0" w:firstLine="0"/>
              <w:jc w:val="left"/>
              <w:rPr>
                <w:rFonts w:eastAsiaTheme="minorEastAsia"/>
                <w:kern w:val="0"/>
                <w:sz w:val="21"/>
                <w:szCs w:val="21"/>
              </w:rPr>
            </w:pPr>
            <w:r>
              <w:rPr>
                <w:rFonts w:eastAsiaTheme="minorEastAsia"/>
                <w:kern w:val="0"/>
                <w:sz w:val="21"/>
                <w:szCs w:val="21"/>
              </w:rPr>
              <w:t>MIPI</w:t>
            </w:r>
          </w:p>
        </w:tc>
        <w:tc>
          <w:tcPr>
            <w:tcW w:w="6240" w:type="dxa"/>
            <w:vAlign w:val="center"/>
          </w:tcPr>
          <w:p w14:paraId="1583385B" w14:textId="77777777" w:rsidR="007B694B" w:rsidRDefault="00FA3D63">
            <w:pPr>
              <w:spacing w:line="240" w:lineRule="auto"/>
              <w:ind w:firstLineChars="0" w:firstLine="0"/>
              <w:rPr>
                <w:rFonts w:eastAsiaTheme="minorEastAsia"/>
                <w:kern w:val="0"/>
                <w:sz w:val="21"/>
                <w:szCs w:val="21"/>
              </w:rPr>
            </w:pPr>
            <w:r>
              <w:rPr>
                <w:rFonts w:eastAsiaTheme="minorEastAsia"/>
                <w:kern w:val="0"/>
                <w:sz w:val="21"/>
                <w:szCs w:val="21"/>
                <w:lang w:val="en"/>
              </w:rPr>
              <w:t>Mantle cell lymphoma International Prognostic Index</w:t>
            </w:r>
          </w:p>
        </w:tc>
      </w:tr>
      <w:tr w:rsidR="007B694B" w14:paraId="1A459817" w14:textId="77777777">
        <w:tc>
          <w:tcPr>
            <w:tcW w:w="2046" w:type="dxa"/>
            <w:vAlign w:val="bottom"/>
          </w:tcPr>
          <w:p w14:paraId="6D228969"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MRI</w:t>
            </w:r>
          </w:p>
        </w:tc>
        <w:tc>
          <w:tcPr>
            <w:tcW w:w="6240" w:type="dxa"/>
            <w:vAlign w:val="center"/>
          </w:tcPr>
          <w:p w14:paraId="60FE63C0"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Magnetic resonance imaging</w:t>
            </w:r>
          </w:p>
        </w:tc>
      </w:tr>
      <w:tr w:rsidR="007B694B" w14:paraId="2B9A68AE" w14:textId="77777777">
        <w:tc>
          <w:tcPr>
            <w:tcW w:w="2046" w:type="dxa"/>
            <w:vAlign w:val="bottom"/>
          </w:tcPr>
          <w:p w14:paraId="7AE86DF0"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MTD</w:t>
            </w:r>
          </w:p>
        </w:tc>
        <w:tc>
          <w:tcPr>
            <w:tcW w:w="6240" w:type="dxa"/>
            <w:vAlign w:val="center"/>
          </w:tcPr>
          <w:p w14:paraId="41CE8A3F"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Maximum tolerance dose</w:t>
            </w:r>
          </w:p>
        </w:tc>
      </w:tr>
      <w:tr w:rsidR="007B694B" w14:paraId="7857C048" w14:textId="77777777">
        <w:tc>
          <w:tcPr>
            <w:tcW w:w="2046" w:type="dxa"/>
            <w:vAlign w:val="bottom"/>
          </w:tcPr>
          <w:p w14:paraId="5DAEB439"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NE#</w:t>
            </w:r>
          </w:p>
        </w:tc>
        <w:tc>
          <w:tcPr>
            <w:tcW w:w="6240" w:type="dxa"/>
            <w:vAlign w:val="center"/>
          </w:tcPr>
          <w:p w14:paraId="1244E6D2"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Absolute neutrophil count</w:t>
            </w:r>
          </w:p>
        </w:tc>
      </w:tr>
      <w:tr w:rsidR="007B694B" w14:paraId="24831DF1" w14:textId="77777777">
        <w:tc>
          <w:tcPr>
            <w:tcW w:w="2046" w:type="dxa"/>
            <w:vAlign w:val="bottom"/>
          </w:tcPr>
          <w:p w14:paraId="59787A9F"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NHL</w:t>
            </w:r>
          </w:p>
        </w:tc>
        <w:tc>
          <w:tcPr>
            <w:tcW w:w="6240" w:type="dxa"/>
            <w:vAlign w:val="center"/>
          </w:tcPr>
          <w:p w14:paraId="7E051853"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Non-Hodgkin's lymphoma</w:t>
            </w:r>
          </w:p>
        </w:tc>
      </w:tr>
      <w:tr w:rsidR="007B694B" w14:paraId="40D59131" w14:textId="77777777">
        <w:tc>
          <w:tcPr>
            <w:tcW w:w="2046" w:type="dxa"/>
            <w:vAlign w:val="bottom"/>
          </w:tcPr>
          <w:p w14:paraId="55206EB5"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NMPA</w:t>
            </w:r>
          </w:p>
        </w:tc>
        <w:tc>
          <w:tcPr>
            <w:tcW w:w="6240" w:type="dxa"/>
            <w:vAlign w:val="center"/>
          </w:tcPr>
          <w:p w14:paraId="5843EC85"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National Medical Products Administration</w:t>
            </w:r>
          </w:p>
        </w:tc>
      </w:tr>
      <w:tr w:rsidR="007B694B" w14:paraId="746E93A9" w14:textId="77777777">
        <w:tc>
          <w:tcPr>
            <w:tcW w:w="2046" w:type="dxa"/>
            <w:vAlign w:val="bottom"/>
          </w:tcPr>
          <w:p w14:paraId="5C2FEDB3"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OATP</w:t>
            </w:r>
          </w:p>
        </w:tc>
        <w:tc>
          <w:tcPr>
            <w:tcW w:w="6240" w:type="dxa"/>
            <w:vAlign w:val="center"/>
          </w:tcPr>
          <w:p w14:paraId="35BED142"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Organic anion-transporting polypeptide</w:t>
            </w:r>
          </w:p>
        </w:tc>
      </w:tr>
      <w:tr w:rsidR="007B694B" w14:paraId="2CF2EAE6" w14:textId="77777777">
        <w:tc>
          <w:tcPr>
            <w:tcW w:w="2046" w:type="dxa"/>
            <w:vAlign w:val="bottom"/>
          </w:tcPr>
          <w:p w14:paraId="5123AD8F"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ORR</w:t>
            </w:r>
          </w:p>
        </w:tc>
        <w:tc>
          <w:tcPr>
            <w:tcW w:w="6240" w:type="dxa"/>
            <w:vAlign w:val="center"/>
          </w:tcPr>
          <w:p w14:paraId="60C627D4"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Objective response rate</w:t>
            </w:r>
          </w:p>
        </w:tc>
      </w:tr>
      <w:tr w:rsidR="007B694B" w14:paraId="36956E73" w14:textId="77777777">
        <w:tc>
          <w:tcPr>
            <w:tcW w:w="2046" w:type="dxa"/>
            <w:vAlign w:val="bottom"/>
          </w:tcPr>
          <w:p w14:paraId="7E2A4F32"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OS</w:t>
            </w:r>
          </w:p>
        </w:tc>
        <w:tc>
          <w:tcPr>
            <w:tcW w:w="6240" w:type="dxa"/>
            <w:vAlign w:val="center"/>
          </w:tcPr>
          <w:p w14:paraId="382D229B"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Overall survival</w:t>
            </w:r>
          </w:p>
        </w:tc>
      </w:tr>
      <w:tr w:rsidR="007B694B" w14:paraId="43A95327" w14:textId="77777777">
        <w:tc>
          <w:tcPr>
            <w:tcW w:w="2046" w:type="dxa"/>
            <w:vAlign w:val="bottom"/>
          </w:tcPr>
          <w:p w14:paraId="1DBAF8F6"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PFS</w:t>
            </w:r>
          </w:p>
        </w:tc>
        <w:tc>
          <w:tcPr>
            <w:tcW w:w="6240" w:type="dxa"/>
            <w:vAlign w:val="center"/>
          </w:tcPr>
          <w:p w14:paraId="28EDBE46"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Progression-free survival</w:t>
            </w:r>
          </w:p>
        </w:tc>
      </w:tr>
      <w:tr w:rsidR="007B694B" w14:paraId="57FAAA93" w14:textId="77777777">
        <w:tc>
          <w:tcPr>
            <w:tcW w:w="2046" w:type="dxa"/>
            <w:vAlign w:val="bottom"/>
          </w:tcPr>
          <w:p w14:paraId="51E7E332"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PK</w:t>
            </w:r>
          </w:p>
        </w:tc>
        <w:tc>
          <w:tcPr>
            <w:tcW w:w="6240" w:type="dxa"/>
            <w:vAlign w:val="center"/>
          </w:tcPr>
          <w:p w14:paraId="4803E1CF"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Pharmacokinetics</w:t>
            </w:r>
          </w:p>
        </w:tc>
      </w:tr>
      <w:tr w:rsidR="007B694B" w14:paraId="6C0CDF21" w14:textId="77777777">
        <w:tc>
          <w:tcPr>
            <w:tcW w:w="2046" w:type="dxa"/>
            <w:vAlign w:val="bottom"/>
          </w:tcPr>
          <w:p w14:paraId="466EA437"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PKS</w:t>
            </w:r>
          </w:p>
        </w:tc>
        <w:tc>
          <w:tcPr>
            <w:tcW w:w="6240" w:type="dxa"/>
            <w:vAlign w:val="center"/>
          </w:tcPr>
          <w:p w14:paraId="1D9EB184"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Pharmacokinetic set</w:t>
            </w:r>
          </w:p>
        </w:tc>
      </w:tr>
      <w:tr w:rsidR="007B694B" w14:paraId="3102E30F" w14:textId="77777777">
        <w:tc>
          <w:tcPr>
            <w:tcW w:w="2046" w:type="dxa"/>
            <w:vAlign w:val="bottom"/>
          </w:tcPr>
          <w:p w14:paraId="44D8EE72" w14:textId="77777777" w:rsidR="007B694B" w:rsidRDefault="00FA3D63">
            <w:pPr>
              <w:spacing w:line="240" w:lineRule="auto"/>
              <w:ind w:firstLineChars="0" w:firstLine="0"/>
              <w:jc w:val="left"/>
              <w:rPr>
                <w:rFonts w:eastAsiaTheme="minorEastAsia"/>
                <w:sz w:val="21"/>
                <w:szCs w:val="21"/>
              </w:rPr>
            </w:pPr>
            <w:r>
              <w:rPr>
                <w:rFonts w:eastAsiaTheme="minorEastAsia"/>
                <w:color w:val="000000"/>
                <w:kern w:val="0"/>
                <w:sz w:val="21"/>
                <w:szCs w:val="21"/>
              </w:rPr>
              <w:t>PLC</w:t>
            </w:r>
            <w:r>
              <w:rPr>
                <w:rFonts w:ascii="Symbol" w:eastAsiaTheme="minorEastAsia" w:hAnsi="Symbol"/>
                <w:color w:val="000000"/>
                <w:kern w:val="0"/>
                <w:sz w:val="21"/>
                <w:szCs w:val="21"/>
              </w:rPr>
              <w:t></w:t>
            </w:r>
            <w:r>
              <w:rPr>
                <w:rFonts w:eastAsiaTheme="minorEastAsia"/>
                <w:color w:val="000000"/>
                <w:kern w:val="0"/>
                <w:sz w:val="21"/>
                <w:szCs w:val="21"/>
              </w:rPr>
              <w:t>2</w:t>
            </w:r>
          </w:p>
        </w:tc>
        <w:tc>
          <w:tcPr>
            <w:tcW w:w="6240" w:type="dxa"/>
            <w:vAlign w:val="center"/>
          </w:tcPr>
          <w:p w14:paraId="51407630"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Phospholipase C</w:t>
            </w:r>
            <w:r>
              <w:rPr>
                <w:rFonts w:ascii="Symbol" w:eastAsiaTheme="minorEastAsia" w:hAnsi="Symbol"/>
                <w:color w:val="000000"/>
                <w:kern w:val="0"/>
                <w:sz w:val="21"/>
                <w:szCs w:val="21"/>
              </w:rPr>
              <w:t></w:t>
            </w:r>
            <w:r>
              <w:rPr>
                <w:rFonts w:eastAsiaTheme="minorEastAsia"/>
                <w:color w:val="000000"/>
                <w:kern w:val="0"/>
                <w:sz w:val="21"/>
                <w:szCs w:val="21"/>
                <w:lang w:val="en"/>
              </w:rPr>
              <w:t>2</w:t>
            </w:r>
          </w:p>
        </w:tc>
      </w:tr>
      <w:tr w:rsidR="007B694B" w14:paraId="19424129" w14:textId="77777777">
        <w:tc>
          <w:tcPr>
            <w:tcW w:w="2046" w:type="dxa"/>
            <w:vAlign w:val="bottom"/>
          </w:tcPr>
          <w:p w14:paraId="56CD8533"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rPr>
              <w:t>PLT</w:t>
            </w:r>
          </w:p>
        </w:tc>
        <w:tc>
          <w:tcPr>
            <w:tcW w:w="6240" w:type="dxa"/>
            <w:vAlign w:val="center"/>
          </w:tcPr>
          <w:p w14:paraId="257BCBB2"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Platelet</w:t>
            </w:r>
          </w:p>
        </w:tc>
      </w:tr>
      <w:tr w:rsidR="007B694B" w14:paraId="30CE335C" w14:textId="77777777">
        <w:tc>
          <w:tcPr>
            <w:tcW w:w="2046" w:type="dxa"/>
            <w:vAlign w:val="bottom"/>
          </w:tcPr>
          <w:p w14:paraId="1DCA7F0A"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PT</w:t>
            </w:r>
          </w:p>
        </w:tc>
        <w:tc>
          <w:tcPr>
            <w:tcW w:w="6240" w:type="dxa"/>
            <w:vAlign w:val="center"/>
          </w:tcPr>
          <w:p w14:paraId="7C785E7F"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Prothrombin time</w:t>
            </w:r>
          </w:p>
        </w:tc>
      </w:tr>
      <w:tr w:rsidR="007B694B" w14:paraId="5DA2ECD0" w14:textId="77777777">
        <w:tc>
          <w:tcPr>
            <w:tcW w:w="2046" w:type="dxa"/>
          </w:tcPr>
          <w:p w14:paraId="719528C2"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PPS</w:t>
            </w:r>
          </w:p>
        </w:tc>
        <w:tc>
          <w:tcPr>
            <w:tcW w:w="6240" w:type="dxa"/>
            <w:vAlign w:val="center"/>
          </w:tcPr>
          <w:p w14:paraId="0249A09A" w14:textId="77777777" w:rsidR="007B694B" w:rsidRDefault="00FA3D63">
            <w:pPr>
              <w:tabs>
                <w:tab w:val="left" w:pos="1656"/>
              </w:tabs>
              <w:spacing w:line="240" w:lineRule="auto"/>
              <w:ind w:firstLineChars="0" w:firstLine="0"/>
              <w:rPr>
                <w:rFonts w:eastAsiaTheme="minorEastAsia"/>
                <w:sz w:val="21"/>
                <w:szCs w:val="21"/>
              </w:rPr>
            </w:pPr>
            <w:r>
              <w:rPr>
                <w:rFonts w:eastAsiaTheme="minorEastAsia"/>
                <w:sz w:val="21"/>
                <w:szCs w:val="21"/>
                <w:lang w:val="en"/>
              </w:rPr>
              <w:t>Per-protocol set</w:t>
            </w:r>
          </w:p>
        </w:tc>
      </w:tr>
      <w:tr w:rsidR="007B694B" w14:paraId="2E15279B" w14:textId="77777777">
        <w:tc>
          <w:tcPr>
            <w:tcW w:w="2046" w:type="dxa"/>
            <w:vAlign w:val="bottom"/>
          </w:tcPr>
          <w:p w14:paraId="4E63E299"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PV</w:t>
            </w:r>
          </w:p>
        </w:tc>
        <w:tc>
          <w:tcPr>
            <w:tcW w:w="6240" w:type="dxa"/>
            <w:vAlign w:val="center"/>
          </w:tcPr>
          <w:p w14:paraId="68F8DBCD"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Pharmacovigilance</w:t>
            </w:r>
          </w:p>
        </w:tc>
      </w:tr>
      <w:tr w:rsidR="007B694B" w14:paraId="0897B346" w14:textId="77777777">
        <w:tc>
          <w:tcPr>
            <w:tcW w:w="2046" w:type="dxa"/>
            <w:vAlign w:val="bottom"/>
          </w:tcPr>
          <w:p w14:paraId="7C9D40DE"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lastRenderedPageBreak/>
              <w:t>SS</w:t>
            </w:r>
          </w:p>
        </w:tc>
        <w:tc>
          <w:tcPr>
            <w:tcW w:w="6240" w:type="dxa"/>
            <w:vAlign w:val="center"/>
          </w:tcPr>
          <w:p w14:paraId="37CE8381"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Safety set</w:t>
            </w:r>
          </w:p>
        </w:tc>
      </w:tr>
      <w:tr w:rsidR="007B694B" w14:paraId="4B9FA63C" w14:textId="77777777">
        <w:tc>
          <w:tcPr>
            <w:tcW w:w="2046" w:type="dxa"/>
            <w:vAlign w:val="bottom"/>
          </w:tcPr>
          <w:p w14:paraId="3EC53BE1"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QD</w:t>
            </w:r>
          </w:p>
        </w:tc>
        <w:tc>
          <w:tcPr>
            <w:tcW w:w="6240" w:type="dxa"/>
            <w:vAlign w:val="center"/>
          </w:tcPr>
          <w:p w14:paraId="2F96EA1A"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quaque die</w:t>
            </w:r>
          </w:p>
        </w:tc>
      </w:tr>
      <w:tr w:rsidR="007B694B" w14:paraId="33DAF0D4" w14:textId="77777777">
        <w:tc>
          <w:tcPr>
            <w:tcW w:w="2046" w:type="dxa"/>
            <w:vAlign w:val="bottom"/>
          </w:tcPr>
          <w:p w14:paraId="46B92DE1"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QoL</w:t>
            </w:r>
          </w:p>
        </w:tc>
        <w:tc>
          <w:tcPr>
            <w:tcW w:w="6240" w:type="dxa"/>
            <w:vAlign w:val="center"/>
          </w:tcPr>
          <w:p w14:paraId="4921E1A9"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Quality of life</w:t>
            </w:r>
          </w:p>
        </w:tc>
      </w:tr>
      <w:tr w:rsidR="007B694B" w14:paraId="622240B0" w14:textId="77777777">
        <w:tc>
          <w:tcPr>
            <w:tcW w:w="2046" w:type="dxa"/>
            <w:vAlign w:val="bottom"/>
          </w:tcPr>
          <w:p w14:paraId="7155C616"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QTc</w:t>
            </w:r>
          </w:p>
        </w:tc>
        <w:tc>
          <w:tcPr>
            <w:tcW w:w="6240" w:type="dxa"/>
            <w:vAlign w:val="center"/>
          </w:tcPr>
          <w:p w14:paraId="029D285E"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Corrected QT interval</w:t>
            </w:r>
          </w:p>
        </w:tc>
      </w:tr>
      <w:tr w:rsidR="007B694B" w14:paraId="71917E32" w14:textId="77777777">
        <w:tc>
          <w:tcPr>
            <w:tcW w:w="2046" w:type="dxa"/>
            <w:vAlign w:val="bottom"/>
          </w:tcPr>
          <w:p w14:paraId="57189607"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QTcF</w:t>
            </w:r>
          </w:p>
        </w:tc>
        <w:tc>
          <w:tcPr>
            <w:tcW w:w="6240" w:type="dxa"/>
            <w:vAlign w:val="center"/>
          </w:tcPr>
          <w:p w14:paraId="65405F36"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Corrected QT interval Fridericia formula</w:t>
            </w:r>
          </w:p>
        </w:tc>
      </w:tr>
      <w:tr w:rsidR="007B694B" w14:paraId="562FA452" w14:textId="77777777">
        <w:tc>
          <w:tcPr>
            <w:tcW w:w="2046" w:type="dxa"/>
            <w:vAlign w:val="bottom"/>
          </w:tcPr>
          <w:p w14:paraId="75A32D5C"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RBC</w:t>
            </w:r>
          </w:p>
        </w:tc>
        <w:tc>
          <w:tcPr>
            <w:tcW w:w="6240" w:type="dxa"/>
            <w:vAlign w:val="center"/>
          </w:tcPr>
          <w:p w14:paraId="10102387"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Red blood cell count</w:t>
            </w:r>
          </w:p>
        </w:tc>
      </w:tr>
      <w:tr w:rsidR="007B694B" w14:paraId="32455C08" w14:textId="77777777">
        <w:tc>
          <w:tcPr>
            <w:tcW w:w="2046" w:type="dxa"/>
            <w:vAlign w:val="bottom"/>
          </w:tcPr>
          <w:p w14:paraId="7CBFB30E"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RP2D</w:t>
            </w:r>
          </w:p>
        </w:tc>
        <w:tc>
          <w:tcPr>
            <w:tcW w:w="6240" w:type="dxa"/>
            <w:vAlign w:val="center"/>
          </w:tcPr>
          <w:p w14:paraId="6145150C"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 xml:space="preserve">Recomended Phase </w:t>
            </w:r>
            <w:r>
              <w:rPr>
                <w:rFonts w:eastAsiaTheme="minorEastAsia" w:hint="eastAsia"/>
                <w:sz w:val="21"/>
                <w:szCs w:val="21"/>
                <w:lang w:val="en"/>
              </w:rPr>
              <w:t>2</w:t>
            </w:r>
            <w:r>
              <w:rPr>
                <w:rFonts w:eastAsiaTheme="minorEastAsia"/>
                <w:sz w:val="21"/>
                <w:szCs w:val="21"/>
                <w:lang w:val="en"/>
              </w:rPr>
              <w:t xml:space="preserve"> dose</w:t>
            </w:r>
          </w:p>
        </w:tc>
      </w:tr>
      <w:tr w:rsidR="007B694B" w14:paraId="190F8FF8" w14:textId="77777777">
        <w:tc>
          <w:tcPr>
            <w:tcW w:w="2046" w:type="dxa"/>
            <w:vAlign w:val="bottom"/>
          </w:tcPr>
          <w:p w14:paraId="29E85D40"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SAE</w:t>
            </w:r>
          </w:p>
        </w:tc>
        <w:tc>
          <w:tcPr>
            <w:tcW w:w="6240" w:type="dxa"/>
            <w:vAlign w:val="center"/>
          </w:tcPr>
          <w:p w14:paraId="524E1885"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Serious Adverse Events</w:t>
            </w:r>
          </w:p>
        </w:tc>
      </w:tr>
      <w:tr w:rsidR="007B694B" w14:paraId="2878172B" w14:textId="77777777">
        <w:tc>
          <w:tcPr>
            <w:tcW w:w="2046" w:type="dxa"/>
            <w:vAlign w:val="bottom"/>
          </w:tcPr>
          <w:p w14:paraId="0512D4EB"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SD</w:t>
            </w:r>
          </w:p>
        </w:tc>
        <w:tc>
          <w:tcPr>
            <w:tcW w:w="6240" w:type="dxa"/>
            <w:vAlign w:val="center"/>
          </w:tcPr>
          <w:p w14:paraId="3E7EFB36"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Stable disease</w:t>
            </w:r>
          </w:p>
        </w:tc>
      </w:tr>
      <w:tr w:rsidR="007B694B" w14:paraId="1D596CBF" w14:textId="77777777">
        <w:tc>
          <w:tcPr>
            <w:tcW w:w="2046" w:type="dxa"/>
            <w:vAlign w:val="center"/>
          </w:tcPr>
          <w:p w14:paraId="221D8A37" w14:textId="77777777" w:rsidR="007B694B" w:rsidRDefault="00FA3D63">
            <w:pPr>
              <w:spacing w:line="240" w:lineRule="auto"/>
              <w:ind w:left="15" w:firstLineChars="0" w:firstLine="0"/>
              <w:jc w:val="left"/>
              <w:rPr>
                <w:rFonts w:eastAsiaTheme="minorEastAsia"/>
                <w:sz w:val="21"/>
                <w:szCs w:val="21"/>
              </w:rPr>
            </w:pPr>
            <w:r>
              <w:rPr>
                <w:rFonts w:eastAsiaTheme="minorEastAsia"/>
                <w:kern w:val="0"/>
                <w:sz w:val="21"/>
                <w:szCs w:val="21"/>
              </w:rPr>
              <w:t>SDV</w:t>
            </w:r>
          </w:p>
        </w:tc>
        <w:tc>
          <w:tcPr>
            <w:tcW w:w="6240" w:type="dxa"/>
            <w:vAlign w:val="center"/>
          </w:tcPr>
          <w:p w14:paraId="624C1F4B" w14:textId="77777777" w:rsidR="007B694B" w:rsidRDefault="00FA3D63">
            <w:pPr>
              <w:spacing w:line="240" w:lineRule="auto"/>
              <w:ind w:firstLineChars="0" w:firstLine="0"/>
              <w:rPr>
                <w:rFonts w:eastAsiaTheme="minorEastAsia"/>
                <w:sz w:val="21"/>
                <w:szCs w:val="21"/>
              </w:rPr>
            </w:pPr>
            <w:r>
              <w:rPr>
                <w:rFonts w:eastAsiaTheme="minorEastAsia"/>
                <w:kern w:val="0"/>
                <w:sz w:val="21"/>
                <w:szCs w:val="21"/>
                <w:lang w:val="en"/>
              </w:rPr>
              <w:t>Source data verification</w:t>
            </w:r>
          </w:p>
        </w:tc>
      </w:tr>
      <w:tr w:rsidR="007B694B" w14:paraId="34A93085" w14:textId="77777777">
        <w:tc>
          <w:tcPr>
            <w:tcW w:w="2046" w:type="dxa"/>
            <w:vAlign w:val="bottom"/>
          </w:tcPr>
          <w:p w14:paraId="0AAD8F77"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T</w:t>
            </w:r>
            <w:r>
              <w:rPr>
                <w:rFonts w:eastAsiaTheme="minorEastAsia"/>
                <w:sz w:val="21"/>
                <w:szCs w:val="21"/>
                <w:vertAlign w:val="subscript"/>
              </w:rPr>
              <w:t>1/2</w:t>
            </w:r>
          </w:p>
        </w:tc>
        <w:tc>
          <w:tcPr>
            <w:tcW w:w="6240" w:type="dxa"/>
            <w:vAlign w:val="center"/>
          </w:tcPr>
          <w:p w14:paraId="3F6584EC"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Elimination half-life</w:t>
            </w:r>
          </w:p>
        </w:tc>
      </w:tr>
      <w:tr w:rsidR="007B694B" w14:paraId="2F5B9ADB" w14:textId="77777777">
        <w:tc>
          <w:tcPr>
            <w:tcW w:w="2046" w:type="dxa"/>
            <w:vAlign w:val="bottom"/>
          </w:tcPr>
          <w:p w14:paraId="59B72F8A"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TBIL</w:t>
            </w:r>
          </w:p>
        </w:tc>
        <w:tc>
          <w:tcPr>
            <w:tcW w:w="6240" w:type="dxa"/>
            <w:vAlign w:val="center"/>
          </w:tcPr>
          <w:p w14:paraId="63A79713"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Total bilirubin</w:t>
            </w:r>
          </w:p>
        </w:tc>
      </w:tr>
      <w:tr w:rsidR="007B694B" w14:paraId="467843CC" w14:textId="77777777">
        <w:tc>
          <w:tcPr>
            <w:tcW w:w="2046" w:type="dxa"/>
            <w:vAlign w:val="bottom"/>
          </w:tcPr>
          <w:p w14:paraId="68508D10"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TPO</w:t>
            </w:r>
          </w:p>
        </w:tc>
        <w:tc>
          <w:tcPr>
            <w:tcW w:w="6240" w:type="dxa"/>
            <w:vAlign w:val="center"/>
          </w:tcPr>
          <w:p w14:paraId="75407FEB"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Thrombopoietin</w:t>
            </w:r>
          </w:p>
        </w:tc>
      </w:tr>
      <w:tr w:rsidR="007B694B" w14:paraId="4C1A04B8" w14:textId="77777777">
        <w:tc>
          <w:tcPr>
            <w:tcW w:w="2046" w:type="dxa"/>
            <w:vAlign w:val="bottom"/>
          </w:tcPr>
          <w:p w14:paraId="0ECDB278"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TP53</w:t>
            </w:r>
          </w:p>
        </w:tc>
        <w:tc>
          <w:tcPr>
            <w:tcW w:w="6240" w:type="dxa"/>
            <w:vAlign w:val="center"/>
          </w:tcPr>
          <w:p w14:paraId="04445268"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Tumor protein P53</w:t>
            </w:r>
          </w:p>
        </w:tc>
      </w:tr>
      <w:tr w:rsidR="007B694B" w14:paraId="294C648E" w14:textId="77777777">
        <w:tc>
          <w:tcPr>
            <w:tcW w:w="2046" w:type="dxa"/>
            <w:vAlign w:val="bottom"/>
          </w:tcPr>
          <w:p w14:paraId="1D33F5BD"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TRAE</w:t>
            </w:r>
          </w:p>
        </w:tc>
        <w:tc>
          <w:tcPr>
            <w:tcW w:w="6240" w:type="dxa"/>
            <w:vAlign w:val="center"/>
          </w:tcPr>
          <w:p w14:paraId="6D6726E7"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Treatment-related adverse event</w:t>
            </w:r>
          </w:p>
        </w:tc>
      </w:tr>
      <w:tr w:rsidR="007B694B" w14:paraId="7A21BFA7" w14:textId="77777777">
        <w:tc>
          <w:tcPr>
            <w:tcW w:w="2046" w:type="dxa"/>
            <w:vAlign w:val="bottom"/>
          </w:tcPr>
          <w:p w14:paraId="72BA6024"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TTR</w:t>
            </w:r>
          </w:p>
        </w:tc>
        <w:tc>
          <w:tcPr>
            <w:tcW w:w="6240" w:type="dxa"/>
            <w:vAlign w:val="center"/>
          </w:tcPr>
          <w:p w14:paraId="73074CFF"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Time to response</w:t>
            </w:r>
          </w:p>
        </w:tc>
      </w:tr>
      <w:tr w:rsidR="007B694B" w14:paraId="22BC67BB" w14:textId="77777777">
        <w:tc>
          <w:tcPr>
            <w:tcW w:w="2046" w:type="dxa"/>
            <w:vAlign w:val="bottom"/>
          </w:tcPr>
          <w:p w14:paraId="7BC274F5"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ULN</w:t>
            </w:r>
          </w:p>
        </w:tc>
        <w:tc>
          <w:tcPr>
            <w:tcW w:w="6240" w:type="dxa"/>
            <w:vAlign w:val="center"/>
          </w:tcPr>
          <w:p w14:paraId="6E0DCE9E"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Upper limit of normal</w:t>
            </w:r>
          </w:p>
        </w:tc>
      </w:tr>
      <w:tr w:rsidR="007B694B" w14:paraId="1DFBFC12" w14:textId="77777777">
        <w:tc>
          <w:tcPr>
            <w:tcW w:w="2046" w:type="dxa"/>
            <w:vAlign w:val="bottom"/>
          </w:tcPr>
          <w:p w14:paraId="30E42CCD"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Vd/F</w:t>
            </w:r>
          </w:p>
        </w:tc>
        <w:tc>
          <w:tcPr>
            <w:tcW w:w="6240" w:type="dxa"/>
            <w:vAlign w:val="center"/>
          </w:tcPr>
          <w:p w14:paraId="3C979355"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Apparent volume of distribution</w:t>
            </w:r>
          </w:p>
        </w:tc>
      </w:tr>
      <w:tr w:rsidR="007B694B" w14:paraId="406A0BBC" w14:textId="77777777">
        <w:tc>
          <w:tcPr>
            <w:tcW w:w="2046" w:type="dxa"/>
            <w:vAlign w:val="bottom"/>
          </w:tcPr>
          <w:p w14:paraId="6702105C" w14:textId="77777777" w:rsidR="007B694B" w:rsidRDefault="00FA3D63">
            <w:pPr>
              <w:spacing w:line="240" w:lineRule="auto"/>
              <w:ind w:left="15" w:firstLineChars="0" w:firstLine="0"/>
              <w:jc w:val="left"/>
              <w:rPr>
                <w:rFonts w:eastAsiaTheme="minorEastAsia"/>
                <w:sz w:val="21"/>
                <w:szCs w:val="21"/>
              </w:rPr>
            </w:pPr>
            <w:r>
              <w:rPr>
                <w:rFonts w:eastAsiaTheme="minorEastAsia"/>
                <w:sz w:val="21"/>
                <w:szCs w:val="21"/>
              </w:rPr>
              <w:t>WHO</w:t>
            </w:r>
          </w:p>
        </w:tc>
        <w:tc>
          <w:tcPr>
            <w:tcW w:w="6240" w:type="dxa"/>
            <w:vAlign w:val="center"/>
          </w:tcPr>
          <w:p w14:paraId="553A80BF"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World Health Organization</w:t>
            </w:r>
          </w:p>
        </w:tc>
      </w:tr>
      <w:tr w:rsidR="007B694B" w14:paraId="3463CBD1" w14:textId="77777777">
        <w:tc>
          <w:tcPr>
            <w:tcW w:w="2046" w:type="dxa"/>
            <w:vAlign w:val="center"/>
          </w:tcPr>
          <w:p w14:paraId="3F50F7CD" w14:textId="77777777" w:rsidR="007B694B" w:rsidRDefault="00FA3D63">
            <w:pPr>
              <w:spacing w:line="240" w:lineRule="auto"/>
              <w:ind w:left="15" w:firstLineChars="0" w:firstLine="0"/>
              <w:jc w:val="left"/>
              <w:rPr>
                <w:rFonts w:eastAsiaTheme="minorEastAsia"/>
                <w:sz w:val="21"/>
                <w:szCs w:val="21"/>
              </w:rPr>
            </w:pPr>
            <w:r>
              <w:rPr>
                <w:rFonts w:eastAsiaTheme="minorEastAsia"/>
                <w:kern w:val="0"/>
                <w:sz w:val="21"/>
                <w:szCs w:val="21"/>
              </w:rPr>
              <w:t>WHODD</w:t>
            </w:r>
          </w:p>
        </w:tc>
        <w:tc>
          <w:tcPr>
            <w:tcW w:w="6240" w:type="dxa"/>
            <w:vAlign w:val="center"/>
          </w:tcPr>
          <w:p w14:paraId="203F3869"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World Health Organization Drug Dictionary</w:t>
            </w:r>
          </w:p>
        </w:tc>
      </w:tr>
    </w:tbl>
    <w:p w14:paraId="738EE930" w14:textId="77777777" w:rsidR="007B694B" w:rsidRDefault="007B694B">
      <w:pPr>
        <w:ind w:firstLine="482"/>
        <w:rPr>
          <w:rFonts w:eastAsiaTheme="minorEastAsia"/>
          <w:b/>
          <w:bCs/>
          <w:szCs w:val="32"/>
          <w:u w:val="single"/>
        </w:rPr>
        <w:sectPr w:rsidR="007B694B">
          <w:footerReference w:type="default" r:id="rId22"/>
          <w:pgSz w:w="11906" w:h="16838"/>
          <w:pgMar w:top="1440" w:right="1800" w:bottom="1440" w:left="1800" w:header="851" w:footer="992" w:gutter="0"/>
          <w:pgNumType w:start="1"/>
          <w:cols w:space="720"/>
          <w:docGrid w:type="lines" w:linePitch="312"/>
        </w:sectPr>
      </w:pPr>
    </w:p>
    <w:p w14:paraId="4C94D597" w14:textId="77777777" w:rsidR="007B694B" w:rsidRDefault="00FA3D63">
      <w:pPr>
        <w:pStyle w:val="1"/>
        <w:spacing w:before="0" w:after="0" w:line="360" w:lineRule="auto"/>
        <w:ind w:firstLineChars="0" w:firstLine="0"/>
        <w:jc w:val="center"/>
        <w:rPr>
          <w:rFonts w:eastAsiaTheme="minorEastAsia"/>
          <w:sz w:val="28"/>
          <w:szCs w:val="28"/>
        </w:rPr>
      </w:pPr>
      <w:bookmarkStart w:id="25" w:name="_Hlk49525322"/>
      <w:bookmarkStart w:id="26" w:name="_Toc20744"/>
      <w:bookmarkStart w:id="27" w:name="_Toc10634"/>
      <w:bookmarkStart w:id="28" w:name="_Toc22337"/>
      <w:bookmarkStart w:id="29" w:name="_Toc25658"/>
      <w:bookmarkStart w:id="30" w:name="_Toc42786138"/>
      <w:bookmarkStart w:id="31" w:name="_Toc166778490"/>
      <w:bookmarkStart w:id="32" w:name="_Toc29982"/>
      <w:bookmarkStart w:id="33" w:name="_Toc2689"/>
      <w:bookmarkStart w:id="34" w:name="_Toc13451"/>
      <w:bookmarkStart w:id="35" w:name="_Toc19326"/>
      <w:bookmarkStart w:id="36" w:name="_Toc25862"/>
      <w:bookmarkStart w:id="37" w:name="_Toc7767"/>
      <w:bookmarkStart w:id="38" w:name="_Toc13135129"/>
      <w:bookmarkStart w:id="39" w:name="_Toc502302230"/>
      <w:bookmarkStart w:id="40" w:name="_Toc4730"/>
      <w:bookmarkStart w:id="41" w:name="_Toc30791"/>
      <w:bookmarkStart w:id="42" w:name="_Toc10704"/>
      <w:bookmarkStart w:id="43" w:name="_Toc12467"/>
      <w:bookmarkStart w:id="44" w:name="_Toc7722"/>
      <w:bookmarkStart w:id="45" w:name="_Toc21296"/>
      <w:bookmarkStart w:id="46" w:name="_Hlk58416046"/>
      <w:r>
        <w:rPr>
          <w:rFonts w:eastAsiaTheme="minorEastAsia"/>
          <w:bCs/>
          <w:sz w:val="24"/>
          <w:lang w:val="en"/>
        </w:rPr>
        <w:lastRenderedPageBreak/>
        <w:t xml:space="preserve">Protocol Synopsis of An Open-Label, Single-Arm, Multicenter Phase </w:t>
      </w:r>
      <w:r>
        <w:rPr>
          <w:rFonts w:eastAsiaTheme="minorEastAsia" w:hint="eastAsia"/>
          <w:bCs/>
          <w:sz w:val="24"/>
          <w:lang w:val="en"/>
        </w:rPr>
        <w:t>2</w:t>
      </w:r>
      <w:r>
        <w:rPr>
          <w:rFonts w:eastAsiaTheme="minorEastAsia"/>
          <w:bCs/>
          <w:sz w:val="24"/>
          <w:lang w:val="en"/>
        </w:rPr>
        <w:t xml:space="preserve"> Clinical Study to Evaluate the Efficacy and Safety of LP-168 in Relapsed or Refractory Mantle Cell Lymphoma</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tbl>
      <w:tblPr>
        <w:tblStyle w:val="TableNormal11"/>
        <w:tblW w:w="8196" w:type="dxa"/>
        <w:jc w:val="center"/>
        <w:tblInd w:w="0" w:type="dxa"/>
        <w:tblLayout w:type="fixed"/>
        <w:tblLook w:val="04A0" w:firstRow="1" w:lastRow="0" w:firstColumn="1" w:lastColumn="0" w:noHBand="0" w:noVBand="1"/>
      </w:tblPr>
      <w:tblGrid>
        <w:gridCol w:w="3870"/>
        <w:gridCol w:w="4326"/>
      </w:tblGrid>
      <w:tr w:rsidR="007B694B" w14:paraId="760B93DA" w14:textId="77777777">
        <w:trPr>
          <w:trHeight w:val="364"/>
          <w:jc w:val="center"/>
        </w:trPr>
        <w:tc>
          <w:tcPr>
            <w:tcW w:w="3870" w:type="dxa"/>
            <w:tcBorders>
              <w:top w:val="single" w:sz="4" w:space="0" w:color="000000"/>
              <w:left w:val="single" w:sz="4" w:space="0" w:color="000000"/>
              <w:bottom w:val="single" w:sz="4" w:space="0" w:color="000000"/>
              <w:right w:val="single" w:sz="4" w:space="0" w:color="000000"/>
            </w:tcBorders>
            <w:vAlign w:val="center"/>
          </w:tcPr>
          <w:p w14:paraId="04D2E524" w14:textId="77777777" w:rsidR="007B694B" w:rsidRDefault="00FA3D63">
            <w:pPr>
              <w:spacing w:before="34" w:line="400" w:lineRule="exact"/>
              <w:ind w:left="79" w:right="79" w:firstLineChars="0" w:firstLine="0"/>
              <w:rPr>
                <w:rFonts w:eastAsiaTheme="minorEastAsia"/>
                <w:bCs/>
                <w:color w:val="000000"/>
                <w:spacing w:val="-1"/>
                <w:kern w:val="0"/>
                <w:sz w:val="21"/>
                <w:szCs w:val="21"/>
              </w:rPr>
            </w:pPr>
            <w:bookmarkStart w:id="47" w:name="_Hlk58415988"/>
            <w:r>
              <w:rPr>
                <w:rFonts w:eastAsiaTheme="minorEastAsia"/>
                <w:b/>
                <w:bCs/>
                <w:color w:val="000000"/>
                <w:kern w:val="0"/>
                <w:sz w:val="21"/>
                <w:szCs w:val="21"/>
                <w:lang w:val="en"/>
              </w:rPr>
              <w:t>Sponsor:</w:t>
            </w:r>
            <w:r>
              <w:rPr>
                <w:rFonts w:eastAsiaTheme="minorEastAsia"/>
                <w:color w:val="000000"/>
                <w:kern w:val="0"/>
                <w:sz w:val="21"/>
                <w:szCs w:val="21"/>
                <w:lang w:val="en"/>
              </w:rPr>
              <w:t xml:space="preserve"> Guangzhou Lupeng Pharmaceutical Co., Ltd.</w:t>
            </w:r>
          </w:p>
        </w:tc>
        <w:tc>
          <w:tcPr>
            <w:tcW w:w="4326" w:type="dxa"/>
            <w:tcBorders>
              <w:top w:val="single" w:sz="4" w:space="0" w:color="000000"/>
              <w:left w:val="single" w:sz="4" w:space="0" w:color="000000"/>
              <w:bottom w:val="single" w:sz="4" w:space="0" w:color="000000"/>
              <w:right w:val="single" w:sz="4" w:space="0" w:color="000000"/>
            </w:tcBorders>
            <w:vAlign w:val="center"/>
          </w:tcPr>
          <w:p w14:paraId="29AD3D0B" w14:textId="77777777" w:rsidR="007B694B" w:rsidRDefault="00FA3D63">
            <w:pPr>
              <w:spacing w:before="34" w:line="400" w:lineRule="exact"/>
              <w:ind w:left="79" w:right="79" w:firstLineChars="0" w:firstLine="0"/>
              <w:rPr>
                <w:rFonts w:eastAsiaTheme="minorEastAsia"/>
                <w:color w:val="000000"/>
                <w:kern w:val="0"/>
                <w:sz w:val="21"/>
                <w:szCs w:val="21"/>
              </w:rPr>
            </w:pPr>
            <w:r>
              <w:rPr>
                <w:rFonts w:eastAsiaTheme="minorEastAsia"/>
                <w:b/>
                <w:bCs/>
                <w:color w:val="000000"/>
                <w:kern w:val="0"/>
                <w:sz w:val="21"/>
                <w:szCs w:val="21"/>
                <w:lang w:val="en"/>
              </w:rPr>
              <w:t>Protocol No.:</w:t>
            </w:r>
            <w:r>
              <w:rPr>
                <w:rFonts w:eastAsiaTheme="minorEastAsia"/>
                <w:color w:val="000000"/>
                <w:kern w:val="0"/>
                <w:sz w:val="21"/>
                <w:szCs w:val="21"/>
                <w:lang w:val="en"/>
              </w:rPr>
              <w:t xml:space="preserve"> LP-168-CN201</w:t>
            </w:r>
          </w:p>
        </w:tc>
      </w:tr>
      <w:tr w:rsidR="007B694B" w14:paraId="553EBEBF" w14:textId="77777777">
        <w:trPr>
          <w:jc w:val="center"/>
        </w:trPr>
        <w:tc>
          <w:tcPr>
            <w:tcW w:w="3870" w:type="dxa"/>
            <w:tcBorders>
              <w:top w:val="single" w:sz="4" w:space="0" w:color="000000"/>
              <w:left w:val="single" w:sz="4" w:space="0" w:color="000000"/>
              <w:bottom w:val="single" w:sz="4" w:space="0" w:color="000000"/>
              <w:right w:val="single" w:sz="4" w:space="0" w:color="000000"/>
            </w:tcBorders>
            <w:vAlign w:val="center"/>
          </w:tcPr>
          <w:p w14:paraId="35340FA0" w14:textId="77777777" w:rsidR="007B694B" w:rsidRDefault="00FA3D63">
            <w:pPr>
              <w:spacing w:before="31" w:line="400" w:lineRule="exact"/>
              <w:ind w:left="79" w:right="79" w:firstLineChars="0" w:firstLine="0"/>
              <w:rPr>
                <w:rFonts w:eastAsiaTheme="minorEastAsia"/>
                <w:color w:val="000000"/>
                <w:kern w:val="0"/>
                <w:sz w:val="21"/>
                <w:szCs w:val="21"/>
              </w:rPr>
            </w:pPr>
            <w:r>
              <w:rPr>
                <w:rFonts w:eastAsiaTheme="minorEastAsia" w:hint="eastAsia"/>
                <w:b/>
                <w:bCs/>
                <w:color w:val="000000"/>
                <w:kern w:val="0"/>
                <w:sz w:val="21"/>
                <w:szCs w:val="21"/>
                <w:lang w:val="en"/>
              </w:rPr>
              <w:t>Study Drug</w:t>
            </w:r>
            <w:r>
              <w:rPr>
                <w:rFonts w:eastAsiaTheme="minorEastAsia"/>
                <w:b/>
                <w:bCs/>
                <w:color w:val="000000"/>
                <w:kern w:val="0"/>
                <w:sz w:val="21"/>
                <w:szCs w:val="21"/>
                <w:lang w:val="en"/>
              </w:rPr>
              <w:t>:</w:t>
            </w:r>
            <w:r>
              <w:rPr>
                <w:rFonts w:eastAsiaTheme="minorEastAsia"/>
                <w:color w:val="000000"/>
                <w:kern w:val="0"/>
                <w:sz w:val="21"/>
                <w:szCs w:val="21"/>
                <w:lang w:val="en"/>
              </w:rPr>
              <w:t xml:space="preserve"> LP-168 (25 mg and 100 mg)</w:t>
            </w:r>
          </w:p>
        </w:tc>
        <w:tc>
          <w:tcPr>
            <w:tcW w:w="4326" w:type="dxa"/>
            <w:tcBorders>
              <w:top w:val="single" w:sz="4" w:space="0" w:color="000000"/>
              <w:left w:val="single" w:sz="4" w:space="0" w:color="000000"/>
              <w:bottom w:val="single" w:sz="4" w:space="0" w:color="000000"/>
              <w:right w:val="single" w:sz="4" w:space="0" w:color="000000"/>
            </w:tcBorders>
            <w:vAlign w:val="center"/>
          </w:tcPr>
          <w:p w14:paraId="294849AA" w14:textId="77777777" w:rsidR="007B694B" w:rsidRDefault="00FA3D63">
            <w:pPr>
              <w:spacing w:before="31" w:line="400" w:lineRule="exact"/>
              <w:ind w:left="79" w:right="79" w:firstLineChars="0" w:firstLine="0"/>
              <w:rPr>
                <w:rFonts w:eastAsiaTheme="minorEastAsia"/>
                <w:color w:val="000000"/>
                <w:kern w:val="0"/>
                <w:sz w:val="21"/>
                <w:szCs w:val="21"/>
              </w:rPr>
            </w:pPr>
            <w:r>
              <w:rPr>
                <w:rFonts w:eastAsiaTheme="minorEastAsia"/>
                <w:b/>
                <w:bCs/>
                <w:color w:val="000000"/>
                <w:kern w:val="0"/>
                <w:sz w:val="21"/>
                <w:szCs w:val="21"/>
                <w:lang w:val="en"/>
              </w:rPr>
              <w:t xml:space="preserve">Development Phase: </w:t>
            </w:r>
            <w:r>
              <w:rPr>
                <w:rFonts w:eastAsiaTheme="minorEastAsia"/>
                <w:color w:val="000000"/>
                <w:kern w:val="0"/>
                <w:sz w:val="21"/>
                <w:szCs w:val="21"/>
                <w:lang w:val="en"/>
              </w:rPr>
              <w:t xml:space="preserve">Phase </w:t>
            </w:r>
            <w:r>
              <w:rPr>
                <w:rFonts w:eastAsiaTheme="minorEastAsia" w:hint="eastAsia"/>
                <w:color w:val="000000"/>
                <w:kern w:val="0"/>
                <w:sz w:val="21"/>
                <w:szCs w:val="21"/>
                <w:lang w:val="en"/>
              </w:rPr>
              <w:t>2</w:t>
            </w:r>
          </w:p>
        </w:tc>
      </w:tr>
      <w:tr w:rsidR="007B694B" w14:paraId="59E1E8A2" w14:textId="77777777">
        <w:trPr>
          <w:jc w:val="center"/>
        </w:trPr>
        <w:tc>
          <w:tcPr>
            <w:tcW w:w="3870" w:type="dxa"/>
            <w:tcBorders>
              <w:top w:val="single" w:sz="4" w:space="0" w:color="000000"/>
              <w:left w:val="single" w:sz="4" w:space="0" w:color="000000"/>
              <w:bottom w:val="single" w:sz="4" w:space="0" w:color="000000"/>
              <w:right w:val="single" w:sz="4" w:space="0" w:color="000000"/>
            </w:tcBorders>
            <w:vAlign w:val="center"/>
          </w:tcPr>
          <w:p w14:paraId="632883DF" w14:textId="77777777" w:rsidR="007B694B" w:rsidRDefault="00FA3D63">
            <w:pPr>
              <w:spacing w:before="34" w:line="400" w:lineRule="exact"/>
              <w:ind w:left="79" w:right="79" w:firstLineChars="0" w:firstLine="0"/>
              <w:rPr>
                <w:rFonts w:eastAsiaTheme="minorEastAsia"/>
                <w:color w:val="000000"/>
                <w:kern w:val="0"/>
                <w:sz w:val="21"/>
                <w:szCs w:val="21"/>
              </w:rPr>
            </w:pPr>
            <w:r>
              <w:rPr>
                <w:rFonts w:eastAsiaTheme="minorEastAsia"/>
                <w:b/>
                <w:bCs/>
                <w:color w:val="000000"/>
                <w:kern w:val="0"/>
                <w:sz w:val="21"/>
                <w:szCs w:val="21"/>
                <w:lang w:val="en"/>
              </w:rPr>
              <w:t>Version No.:</w:t>
            </w:r>
            <w:r>
              <w:rPr>
                <w:rFonts w:eastAsiaTheme="minorEastAsia"/>
                <w:color w:val="000000"/>
                <w:kern w:val="0"/>
                <w:sz w:val="21"/>
                <w:szCs w:val="21"/>
                <w:lang w:val="en"/>
              </w:rPr>
              <w:t xml:space="preserve"> 1.1</w:t>
            </w:r>
          </w:p>
        </w:tc>
        <w:tc>
          <w:tcPr>
            <w:tcW w:w="4326" w:type="dxa"/>
            <w:tcBorders>
              <w:top w:val="single" w:sz="4" w:space="0" w:color="000000"/>
              <w:left w:val="single" w:sz="4" w:space="0" w:color="000000"/>
              <w:bottom w:val="single" w:sz="4" w:space="0" w:color="000000"/>
              <w:right w:val="single" w:sz="4" w:space="0" w:color="000000"/>
            </w:tcBorders>
            <w:vAlign w:val="center"/>
          </w:tcPr>
          <w:p w14:paraId="2457DDBA" w14:textId="77777777" w:rsidR="007B694B" w:rsidRDefault="00FA3D63">
            <w:pPr>
              <w:spacing w:before="34" w:line="400" w:lineRule="exact"/>
              <w:ind w:left="79" w:right="79" w:firstLineChars="0" w:firstLine="0"/>
              <w:rPr>
                <w:rFonts w:eastAsiaTheme="minorEastAsia"/>
                <w:color w:val="000000"/>
                <w:kern w:val="0"/>
                <w:sz w:val="21"/>
                <w:szCs w:val="21"/>
              </w:rPr>
            </w:pPr>
            <w:r>
              <w:rPr>
                <w:rFonts w:eastAsiaTheme="minorEastAsia"/>
                <w:b/>
                <w:bCs/>
                <w:color w:val="000000"/>
                <w:kern w:val="0"/>
                <w:sz w:val="21"/>
                <w:szCs w:val="21"/>
                <w:lang w:val="en"/>
              </w:rPr>
              <w:t>Version Date:</w:t>
            </w:r>
            <w:r>
              <w:rPr>
                <w:rFonts w:eastAsiaTheme="minorEastAsia"/>
                <w:color w:val="000000"/>
                <w:kern w:val="0"/>
                <w:sz w:val="21"/>
                <w:szCs w:val="21"/>
                <w:lang w:val="en"/>
              </w:rPr>
              <w:t xml:space="preserve"> October 10, 2023</w:t>
            </w:r>
          </w:p>
        </w:tc>
      </w:tr>
      <w:tr w:rsidR="007B694B" w14:paraId="6EC8ABED"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vAlign w:val="center"/>
          </w:tcPr>
          <w:p w14:paraId="4AA6744E" w14:textId="77777777" w:rsidR="007B694B" w:rsidRDefault="00FA3D63">
            <w:pPr>
              <w:spacing w:before="34" w:line="400" w:lineRule="exact"/>
              <w:ind w:left="79" w:right="79" w:firstLineChars="0" w:firstLine="0"/>
              <w:jc w:val="left"/>
              <w:rPr>
                <w:rFonts w:eastAsiaTheme="minorEastAsia"/>
                <w:bCs/>
                <w:color w:val="000000"/>
                <w:kern w:val="0"/>
                <w:sz w:val="21"/>
                <w:szCs w:val="21"/>
              </w:rPr>
            </w:pPr>
            <w:r>
              <w:rPr>
                <w:rFonts w:eastAsiaTheme="minorEastAsia"/>
                <w:b/>
                <w:bCs/>
                <w:color w:val="000000"/>
                <w:kern w:val="0"/>
                <w:sz w:val="21"/>
                <w:szCs w:val="21"/>
                <w:lang w:val="en"/>
              </w:rPr>
              <w:t>Brief title of trial:</w:t>
            </w:r>
            <w:r>
              <w:rPr>
                <w:rFonts w:eastAsiaTheme="minorEastAsia"/>
                <w:color w:val="000000"/>
                <w:kern w:val="0"/>
                <w:sz w:val="21"/>
                <w:szCs w:val="21"/>
                <w:lang w:val="en"/>
              </w:rPr>
              <w:t xml:space="preserve"> A Phase </w:t>
            </w:r>
            <w:r>
              <w:rPr>
                <w:rFonts w:eastAsiaTheme="minorEastAsia" w:hint="eastAsia"/>
                <w:color w:val="000000"/>
                <w:kern w:val="0"/>
                <w:sz w:val="21"/>
                <w:szCs w:val="21"/>
                <w:lang w:val="en"/>
              </w:rPr>
              <w:t>2</w:t>
            </w:r>
            <w:r>
              <w:rPr>
                <w:rFonts w:eastAsiaTheme="minorEastAsia"/>
                <w:color w:val="000000"/>
                <w:kern w:val="0"/>
                <w:sz w:val="21"/>
                <w:szCs w:val="21"/>
                <w:lang w:val="en"/>
              </w:rPr>
              <w:t xml:space="preserve"> Clinical Study of LP-168 Tablets in the Treatment of Relapsed/Refractory Mantle Cell Lymphoma</w:t>
            </w:r>
          </w:p>
        </w:tc>
      </w:tr>
      <w:tr w:rsidR="007B694B" w14:paraId="10516466" w14:textId="77777777">
        <w:trPr>
          <w:jc w:val="center"/>
        </w:trPr>
        <w:tc>
          <w:tcPr>
            <w:tcW w:w="8196" w:type="dxa"/>
            <w:gridSpan w:val="2"/>
            <w:tcBorders>
              <w:top w:val="single" w:sz="4" w:space="0" w:color="000000"/>
              <w:left w:val="single" w:sz="4" w:space="0" w:color="000000"/>
              <w:right w:val="single" w:sz="4" w:space="0" w:color="000000"/>
            </w:tcBorders>
          </w:tcPr>
          <w:p w14:paraId="237889E7" w14:textId="77777777" w:rsidR="007B694B" w:rsidRDefault="00FA3D63">
            <w:pPr>
              <w:spacing w:before="31" w:line="400" w:lineRule="exact"/>
              <w:ind w:left="79" w:right="79" w:firstLineChars="0" w:firstLine="0"/>
              <w:jc w:val="left"/>
              <w:rPr>
                <w:rFonts w:eastAsiaTheme="minorEastAsia"/>
                <w:bCs/>
                <w:color w:val="000000"/>
                <w:kern w:val="0"/>
                <w:sz w:val="21"/>
                <w:szCs w:val="21"/>
              </w:rPr>
            </w:pPr>
            <w:r>
              <w:rPr>
                <w:rFonts w:eastAsiaTheme="minorEastAsia"/>
                <w:b/>
                <w:bCs/>
                <w:color w:val="000000"/>
                <w:kern w:val="0"/>
                <w:sz w:val="21"/>
                <w:szCs w:val="21"/>
                <w:lang w:val="en"/>
              </w:rPr>
              <w:t>Full title of trial:</w:t>
            </w:r>
            <w:r>
              <w:rPr>
                <w:rFonts w:eastAsiaTheme="minorEastAsia"/>
                <w:color w:val="000000"/>
                <w:kern w:val="0"/>
                <w:sz w:val="21"/>
                <w:szCs w:val="21"/>
                <w:lang w:val="en"/>
              </w:rPr>
              <w:t xml:space="preserve"> </w:t>
            </w:r>
          </w:p>
          <w:p w14:paraId="624F1E7C" w14:textId="77777777" w:rsidR="007B694B" w:rsidRDefault="00FA3D63">
            <w:pPr>
              <w:spacing w:before="31" w:line="400" w:lineRule="exact"/>
              <w:ind w:left="79" w:right="79" w:firstLineChars="0" w:firstLine="0"/>
              <w:jc w:val="left"/>
              <w:rPr>
                <w:rFonts w:eastAsiaTheme="minorEastAsia"/>
                <w:color w:val="000000"/>
                <w:kern w:val="0"/>
                <w:sz w:val="21"/>
                <w:szCs w:val="21"/>
              </w:rPr>
            </w:pPr>
            <w:r>
              <w:rPr>
                <w:rFonts w:eastAsiaTheme="minorEastAsia"/>
                <w:color w:val="000000"/>
                <w:kern w:val="0"/>
                <w:sz w:val="21"/>
                <w:szCs w:val="21"/>
                <w:lang w:val="en"/>
              </w:rPr>
              <w:t xml:space="preserve">An Open-Label, Single-Arm, Multicenter Phase </w:t>
            </w:r>
            <w:r>
              <w:rPr>
                <w:rFonts w:eastAsiaTheme="minorEastAsia" w:hint="eastAsia"/>
                <w:color w:val="000000"/>
                <w:kern w:val="0"/>
                <w:sz w:val="21"/>
                <w:szCs w:val="21"/>
                <w:lang w:val="en"/>
              </w:rPr>
              <w:t>2</w:t>
            </w:r>
            <w:r>
              <w:rPr>
                <w:rFonts w:eastAsiaTheme="minorEastAsia"/>
                <w:color w:val="000000"/>
                <w:kern w:val="0"/>
                <w:sz w:val="21"/>
                <w:szCs w:val="21"/>
                <w:lang w:val="en"/>
              </w:rPr>
              <w:t xml:space="preserve"> Clinical Study to Evaluate the Efficacy and Safety of LP-168 in Relapsed or Refractory Mantle Cell Lymphoma</w:t>
            </w:r>
          </w:p>
        </w:tc>
      </w:tr>
      <w:tr w:rsidR="007B694B" w14:paraId="6BBECDAC"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tcPr>
          <w:p w14:paraId="1D855F5E" w14:textId="77777777" w:rsidR="007B694B" w:rsidRDefault="00FA3D63">
            <w:pPr>
              <w:spacing w:before="34" w:line="400" w:lineRule="exact"/>
              <w:ind w:left="79" w:right="79" w:firstLineChars="0" w:firstLine="0"/>
              <w:jc w:val="left"/>
              <w:rPr>
                <w:rFonts w:eastAsiaTheme="minorEastAsia"/>
                <w:b/>
                <w:bCs/>
                <w:color w:val="000000"/>
                <w:spacing w:val="39"/>
                <w:kern w:val="0"/>
                <w:sz w:val="21"/>
                <w:szCs w:val="21"/>
              </w:rPr>
            </w:pPr>
            <w:r>
              <w:rPr>
                <w:rFonts w:eastAsiaTheme="minorEastAsia"/>
                <w:b/>
                <w:bCs/>
                <w:color w:val="000000"/>
                <w:kern w:val="0"/>
                <w:sz w:val="21"/>
                <w:szCs w:val="21"/>
                <w:lang w:val="en"/>
              </w:rPr>
              <w:t xml:space="preserve">Study Objectives: </w:t>
            </w:r>
          </w:p>
          <w:p w14:paraId="20A86979" w14:textId="77777777" w:rsidR="007B694B" w:rsidRDefault="00FA3D63">
            <w:pPr>
              <w:spacing w:before="34" w:line="400" w:lineRule="exact"/>
              <w:ind w:left="79" w:right="79" w:firstLineChars="0" w:firstLine="0"/>
              <w:jc w:val="left"/>
              <w:rPr>
                <w:rFonts w:eastAsiaTheme="minorEastAsia"/>
                <w:color w:val="000000"/>
                <w:kern w:val="0"/>
                <w:sz w:val="21"/>
                <w:szCs w:val="21"/>
                <w:u w:val="single"/>
              </w:rPr>
            </w:pPr>
            <w:r>
              <w:rPr>
                <w:rFonts w:eastAsiaTheme="minorEastAsia"/>
                <w:color w:val="000000"/>
                <w:kern w:val="0"/>
                <w:sz w:val="21"/>
                <w:szCs w:val="21"/>
                <w:u w:val="single"/>
                <w:lang w:val="en"/>
              </w:rPr>
              <w:t>Primary objective:</w:t>
            </w:r>
          </w:p>
          <w:p w14:paraId="77E31601" w14:textId="77777777" w:rsidR="007B694B" w:rsidRDefault="00FA3D63" w:rsidP="001727E9">
            <w:pPr>
              <w:pStyle w:val="11"/>
              <w:numPr>
                <w:ilvl w:val="0"/>
                <w:numId w:val="1"/>
              </w:numPr>
              <w:spacing w:before="34" w:line="400" w:lineRule="exact"/>
              <w:ind w:right="79" w:firstLineChars="0"/>
              <w:jc w:val="left"/>
              <w:rPr>
                <w:rFonts w:eastAsiaTheme="minorEastAsia"/>
                <w:color w:val="000000"/>
                <w:kern w:val="0"/>
                <w:sz w:val="21"/>
                <w:szCs w:val="21"/>
                <w:u w:val="single"/>
              </w:rPr>
            </w:pPr>
            <w:r>
              <w:rPr>
                <w:rFonts w:eastAsiaTheme="minorEastAsia"/>
                <w:color w:val="000000"/>
                <w:kern w:val="0"/>
                <w:sz w:val="21"/>
                <w:szCs w:val="21"/>
                <w:lang w:val="en"/>
              </w:rPr>
              <w:t>To evaluate the overall response rate (ORR) of LP-168 tablets in subjects with relapsed or refractory mantle cell lymphoma (R/R MCL)</w:t>
            </w:r>
          </w:p>
          <w:p w14:paraId="5DD01667" w14:textId="77777777" w:rsidR="007B694B" w:rsidRDefault="00FA3D63">
            <w:pPr>
              <w:spacing w:before="34" w:line="400" w:lineRule="exact"/>
              <w:ind w:left="79" w:right="79" w:firstLineChars="0" w:firstLine="0"/>
              <w:jc w:val="left"/>
              <w:rPr>
                <w:rFonts w:eastAsiaTheme="minorEastAsia"/>
                <w:color w:val="000000"/>
                <w:kern w:val="0"/>
                <w:sz w:val="21"/>
                <w:szCs w:val="21"/>
                <w:u w:val="single"/>
              </w:rPr>
            </w:pPr>
            <w:r>
              <w:rPr>
                <w:rFonts w:eastAsiaTheme="minorEastAsia"/>
                <w:color w:val="000000"/>
                <w:kern w:val="0"/>
                <w:sz w:val="21"/>
                <w:szCs w:val="21"/>
                <w:u w:val="single"/>
                <w:lang w:val="en"/>
              </w:rPr>
              <w:t>Secondary objectives:</w:t>
            </w:r>
          </w:p>
          <w:p w14:paraId="12F858F1" w14:textId="77777777" w:rsidR="007B694B" w:rsidRDefault="00FA3D63" w:rsidP="001727E9">
            <w:pPr>
              <w:pStyle w:val="11"/>
              <w:numPr>
                <w:ilvl w:val="0"/>
                <w:numId w:val="1"/>
              </w:numPr>
              <w:spacing w:before="34" w:line="400" w:lineRule="exact"/>
              <w:ind w:right="79" w:firstLineChars="0"/>
              <w:jc w:val="left"/>
              <w:rPr>
                <w:rFonts w:eastAsiaTheme="minorEastAsia"/>
                <w:color w:val="000000"/>
                <w:kern w:val="0"/>
                <w:sz w:val="21"/>
                <w:szCs w:val="21"/>
              </w:rPr>
            </w:pPr>
            <w:r>
              <w:rPr>
                <w:rFonts w:eastAsiaTheme="minorEastAsia"/>
                <w:color w:val="000000"/>
                <w:kern w:val="0"/>
                <w:sz w:val="21"/>
                <w:szCs w:val="21"/>
                <w:lang w:val="en"/>
              </w:rPr>
              <w:t>To evaluate the complete response (CR) rate, progression-free survival (PFS), overall survival (OS), duration of response (DOR), and time to response (TTR) of subjects with R/R MCL receiving treatment with LP-168 tablets.</w:t>
            </w:r>
          </w:p>
          <w:p w14:paraId="5C78E220" w14:textId="77777777" w:rsidR="007B694B" w:rsidRDefault="00FA3D63" w:rsidP="001727E9">
            <w:pPr>
              <w:pStyle w:val="11"/>
              <w:numPr>
                <w:ilvl w:val="0"/>
                <w:numId w:val="1"/>
              </w:numPr>
              <w:spacing w:before="34" w:line="400" w:lineRule="exact"/>
              <w:ind w:right="79" w:firstLineChars="0"/>
              <w:jc w:val="left"/>
              <w:rPr>
                <w:rFonts w:eastAsiaTheme="minorEastAsia"/>
                <w:color w:val="000000"/>
                <w:kern w:val="0"/>
                <w:sz w:val="21"/>
                <w:szCs w:val="21"/>
              </w:rPr>
            </w:pPr>
            <w:r>
              <w:rPr>
                <w:rFonts w:eastAsiaTheme="minorEastAsia"/>
                <w:color w:val="000000"/>
                <w:kern w:val="0"/>
                <w:sz w:val="21"/>
                <w:szCs w:val="21"/>
                <w:lang w:val="en"/>
              </w:rPr>
              <w:t>To evaluate the safety and tolerability of LP-168 monotherapy in subjects with R/R MCL.</w:t>
            </w:r>
          </w:p>
          <w:p w14:paraId="2487D7E5" w14:textId="77777777" w:rsidR="007B694B" w:rsidRDefault="00FA3D63" w:rsidP="001727E9">
            <w:pPr>
              <w:numPr>
                <w:ilvl w:val="0"/>
                <w:numId w:val="1"/>
              </w:numPr>
              <w:spacing w:beforeLines="50" w:before="163" w:after="50" w:line="312" w:lineRule="auto"/>
              <w:ind w:right="98" w:firstLineChars="0"/>
              <w:jc w:val="left"/>
              <w:rPr>
                <w:rFonts w:eastAsiaTheme="minorEastAsia"/>
                <w:color w:val="000000"/>
                <w:kern w:val="0"/>
                <w:sz w:val="21"/>
                <w:szCs w:val="21"/>
              </w:rPr>
            </w:pPr>
            <w:r>
              <w:rPr>
                <w:rFonts w:eastAsiaTheme="minorEastAsia"/>
                <w:color w:val="000000"/>
                <w:kern w:val="0"/>
                <w:sz w:val="21"/>
                <w:szCs w:val="21"/>
                <w:lang w:val="en"/>
              </w:rPr>
              <w:t xml:space="preserve">To evaluate the improvement in quality of life (QoL) by LP-168 monotherapy in subjects with R/R MCL as measured by the EORTC QLQ-C30 questionnaire </w:t>
            </w:r>
          </w:p>
          <w:p w14:paraId="0A721FBF" w14:textId="77777777" w:rsidR="007B694B" w:rsidRDefault="00FA3D63" w:rsidP="001727E9">
            <w:pPr>
              <w:pStyle w:val="11"/>
              <w:numPr>
                <w:ilvl w:val="0"/>
                <w:numId w:val="1"/>
              </w:numPr>
              <w:spacing w:before="34" w:line="400" w:lineRule="exact"/>
              <w:ind w:right="79" w:firstLineChars="0"/>
              <w:jc w:val="left"/>
              <w:rPr>
                <w:rFonts w:eastAsiaTheme="minorEastAsia"/>
                <w:color w:val="000000"/>
                <w:kern w:val="0"/>
                <w:sz w:val="21"/>
                <w:szCs w:val="21"/>
              </w:rPr>
            </w:pPr>
            <w:r>
              <w:rPr>
                <w:rFonts w:eastAsiaTheme="minorEastAsia"/>
                <w:color w:val="000000"/>
                <w:kern w:val="0"/>
                <w:sz w:val="21"/>
                <w:szCs w:val="21"/>
                <w:lang w:val="en"/>
              </w:rPr>
              <w:t>To evaluate the pharmacokinetic (PK) characteristics of LP-168</w:t>
            </w:r>
          </w:p>
          <w:p w14:paraId="573894AA" w14:textId="77777777" w:rsidR="007B694B" w:rsidRDefault="00FA3D63">
            <w:pPr>
              <w:spacing w:before="34" w:line="400" w:lineRule="exact"/>
              <w:ind w:left="79" w:right="79" w:firstLineChars="0" w:firstLine="0"/>
              <w:rPr>
                <w:rFonts w:eastAsiaTheme="minorEastAsia"/>
                <w:color w:val="000000"/>
                <w:kern w:val="0"/>
                <w:sz w:val="21"/>
                <w:szCs w:val="21"/>
                <w:u w:val="single"/>
              </w:rPr>
            </w:pPr>
            <w:r>
              <w:rPr>
                <w:rFonts w:eastAsiaTheme="minorEastAsia"/>
                <w:color w:val="000000"/>
                <w:kern w:val="0"/>
                <w:sz w:val="21"/>
                <w:szCs w:val="21"/>
                <w:u w:val="single"/>
                <w:lang w:val="en"/>
              </w:rPr>
              <w:t>Exploratory objectives:</w:t>
            </w:r>
          </w:p>
          <w:p w14:paraId="30AC1307" w14:textId="77777777" w:rsidR="007B694B" w:rsidRDefault="00FA3D63" w:rsidP="001727E9">
            <w:pPr>
              <w:numPr>
                <w:ilvl w:val="0"/>
                <w:numId w:val="1"/>
              </w:numPr>
              <w:spacing w:before="34" w:line="400" w:lineRule="exact"/>
              <w:ind w:right="79" w:firstLineChars="0"/>
              <w:jc w:val="left"/>
              <w:rPr>
                <w:rFonts w:eastAsiaTheme="minorEastAsia"/>
                <w:color w:val="000000"/>
                <w:kern w:val="0"/>
                <w:sz w:val="21"/>
                <w:szCs w:val="21"/>
              </w:rPr>
            </w:pPr>
            <w:r>
              <w:rPr>
                <w:rFonts w:eastAsiaTheme="minorEastAsia"/>
                <w:color w:val="000000"/>
                <w:kern w:val="0"/>
                <w:sz w:val="21"/>
                <w:szCs w:val="21"/>
                <w:lang w:val="en"/>
              </w:rPr>
              <w:t xml:space="preserve">To evaluate the correlation of potential biomarkers in lymphoma tissue or circulating lymphoma cells with </w:t>
            </w:r>
            <w:r>
              <w:rPr>
                <w:rFonts w:eastAsiaTheme="minorEastAsia" w:hint="eastAsia"/>
                <w:color w:val="000000"/>
                <w:kern w:val="0"/>
                <w:sz w:val="21"/>
                <w:szCs w:val="21"/>
                <w:lang w:val="en"/>
              </w:rPr>
              <w:t>efficacy parameter</w:t>
            </w:r>
            <w:r>
              <w:rPr>
                <w:rFonts w:eastAsiaTheme="minorEastAsia"/>
                <w:color w:val="000000"/>
                <w:kern w:val="0"/>
                <w:sz w:val="21"/>
                <w:szCs w:val="21"/>
                <w:lang w:val="en"/>
              </w:rPr>
              <w:t>s of LP-168 monotherapy, etc.</w:t>
            </w:r>
          </w:p>
          <w:p w14:paraId="5462C224" w14:textId="77777777" w:rsidR="007B694B" w:rsidRDefault="00FA3D63" w:rsidP="001727E9">
            <w:pPr>
              <w:numPr>
                <w:ilvl w:val="0"/>
                <w:numId w:val="1"/>
              </w:numPr>
              <w:spacing w:before="34" w:line="400" w:lineRule="exact"/>
              <w:ind w:right="79" w:firstLineChars="0"/>
              <w:jc w:val="left"/>
              <w:rPr>
                <w:rFonts w:eastAsiaTheme="minorEastAsia"/>
                <w:color w:val="000000"/>
                <w:kern w:val="0"/>
                <w:sz w:val="21"/>
                <w:szCs w:val="21"/>
              </w:rPr>
            </w:pPr>
            <w:r>
              <w:rPr>
                <w:rFonts w:eastAsiaTheme="minorEastAsia"/>
                <w:color w:val="000000"/>
                <w:kern w:val="0"/>
                <w:sz w:val="21"/>
                <w:szCs w:val="21"/>
                <w:lang w:val="en"/>
              </w:rPr>
              <w:t xml:space="preserve">To evaluate the intrinsic or extrinsic factors that may affect </w:t>
            </w:r>
            <w:r w:rsidRPr="001727E9">
              <w:rPr>
                <w:rFonts w:eastAsiaTheme="minorEastAsia"/>
                <w:color w:val="000000"/>
                <w:kern w:val="0"/>
                <w:sz w:val="21"/>
                <w:szCs w:val="21"/>
                <w:lang w:val="en"/>
              </w:rPr>
              <w:t xml:space="preserve">metrics of </w:t>
            </w:r>
            <w:r>
              <w:rPr>
                <w:rFonts w:eastAsiaTheme="minorEastAsia"/>
                <w:color w:val="000000"/>
                <w:kern w:val="0"/>
                <w:sz w:val="21"/>
                <w:szCs w:val="21"/>
                <w:lang w:val="en"/>
              </w:rPr>
              <w:t xml:space="preserve">exposure to </w:t>
            </w:r>
            <w:r>
              <w:rPr>
                <w:rFonts w:eastAsiaTheme="minorEastAsia" w:hint="eastAsia"/>
                <w:color w:val="000000"/>
                <w:kern w:val="0"/>
                <w:sz w:val="21"/>
                <w:szCs w:val="21"/>
                <w:lang w:val="en"/>
              </w:rPr>
              <w:t>the study drug</w:t>
            </w:r>
          </w:p>
        </w:tc>
      </w:tr>
      <w:tr w:rsidR="007B694B" w14:paraId="27B41630"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tcPr>
          <w:p w14:paraId="11E51D39" w14:textId="77777777" w:rsidR="007B694B" w:rsidRDefault="00FA3D63">
            <w:pPr>
              <w:spacing w:before="34" w:line="400" w:lineRule="exact"/>
              <w:ind w:left="79" w:right="79" w:firstLineChars="0" w:firstLine="0"/>
              <w:jc w:val="left"/>
              <w:rPr>
                <w:rFonts w:eastAsiaTheme="minorEastAsia"/>
                <w:b/>
                <w:bCs/>
                <w:color w:val="000000"/>
                <w:kern w:val="0"/>
                <w:sz w:val="21"/>
                <w:szCs w:val="21"/>
              </w:rPr>
            </w:pPr>
            <w:r>
              <w:rPr>
                <w:rFonts w:eastAsiaTheme="minorEastAsia"/>
                <w:b/>
                <w:bCs/>
                <w:color w:val="000000"/>
                <w:kern w:val="0"/>
                <w:sz w:val="21"/>
                <w:szCs w:val="21"/>
                <w:lang w:val="en"/>
              </w:rPr>
              <w:t>Study Endpoints:</w:t>
            </w:r>
          </w:p>
          <w:p w14:paraId="1D9ED02D" w14:textId="77777777" w:rsidR="007B694B" w:rsidRDefault="00FA3D63">
            <w:pPr>
              <w:spacing w:before="34" w:line="400" w:lineRule="exact"/>
              <w:ind w:left="79" w:right="79" w:firstLineChars="0" w:firstLine="0"/>
              <w:jc w:val="left"/>
              <w:rPr>
                <w:rFonts w:eastAsiaTheme="minorEastAsia"/>
                <w:color w:val="000000"/>
                <w:kern w:val="0"/>
                <w:sz w:val="21"/>
                <w:szCs w:val="21"/>
              </w:rPr>
            </w:pPr>
            <w:r>
              <w:rPr>
                <w:rFonts w:eastAsiaTheme="minorEastAsia"/>
                <w:color w:val="000000"/>
                <w:kern w:val="0"/>
                <w:sz w:val="21"/>
                <w:szCs w:val="21"/>
                <w:lang w:val="en"/>
              </w:rPr>
              <w:t>Primary endpoint:</w:t>
            </w:r>
          </w:p>
          <w:p w14:paraId="70A51839" w14:textId="77777777" w:rsidR="007B694B" w:rsidRDefault="00FA3D63" w:rsidP="001727E9">
            <w:pPr>
              <w:pStyle w:val="11"/>
              <w:numPr>
                <w:ilvl w:val="0"/>
                <w:numId w:val="2"/>
              </w:numPr>
              <w:spacing w:before="34" w:line="400" w:lineRule="exact"/>
              <w:ind w:right="79" w:firstLineChars="0"/>
              <w:jc w:val="left"/>
              <w:rPr>
                <w:rFonts w:eastAsiaTheme="minorEastAsia"/>
                <w:color w:val="000000"/>
                <w:kern w:val="0"/>
                <w:sz w:val="21"/>
                <w:szCs w:val="21"/>
              </w:rPr>
            </w:pPr>
            <w:r>
              <w:rPr>
                <w:rFonts w:eastAsiaTheme="minorEastAsia"/>
                <w:color w:val="000000"/>
                <w:kern w:val="0"/>
                <w:sz w:val="21"/>
                <w:szCs w:val="21"/>
                <w:lang w:val="en"/>
              </w:rPr>
              <w:lastRenderedPageBreak/>
              <w:t xml:space="preserve">Overall response rate (ORR) [complete response (CR) + partial response (PR)] as assessed by Independent Review Committee (IRC) according to the </w:t>
            </w:r>
            <w:r>
              <w:rPr>
                <w:rFonts w:eastAsiaTheme="minorEastAsia" w:hint="eastAsia"/>
                <w:color w:val="000000"/>
                <w:kern w:val="0"/>
                <w:sz w:val="21"/>
                <w:szCs w:val="21"/>
                <w:lang w:val="en"/>
              </w:rPr>
              <w:t>Lugano 2014 Response Criteria</w:t>
            </w:r>
            <w:r>
              <w:rPr>
                <w:rFonts w:eastAsiaTheme="minorEastAsia"/>
                <w:color w:val="000000"/>
                <w:kern w:val="0"/>
                <w:sz w:val="21"/>
                <w:szCs w:val="21"/>
                <w:lang w:val="en"/>
              </w:rPr>
              <w:t xml:space="preserve"> for Lymphoma</w:t>
            </w:r>
          </w:p>
          <w:p w14:paraId="089F46A9" w14:textId="77777777" w:rsidR="007B694B" w:rsidRDefault="00FA3D63">
            <w:pPr>
              <w:spacing w:before="34" w:line="400" w:lineRule="exact"/>
              <w:ind w:right="79" w:firstLineChars="0" w:firstLine="0"/>
              <w:jc w:val="left"/>
              <w:rPr>
                <w:rFonts w:eastAsiaTheme="minorEastAsia"/>
                <w:color w:val="000000"/>
                <w:kern w:val="0"/>
                <w:sz w:val="21"/>
                <w:szCs w:val="21"/>
              </w:rPr>
            </w:pPr>
            <w:r>
              <w:rPr>
                <w:rFonts w:eastAsiaTheme="minorEastAsia"/>
                <w:color w:val="000000"/>
                <w:kern w:val="0"/>
                <w:sz w:val="21"/>
                <w:szCs w:val="21"/>
                <w:lang w:val="en"/>
              </w:rPr>
              <w:t xml:space="preserve">Secondary endpoints: </w:t>
            </w:r>
          </w:p>
          <w:p w14:paraId="61666FEC" w14:textId="77777777" w:rsidR="007B694B" w:rsidRDefault="00FA3D63" w:rsidP="001727E9">
            <w:pPr>
              <w:pStyle w:val="11"/>
              <w:numPr>
                <w:ilvl w:val="0"/>
                <w:numId w:val="2"/>
              </w:numPr>
              <w:spacing w:before="34" w:line="400" w:lineRule="exact"/>
              <w:ind w:right="79" w:firstLineChars="0"/>
              <w:jc w:val="left"/>
              <w:rPr>
                <w:rFonts w:eastAsiaTheme="minorEastAsia"/>
                <w:color w:val="000000"/>
                <w:kern w:val="0"/>
                <w:sz w:val="21"/>
                <w:szCs w:val="21"/>
              </w:rPr>
            </w:pPr>
            <w:r>
              <w:rPr>
                <w:rFonts w:eastAsiaTheme="minorEastAsia"/>
                <w:color w:val="000000"/>
                <w:kern w:val="0"/>
                <w:sz w:val="21"/>
                <w:szCs w:val="21"/>
                <w:lang w:val="en"/>
              </w:rPr>
              <w:t xml:space="preserve">ORR as assessed by the investigator according to the </w:t>
            </w:r>
            <w:r>
              <w:rPr>
                <w:rFonts w:eastAsiaTheme="minorEastAsia" w:hint="eastAsia"/>
                <w:color w:val="000000"/>
                <w:kern w:val="0"/>
                <w:sz w:val="21"/>
                <w:szCs w:val="21"/>
                <w:lang w:val="en"/>
              </w:rPr>
              <w:t>Lugano 2014 Response Criteria</w:t>
            </w:r>
            <w:r>
              <w:rPr>
                <w:rFonts w:eastAsiaTheme="minorEastAsia"/>
                <w:color w:val="000000"/>
                <w:kern w:val="0"/>
                <w:sz w:val="21"/>
                <w:szCs w:val="21"/>
                <w:lang w:val="en"/>
              </w:rPr>
              <w:t>.</w:t>
            </w:r>
          </w:p>
          <w:p w14:paraId="31E0A938" w14:textId="77777777" w:rsidR="007B694B" w:rsidRDefault="00FA3D63" w:rsidP="001727E9">
            <w:pPr>
              <w:pStyle w:val="11"/>
              <w:numPr>
                <w:ilvl w:val="0"/>
                <w:numId w:val="2"/>
              </w:numPr>
              <w:spacing w:before="34" w:line="400" w:lineRule="exact"/>
              <w:ind w:right="79" w:firstLineChars="0"/>
              <w:jc w:val="left"/>
              <w:rPr>
                <w:sz w:val="21"/>
                <w:szCs w:val="21"/>
              </w:rPr>
            </w:pPr>
            <w:r>
              <w:rPr>
                <w:rFonts w:eastAsiaTheme="minorEastAsia"/>
                <w:color w:val="000000"/>
                <w:kern w:val="0"/>
                <w:sz w:val="21"/>
                <w:szCs w:val="21"/>
                <w:lang w:val="en"/>
              </w:rPr>
              <w:t>CR rate, PFS, OS, DOR, and TTR by IRC or investigator assessment.</w:t>
            </w:r>
          </w:p>
          <w:p w14:paraId="12C8A62F" w14:textId="77777777" w:rsidR="007B694B" w:rsidRDefault="00FA3D63" w:rsidP="001727E9">
            <w:pPr>
              <w:pStyle w:val="11"/>
              <w:numPr>
                <w:ilvl w:val="0"/>
                <w:numId w:val="2"/>
              </w:numPr>
              <w:spacing w:before="34" w:line="400" w:lineRule="exact"/>
              <w:ind w:right="79" w:firstLineChars="0"/>
              <w:jc w:val="left"/>
              <w:rPr>
                <w:sz w:val="21"/>
                <w:szCs w:val="21"/>
              </w:rPr>
            </w:pPr>
            <w:r>
              <w:rPr>
                <w:rFonts w:eastAsiaTheme="minorEastAsia"/>
                <w:color w:val="000000"/>
                <w:kern w:val="0"/>
                <w:sz w:val="21"/>
                <w:szCs w:val="21"/>
                <w:lang w:val="en"/>
              </w:rPr>
              <w:t>Safety evaluation including vital signs, physical examination, electrocardiogram (ECG) parameters, ECOG performance status, laboratory tests, and adverse events (AEs).</w:t>
            </w:r>
          </w:p>
          <w:p w14:paraId="369C0E93" w14:textId="77777777" w:rsidR="007B694B" w:rsidRDefault="00FA3D63" w:rsidP="001727E9">
            <w:pPr>
              <w:pStyle w:val="11"/>
              <w:numPr>
                <w:ilvl w:val="0"/>
                <w:numId w:val="2"/>
              </w:numPr>
              <w:ind w:firstLineChars="0"/>
              <w:rPr>
                <w:rFonts w:eastAsiaTheme="minorEastAsia"/>
                <w:color w:val="000000"/>
                <w:kern w:val="0"/>
                <w:sz w:val="21"/>
                <w:szCs w:val="21"/>
              </w:rPr>
            </w:pPr>
            <w:r>
              <w:rPr>
                <w:rFonts w:eastAsiaTheme="minorEastAsia"/>
                <w:color w:val="000000"/>
                <w:kern w:val="0"/>
                <w:sz w:val="21"/>
                <w:szCs w:val="21"/>
                <w:lang w:val="en"/>
              </w:rPr>
              <w:t>Change in subject-reported QoL as measured by the EORTC QLQ-C30 questionnaire</w:t>
            </w:r>
          </w:p>
          <w:p w14:paraId="1BE7EB68" w14:textId="77777777" w:rsidR="007B694B" w:rsidRDefault="00FA3D63" w:rsidP="001727E9">
            <w:pPr>
              <w:pStyle w:val="11"/>
              <w:numPr>
                <w:ilvl w:val="0"/>
                <w:numId w:val="2"/>
              </w:numPr>
              <w:ind w:firstLineChars="0"/>
              <w:rPr>
                <w:rFonts w:eastAsiaTheme="minorEastAsia"/>
                <w:color w:val="000000"/>
                <w:kern w:val="0"/>
                <w:sz w:val="21"/>
                <w:szCs w:val="21"/>
              </w:rPr>
            </w:pPr>
            <w:r>
              <w:rPr>
                <w:rFonts w:eastAsiaTheme="minorEastAsia"/>
                <w:color w:val="000000"/>
                <w:kern w:val="0"/>
                <w:sz w:val="21"/>
                <w:szCs w:val="21"/>
                <w:lang w:val="en"/>
              </w:rPr>
              <w:t xml:space="preserve">PK characteristics of LP-168 and the correlation of </w:t>
            </w:r>
            <w:r w:rsidRPr="001727E9">
              <w:rPr>
                <w:rFonts w:eastAsiaTheme="minorEastAsia"/>
                <w:color w:val="000000"/>
                <w:kern w:val="0"/>
                <w:sz w:val="21"/>
                <w:szCs w:val="21"/>
                <w:lang w:val="en"/>
              </w:rPr>
              <w:t xml:space="preserve">metrics of </w:t>
            </w:r>
            <w:r>
              <w:rPr>
                <w:rFonts w:eastAsiaTheme="minorEastAsia"/>
                <w:color w:val="000000"/>
                <w:kern w:val="0"/>
                <w:sz w:val="21"/>
                <w:szCs w:val="21"/>
                <w:lang w:val="en"/>
              </w:rPr>
              <w:t>exposure with efficacy and safety:</w:t>
            </w:r>
          </w:p>
          <w:p w14:paraId="2B3EABA1" w14:textId="77777777" w:rsidR="007B694B" w:rsidRDefault="00FA3D63">
            <w:pPr>
              <w:pStyle w:val="11"/>
              <w:ind w:left="528" w:firstLineChars="0" w:firstLine="0"/>
              <w:rPr>
                <w:rFonts w:eastAsiaTheme="minorEastAsia"/>
                <w:color w:val="000000"/>
                <w:kern w:val="0"/>
                <w:sz w:val="21"/>
                <w:szCs w:val="21"/>
              </w:rPr>
            </w:pPr>
            <w:r>
              <w:rPr>
                <w:rFonts w:eastAsiaTheme="minorEastAsia"/>
                <w:color w:val="000000"/>
                <w:kern w:val="0"/>
                <w:sz w:val="21"/>
                <w:szCs w:val="21"/>
                <w:lang w:val="en"/>
              </w:rPr>
              <w:t xml:space="preserve">PK characteristics include </w:t>
            </w:r>
            <w:r>
              <w:rPr>
                <w:rFonts w:eastAsiaTheme="minorEastAsia" w:hint="eastAsia"/>
                <w:color w:val="000000"/>
                <w:kern w:val="0"/>
                <w:sz w:val="21"/>
                <w:szCs w:val="21"/>
                <w:lang w:val="en"/>
              </w:rPr>
              <w:t>pharmacokinetic parameters</w:t>
            </w:r>
            <w:r>
              <w:rPr>
                <w:rFonts w:eastAsiaTheme="minorEastAsia"/>
                <w:color w:val="000000"/>
                <w:kern w:val="0"/>
                <w:sz w:val="21"/>
                <w:szCs w:val="21"/>
                <w:lang w:val="en"/>
              </w:rPr>
              <w:t xml:space="preserve"> such as maximum concentration (C</w:t>
            </w:r>
            <w:r>
              <w:rPr>
                <w:rFonts w:eastAsiaTheme="minorEastAsia"/>
                <w:color w:val="000000"/>
                <w:kern w:val="0"/>
                <w:sz w:val="21"/>
                <w:szCs w:val="21"/>
                <w:vertAlign w:val="subscript"/>
                <w:lang w:val="en"/>
              </w:rPr>
              <w:t>max</w:t>
            </w:r>
            <w:r>
              <w:rPr>
                <w:rFonts w:eastAsiaTheme="minorEastAsia"/>
                <w:color w:val="000000"/>
                <w:kern w:val="0"/>
                <w:sz w:val="21"/>
                <w:szCs w:val="21"/>
                <w:lang w:val="en"/>
              </w:rPr>
              <w:t>), time to maximum concentration (T</w:t>
            </w:r>
            <w:r>
              <w:rPr>
                <w:rFonts w:eastAsiaTheme="minorEastAsia"/>
                <w:color w:val="000000"/>
                <w:kern w:val="0"/>
                <w:sz w:val="21"/>
                <w:szCs w:val="21"/>
                <w:vertAlign w:val="subscript"/>
                <w:lang w:val="en"/>
              </w:rPr>
              <w:t>max</w:t>
            </w:r>
            <w:r>
              <w:rPr>
                <w:rFonts w:eastAsiaTheme="minorEastAsia"/>
                <w:color w:val="000000"/>
                <w:kern w:val="0"/>
                <w:sz w:val="21"/>
                <w:szCs w:val="21"/>
                <w:lang w:val="en"/>
              </w:rPr>
              <w:t>), half-life (T</w:t>
            </w:r>
            <w:r>
              <w:rPr>
                <w:rFonts w:eastAsiaTheme="minorEastAsia"/>
                <w:color w:val="000000"/>
                <w:kern w:val="0"/>
                <w:sz w:val="21"/>
                <w:szCs w:val="21"/>
                <w:vertAlign w:val="subscript"/>
                <w:lang w:val="en"/>
              </w:rPr>
              <w:t>1/2</w:t>
            </w:r>
            <w:r>
              <w:rPr>
                <w:rFonts w:eastAsiaTheme="minorEastAsia"/>
                <w:color w:val="000000"/>
                <w:kern w:val="0"/>
                <w:sz w:val="21"/>
                <w:szCs w:val="21"/>
                <w:lang w:val="en"/>
              </w:rPr>
              <w:t>), area under plasma concentration-time curve (AUC</w:t>
            </w:r>
            <w:r>
              <w:rPr>
                <w:rFonts w:eastAsiaTheme="minorEastAsia"/>
                <w:color w:val="000000"/>
                <w:kern w:val="0"/>
                <w:sz w:val="21"/>
                <w:szCs w:val="21"/>
                <w:vertAlign w:val="subscript"/>
                <w:lang w:val="en"/>
              </w:rPr>
              <w:t>0-t</w:t>
            </w:r>
            <w:r>
              <w:rPr>
                <w:rFonts w:eastAsiaTheme="minorEastAsia"/>
                <w:color w:val="000000"/>
                <w:kern w:val="0"/>
                <w:sz w:val="21"/>
                <w:szCs w:val="21"/>
                <w:lang w:val="en"/>
              </w:rPr>
              <w:t>), clearance (CL/F) and apparent volume of distribution (Vd/F)</w:t>
            </w:r>
          </w:p>
          <w:p w14:paraId="1E4B17D5" w14:textId="77777777" w:rsidR="007B694B" w:rsidRDefault="00FA3D63">
            <w:pPr>
              <w:spacing w:before="34" w:line="400" w:lineRule="exact"/>
              <w:ind w:left="79" w:right="79" w:firstLineChars="0" w:firstLine="0"/>
              <w:rPr>
                <w:rFonts w:eastAsiaTheme="minorEastAsia"/>
                <w:color w:val="000000"/>
                <w:kern w:val="0"/>
                <w:sz w:val="21"/>
                <w:szCs w:val="21"/>
                <w:u w:val="single"/>
              </w:rPr>
            </w:pPr>
            <w:r>
              <w:rPr>
                <w:rFonts w:eastAsiaTheme="minorEastAsia"/>
                <w:color w:val="000000"/>
                <w:kern w:val="0"/>
                <w:sz w:val="21"/>
                <w:szCs w:val="21"/>
                <w:u w:val="single"/>
                <w:lang w:val="en"/>
              </w:rPr>
              <w:t>Exploratory endpoints:</w:t>
            </w:r>
          </w:p>
          <w:p w14:paraId="41DDFFC6" w14:textId="77777777" w:rsidR="007B694B" w:rsidRDefault="00FA3D63" w:rsidP="001727E9">
            <w:pPr>
              <w:numPr>
                <w:ilvl w:val="0"/>
                <w:numId w:val="1"/>
              </w:numPr>
              <w:spacing w:before="34" w:line="400" w:lineRule="exact"/>
              <w:ind w:right="79" w:firstLineChars="0"/>
              <w:jc w:val="left"/>
              <w:rPr>
                <w:rFonts w:eastAsiaTheme="minorEastAsia"/>
                <w:color w:val="000000"/>
                <w:kern w:val="0"/>
                <w:sz w:val="21"/>
                <w:szCs w:val="21"/>
              </w:rPr>
            </w:pPr>
            <w:r>
              <w:rPr>
                <w:rFonts w:eastAsiaTheme="minorEastAsia"/>
                <w:color w:val="000000"/>
                <w:kern w:val="0"/>
                <w:sz w:val="21"/>
                <w:szCs w:val="21"/>
                <w:lang w:val="en"/>
              </w:rPr>
              <w:t>To evaluate the correlation of potential biomarkers (</w:t>
            </w:r>
            <w:r>
              <w:rPr>
                <w:rFonts w:eastAsiaTheme="minorEastAsia" w:hint="eastAsia"/>
                <w:color w:val="000000"/>
                <w:kern w:val="0"/>
                <w:sz w:val="21"/>
                <w:szCs w:val="21"/>
                <w:lang w:val="en"/>
              </w:rPr>
              <w:t>e</w:t>
            </w:r>
            <w:r>
              <w:rPr>
                <w:rFonts w:eastAsiaTheme="minorEastAsia" w:hint="eastAsia"/>
                <w:color w:val="000000"/>
                <w:kern w:val="0"/>
                <w:sz w:val="21"/>
                <w:szCs w:val="21"/>
              </w:rPr>
              <w:t>.</w:t>
            </w:r>
            <w:r>
              <w:rPr>
                <w:rFonts w:eastAsiaTheme="minorEastAsia" w:hint="eastAsia"/>
                <w:color w:val="000000"/>
                <w:kern w:val="0"/>
                <w:sz w:val="21"/>
                <w:szCs w:val="21"/>
                <w:lang w:val="en"/>
              </w:rPr>
              <w:t>g</w:t>
            </w:r>
            <w:r>
              <w:rPr>
                <w:rFonts w:eastAsiaTheme="minorEastAsia" w:hint="eastAsia"/>
                <w:color w:val="000000"/>
                <w:kern w:val="0"/>
                <w:sz w:val="21"/>
                <w:szCs w:val="21"/>
              </w:rPr>
              <w:t>.</w:t>
            </w:r>
            <w:r>
              <w:rPr>
                <w:rFonts w:eastAsiaTheme="minorEastAsia" w:hint="eastAsia"/>
                <w:color w:val="000000"/>
                <w:kern w:val="0"/>
                <w:sz w:val="21"/>
                <w:szCs w:val="21"/>
                <w:lang w:val="en"/>
              </w:rPr>
              <w:t>,</w:t>
            </w:r>
            <w:r>
              <w:rPr>
                <w:rFonts w:eastAsiaTheme="minorEastAsia"/>
                <w:color w:val="000000"/>
                <w:kern w:val="0"/>
                <w:sz w:val="21"/>
                <w:szCs w:val="21"/>
                <w:lang w:val="en"/>
              </w:rPr>
              <w:t xml:space="preserve"> BTK mutation, PLC mutation, TP53 mutation) in lymphoma tissue/circulating lymphoma cells with efficacy of LP-168 monotherapy</w:t>
            </w:r>
          </w:p>
          <w:p w14:paraId="7CAA2E03" w14:textId="77777777" w:rsidR="007B694B" w:rsidRDefault="00FA3D63" w:rsidP="001727E9">
            <w:pPr>
              <w:numPr>
                <w:ilvl w:val="0"/>
                <w:numId w:val="1"/>
              </w:numPr>
              <w:spacing w:before="34" w:line="400" w:lineRule="exact"/>
              <w:ind w:right="79" w:firstLineChars="0"/>
              <w:jc w:val="left"/>
              <w:rPr>
                <w:sz w:val="21"/>
                <w:szCs w:val="21"/>
              </w:rPr>
            </w:pPr>
            <w:bookmarkStart w:id="48" w:name="_Hlk115345109"/>
            <w:r>
              <w:rPr>
                <w:rFonts w:eastAsiaTheme="minorEastAsia" w:hint="eastAsia"/>
                <w:color w:val="000000"/>
                <w:kern w:val="0"/>
                <w:sz w:val="21"/>
                <w:szCs w:val="21"/>
                <w:lang w:val="en"/>
              </w:rPr>
              <w:t>T</w:t>
            </w:r>
            <w:r>
              <w:rPr>
                <w:rFonts w:eastAsiaTheme="minorEastAsia"/>
                <w:color w:val="000000"/>
                <w:kern w:val="0"/>
                <w:sz w:val="21"/>
                <w:szCs w:val="21"/>
                <w:lang w:val="en"/>
              </w:rPr>
              <w:t>o evaluate the effect of intrinsic or extrinsic factors such as age, liver function and renal function on the exposure to</w:t>
            </w:r>
            <w:r>
              <w:rPr>
                <w:rFonts w:eastAsiaTheme="minorEastAsia" w:hint="eastAsia"/>
                <w:color w:val="000000"/>
                <w:kern w:val="0"/>
                <w:sz w:val="21"/>
                <w:szCs w:val="21"/>
                <w:lang w:val="en"/>
              </w:rPr>
              <w:t xml:space="preserve"> the study drug</w:t>
            </w:r>
            <w:r>
              <w:rPr>
                <w:rFonts w:eastAsiaTheme="minorEastAsia"/>
                <w:color w:val="000000"/>
                <w:kern w:val="0"/>
                <w:sz w:val="21"/>
                <w:szCs w:val="21"/>
                <w:lang w:val="en"/>
              </w:rPr>
              <w:t xml:space="preserve"> by </w:t>
            </w:r>
            <w:r>
              <w:rPr>
                <w:rFonts w:eastAsiaTheme="minorEastAsia" w:hint="eastAsia"/>
                <w:color w:val="000000"/>
                <w:kern w:val="0"/>
                <w:sz w:val="21"/>
                <w:szCs w:val="21"/>
                <w:lang w:val="en"/>
              </w:rPr>
              <w:t xml:space="preserve">conducting </w:t>
            </w:r>
            <w:r>
              <w:rPr>
                <w:rFonts w:eastAsiaTheme="minorEastAsia"/>
                <w:color w:val="000000"/>
                <w:kern w:val="0"/>
                <w:sz w:val="21"/>
                <w:szCs w:val="21"/>
                <w:lang w:val="en"/>
              </w:rPr>
              <w:t>covariate analysis</w:t>
            </w:r>
            <w:r>
              <w:rPr>
                <w:rFonts w:eastAsiaTheme="minorEastAsia" w:hint="eastAsia"/>
                <w:color w:val="000000"/>
                <w:kern w:val="0"/>
                <w:sz w:val="21"/>
                <w:szCs w:val="21"/>
                <w:lang w:val="en"/>
              </w:rPr>
              <w:t xml:space="preserve"> </w:t>
            </w:r>
            <w:r>
              <w:rPr>
                <w:rFonts w:eastAsiaTheme="minorEastAsia"/>
                <w:color w:val="000000"/>
                <w:kern w:val="0"/>
                <w:sz w:val="21"/>
                <w:szCs w:val="21"/>
                <w:lang w:val="en"/>
              </w:rPr>
              <w:t>in the population pharmacokinetic model</w:t>
            </w:r>
            <w:bookmarkEnd w:id="48"/>
            <w:r>
              <w:rPr>
                <w:rFonts w:eastAsiaTheme="minorEastAsia"/>
                <w:color w:val="000000"/>
                <w:kern w:val="0"/>
                <w:sz w:val="21"/>
                <w:szCs w:val="21"/>
                <w:lang w:val="en"/>
              </w:rPr>
              <w:t>.</w:t>
            </w:r>
          </w:p>
        </w:tc>
      </w:tr>
      <w:tr w:rsidR="007B694B" w14:paraId="7296DDA4"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tcPr>
          <w:p w14:paraId="42C3F4E5" w14:textId="77777777" w:rsidR="007B694B" w:rsidRDefault="00FA3D63">
            <w:pPr>
              <w:spacing w:before="34" w:line="400" w:lineRule="exact"/>
              <w:ind w:left="79" w:right="79" w:firstLineChars="0" w:firstLine="0"/>
              <w:jc w:val="left"/>
              <w:rPr>
                <w:rFonts w:eastAsiaTheme="minorEastAsia"/>
                <w:b/>
                <w:bCs/>
                <w:color w:val="000000"/>
                <w:kern w:val="0"/>
                <w:sz w:val="21"/>
                <w:szCs w:val="21"/>
              </w:rPr>
            </w:pPr>
            <w:r>
              <w:rPr>
                <w:rFonts w:eastAsiaTheme="minorEastAsia"/>
                <w:b/>
                <w:bCs/>
                <w:color w:val="000000"/>
                <w:kern w:val="0"/>
                <w:sz w:val="21"/>
                <w:szCs w:val="21"/>
                <w:lang w:val="en"/>
              </w:rPr>
              <w:lastRenderedPageBreak/>
              <w:t>Principal Investigator:</w:t>
            </w:r>
            <w:r>
              <w:rPr>
                <w:rFonts w:eastAsiaTheme="minorEastAsia"/>
                <w:color w:val="000000"/>
                <w:kern w:val="0"/>
                <w:sz w:val="21"/>
                <w:szCs w:val="21"/>
                <w:lang w:val="en"/>
              </w:rPr>
              <w:t xml:space="preserve"> </w:t>
            </w:r>
            <w:r>
              <w:rPr>
                <w:rFonts w:eastAsiaTheme="minorEastAsia" w:hint="eastAsia"/>
                <w:color w:val="000000"/>
                <w:kern w:val="0"/>
                <w:sz w:val="21"/>
                <w:szCs w:val="21"/>
                <w:lang w:val="en"/>
              </w:rPr>
              <w:t>Jun Zhu</w:t>
            </w:r>
          </w:p>
        </w:tc>
      </w:tr>
      <w:tr w:rsidR="007B694B" w14:paraId="43B0AAE9"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tcPr>
          <w:p w14:paraId="20C1BE5D" w14:textId="77777777" w:rsidR="007B694B" w:rsidRDefault="00FA3D63">
            <w:pPr>
              <w:spacing w:before="34" w:line="400" w:lineRule="exact"/>
              <w:ind w:left="79" w:right="79" w:firstLineChars="0" w:firstLine="0"/>
              <w:jc w:val="left"/>
              <w:rPr>
                <w:rFonts w:eastAsiaTheme="minorEastAsia"/>
                <w:color w:val="000000"/>
                <w:kern w:val="0"/>
                <w:sz w:val="21"/>
                <w:szCs w:val="21"/>
              </w:rPr>
            </w:pPr>
            <w:r>
              <w:rPr>
                <w:rFonts w:eastAsiaTheme="minorEastAsia"/>
                <w:b/>
                <w:bCs/>
                <w:color w:val="000000"/>
                <w:kern w:val="0"/>
                <w:sz w:val="21"/>
                <w:szCs w:val="21"/>
                <w:lang w:val="en"/>
              </w:rPr>
              <w:t>Study Site:</w:t>
            </w:r>
            <w:r>
              <w:rPr>
                <w:rFonts w:eastAsiaTheme="minorEastAsia"/>
                <w:color w:val="000000"/>
                <w:kern w:val="0"/>
                <w:sz w:val="21"/>
                <w:szCs w:val="21"/>
                <w:lang w:val="en"/>
              </w:rPr>
              <w:t xml:space="preserve"> Beijing Cancer Hospital</w:t>
            </w:r>
          </w:p>
        </w:tc>
      </w:tr>
      <w:tr w:rsidR="007B694B" w14:paraId="7A8A0312"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tcPr>
          <w:p w14:paraId="6B997E2A" w14:textId="77777777" w:rsidR="007B694B" w:rsidRDefault="00FA3D63">
            <w:pPr>
              <w:spacing w:before="31" w:line="400" w:lineRule="exact"/>
              <w:ind w:left="79" w:right="79" w:firstLineChars="0" w:firstLine="0"/>
              <w:jc w:val="left"/>
              <w:rPr>
                <w:rFonts w:eastAsiaTheme="minorEastAsia"/>
                <w:color w:val="000000"/>
                <w:kern w:val="0"/>
                <w:sz w:val="21"/>
                <w:szCs w:val="21"/>
              </w:rPr>
            </w:pPr>
            <w:r>
              <w:rPr>
                <w:rFonts w:eastAsiaTheme="minorEastAsia"/>
                <w:b/>
                <w:bCs/>
                <w:color w:val="000000"/>
                <w:kern w:val="0"/>
                <w:sz w:val="21"/>
                <w:szCs w:val="21"/>
                <w:lang w:val="en"/>
              </w:rPr>
              <w:t>Study Population</w:t>
            </w:r>
            <w:r>
              <w:rPr>
                <w:rFonts w:eastAsiaTheme="minorEastAsia"/>
                <w:color w:val="000000"/>
                <w:kern w:val="0"/>
                <w:sz w:val="21"/>
                <w:szCs w:val="21"/>
                <w:lang w:val="en"/>
              </w:rPr>
              <w:t xml:space="preserve">: subjects with mantle cell lymphoma who have failed </w:t>
            </w:r>
            <w:r>
              <w:rPr>
                <w:rFonts w:eastAsiaTheme="minorEastAsia" w:hint="eastAsia"/>
                <w:color w:val="000000"/>
                <w:kern w:val="0"/>
                <w:sz w:val="21"/>
                <w:szCs w:val="21"/>
                <w:lang w:val="en"/>
              </w:rPr>
              <w:t xml:space="preserve">or </w:t>
            </w:r>
            <w:r>
              <w:rPr>
                <w:rFonts w:eastAsiaTheme="minorEastAsia"/>
                <w:color w:val="000000"/>
                <w:kern w:val="0"/>
                <w:sz w:val="21"/>
                <w:szCs w:val="21"/>
                <w:lang w:val="en"/>
              </w:rPr>
              <w:t xml:space="preserve">relapsed </w:t>
            </w:r>
            <w:r>
              <w:rPr>
                <w:rFonts w:eastAsiaTheme="minorEastAsia" w:hint="eastAsia"/>
                <w:color w:val="000000"/>
                <w:kern w:val="0"/>
                <w:sz w:val="21"/>
                <w:szCs w:val="21"/>
                <w:lang w:val="en"/>
              </w:rPr>
              <w:t>from or i</w:t>
            </w:r>
            <w:r>
              <w:rPr>
                <w:rFonts w:eastAsiaTheme="minorEastAsia"/>
                <w:color w:val="000000"/>
                <w:kern w:val="0"/>
                <w:sz w:val="21"/>
                <w:szCs w:val="21"/>
                <w:lang w:val="en"/>
              </w:rPr>
              <w:t xml:space="preserve">ntolerant to treatment </w:t>
            </w:r>
            <w:r>
              <w:rPr>
                <w:rFonts w:eastAsiaTheme="minorEastAsia" w:hint="eastAsia"/>
                <w:color w:val="000000"/>
                <w:kern w:val="0"/>
                <w:sz w:val="21"/>
                <w:szCs w:val="21"/>
                <w:lang w:val="en"/>
              </w:rPr>
              <w:t>containing at least</w:t>
            </w:r>
            <w:r>
              <w:rPr>
                <w:rFonts w:eastAsiaTheme="minorEastAsia"/>
                <w:color w:val="000000"/>
                <w:kern w:val="0"/>
                <w:sz w:val="21"/>
                <w:szCs w:val="21"/>
                <w:lang w:val="en"/>
              </w:rPr>
              <w:t xml:space="preserve"> </w:t>
            </w:r>
            <w:r>
              <w:rPr>
                <w:rFonts w:eastAsiaTheme="minorEastAsia" w:hint="eastAsia"/>
                <w:color w:val="000000"/>
                <w:kern w:val="0"/>
                <w:sz w:val="21"/>
                <w:szCs w:val="21"/>
                <w:lang w:val="en"/>
              </w:rPr>
              <w:t xml:space="preserve">one </w:t>
            </w:r>
            <w:r>
              <w:rPr>
                <w:rFonts w:eastAsiaTheme="minorEastAsia"/>
                <w:color w:val="000000"/>
                <w:kern w:val="0"/>
                <w:sz w:val="21"/>
                <w:szCs w:val="21"/>
                <w:lang w:val="en"/>
              </w:rPr>
              <w:t>BTK inhibitor and an anti-CD20 antibody</w:t>
            </w:r>
          </w:p>
        </w:tc>
      </w:tr>
      <w:tr w:rsidR="007B694B" w14:paraId="79D2E5BB"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tcPr>
          <w:p w14:paraId="1BA4C672" w14:textId="77777777" w:rsidR="007B694B" w:rsidRDefault="00FA3D63">
            <w:pPr>
              <w:spacing w:before="34" w:line="400" w:lineRule="exact"/>
              <w:ind w:left="79" w:right="79" w:firstLineChars="0" w:firstLine="0"/>
              <w:jc w:val="left"/>
              <w:rPr>
                <w:rFonts w:eastAsiaTheme="minorEastAsia"/>
                <w:color w:val="000000"/>
                <w:kern w:val="0"/>
                <w:sz w:val="21"/>
                <w:szCs w:val="21"/>
              </w:rPr>
            </w:pPr>
            <w:r>
              <w:rPr>
                <w:rFonts w:eastAsiaTheme="minorEastAsia"/>
                <w:b/>
                <w:bCs/>
                <w:color w:val="000000"/>
                <w:kern w:val="0"/>
                <w:sz w:val="21"/>
                <w:szCs w:val="21"/>
                <w:lang w:val="en"/>
              </w:rPr>
              <w:t xml:space="preserve">Target Number of Subjects to Be Enrolled: </w:t>
            </w:r>
          </w:p>
          <w:p w14:paraId="1B5DD577" w14:textId="77777777" w:rsidR="007B694B" w:rsidRDefault="00FA3D63">
            <w:pPr>
              <w:spacing w:before="34" w:line="400" w:lineRule="exact"/>
              <w:ind w:left="79" w:right="79" w:firstLineChars="0" w:firstLine="0"/>
              <w:jc w:val="left"/>
              <w:rPr>
                <w:rFonts w:eastAsiaTheme="minorEastAsia"/>
                <w:color w:val="000000"/>
                <w:kern w:val="0"/>
                <w:sz w:val="21"/>
                <w:szCs w:val="21"/>
              </w:rPr>
            </w:pPr>
            <w:r>
              <w:rPr>
                <w:rFonts w:eastAsiaTheme="minorEastAsia"/>
                <w:color w:val="000000"/>
                <w:kern w:val="0"/>
                <w:sz w:val="21"/>
                <w:szCs w:val="21"/>
                <w:lang w:val="en"/>
              </w:rPr>
              <w:t>Approximately 62 subjects are planned to be enrolled.</w:t>
            </w:r>
          </w:p>
        </w:tc>
      </w:tr>
      <w:tr w:rsidR="007B694B" w14:paraId="724A1420"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tcPr>
          <w:p w14:paraId="2AC43D48" w14:textId="77777777" w:rsidR="007B694B" w:rsidRDefault="00FA3D63">
            <w:pPr>
              <w:spacing w:before="31" w:line="400" w:lineRule="exact"/>
              <w:ind w:left="79" w:right="79" w:firstLineChars="0" w:firstLine="0"/>
              <w:jc w:val="left"/>
              <w:rPr>
                <w:rFonts w:eastAsiaTheme="minorEastAsia"/>
                <w:b/>
                <w:bCs/>
                <w:color w:val="000000"/>
                <w:kern w:val="0"/>
                <w:sz w:val="21"/>
                <w:szCs w:val="21"/>
              </w:rPr>
            </w:pPr>
            <w:bookmarkStart w:id="49" w:name="_Hlk58161550"/>
            <w:r>
              <w:rPr>
                <w:rFonts w:eastAsiaTheme="minorEastAsia"/>
                <w:b/>
                <w:bCs/>
                <w:color w:val="000000"/>
                <w:kern w:val="0"/>
                <w:sz w:val="21"/>
                <w:szCs w:val="21"/>
                <w:lang w:val="en"/>
              </w:rPr>
              <w:t>Study Design and Study Procedures:</w:t>
            </w:r>
          </w:p>
          <w:p w14:paraId="456FC0DB" w14:textId="77777777" w:rsidR="007B694B" w:rsidRDefault="00FA3D63">
            <w:pPr>
              <w:spacing w:before="31" w:line="400" w:lineRule="exact"/>
              <w:ind w:left="79" w:right="79" w:firstLineChars="0" w:firstLine="0"/>
              <w:jc w:val="left"/>
              <w:rPr>
                <w:rFonts w:eastAsiaTheme="minorEastAsia"/>
                <w:color w:val="000000"/>
                <w:kern w:val="0"/>
                <w:sz w:val="21"/>
                <w:szCs w:val="21"/>
              </w:rPr>
            </w:pPr>
            <w:r>
              <w:rPr>
                <w:rFonts w:eastAsiaTheme="minorEastAsia"/>
                <w:color w:val="000000"/>
                <w:kern w:val="0"/>
                <w:sz w:val="21"/>
                <w:szCs w:val="21"/>
                <w:lang w:val="en"/>
              </w:rPr>
              <w:t xml:space="preserve">This is a single-arm, open-label, multicenter Phase </w:t>
            </w:r>
            <w:r>
              <w:rPr>
                <w:rFonts w:eastAsiaTheme="minorEastAsia" w:hint="eastAsia"/>
                <w:color w:val="000000"/>
                <w:kern w:val="0"/>
                <w:sz w:val="21"/>
                <w:szCs w:val="21"/>
                <w:lang w:val="en"/>
              </w:rPr>
              <w:t>2</w:t>
            </w:r>
            <w:r>
              <w:rPr>
                <w:rFonts w:eastAsiaTheme="minorEastAsia"/>
                <w:color w:val="000000"/>
                <w:kern w:val="0"/>
                <w:sz w:val="21"/>
                <w:szCs w:val="21"/>
                <w:lang w:val="en"/>
              </w:rPr>
              <w:t xml:space="preserve"> clinical study to evaluate the efficacy and safety of LP-168 in subjects with relapsed or refractory MCL. In this study, it is planned to </w:t>
            </w:r>
            <w:r>
              <w:rPr>
                <w:rFonts w:eastAsiaTheme="minorEastAsia"/>
                <w:color w:val="000000"/>
                <w:kern w:val="0"/>
                <w:sz w:val="21"/>
                <w:szCs w:val="21"/>
                <w:lang w:val="en"/>
              </w:rPr>
              <w:lastRenderedPageBreak/>
              <w:t xml:space="preserve">enroll approximately 62 subjects with MCL who have failed treatment with a Bruton's tyrosine kinase (BTK) inhibitor and an anti-CD20 antibody-containing therapy or relapsed </w:t>
            </w:r>
            <w:r>
              <w:rPr>
                <w:rFonts w:eastAsiaTheme="minorEastAsia" w:hint="eastAsia"/>
                <w:color w:val="000000"/>
                <w:kern w:val="0"/>
                <w:sz w:val="21"/>
                <w:szCs w:val="21"/>
                <w:lang w:val="en"/>
              </w:rPr>
              <w:t>after achieving a response</w:t>
            </w:r>
            <w:r>
              <w:rPr>
                <w:rFonts w:eastAsiaTheme="minorEastAsia"/>
                <w:color w:val="000000"/>
                <w:kern w:val="0"/>
                <w:sz w:val="21"/>
                <w:szCs w:val="21"/>
                <w:lang w:val="en"/>
              </w:rPr>
              <w:t xml:space="preserve"> or are intolerant to such therapy. Eligible subjects will take LP-168 150 mg with approximately 240 mL of water once daily before meals (except for the period </w:t>
            </w:r>
            <w:r>
              <w:rPr>
                <w:rFonts w:eastAsiaTheme="minorEastAsia"/>
                <w:color w:val="000000"/>
                <w:kern w:val="0"/>
                <w:sz w:val="21"/>
                <w:szCs w:val="21"/>
              </w:rPr>
              <w:t>from</w:t>
            </w:r>
            <w:r>
              <w:rPr>
                <w:rFonts w:eastAsiaTheme="minorEastAsia"/>
                <w:color w:val="000000"/>
                <w:kern w:val="0"/>
                <w:sz w:val="21"/>
                <w:szCs w:val="21"/>
                <w:lang w:val="en"/>
              </w:rPr>
              <w:t xml:space="preserve"> 1 hour before </w:t>
            </w:r>
            <w:r>
              <w:rPr>
                <w:rFonts w:eastAsiaTheme="minorEastAsia"/>
                <w:color w:val="000000"/>
                <w:kern w:val="0"/>
                <w:sz w:val="21"/>
                <w:szCs w:val="21"/>
              </w:rPr>
              <w:t xml:space="preserve">to </w:t>
            </w:r>
            <w:r>
              <w:rPr>
                <w:rFonts w:eastAsiaTheme="minorEastAsia"/>
                <w:color w:val="000000"/>
                <w:kern w:val="0"/>
                <w:sz w:val="21"/>
                <w:szCs w:val="21"/>
                <w:lang w:val="en"/>
              </w:rPr>
              <w:t>2 hours after a meal) at a fixed time each day as far as possible</w:t>
            </w:r>
            <w:r>
              <w:rPr>
                <w:rStyle w:val="af7"/>
                <w:rFonts w:eastAsiaTheme="minorEastAsia" w:hint="eastAsia"/>
                <w:color w:val="000000"/>
                <w:kern w:val="0"/>
              </w:rPr>
              <w:t>, with</w:t>
            </w:r>
            <w:r>
              <w:rPr>
                <w:rFonts w:eastAsiaTheme="minorEastAsia"/>
                <w:color w:val="000000"/>
                <w:kern w:val="0"/>
                <w:sz w:val="21"/>
                <w:szCs w:val="21"/>
                <w:lang w:val="en"/>
              </w:rPr>
              <w:t xml:space="preserve"> 28</w:t>
            </w:r>
            <w:r>
              <w:rPr>
                <w:rFonts w:eastAsiaTheme="minorEastAsia" w:hint="eastAsia"/>
                <w:color w:val="000000"/>
                <w:kern w:val="0"/>
                <w:sz w:val="21"/>
                <w:szCs w:val="21"/>
              </w:rPr>
              <w:t xml:space="preserve"> </w:t>
            </w:r>
            <w:r>
              <w:rPr>
                <w:rFonts w:eastAsiaTheme="minorEastAsia"/>
                <w:color w:val="000000"/>
                <w:kern w:val="0"/>
                <w:sz w:val="21"/>
                <w:szCs w:val="21"/>
                <w:lang w:val="en"/>
              </w:rPr>
              <w:t>day</w:t>
            </w:r>
            <w:r>
              <w:rPr>
                <w:rFonts w:eastAsiaTheme="minorEastAsia" w:hint="eastAsia"/>
                <w:color w:val="000000"/>
                <w:kern w:val="0"/>
                <w:sz w:val="21"/>
                <w:szCs w:val="21"/>
              </w:rPr>
              <w:t>s as</w:t>
            </w:r>
            <w:r>
              <w:rPr>
                <w:rFonts w:eastAsiaTheme="minorEastAsia"/>
                <w:color w:val="000000"/>
                <w:kern w:val="0"/>
                <w:sz w:val="21"/>
                <w:szCs w:val="21"/>
                <w:lang w:val="en"/>
              </w:rPr>
              <w:t xml:space="preserve"> </w:t>
            </w:r>
            <w:r>
              <w:rPr>
                <w:rFonts w:eastAsiaTheme="minorEastAsia" w:hint="eastAsia"/>
                <w:color w:val="000000"/>
                <w:kern w:val="0"/>
                <w:sz w:val="21"/>
                <w:szCs w:val="21"/>
              </w:rPr>
              <w:t xml:space="preserve">1 </w:t>
            </w:r>
            <w:r>
              <w:rPr>
                <w:rFonts w:eastAsiaTheme="minorEastAsia"/>
                <w:color w:val="000000"/>
                <w:kern w:val="0"/>
                <w:sz w:val="21"/>
                <w:szCs w:val="21"/>
                <w:lang w:val="en"/>
              </w:rPr>
              <w:t>treatment cycle</w:t>
            </w:r>
            <w:r>
              <w:rPr>
                <w:rFonts w:eastAsiaTheme="minorEastAsia" w:hint="eastAsia"/>
                <w:color w:val="000000"/>
                <w:kern w:val="0"/>
                <w:sz w:val="21"/>
                <w:szCs w:val="21"/>
              </w:rPr>
              <w:t>,</w:t>
            </w:r>
            <w:r>
              <w:rPr>
                <w:rFonts w:eastAsiaTheme="minorEastAsia"/>
                <w:color w:val="000000"/>
                <w:kern w:val="0"/>
                <w:sz w:val="21"/>
                <w:szCs w:val="21"/>
                <w:lang w:val="en"/>
              </w:rPr>
              <w:t xml:space="preserve"> until disease progression, </w:t>
            </w:r>
            <w:r>
              <w:rPr>
                <w:rFonts w:eastAsiaTheme="minorEastAsia" w:hint="eastAsia"/>
                <w:color w:val="000000"/>
                <w:kern w:val="0"/>
                <w:sz w:val="21"/>
                <w:szCs w:val="21"/>
                <w:lang w:val="en"/>
              </w:rPr>
              <w:t>unacceptable toxicity</w:t>
            </w:r>
            <w:r>
              <w:rPr>
                <w:rFonts w:eastAsiaTheme="minorEastAsia"/>
                <w:color w:val="000000"/>
                <w:kern w:val="0"/>
                <w:sz w:val="21"/>
                <w:szCs w:val="21"/>
                <w:lang w:val="en"/>
              </w:rPr>
              <w:t>, or satisfaction of other criteria for treatment discontinuation.</w:t>
            </w:r>
          </w:p>
          <w:p w14:paraId="6B467942" w14:textId="77777777" w:rsidR="007B694B" w:rsidRDefault="00FA3D63">
            <w:pPr>
              <w:spacing w:beforeLines="50" w:before="163" w:afterLines="50" w:after="163" w:line="312" w:lineRule="auto"/>
              <w:ind w:left="79" w:right="79" w:firstLineChars="0" w:firstLine="0"/>
              <w:jc w:val="left"/>
              <w:rPr>
                <w:rFonts w:eastAsiaTheme="minorEastAsia"/>
                <w:color w:val="000000"/>
                <w:kern w:val="0"/>
                <w:sz w:val="21"/>
                <w:szCs w:val="21"/>
              </w:rPr>
            </w:pPr>
            <w:bookmarkStart w:id="50" w:name="OLE_LINK6"/>
            <w:r>
              <w:rPr>
                <w:rFonts w:eastAsiaTheme="minorEastAsia"/>
                <w:color w:val="000000"/>
                <w:kern w:val="0"/>
                <w:sz w:val="21"/>
                <w:szCs w:val="21"/>
                <w:lang w:val="en"/>
              </w:rPr>
              <w:t>Safety evaluation is planned on C1D1, C1D8, C1D15 and C1D28, respectively. Safety evaluation will be performed on Day 28 of each cycle from C2</w:t>
            </w:r>
            <w:r>
              <w:rPr>
                <w:rFonts w:eastAsiaTheme="minorEastAsia" w:hint="eastAsia"/>
                <w:color w:val="000000"/>
                <w:kern w:val="0"/>
                <w:sz w:val="21"/>
                <w:szCs w:val="21"/>
                <w:lang w:val="en"/>
              </w:rPr>
              <w:t xml:space="preserve"> to C</w:t>
            </w:r>
            <w:r>
              <w:rPr>
                <w:rFonts w:eastAsiaTheme="minorEastAsia"/>
                <w:color w:val="000000"/>
                <w:kern w:val="0"/>
                <w:sz w:val="21"/>
                <w:szCs w:val="21"/>
                <w:lang w:val="en"/>
              </w:rPr>
              <w:t>8</w:t>
            </w:r>
            <w:bookmarkEnd w:id="50"/>
            <w:r>
              <w:rPr>
                <w:rFonts w:eastAsiaTheme="minorEastAsia"/>
                <w:color w:val="000000"/>
                <w:kern w:val="0"/>
                <w:sz w:val="21"/>
                <w:szCs w:val="21"/>
                <w:lang w:val="en"/>
              </w:rPr>
              <w:t xml:space="preserve">; </w:t>
            </w:r>
            <w:r>
              <w:rPr>
                <w:rFonts w:eastAsiaTheme="minorEastAsia" w:hint="eastAsia"/>
                <w:color w:val="000000"/>
                <w:kern w:val="0"/>
                <w:sz w:val="21"/>
                <w:szCs w:val="21"/>
                <w:lang w:val="en"/>
              </w:rPr>
              <w:t>and every 3 cycles thereafter</w:t>
            </w:r>
            <w:r>
              <w:rPr>
                <w:rFonts w:eastAsiaTheme="minorEastAsia"/>
                <w:color w:val="000000"/>
                <w:kern w:val="0"/>
                <w:sz w:val="21"/>
                <w:szCs w:val="21"/>
                <w:lang w:val="en"/>
              </w:rPr>
              <w:t>, including physical examination, vital signs, ECG, hematology, blood biochemistry, coagulation function, adverse events, etc. See the flow chart for details.</w:t>
            </w:r>
          </w:p>
          <w:p w14:paraId="09A6C1CE" w14:textId="77777777" w:rsidR="007B694B" w:rsidRDefault="00FA3D63">
            <w:pPr>
              <w:spacing w:beforeLines="50" w:before="163" w:afterLines="50" w:after="163" w:line="312" w:lineRule="auto"/>
              <w:ind w:left="79" w:right="79" w:firstLineChars="0" w:firstLine="0"/>
              <w:jc w:val="left"/>
              <w:rPr>
                <w:rFonts w:eastAsiaTheme="minorEastAsia"/>
                <w:color w:val="000000"/>
                <w:kern w:val="0"/>
                <w:sz w:val="21"/>
                <w:szCs w:val="21"/>
              </w:rPr>
            </w:pPr>
            <w:r>
              <w:rPr>
                <w:rFonts w:eastAsiaTheme="minorEastAsia"/>
                <w:color w:val="000000"/>
                <w:kern w:val="0"/>
                <w:sz w:val="21"/>
                <w:szCs w:val="21"/>
                <w:lang w:val="en"/>
              </w:rPr>
              <w:t xml:space="preserve">Efficacy evaluation is planned to be performed on Days 21-28 of C2, C4, C6 and C8 (or when necessary as determined by the investigator; if the unscheduled evaluation time point is ≤ 1 treatment cycle from the scheduled efficacy evaluation time point, the scheduled efficacy evaluation can be skipped and performed at the next scheduled efficacy evaluation time point), and thereafter once every 3 cycles until disease progression, death, withdrawal of informed consent, etc.; for subjects who </w:t>
            </w:r>
            <w:bookmarkStart w:id="51" w:name="OLE_LINK7"/>
            <w:r>
              <w:rPr>
                <w:rFonts w:eastAsiaTheme="minorEastAsia"/>
                <w:color w:val="000000"/>
                <w:kern w:val="0"/>
                <w:sz w:val="21"/>
                <w:szCs w:val="21"/>
                <w:lang w:val="en"/>
              </w:rPr>
              <w:t>discontinue study treatment for reasons other than disease progression</w:t>
            </w:r>
            <w:bookmarkEnd w:id="51"/>
            <w:r>
              <w:rPr>
                <w:rFonts w:eastAsiaTheme="minorEastAsia"/>
                <w:color w:val="000000"/>
                <w:kern w:val="0"/>
                <w:sz w:val="21"/>
                <w:szCs w:val="21"/>
                <w:lang w:val="en"/>
              </w:rPr>
              <w:t>, efficacy evaluation is recommended every 12 weeks ± 7 days after discontinu</w:t>
            </w:r>
            <w:r>
              <w:rPr>
                <w:rFonts w:eastAsiaTheme="minorEastAsia" w:hint="eastAsia"/>
                <w:color w:val="000000"/>
                <w:kern w:val="0"/>
                <w:sz w:val="21"/>
                <w:szCs w:val="21"/>
                <w:lang w:val="en"/>
              </w:rPr>
              <w:t xml:space="preserve">ation </w:t>
            </w:r>
            <w:r>
              <w:rPr>
                <w:rFonts w:eastAsiaTheme="minorEastAsia"/>
                <w:color w:val="000000"/>
                <w:kern w:val="0"/>
                <w:sz w:val="21"/>
                <w:szCs w:val="21"/>
                <w:lang w:val="en"/>
              </w:rPr>
              <w:t xml:space="preserve">until disease progression, death, initiation of subsequent </w:t>
            </w:r>
            <w:r>
              <w:rPr>
                <w:rFonts w:eastAsiaTheme="minorEastAsia" w:hint="eastAsia"/>
                <w:color w:val="000000"/>
                <w:kern w:val="0"/>
                <w:sz w:val="21"/>
                <w:szCs w:val="21"/>
                <w:lang w:val="en"/>
              </w:rPr>
              <w:t>anti-cancer therapy</w:t>
            </w:r>
            <w:r>
              <w:rPr>
                <w:rFonts w:eastAsiaTheme="minorEastAsia"/>
                <w:color w:val="000000"/>
                <w:kern w:val="0"/>
                <w:sz w:val="21"/>
                <w:szCs w:val="21"/>
                <w:lang w:val="en"/>
              </w:rPr>
              <w:t xml:space="preserve">, or withdrawal of informed consent, whichever occurs first. The efficacy evaluation includes imaging examinations such as CT and PET/CT, bone marrow biopsy, physical examination, etc.; </w:t>
            </w:r>
          </w:p>
          <w:p w14:paraId="5D65B3CE" w14:textId="77777777" w:rsidR="007B694B" w:rsidRDefault="00FA3D63">
            <w:pPr>
              <w:spacing w:beforeLines="50" w:before="163" w:afterLines="50" w:after="163" w:line="312" w:lineRule="auto"/>
              <w:ind w:left="79" w:right="79" w:firstLineChars="0" w:firstLine="0"/>
              <w:jc w:val="left"/>
              <w:rPr>
                <w:rFonts w:eastAsiaTheme="minorEastAsia"/>
                <w:color w:val="000000"/>
                <w:kern w:val="0"/>
                <w:sz w:val="21"/>
                <w:szCs w:val="21"/>
              </w:rPr>
            </w:pPr>
            <w:r>
              <w:rPr>
                <w:rFonts w:eastAsiaTheme="minorEastAsia"/>
                <w:color w:val="000000"/>
                <w:kern w:val="0"/>
                <w:sz w:val="21"/>
                <w:szCs w:val="21"/>
                <w:lang w:val="en"/>
              </w:rPr>
              <w:t xml:space="preserve">PK intensive sampling is planned in this study: Some subjects enrolled in some study sites are planned to undergo intensive sampling of plasma samples for pharmacokinetic study. The total number of subjects undergoing PK intensive sampling is not less than 15. Sampling time points: within 1 h before administration on the day of C1D15 (± 1 day) visit (or 24 h ± 30 min after administration on the day before this visit, whichever comes first), </w:t>
            </w:r>
            <w:r>
              <w:rPr>
                <w:rFonts w:eastAsiaTheme="minorEastAsia" w:hint="eastAsia"/>
                <w:color w:val="000000"/>
                <w:kern w:val="0"/>
                <w:sz w:val="21"/>
                <w:szCs w:val="21"/>
                <w:lang w:val="en"/>
              </w:rPr>
              <w:t xml:space="preserve">and </w:t>
            </w:r>
            <w:r>
              <w:rPr>
                <w:rFonts w:eastAsiaTheme="minorEastAsia"/>
                <w:color w:val="000000"/>
                <w:kern w:val="0"/>
                <w:sz w:val="21"/>
                <w:szCs w:val="21"/>
                <w:lang w:val="en"/>
              </w:rPr>
              <w:t xml:space="preserve">0.5 h ± 3 min, 1 h ± 5 min, 2 h ± 5 min, 3 h ± 5 min, 4 h ± 5 min, 6 h ± 5 min, 8 h ± 10 min and 24 h ± 30 min after administration on the day of C1D15 (± 1 day) visit (to be collected before administration on C1D16). Subjects who undergo PK intensive sampling will not undergo PK sparse sampling on C1D15, but will still be required to undergo PK sparse sampling on C1D28 and thereafter. PK sparse sampling: All subjects enrolled in this study are required to undergo sparse sampling </w:t>
            </w:r>
            <w:r>
              <w:rPr>
                <w:rFonts w:eastAsiaTheme="minorEastAsia"/>
                <w:color w:val="000000"/>
                <w:kern w:val="0"/>
                <w:sz w:val="21"/>
                <w:szCs w:val="21"/>
                <w:lang w:val="en"/>
              </w:rPr>
              <w:lastRenderedPageBreak/>
              <w:t xml:space="preserve">of plasma samples at the time points pre-specified in the protocol for population pharmacokinetic study. Sampling time points: within 1 h before administration (or 24 h ± 30 min after administration on the day before the visit, whichever comes first) and 2 h ± 10 min after administration on C1D15 (± 1 day), C1D28 (± 1 day), C2D28 (± 3 days), C3D28 (± 3 days) and C4D28 (± 3 days). In case of </w:t>
            </w:r>
            <w:r>
              <w:rPr>
                <w:rFonts w:eastAsiaTheme="minorEastAsia" w:hint="eastAsia"/>
                <w:color w:val="000000"/>
                <w:kern w:val="0"/>
                <w:sz w:val="21"/>
                <w:szCs w:val="21"/>
                <w:lang w:val="en"/>
              </w:rPr>
              <w:t xml:space="preserve">dose </w:t>
            </w:r>
            <w:r>
              <w:rPr>
                <w:rFonts w:eastAsiaTheme="minorEastAsia"/>
                <w:color w:val="000000"/>
                <w:kern w:val="0"/>
                <w:sz w:val="21"/>
                <w:szCs w:val="21"/>
                <w:lang w:val="en"/>
              </w:rPr>
              <w:t>interruption or misadministration, PK blood sampling is allowed to be postponed or cancelled.</w:t>
            </w:r>
          </w:p>
          <w:p w14:paraId="21AFD9FA" w14:textId="77777777" w:rsidR="007B694B" w:rsidRDefault="00FA3D63">
            <w:pPr>
              <w:spacing w:before="31" w:line="400" w:lineRule="exact"/>
              <w:ind w:left="79" w:right="79" w:firstLineChars="0" w:firstLine="0"/>
              <w:jc w:val="left"/>
              <w:rPr>
                <w:rFonts w:eastAsiaTheme="minorEastAsia"/>
                <w:color w:val="000000"/>
                <w:kern w:val="0"/>
                <w:sz w:val="21"/>
                <w:szCs w:val="21"/>
              </w:rPr>
            </w:pPr>
            <w:r>
              <w:rPr>
                <w:sz w:val="21"/>
                <w:szCs w:val="21"/>
                <w:lang w:val="en"/>
              </w:rPr>
              <w:t xml:space="preserve">All existing AEs or SAEs before termination of the study treatment, or all new AEs or SAEs occurring within 28 days after the last dose will be followed up until resolution, stabilization/return to baseline, stable </w:t>
            </w:r>
            <w:r>
              <w:rPr>
                <w:rFonts w:hint="eastAsia"/>
                <w:sz w:val="21"/>
                <w:szCs w:val="21"/>
              </w:rPr>
              <w:t xml:space="preserve">and </w:t>
            </w:r>
            <w:r>
              <w:rPr>
                <w:sz w:val="21"/>
                <w:szCs w:val="21"/>
                <w:lang w:val="en"/>
              </w:rPr>
              <w:t>unlikely improved AEs as assessed by the investigator, or loss to follow-up of patients, whichever occurs first.</w:t>
            </w:r>
            <w:bookmarkEnd w:id="49"/>
          </w:p>
        </w:tc>
      </w:tr>
      <w:tr w:rsidR="007B694B" w14:paraId="46D84FB5"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tcPr>
          <w:p w14:paraId="1EF2F455" w14:textId="77777777" w:rsidR="007B694B" w:rsidRDefault="00FA3D63">
            <w:pPr>
              <w:spacing w:before="31" w:line="400" w:lineRule="exact"/>
              <w:ind w:left="79" w:right="79" w:firstLineChars="0" w:firstLine="0"/>
              <w:jc w:val="left"/>
              <w:rPr>
                <w:rFonts w:eastAsiaTheme="minorEastAsia"/>
                <w:b/>
                <w:bCs/>
                <w:color w:val="000000"/>
                <w:spacing w:val="4"/>
                <w:kern w:val="0"/>
                <w:sz w:val="21"/>
                <w:szCs w:val="21"/>
              </w:rPr>
            </w:pPr>
            <w:r>
              <w:rPr>
                <w:rFonts w:eastAsiaTheme="minorEastAsia"/>
                <w:b/>
                <w:bCs/>
                <w:color w:val="000000"/>
                <w:kern w:val="0"/>
                <w:sz w:val="21"/>
                <w:szCs w:val="21"/>
                <w:lang w:val="en"/>
              </w:rPr>
              <w:lastRenderedPageBreak/>
              <w:t>Inclusion and Exclusion Criteria:</w:t>
            </w:r>
          </w:p>
          <w:p w14:paraId="69941926" w14:textId="77777777" w:rsidR="007B694B" w:rsidRDefault="00FA3D63">
            <w:pPr>
              <w:spacing w:before="31" w:line="400" w:lineRule="exact"/>
              <w:ind w:left="79" w:right="79" w:firstLineChars="0" w:firstLine="0"/>
              <w:jc w:val="left"/>
              <w:rPr>
                <w:rFonts w:eastAsiaTheme="minorEastAsia"/>
                <w:bCs/>
                <w:color w:val="000000"/>
                <w:spacing w:val="4"/>
                <w:kern w:val="0"/>
                <w:sz w:val="21"/>
                <w:szCs w:val="21"/>
                <w:u w:val="single"/>
              </w:rPr>
            </w:pPr>
            <w:r>
              <w:rPr>
                <w:rFonts w:eastAsiaTheme="minorEastAsia"/>
                <w:color w:val="000000"/>
                <w:kern w:val="0"/>
                <w:sz w:val="21"/>
                <w:szCs w:val="21"/>
                <w:u w:val="single"/>
                <w:lang w:val="en"/>
              </w:rPr>
              <w:t>Inclusion Criteria</w:t>
            </w:r>
          </w:p>
          <w:p w14:paraId="7195B073" w14:textId="77777777" w:rsidR="007B694B" w:rsidRDefault="00FA3D63">
            <w:pPr>
              <w:spacing w:before="31" w:line="400" w:lineRule="exact"/>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Each patient must meet all of the following inclusion criteria to be eligible for inclusion in the study:</w:t>
            </w:r>
          </w:p>
          <w:p w14:paraId="169F3054" w14:textId="77777777" w:rsidR="007B694B" w:rsidRDefault="00FA3D63" w:rsidP="001727E9">
            <w:pPr>
              <w:pStyle w:val="11"/>
              <w:numPr>
                <w:ilvl w:val="0"/>
                <w:numId w:val="3"/>
              </w:numPr>
              <w:spacing w:before="31" w:line="400" w:lineRule="exact"/>
              <w:ind w:right="79" w:firstLineChars="0"/>
              <w:jc w:val="left"/>
              <w:rPr>
                <w:rFonts w:eastAsiaTheme="minorEastAsia"/>
                <w:bCs/>
                <w:color w:val="000000"/>
                <w:spacing w:val="4"/>
                <w:kern w:val="0"/>
                <w:sz w:val="21"/>
                <w:szCs w:val="21"/>
              </w:rPr>
            </w:pPr>
            <w:r>
              <w:rPr>
                <w:rFonts w:hint="eastAsia"/>
              </w:rPr>
              <w:t>Men and women</w:t>
            </w:r>
            <w:r>
              <w:rPr>
                <w:rFonts w:eastAsiaTheme="minorEastAsia" w:hint="eastAsia"/>
                <w:color w:val="000000"/>
                <w:kern w:val="0"/>
                <w:sz w:val="21"/>
                <w:szCs w:val="21"/>
              </w:rPr>
              <w:t xml:space="preserve"> </w:t>
            </w:r>
            <w:r>
              <w:rPr>
                <w:rFonts w:eastAsiaTheme="minorEastAsia"/>
                <w:color w:val="000000"/>
                <w:kern w:val="0"/>
                <w:sz w:val="21"/>
                <w:szCs w:val="21"/>
                <w:lang w:val="en"/>
              </w:rPr>
              <w:t>≥ 18 years</w:t>
            </w:r>
            <w:r>
              <w:rPr>
                <w:rFonts w:hint="eastAsia"/>
              </w:rPr>
              <w:t xml:space="preserve"> of age</w:t>
            </w:r>
            <w:r>
              <w:rPr>
                <w:rFonts w:eastAsiaTheme="minorEastAsia"/>
                <w:color w:val="000000"/>
                <w:kern w:val="0"/>
                <w:sz w:val="21"/>
                <w:szCs w:val="21"/>
                <w:lang w:val="en"/>
              </w:rPr>
              <w:t>.</w:t>
            </w:r>
          </w:p>
          <w:p w14:paraId="740DC66D" w14:textId="77777777" w:rsidR="007B694B" w:rsidRDefault="00FA3D63" w:rsidP="001727E9">
            <w:pPr>
              <w:pStyle w:val="11"/>
              <w:numPr>
                <w:ilvl w:val="0"/>
                <w:numId w:val="3"/>
              </w:numPr>
              <w:spacing w:before="31"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 xml:space="preserve">Patients with histologically confirmed mantle cell lymphoma (MCL) with </w:t>
            </w:r>
            <w:r>
              <w:rPr>
                <w:rFonts w:eastAsiaTheme="minorEastAsia" w:hint="eastAsia"/>
                <w:color w:val="000000"/>
                <w:kern w:val="0"/>
                <w:sz w:val="21"/>
                <w:szCs w:val="21"/>
                <w:lang w:val="en"/>
              </w:rPr>
              <w:t>chromosome translocation t(11;14) and/or overexpress cyclin D1</w:t>
            </w:r>
            <w:r>
              <w:rPr>
                <w:rFonts w:eastAsiaTheme="minorEastAsia"/>
                <w:color w:val="000000"/>
                <w:kern w:val="0"/>
                <w:sz w:val="21"/>
                <w:szCs w:val="21"/>
                <w:lang w:val="en"/>
              </w:rPr>
              <w:t xml:space="preserve"> and/or CCND1 gene rearrangement according to 2017 Revised WHO Classification Criteria for Lymphoma. </w:t>
            </w:r>
            <w:bookmarkStart w:id="52" w:name="OLE_LINK9"/>
            <w:r>
              <w:rPr>
                <w:rFonts w:eastAsiaTheme="minorEastAsia"/>
                <w:color w:val="000000"/>
                <w:kern w:val="0"/>
                <w:sz w:val="21"/>
                <w:szCs w:val="21"/>
                <w:lang w:val="en"/>
              </w:rPr>
              <w:t xml:space="preserve">For these patients, adequate </w:t>
            </w:r>
            <w:bookmarkStart w:id="53" w:name="OLE_LINK14"/>
            <w:r>
              <w:rPr>
                <w:rFonts w:eastAsiaTheme="minorEastAsia"/>
                <w:color w:val="000000"/>
                <w:kern w:val="0"/>
                <w:sz w:val="21"/>
                <w:szCs w:val="21"/>
                <w:lang w:val="en"/>
              </w:rPr>
              <w:t xml:space="preserve">tumor tissue blocks or slides are required </w:t>
            </w:r>
            <w:r>
              <w:rPr>
                <w:rFonts w:eastAsiaTheme="minorEastAsia" w:hint="eastAsia"/>
                <w:color w:val="000000"/>
                <w:kern w:val="0"/>
                <w:sz w:val="21"/>
                <w:szCs w:val="21"/>
                <w:lang w:val="en"/>
              </w:rPr>
              <w:t xml:space="preserve">to be sent to </w:t>
            </w:r>
            <w:r>
              <w:rPr>
                <w:rFonts w:eastAsiaTheme="minorEastAsia"/>
                <w:color w:val="000000"/>
                <w:kern w:val="0"/>
                <w:sz w:val="21"/>
                <w:szCs w:val="21"/>
                <w:lang w:val="en"/>
              </w:rPr>
              <w:t>central laboratory for confirmation of pathological diagnosis</w:t>
            </w:r>
            <w:bookmarkEnd w:id="53"/>
            <w:r>
              <w:rPr>
                <w:rFonts w:eastAsiaTheme="minorEastAsia"/>
                <w:color w:val="000000"/>
                <w:kern w:val="0"/>
                <w:sz w:val="21"/>
                <w:szCs w:val="21"/>
                <w:lang w:val="en"/>
              </w:rPr>
              <w:t xml:space="preserve"> </w:t>
            </w:r>
            <w:bookmarkEnd w:id="52"/>
            <w:r>
              <w:rPr>
                <w:rFonts w:eastAsiaTheme="minorEastAsia"/>
                <w:color w:val="000000"/>
                <w:kern w:val="0"/>
                <w:sz w:val="21"/>
                <w:szCs w:val="21"/>
                <w:lang w:val="en"/>
              </w:rPr>
              <w:t>.</w:t>
            </w:r>
          </w:p>
          <w:p w14:paraId="4F82417A" w14:textId="77777777" w:rsidR="007B694B" w:rsidRDefault="00FA3D63" w:rsidP="001727E9">
            <w:pPr>
              <w:pStyle w:val="11"/>
              <w:numPr>
                <w:ilvl w:val="0"/>
                <w:numId w:val="3"/>
              </w:numPr>
              <w:spacing w:before="31"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At least one measurable lesion (&gt; 1.5 cm in longest diameter for lymph node lesions or &gt; 1.0 cm in longest diameter for extranodal lesions).</w:t>
            </w:r>
          </w:p>
          <w:p w14:paraId="5316C527" w14:textId="77777777" w:rsidR="007B694B" w:rsidRDefault="00FA3D63" w:rsidP="001727E9">
            <w:pPr>
              <w:pStyle w:val="11"/>
              <w:numPr>
                <w:ilvl w:val="0"/>
                <w:numId w:val="3"/>
              </w:numPr>
              <w:spacing w:before="31" w:line="400" w:lineRule="exact"/>
              <w:ind w:right="79" w:firstLineChars="0"/>
              <w:jc w:val="left"/>
              <w:rPr>
                <w:rFonts w:eastAsiaTheme="minorEastAsia"/>
                <w:bCs/>
                <w:color w:val="000000"/>
                <w:spacing w:val="4"/>
                <w:kern w:val="0"/>
                <w:sz w:val="21"/>
                <w:szCs w:val="21"/>
              </w:rPr>
            </w:pPr>
            <w:bookmarkStart w:id="54" w:name="OLE_LINK10"/>
            <w:bookmarkStart w:id="55" w:name="OLE_LINK13"/>
            <w:bookmarkStart w:id="56" w:name="OLE_LINK12"/>
            <w:r>
              <w:rPr>
                <w:sz w:val="21"/>
                <w:szCs w:val="21"/>
                <w:lang w:val="en"/>
              </w:rPr>
              <w:t>Subjects who have failed</w:t>
            </w:r>
            <w:bookmarkEnd w:id="54"/>
            <w:r>
              <w:rPr>
                <w:sz w:val="21"/>
                <w:szCs w:val="21"/>
                <w:lang w:val="en"/>
              </w:rPr>
              <w:t xml:space="preserve"> </w:t>
            </w:r>
            <w:r>
              <w:rPr>
                <w:rFonts w:hint="eastAsia"/>
                <w:sz w:val="21"/>
                <w:szCs w:val="21"/>
                <w:lang w:val="en"/>
              </w:rPr>
              <w:t xml:space="preserve">or </w:t>
            </w:r>
            <w:r>
              <w:rPr>
                <w:sz w:val="21"/>
                <w:szCs w:val="21"/>
                <w:lang w:val="en"/>
              </w:rPr>
              <w:t xml:space="preserve">relapsed </w:t>
            </w:r>
            <w:r>
              <w:rPr>
                <w:rFonts w:hint="eastAsia"/>
                <w:sz w:val="21"/>
                <w:szCs w:val="21"/>
                <w:lang w:val="en"/>
              </w:rPr>
              <w:t xml:space="preserve">after </w:t>
            </w:r>
            <w:r>
              <w:rPr>
                <w:sz w:val="21"/>
                <w:szCs w:val="21"/>
                <w:lang w:val="en"/>
              </w:rPr>
              <w:t xml:space="preserve">a prior </w:t>
            </w:r>
            <w:bookmarkStart w:id="57" w:name="OLE_LINK11"/>
            <w:r>
              <w:rPr>
                <w:sz w:val="21"/>
                <w:szCs w:val="21"/>
                <w:lang w:val="en"/>
              </w:rPr>
              <w:t>anti-CD20 mAb-containing regimen and treatment</w:t>
            </w:r>
            <w:bookmarkEnd w:id="57"/>
            <w:r>
              <w:rPr>
                <w:sz w:val="21"/>
                <w:szCs w:val="21"/>
                <w:lang w:val="en"/>
              </w:rPr>
              <w:t xml:space="preserve"> with at least one BTK inhibitor</w:t>
            </w:r>
            <w:bookmarkEnd w:id="55"/>
            <w:r>
              <w:rPr>
                <w:sz w:val="21"/>
                <w:szCs w:val="21"/>
                <w:lang w:val="en"/>
              </w:rPr>
              <w:t xml:space="preserve"> or are intolerant to such therapy</w:t>
            </w:r>
            <w:bookmarkEnd w:id="56"/>
            <w:r>
              <w:rPr>
                <w:sz w:val="21"/>
                <w:szCs w:val="21"/>
                <w:lang w:val="en"/>
              </w:rPr>
              <w:t xml:space="preserve"> (if the subject is previously intolerant to anti-CD20 mAb, only one </w:t>
            </w:r>
            <w:r>
              <w:rPr>
                <w:rFonts w:hint="eastAsia"/>
                <w:sz w:val="21"/>
                <w:szCs w:val="21"/>
                <w:lang w:val="en"/>
              </w:rPr>
              <w:t xml:space="preserve">dose of </w:t>
            </w:r>
            <w:r>
              <w:rPr>
                <w:sz w:val="21"/>
                <w:szCs w:val="21"/>
                <w:lang w:val="en"/>
              </w:rPr>
              <w:t xml:space="preserve">prior anti-CD20 mAb therapy is allowed; </w:t>
            </w:r>
            <w:r>
              <w:rPr>
                <w:rFonts w:hint="eastAsia"/>
                <w:sz w:val="21"/>
                <w:szCs w:val="21"/>
                <w:lang w:val="en"/>
              </w:rPr>
              <w:t>the use of anti-CD20 monoclonal antibodies in combination with BTK inhibitors is permitted within the same line of therapy</w:t>
            </w:r>
            <w:r>
              <w:rPr>
                <w:sz w:val="21"/>
                <w:szCs w:val="21"/>
                <w:lang w:val="en"/>
              </w:rPr>
              <w:t>); or subjects who have failed treatment with a BTK inhibitor or relapsed after or are intolerant to a BTK inhibitor and are ineligible for treatment with an anti-CD20 mAb-containing regimen (see 6.3 Definition of Treatment Failure, Relapse, or Intolerance, etc.).</w:t>
            </w:r>
          </w:p>
          <w:p w14:paraId="2B964F39" w14:textId="77777777" w:rsidR="007B694B" w:rsidRDefault="00FA3D63" w:rsidP="001727E9">
            <w:pPr>
              <w:pStyle w:val="11"/>
              <w:numPr>
                <w:ilvl w:val="0"/>
                <w:numId w:val="3"/>
              </w:numPr>
              <w:spacing w:before="31"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Subjects with Eastern Cooperative Oncology Group (ECOG) performance status ≤ 2 points.</w:t>
            </w:r>
          </w:p>
          <w:p w14:paraId="406A0052" w14:textId="77777777" w:rsidR="007B694B" w:rsidRDefault="00FA3D63" w:rsidP="001727E9">
            <w:pPr>
              <w:pStyle w:val="11"/>
              <w:numPr>
                <w:ilvl w:val="0"/>
                <w:numId w:val="3"/>
              </w:numPr>
              <w:spacing w:before="31"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lastRenderedPageBreak/>
              <w:t>Subjects with a</w:t>
            </w:r>
            <w:r>
              <w:rPr>
                <w:rFonts w:eastAsiaTheme="minorEastAsia" w:hint="eastAsia"/>
                <w:color w:val="000000"/>
                <w:kern w:val="0"/>
                <w:sz w:val="21"/>
                <w:szCs w:val="21"/>
                <w:lang w:val="en"/>
              </w:rPr>
              <w:t xml:space="preserve"> life expectancy</w:t>
            </w:r>
            <w:r>
              <w:rPr>
                <w:rFonts w:eastAsiaTheme="minorEastAsia"/>
                <w:color w:val="000000"/>
                <w:kern w:val="0"/>
                <w:sz w:val="21"/>
                <w:szCs w:val="21"/>
                <w:lang w:val="en"/>
              </w:rPr>
              <w:t xml:space="preserve"> of ≥ 12 weeks as judged by the investigator.</w:t>
            </w:r>
          </w:p>
          <w:p w14:paraId="3D9B0F9F" w14:textId="77777777" w:rsidR="007B694B" w:rsidRDefault="00FA3D63" w:rsidP="001727E9">
            <w:pPr>
              <w:pStyle w:val="11"/>
              <w:numPr>
                <w:ilvl w:val="0"/>
                <w:numId w:val="3"/>
              </w:numPr>
              <w:spacing w:before="31"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Subjects should have adequate coagulation function, and liver and kidney function, and local laboratory tests should meet the following criteria:</w:t>
            </w:r>
          </w:p>
          <w:p w14:paraId="00B32BB2" w14:textId="77777777" w:rsidR="007B694B" w:rsidRDefault="00FA3D63">
            <w:pPr>
              <w:pStyle w:val="11"/>
              <w:spacing w:before="31" w:line="400" w:lineRule="exact"/>
              <w:ind w:left="1077"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a). Coagulation function: prothrombin time (PT) and activated partial thromboplastin time (APTT) ≤ 1.5 x upper limit of normal (ULN);</w:t>
            </w:r>
          </w:p>
          <w:p w14:paraId="749FF279" w14:textId="77777777" w:rsidR="007B694B" w:rsidRDefault="00FA3D63">
            <w:pPr>
              <w:pStyle w:val="11"/>
              <w:spacing w:before="31" w:line="400" w:lineRule="exact"/>
              <w:ind w:left="1077"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 xml:space="preserve">b). Liver: aspartate aminotransferase (AST) and alanine aminotransferase (ALT) ≤ 3 × ULN; total serum bilirubin ≤ 1.5 × ULN, if there is definite Gilbert syndrome (unconjugated hyperbilirubinemia), total bilirubin ≤ 3.0 × ULN; </w:t>
            </w:r>
            <w:bookmarkStart w:id="58" w:name="_Hlk146547675"/>
            <w:r>
              <w:rPr>
                <w:rFonts w:eastAsiaTheme="minorEastAsia"/>
                <w:color w:val="000000"/>
                <w:kern w:val="0"/>
                <w:sz w:val="21"/>
                <w:szCs w:val="21"/>
                <w:lang w:val="en"/>
              </w:rPr>
              <w:t>if hepatic impairment is considered to be caused by liver involvement by lymphoma, AST and ALT ≤ 5 × ULN, and total serum bilirubin ≤ 3.0 × ULN, on the premise that the investigator and sponsor agree to the enrollment after assessment;</w:t>
            </w:r>
          </w:p>
          <w:p w14:paraId="37260F9C" w14:textId="77777777" w:rsidR="007B694B" w:rsidRDefault="00FA3D63">
            <w:pPr>
              <w:pStyle w:val="11"/>
              <w:spacing w:before="31" w:line="400" w:lineRule="exact"/>
              <w:ind w:left="1077"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 xml:space="preserve">c). Pancreas: serum amylase and serum lipase ≤ 1.5 × ULN (with the exception of those without pancreatitis in the judgement of the investigator </w:t>
            </w:r>
            <w:r>
              <w:rPr>
                <w:rFonts w:eastAsiaTheme="minorEastAsia" w:hint="eastAsia"/>
                <w:color w:val="000000"/>
                <w:kern w:val="0"/>
                <w:sz w:val="21"/>
                <w:szCs w:val="21"/>
                <w:lang w:val="en"/>
              </w:rPr>
              <w:t xml:space="preserve">based on </w:t>
            </w:r>
            <w:r>
              <w:rPr>
                <w:rFonts w:eastAsiaTheme="minorEastAsia"/>
                <w:color w:val="000000"/>
                <w:kern w:val="0"/>
                <w:sz w:val="21"/>
                <w:szCs w:val="21"/>
                <w:lang w:val="en"/>
              </w:rPr>
              <w:t>ultrasound, magnetic resonance imaging or CT and other imaging examinations as well as clinical manifestations);</w:t>
            </w:r>
          </w:p>
          <w:p w14:paraId="4A31983B" w14:textId="77777777" w:rsidR="007B694B" w:rsidRDefault="00FA3D63">
            <w:pPr>
              <w:pStyle w:val="11"/>
              <w:spacing w:beforeLines="50" w:before="163" w:afterLines="50" w:after="163" w:line="312" w:lineRule="auto"/>
              <w:ind w:left="1077" w:right="232"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 xml:space="preserve">d). Kidney: </w:t>
            </w:r>
            <w:bookmarkEnd w:id="58"/>
            <w:r>
              <w:rPr>
                <w:rFonts w:eastAsiaTheme="minorEastAsia"/>
                <w:color w:val="000000"/>
                <w:kern w:val="0"/>
                <w:sz w:val="21"/>
                <w:szCs w:val="21"/>
                <w:lang w:val="en"/>
              </w:rPr>
              <w:t>Serum creatinine (Scr) ≤ 1.5 × ULN, or creatinine clearance (Ccr) ≥ 50 mL/min (calculated by the Cockcroft</w:t>
            </w:r>
            <w:r>
              <w:rPr>
                <w:rFonts w:eastAsiaTheme="minorEastAsia" w:hint="eastAsia"/>
                <w:color w:val="000000"/>
                <w:kern w:val="0"/>
                <w:sz w:val="21"/>
                <w:szCs w:val="21"/>
                <w:lang w:val="en"/>
              </w:rPr>
              <w:t>-</w:t>
            </w:r>
            <w:r>
              <w:rPr>
                <w:rFonts w:eastAsiaTheme="minorEastAsia"/>
                <w:color w:val="000000"/>
                <w:kern w:val="0"/>
                <w:sz w:val="21"/>
                <w:szCs w:val="21"/>
                <w:lang w:val="en"/>
              </w:rPr>
              <w:t>Gault formula or using a 24-hour urine sample).</w:t>
            </w:r>
          </w:p>
          <w:p w14:paraId="6BA9F0FD" w14:textId="77777777" w:rsidR="007B694B" w:rsidRDefault="00FA3D63">
            <w:pPr>
              <w:pStyle w:val="11"/>
              <w:spacing w:beforeLines="50" w:before="163" w:afterLines="50" w:after="163" w:line="312" w:lineRule="auto"/>
              <w:ind w:left="937" w:right="232"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 xml:space="preserve">When serum creatinine is expressed in mg/dL: </w:t>
            </w:r>
          </w:p>
          <w:p w14:paraId="718F06C7" w14:textId="77777777" w:rsidR="007B694B" w:rsidRDefault="00FA3D63">
            <w:pPr>
              <w:tabs>
                <w:tab w:val="left" w:pos="422"/>
              </w:tabs>
              <w:spacing w:beforeLines="50" w:before="163" w:afterLines="50" w:after="163" w:line="312" w:lineRule="auto"/>
              <w:ind w:rightChars="38" w:right="91" w:firstLine="420"/>
              <w:jc w:val="center"/>
              <w:rPr>
                <w:rFonts w:eastAsiaTheme="minorHAnsi"/>
                <w:iCs/>
                <w:sz w:val="21"/>
                <w:szCs w:val="21"/>
              </w:rPr>
            </w:pPr>
            <m:oMathPara>
              <m:oMath>
                <m:r>
                  <m:rPr>
                    <m:sty m:val="p"/>
                  </m:rPr>
                  <w:rPr>
                    <w:rFonts w:ascii="Cambria Math" w:eastAsiaTheme="minorHAnsi" w:hAnsi="Cambria Math"/>
                    <w:sz w:val="21"/>
                    <w:szCs w:val="21"/>
                  </w:rPr>
                  <m:t>Ccr=</m:t>
                </m:r>
                <m:f>
                  <m:fPr>
                    <m:ctrlPr>
                      <w:rPr>
                        <w:rFonts w:ascii="Cambria Math" w:eastAsiaTheme="minorHAnsi" w:hAnsi="Cambria Math"/>
                        <w:iCs/>
                        <w:sz w:val="21"/>
                        <w:szCs w:val="21"/>
                      </w:rPr>
                    </m:ctrlPr>
                  </m:fPr>
                  <m:num>
                    <m:d>
                      <m:dPr>
                        <m:ctrlPr>
                          <w:rPr>
                            <w:rFonts w:ascii="Cambria Math" w:eastAsiaTheme="minorHAnsi" w:hAnsi="Cambria Math"/>
                            <w:iCs/>
                            <w:sz w:val="21"/>
                            <w:szCs w:val="21"/>
                          </w:rPr>
                        </m:ctrlPr>
                      </m:dPr>
                      <m:e>
                        <m:r>
                          <m:rPr>
                            <m:sty m:val="p"/>
                          </m:rPr>
                          <w:rPr>
                            <w:rFonts w:ascii="Cambria Math" w:eastAsiaTheme="minorHAnsi" w:hAnsi="Cambria Math"/>
                            <w:sz w:val="21"/>
                            <w:szCs w:val="21"/>
                          </w:rPr>
                          <m:t>140-Age</m:t>
                        </m:r>
                      </m:e>
                    </m:d>
                    <m:r>
                      <m:rPr>
                        <m:sty m:val="p"/>
                      </m:rPr>
                      <w:rPr>
                        <w:rFonts w:ascii="Cambria Math" w:eastAsiaTheme="minorHAnsi" w:hAnsi="Cambria Math"/>
                        <w:sz w:val="21"/>
                        <w:szCs w:val="21"/>
                      </w:rPr>
                      <m:t xml:space="preserve">×Body weight </m:t>
                    </m:r>
                    <m:d>
                      <m:dPr>
                        <m:ctrlPr>
                          <w:rPr>
                            <w:rFonts w:ascii="Cambria Math" w:eastAsiaTheme="minorHAnsi" w:hAnsi="Cambria Math"/>
                            <w:sz w:val="21"/>
                            <w:szCs w:val="21"/>
                          </w:rPr>
                        </m:ctrlPr>
                      </m:dPr>
                      <m:e>
                        <m:r>
                          <m:rPr>
                            <m:sty m:val="p"/>
                          </m:rPr>
                          <w:rPr>
                            <w:rFonts w:ascii="Cambria Math" w:eastAsiaTheme="minorHAnsi" w:hAnsi="Cambria Math"/>
                            <w:sz w:val="21"/>
                            <w:szCs w:val="21"/>
                          </w:rPr>
                          <m:t>kg</m:t>
                        </m:r>
                      </m:e>
                    </m:d>
                    <m:r>
                      <m:rPr>
                        <m:sty m:val="p"/>
                      </m:rPr>
                      <w:rPr>
                        <w:rFonts w:ascii="Cambria Math" w:eastAsiaTheme="minorHAnsi" w:hAnsi="Cambria Math"/>
                        <w:sz w:val="21"/>
                        <w:szCs w:val="21"/>
                      </w:rPr>
                      <m:t>×</m:t>
                    </m:r>
                    <m:d>
                      <m:dPr>
                        <m:begChr m:val="["/>
                        <m:endChr m:val="]"/>
                        <m:ctrlPr>
                          <w:rPr>
                            <w:rFonts w:ascii="Cambria Math" w:eastAsiaTheme="minorHAnsi" w:hAnsi="Cambria Math"/>
                            <w:sz w:val="21"/>
                            <w:szCs w:val="21"/>
                          </w:rPr>
                        </m:ctrlPr>
                      </m:dPr>
                      <m:e>
                        <m:r>
                          <m:rPr>
                            <m:sty m:val="p"/>
                          </m:rPr>
                          <w:rPr>
                            <w:rFonts w:ascii="Cambria Math" w:eastAsiaTheme="minorHAnsi" w:hAnsi="Cambria Math"/>
                            <w:sz w:val="21"/>
                            <w:szCs w:val="21"/>
                          </w:rPr>
                          <m:t>1.0, Male; 0.85, Female</m:t>
                        </m:r>
                      </m:e>
                    </m:d>
                  </m:num>
                  <m:den>
                    <m:r>
                      <m:rPr>
                        <m:sty m:val="p"/>
                      </m:rPr>
                      <w:rPr>
                        <w:rFonts w:ascii="Cambria Math" w:eastAsiaTheme="minorHAnsi" w:hAnsi="Cambria Math"/>
                        <w:sz w:val="21"/>
                        <w:szCs w:val="21"/>
                      </w:rPr>
                      <m:t xml:space="preserve">72×Serum creatinine </m:t>
                    </m:r>
                    <m:r>
                      <w:rPr>
                        <w:rFonts w:ascii="Cambria Math" w:eastAsiaTheme="minorHAnsi" w:hAnsi="Cambria Math"/>
                        <w:sz w:val="21"/>
                        <w:szCs w:val="21"/>
                      </w:rPr>
                      <m:t>(</m:t>
                    </m:r>
                    <m:r>
                      <m:rPr>
                        <m:sty m:val="p"/>
                      </m:rPr>
                      <w:rPr>
                        <w:rFonts w:ascii="Cambria Math" w:eastAsiaTheme="minorHAnsi" w:hAnsi="Cambria Math"/>
                        <w:sz w:val="21"/>
                        <w:szCs w:val="21"/>
                      </w:rPr>
                      <m:t>mg/dL</m:t>
                    </m:r>
                    <m:r>
                      <w:rPr>
                        <w:rFonts w:ascii="Cambria Math" w:eastAsiaTheme="minorHAnsi" w:hAnsi="Cambria Math"/>
                        <w:sz w:val="21"/>
                        <w:szCs w:val="21"/>
                      </w:rPr>
                      <m:t>)</m:t>
                    </m:r>
                  </m:den>
                </m:f>
              </m:oMath>
            </m:oMathPara>
          </w:p>
          <w:p w14:paraId="1703FDA7" w14:textId="77777777" w:rsidR="007B694B" w:rsidRDefault="00FA3D63">
            <w:pPr>
              <w:tabs>
                <w:tab w:val="left" w:pos="422"/>
              </w:tabs>
              <w:spacing w:beforeLines="50" w:before="163" w:afterLines="50" w:after="163" w:line="312" w:lineRule="auto"/>
              <w:ind w:rightChars="38" w:right="91" w:firstLineChars="400" w:firstLine="840"/>
              <w:jc w:val="left"/>
              <w:rPr>
                <w:rFonts w:eastAsiaTheme="minorHAnsi"/>
                <w:sz w:val="21"/>
                <w:szCs w:val="21"/>
              </w:rPr>
            </w:pPr>
            <w:r>
              <w:rPr>
                <w:sz w:val="21"/>
                <w:szCs w:val="21"/>
                <w:lang w:val="en"/>
              </w:rPr>
              <w:t>When serum creatinine is expressed in μmol/L:</w:t>
            </w:r>
          </w:p>
          <w:p w14:paraId="0F269ECD" w14:textId="77777777" w:rsidR="007B694B" w:rsidRDefault="00FA3D63">
            <w:pPr>
              <w:pStyle w:val="11"/>
              <w:spacing w:beforeLines="50" w:before="163" w:afterLines="50" w:after="163" w:line="312" w:lineRule="auto"/>
              <w:ind w:left="441" w:right="232" w:firstLineChars="0" w:firstLine="0"/>
              <w:jc w:val="left"/>
              <w:rPr>
                <w:rFonts w:eastAsiaTheme="minorHAnsi"/>
                <w:bCs/>
                <w:spacing w:val="4"/>
                <w:sz w:val="21"/>
                <w:szCs w:val="21"/>
              </w:rPr>
            </w:pPr>
            <m:oMathPara>
              <m:oMath>
                <m:r>
                  <m:rPr>
                    <m:sty m:val="p"/>
                  </m:rPr>
                  <w:rPr>
                    <w:rFonts w:ascii="Cambria Math" w:eastAsiaTheme="minorHAnsi" w:hAnsi="Cambria Math"/>
                    <w:sz w:val="21"/>
                    <w:szCs w:val="21"/>
                  </w:rPr>
                  <m:t>Ccr=</m:t>
                </m:r>
                <m:f>
                  <m:fPr>
                    <m:ctrlPr>
                      <w:rPr>
                        <w:rFonts w:ascii="Cambria Math" w:eastAsiaTheme="minorHAnsi" w:hAnsi="Cambria Math"/>
                        <w:iCs/>
                        <w:sz w:val="21"/>
                        <w:szCs w:val="21"/>
                      </w:rPr>
                    </m:ctrlPr>
                  </m:fPr>
                  <m:num>
                    <m:d>
                      <m:dPr>
                        <m:ctrlPr>
                          <w:rPr>
                            <w:rFonts w:ascii="Cambria Math" w:eastAsiaTheme="minorHAnsi" w:hAnsi="Cambria Math"/>
                            <w:iCs/>
                            <w:sz w:val="21"/>
                            <w:szCs w:val="21"/>
                          </w:rPr>
                        </m:ctrlPr>
                      </m:dPr>
                      <m:e>
                        <m:r>
                          <m:rPr>
                            <m:sty m:val="p"/>
                          </m:rPr>
                          <w:rPr>
                            <w:rFonts w:ascii="Cambria Math" w:eastAsiaTheme="minorHAnsi" w:hAnsi="Cambria Math"/>
                            <w:sz w:val="21"/>
                            <w:szCs w:val="21"/>
                          </w:rPr>
                          <m:t>140-Age</m:t>
                        </m:r>
                      </m:e>
                    </m:d>
                    <m:r>
                      <m:rPr>
                        <m:sty m:val="p"/>
                      </m:rPr>
                      <w:rPr>
                        <w:rFonts w:ascii="Cambria Math" w:eastAsiaTheme="minorHAnsi" w:hAnsi="Cambria Math"/>
                        <w:sz w:val="21"/>
                        <w:szCs w:val="21"/>
                      </w:rPr>
                      <m:t>×Body weight (kg)×[1.0,Male; 0.85,Female]</m:t>
                    </m:r>
                  </m:num>
                  <m:den>
                    <m:r>
                      <m:rPr>
                        <m:sty m:val="p"/>
                      </m:rPr>
                      <w:rPr>
                        <w:rFonts w:ascii="Cambria Math" w:eastAsiaTheme="minorHAnsi" w:hAnsi="Cambria Math"/>
                        <w:sz w:val="21"/>
                        <w:szCs w:val="21"/>
                      </w:rPr>
                      <m:t>0.818×Serum creatinine (μmol/L)</m:t>
                    </m:r>
                  </m:den>
                </m:f>
              </m:oMath>
            </m:oMathPara>
          </w:p>
          <w:p w14:paraId="57A6DB9D" w14:textId="77777777" w:rsidR="007B694B" w:rsidRDefault="00FA3D63" w:rsidP="001727E9">
            <w:pPr>
              <w:pStyle w:val="11"/>
              <w:numPr>
                <w:ilvl w:val="0"/>
                <w:numId w:val="3"/>
              </w:numPr>
              <w:spacing w:before="31" w:line="400" w:lineRule="exact"/>
              <w:ind w:right="79" w:firstLineChars="0"/>
              <w:jc w:val="left"/>
              <w:rPr>
                <w:rFonts w:eastAsiaTheme="minorEastAsia"/>
                <w:bCs/>
                <w:color w:val="000000"/>
                <w:spacing w:val="4"/>
                <w:kern w:val="0"/>
                <w:sz w:val="21"/>
                <w:szCs w:val="21"/>
              </w:rPr>
            </w:pPr>
            <w:bookmarkStart w:id="59" w:name="_Hlk95316585"/>
            <w:bookmarkEnd w:id="59"/>
            <w:r>
              <w:rPr>
                <w:rFonts w:eastAsiaTheme="minorEastAsia"/>
                <w:color w:val="000000"/>
                <w:kern w:val="0"/>
                <w:sz w:val="21"/>
                <w:szCs w:val="21"/>
                <w:lang w:val="en"/>
              </w:rPr>
              <w:t>Subjects with adequate peripheral blood cell count whose hematology test before the first dose must meet the following criteria:</w:t>
            </w:r>
          </w:p>
          <w:p w14:paraId="3743F844" w14:textId="77777777" w:rsidR="007B694B" w:rsidRDefault="00FA3D63">
            <w:pPr>
              <w:pStyle w:val="11"/>
              <w:spacing w:before="31" w:line="400" w:lineRule="exact"/>
              <w:ind w:left="1077"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a). Absolute neutrophil count (ANC) ≥ 1.0 × 10</w:t>
            </w:r>
            <w:r>
              <w:rPr>
                <w:rFonts w:eastAsiaTheme="minorEastAsia"/>
                <w:color w:val="000000"/>
                <w:kern w:val="0"/>
                <w:sz w:val="21"/>
                <w:szCs w:val="21"/>
                <w:vertAlign w:val="superscript"/>
                <w:lang w:val="en"/>
              </w:rPr>
              <w:t>9</w:t>
            </w:r>
            <w:r>
              <w:rPr>
                <w:rFonts w:eastAsiaTheme="minorEastAsia"/>
                <w:color w:val="000000"/>
                <w:kern w:val="0"/>
                <w:sz w:val="21"/>
                <w:szCs w:val="21"/>
                <w:lang w:val="en"/>
              </w:rPr>
              <w:t>/L [</w:t>
            </w:r>
            <w:r w:rsidRPr="001727E9">
              <w:rPr>
                <w:rFonts w:eastAsiaTheme="minorEastAsia"/>
                <w:color w:val="000000"/>
                <w:kern w:val="0"/>
                <w:sz w:val="21"/>
                <w:szCs w:val="21"/>
                <w:lang w:val="en"/>
              </w:rPr>
              <w:t>independent of</w:t>
            </w:r>
            <w:r>
              <w:rPr>
                <w:rFonts w:eastAsiaTheme="minorEastAsia"/>
                <w:color w:val="000000"/>
                <w:kern w:val="0"/>
                <w:sz w:val="21"/>
                <w:szCs w:val="21"/>
                <w:lang w:val="en"/>
              </w:rPr>
              <w:t xml:space="preserve"> granulocyte colony-stimulating factor (G-CSF) within 5 days prior to screening]. The use of colony-stimulating factors is allowed if, in the investigator's judgment, the neutropenia is due to bone marrow involvement by MCL.</w:t>
            </w:r>
          </w:p>
          <w:p w14:paraId="45982790" w14:textId="77777777" w:rsidR="007B694B" w:rsidRDefault="00FA3D63">
            <w:pPr>
              <w:pStyle w:val="11"/>
              <w:spacing w:before="31" w:line="400" w:lineRule="exact"/>
              <w:ind w:left="1077"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b). Platelet ≥ 50 × 10</w:t>
            </w:r>
            <w:r>
              <w:rPr>
                <w:rFonts w:eastAsiaTheme="minorEastAsia"/>
                <w:color w:val="000000"/>
                <w:kern w:val="0"/>
                <w:sz w:val="21"/>
                <w:szCs w:val="21"/>
                <w:vertAlign w:val="superscript"/>
                <w:lang w:val="en"/>
              </w:rPr>
              <w:t>9</w:t>
            </w:r>
            <w:r>
              <w:rPr>
                <w:rFonts w:eastAsiaTheme="minorEastAsia"/>
                <w:color w:val="000000"/>
                <w:kern w:val="0"/>
                <w:sz w:val="21"/>
                <w:szCs w:val="21"/>
                <w:lang w:val="en"/>
              </w:rPr>
              <w:t xml:space="preserve">/L (without platelet transfusion within 5 days prior to screening; growth factors/cytokines such as TPO and IL-11 are allowed). If platelet </w:t>
            </w:r>
            <w:r>
              <w:rPr>
                <w:rFonts w:eastAsiaTheme="minorEastAsia"/>
                <w:color w:val="000000"/>
                <w:kern w:val="0"/>
                <w:sz w:val="21"/>
                <w:szCs w:val="21"/>
                <w:lang w:val="en"/>
              </w:rPr>
              <w:lastRenderedPageBreak/>
              <w:t>decrease is considered to be caused by lymphoma progression, platelet ≥ 30 × 10</w:t>
            </w:r>
            <w:r>
              <w:rPr>
                <w:rFonts w:eastAsiaTheme="minorEastAsia"/>
                <w:color w:val="000000"/>
                <w:kern w:val="0"/>
                <w:sz w:val="21"/>
                <w:szCs w:val="21"/>
                <w:vertAlign w:val="superscript"/>
                <w:lang w:val="en"/>
              </w:rPr>
              <w:t>9</w:t>
            </w:r>
            <w:r>
              <w:rPr>
                <w:rFonts w:eastAsiaTheme="minorEastAsia"/>
                <w:color w:val="000000"/>
                <w:kern w:val="0"/>
                <w:sz w:val="21"/>
                <w:szCs w:val="21"/>
                <w:lang w:val="en"/>
              </w:rPr>
              <w:t xml:space="preserve">/L and no obvious hemorrhage diathesis as determined by the investigator.  </w:t>
            </w:r>
          </w:p>
          <w:p w14:paraId="79329780" w14:textId="77777777" w:rsidR="007B694B" w:rsidRDefault="00FA3D63">
            <w:pPr>
              <w:pStyle w:val="11"/>
              <w:spacing w:before="31" w:line="400" w:lineRule="exact"/>
              <w:ind w:left="1077"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 xml:space="preserve">c). Hemoglobin ≥ 8.0 g/dL (without red blood cell transfusion within 7 days prior to screening; growth factors such as EPO are allowed); </w:t>
            </w:r>
          </w:p>
          <w:p w14:paraId="24EB01B0" w14:textId="77777777" w:rsidR="007B694B" w:rsidRDefault="00FA3D63" w:rsidP="001727E9">
            <w:pPr>
              <w:pStyle w:val="afa"/>
              <w:numPr>
                <w:ilvl w:val="0"/>
                <w:numId w:val="3"/>
              </w:numPr>
              <w:spacing w:beforeLines="50" w:before="163" w:afterLines="50" w:after="163" w:line="400" w:lineRule="exact"/>
              <w:ind w:right="79" w:firstLineChars="0"/>
              <w:jc w:val="left"/>
              <w:rPr>
                <w:rFonts w:ascii="Times New Roman" w:eastAsiaTheme="minorEastAsia" w:hAnsi="Times New Roman"/>
                <w:bCs/>
                <w:color w:val="000000"/>
                <w:spacing w:val="4"/>
                <w:kern w:val="0"/>
                <w:szCs w:val="21"/>
              </w:rPr>
            </w:pPr>
            <w:r>
              <w:rPr>
                <w:rFonts w:ascii="Times New Roman" w:hAnsi="Times New Roman"/>
                <w:szCs w:val="21"/>
                <w:lang w:val="en"/>
              </w:rPr>
              <w:t>Toxicity of prior anti-</w:t>
            </w:r>
            <w:r>
              <w:rPr>
                <w:rFonts w:ascii="Times New Roman" w:hAnsi="Times New Roman" w:hint="eastAsia"/>
                <w:szCs w:val="21"/>
                <w:lang w:val="en"/>
              </w:rPr>
              <w:t>cancer</w:t>
            </w:r>
            <w:r>
              <w:rPr>
                <w:rFonts w:ascii="Times New Roman" w:hAnsi="Times New Roman"/>
                <w:szCs w:val="21"/>
                <w:lang w:val="en"/>
              </w:rPr>
              <w:t xml:space="preserve"> therapy and surgical complications resolved to ≤ Grade 1 according to NCI CTCAE 5.0 (with the exception of alopecia, hematologic toxicity, or other toxicity considered by the investigator to pose no safety risk to subjects after discussion with the sponsor).</w:t>
            </w:r>
          </w:p>
          <w:p w14:paraId="66AC7DE6" w14:textId="77777777" w:rsidR="007B694B" w:rsidRDefault="00FA3D63" w:rsidP="001727E9">
            <w:pPr>
              <w:pStyle w:val="11"/>
              <w:numPr>
                <w:ilvl w:val="0"/>
                <w:numId w:val="3"/>
              </w:numPr>
              <w:spacing w:before="31"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 xml:space="preserve">All male and female subjects of childbearing potential should use medically approved contraceptive measures throughout the treatment period and for 90 days after the end of treatment; females of childbearing potential who are premenopausal (e.g., not menstruated for more than 1 year or not surgically sterilized) must have a negative serum pregnancy test within 7 days prior to the start of treatment (if the screening serum pregnancy result exceeds 7 days, a serum or urine pregnancy test must be performed prior to dosing, and the patient can be enrolled only after the negative result is obtained), and must be in non-lactating period; male subjects are not allowed to donate sperm during the study </w:t>
            </w:r>
            <w:r>
              <w:rPr>
                <w:rFonts w:eastAsiaTheme="minorEastAsia" w:hint="eastAsia"/>
                <w:color w:val="000000"/>
                <w:kern w:val="0"/>
                <w:sz w:val="21"/>
                <w:szCs w:val="21"/>
                <w:lang w:val="en"/>
              </w:rPr>
              <w:t xml:space="preserve">treatment </w:t>
            </w:r>
            <w:r>
              <w:rPr>
                <w:rFonts w:eastAsiaTheme="minorEastAsia"/>
                <w:color w:val="000000"/>
                <w:kern w:val="0"/>
                <w:sz w:val="21"/>
                <w:szCs w:val="21"/>
                <w:lang w:val="en"/>
              </w:rPr>
              <w:t>and for 90 days after the end of treatment.</w:t>
            </w:r>
          </w:p>
          <w:p w14:paraId="0266CCE8" w14:textId="77777777" w:rsidR="007B694B" w:rsidRDefault="00FA3D63" w:rsidP="001727E9">
            <w:pPr>
              <w:pStyle w:val="11"/>
              <w:numPr>
                <w:ilvl w:val="0"/>
                <w:numId w:val="3"/>
              </w:numPr>
              <w:spacing w:before="31" w:line="400" w:lineRule="exact"/>
              <w:ind w:right="79" w:firstLineChars="0"/>
              <w:jc w:val="left"/>
              <w:rPr>
                <w:rFonts w:eastAsiaTheme="minorEastAsia"/>
                <w:color w:val="000000"/>
                <w:kern w:val="0"/>
                <w:sz w:val="21"/>
                <w:szCs w:val="21"/>
              </w:rPr>
            </w:pPr>
            <w:r>
              <w:rPr>
                <w:rFonts w:eastAsiaTheme="minorEastAsia"/>
                <w:color w:val="000000"/>
                <w:kern w:val="0"/>
                <w:sz w:val="21"/>
                <w:szCs w:val="21"/>
                <w:lang w:val="en"/>
              </w:rPr>
              <w:t>Subjects must be willing to undergo protocol-specified bone marrow examination.</w:t>
            </w:r>
          </w:p>
          <w:p w14:paraId="3CCF866C" w14:textId="77777777" w:rsidR="007B694B" w:rsidRDefault="00FA3D63" w:rsidP="001727E9">
            <w:pPr>
              <w:pStyle w:val="11"/>
              <w:numPr>
                <w:ilvl w:val="0"/>
                <w:numId w:val="3"/>
              </w:numPr>
              <w:spacing w:before="31" w:line="400" w:lineRule="exact"/>
              <w:ind w:right="79" w:firstLineChars="0"/>
              <w:jc w:val="left"/>
              <w:rPr>
                <w:rFonts w:eastAsiaTheme="minorEastAsia"/>
                <w:bCs/>
                <w:color w:val="000000"/>
                <w:spacing w:val="4"/>
                <w:kern w:val="0"/>
                <w:sz w:val="21"/>
                <w:szCs w:val="21"/>
                <w:u w:val="single"/>
              </w:rPr>
            </w:pPr>
            <w:r>
              <w:rPr>
                <w:rFonts w:eastAsiaTheme="minorEastAsia"/>
                <w:color w:val="000000"/>
                <w:kern w:val="0"/>
                <w:sz w:val="21"/>
                <w:szCs w:val="21"/>
                <w:lang w:val="en"/>
              </w:rPr>
              <w:t>Subjects voluntarily participate in the study and sign the informed consent form, and understand and agree to follow the treatment regimen and visit plan.</w:t>
            </w:r>
          </w:p>
          <w:p w14:paraId="0064A22D" w14:textId="77777777" w:rsidR="007B694B" w:rsidRDefault="00FA3D63">
            <w:pPr>
              <w:spacing w:before="31" w:line="400" w:lineRule="exact"/>
              <w:ind w:left="79" w:right="79" w:firstLineChars="0" w:firstLine="0"/>
              <w:jc w:val="left"/>
              <w:rPr>
                <w:rFonts w:eastAsiaTheme="minorEastAsia"/>
                <w:bCs/>
                <w:color w:val="000000"/>
                <w:spacing w:val="4"/>
                <w:kern w:val="0"/>
                <w:sz w:val="21"/>
                <w:szCs w:val="21"/>
                <w:u w:val="single"/>
              </w:rPr>
            </w:pPr>
            <w:r>
              <w:rPr>
                <w:rFonts w:eastAsiaTheme="minorEastAsia"/>
                <w:color w:val="000000"/>
                <w:kern w:val="0"/>
                <w:sz w:val="21"/>
                <w:szCs w:val="21"/>
                <w:u w:val="single"/>
                <w:lang w:val="en"/>
              </w:rPr>
              <w:t>Exclusion Criteria</w:t>
            </w:r>
          </w:p>
          <w:p w14:paraId="2FAE40A9" w14:textId="77777777" w:rsidR="007B694B" w:rsidRDefault="00FA3D63">
            <w:pPr>
              <w:spacing w:before="31" w:line="400" w:lineRule="exact"/>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Patients who meet any of the following criteria will be excluded from this study:</w:t>
            </w:r>
          </w:p>
          <w:p w14:paraId="4AF36298" w14:textId="77777777" w:rsidR="007B694B" w:rsidRDefault="00FA3D63" w:rsidP="001727E9">
            <w:pPr>
              <w:pStyle w:val="11"/>
              <w:numPr>
                <w:ilvl w:val="0"/>
                <w:numId w:val="4"/>
              </w:numPr>
              <w:ind w:firstLineChars="0"/>
              <w:rPr>
                <w:rFonts w:eastAsiaTheme="minorEastAsia"/>
                <w:bCs/>
                <w:color w:val="000000"/>
                <w:spacing w:val="4"/>
                <w:kern w:val="0"/>
                <w:sz w:val="21"/>
                <w:szCs w:val="21"/>
              </w:rPr>
            </w:pPr>
            <w:r>
              <w:rPr>
                <w:rFonts w:eastAsiaTheme="minorEastAsia"/>
                <w:color w:val="000000"/>
                <w:kern w:val="0"/>
                <w:sz w:val="21"/>
                <w:szCs w:val="21"/>
                <w:lang w:val="en"/>
              </w:rPr>
              <w:t xml:space="preserve">Subjects with primary central nervous system (CNS) lymphoma or CNS involvement by lymphoma (including patients with CNS lymphoma currently in complete response). </w:t>
            </w:r>
          </w:p>
          <w:p w14:paraId="761A4937" w14:textId="77777777" w:rsidR="007B694B" w:rsidRDefault="00FA3D63" w:rsidP="001727E9">
            <w:pPr>
              <w:pStyle w:val="11"/>
              <w:numPr>
                <w:ilvl w:val="0"/>
                <w:numId w:val="4"/>
              </w:numPr>
              <w:spacing w:before="31"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 xml:space="preserve">Subjects with </w:t>
            </w:r>
            <w:bookmarkStart w:id="60" w:name="OLE_LINK15"/>
            <w:r>
              <w:rPr>
                <w:rFonts w:eastAsiaTheme="minorEastAsia"/>
                <w:color w:val="000000"/>
                <w:kern w:val="0"/>
                <w:sz w:val="21"/>
                <w:szCs w:val="21"/>
                <w:lang w:val="en"/>
              </w:rPr>
              <w:t xml:space="preserve">hypersensitivity </w:t>
            </w:r>
            <w:bookmarkEnd w:id="60"/>
            <w:r>
              <w:rPr>
                <w:rFonts w:eastAsiaTheme="minorEastAsia"/>
                <w:color w:val="000000"/>
                <w:kern w:val="0"/>
                <w:sz w:val="21"/>
                <w:szCs w:val="21"/>
                <w:lang w:val="en"/>
              </w:rPr>
              <w:t>to LP-168 or any of its excipients, including microcrystalline cellulose, croscarmellose sodium, magnesium stearate, fumaric acid, and gastro-soluble film coating premix.</w:t>
            </w:r>
            <w:bookmarkStart w:id="61" w:name="_Hlk95316657"/>
            <w:bookmarkEnd w:id="61"/>
          </w:p>
          <w:p w14:paraId="6977C7AD" w14:textId="77777777" w:rsidR="007B694B" w:rsidRDefault="00FA3D63" w:rsidP="001727E9">
            <w:pPr>
              <w:pStyle w:val="11"/>
              <w:numPr>
                <w:ilvl w:val="0"/>
                <w:numId w:val="4"/>
              </w:numPr>
              <w:spacing w:before="31"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Subjects who have received treatment with any non-covalent BTK inhibitor.</w:t>
            </w:r>
          </w:p>
          <w:p w14:paraId="33342C10" w14:textId="77777777" w:rsidR="007B694B" w:rsidRDefault="00FA3D63" w:rsidP="001727E9">
            <w:pPr>
              <w:pStyle w:val="11"/>
              <w:numPr>
                <w:ilvl w:val="0"/>
                <w:numId w:val="4"/>
              </w:numPr>
              <w:spacing w:before="31"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ab/>
              <w:t>Subjects who have received treatment with any BTK-targeted protein degradation chimera.</w:t>
            </w:r>
          </w:p>
          <w:p w14:paraId="738B3115" w14:textId="77777777" w:rsidR="007B694B" w:rsidRDefault="00FA3D63" w:rsidP="001727E9">
            <w:pPr>
              <w:pStyle w:val="11"/>
              <w:numPr>
                <w:ilvl w:val="0"/>
                <w:numId w:val="4"/>
              </w:numPr>
              <w:spacing w:before="31" w:line="400" w:lineRule="exact"/>
              <w:ind w:right="79" w:firstLineChars="0"/>
              <w:jc w:val="left"/>
              <w:rPr>
                <w:rFonts w:eastAsiaTheme="minorEastAsia"/>
                <w:bCs/>
                <w:color w:val="000000"/>
                <w:spacing w:val="4"/>
                <w:kern w:val="0"/>
                <w:sz w:val="21"/>
                <w:szCs w:val="21"/>
              </w:rPr>
            </w:pPr>
            <w:bookmarkStart w:id="62" w:name="OLE_LINK16"/>
            <w:r>
              <w:rPr>
                <w:rFonts w:eastAsiaTheme="minorEastAsia"/>
                <w:color w:val="000000"/>
                <w:kern w:val="0"/>
                <w:sz w:val="21"/>
                <w:szCs w:val="21"/>
                <w:lang w:val="en"/>
              </w:rPr>
              <w:lastRenderedPageBreak/>
              <w:t xml:space="preserve">Subjects who have received or </w:t>
            </w:r>
            <w:r>
              <w:rPr>
                <w:rFonts w:eastAsiaTheme="minorEastAsia" w:hint="eastAsia"/>
                <w:color w:val="000000"/>
                <w:kern w:val="0"/>
                <w:sz w:val="21"/>
                <w:szCs w:val="21"/>
                <w:lang w:val="en"/>
              </w:rPr>
              <w:t>been exposed to</w:t>
            </w:r>
            <w:r>
              <w:rPr>
                <w:rFonts w:eastAsiaTheme="minorEastAsia"/>
                <w:color w:val="000000"/>
                <w:kern w:val="0"/>
                <w:sz w:val="21"/>
                <w:szCs w:val="21"/>
                <w:lang w:val="en"/>
              </w:rPr>
              <w:t xml:space="preserve"> the following </w:t>
            </w:r>
            <w:r>
              <w:rPr>
                <w:rFonts w:eastAsiaTheme="minorEastAsia" w:hint="eastAsia"/>
                <w:color w:val="000000"/>
                <w:kern w:val="0"/>
                <w:sz w:val="21"/>
                <w:szCs w:val="21"/>
                <w:lang w:val="en"/>
              </w:rPr>
              <w:t xml:space="preserve">therapies </w:t>
            </w:r>
            <w:r>
              <w:rPr>
                <w:rFonts w:eastAsiaTheme="minorEastAsia"/>
                <w:color w:val="000000"/>
                <w:kern w:val="0"/>
                <w:sz w:val="21"/>
                <w:szCs w:val="21"/>
                <w:lang w:val="en"/>
              </w:rPr>
              <w:t>within 4 weeks or within 5 half-lives</w:t>
            </w:r>
            <w:bookmarkEnd w:id="62"/>
            <w:r>
              <w:rPr>
                <w:rFonts w:eastAsiaTheme="minorEastAsia"/>
                <w:color w:val="000000"/>
                <w:kern w:val="0"/>
                <w:sz w:val="21"/>
                <w:szCs w:val="21"/>
                <w:lang w:val="en"/>
              </w:rPr>
              <w:t xml:space="preserve"> (whichever is shorter) prior to the first dose</w:t>
            </w:r>
            <w:r>
              <w:rPr>
                <w:rFonts w:eastAsiaTheme="minorEastAsia" w:hint="eastAsia"/>
                <w:color w:val="000000"/>
                <w:kern w:val="0"/>
                <w:sz w:val="21"/>
                <w:szCs w:val="21"/>
                <w:lang w:val="en"/>
              </w:rPr>
              <w:t xml:space="preserve"> of LP-168</w:t>
            </w:r>
            <w:r>
              <w:rPr>
                <w:rFonts w:eastAsiaTheme="minorEastAsia"/>
                <w:color w:val="000000"/>
                <w:kern w:val="0"/>
                <w:sz w:val="21"/>
                <w:szCs w:val="21"/>
                <w:lang w:val="en"/>
              </w:rPr>
              <w:t>:</w:t>
            </w:r>
          </w:p>
          <w:p w14:paraId="3DE6F993" w14:textId="77777777" w:rsidR="007B694B" w:rsidRDefault="00FA3D63" w:rsidP="001727E9">
            <w:pPr>
              <w:pStyle w:val="11"/>
              <w:numPr>
                <w:ilvl w:val="1"/>
                <w:numId w:val="4"/>
              </w:numPr>
              <w:spacing w:before="31" w:line="400" w:lineRule="exact"/>
              <w:ind w:left="1214" w:right="79" w:firstLineChars="0"/>
              <w:jc w:val="left"/>
              <w:rPr>
                <w:rFonts w:eastAsiaTheme="minorEastAsia"/>
                <w:bCs/>
                <w:color w:val="000000"/>
                <w:spacing w:val="4"/>
                <w:kern w:val="0"/>
                <w:sz w:val="21"/>
                <w:szCs w:val="21"/>
              </w:rPr>
            </w:pPr>
            <w:r>
              <w:rPr>
                <w:rFonts w:eastAsiaTheme="minorEastAsia" w:hint="eastAsia"/>
                <w:color w:val="000000"/>
                <w:kern w:val="0"/>
                <w:sz w:val="21"/>
                <w:szCs w:val="21"/>
                <w:lang w:val="en"/>
              </w:rPr>
              <w:t>Anti-cancer</w:t>
            </w:r>
            <w:r>
              <w:rPr>
                <w:rFonts w:eastAsiaTheme="minorEastAsia"/>
                <w:color w:val="000000"/>
                <w:kern w:val="0"/>
                <w:sz w:val="21"/>
                <w:szCs w:val="21"/>
                <w:lang w:val="en"/>
              </w:rPr>
              <w:t xml:space="preserve"> therapy including </w:t>
            </w:r>
            <w:r>
              <w:rPr>
                <w:rFonts w:eastAsiaTheme="minorEastAsia" w:hint="eastAsia"/>
                <w:color w:val="000000"/>
                <w:kern w:val="0"/>
                <w:sz w:val="21"/>
                <w:szCs w:val="21"/>
                <w:lang w:val="en"/>
              </w:rPr>
              <w:t>anti-cancer</w:t>
            </w:r>
            <w:r>
              <w:rPr>
                <w:rFonts w:eastAsiaTheme="minorEastAsia"/>
                <w:color w:val="000000"/>
                <w:kern w:val="0"/>
                <w:sz w:val="21"/>
                <w:szCs w:val="21"/>
                <w:lang w:val="en"/>
              </w:rPr>
              <w:t xml:space="preserve"> chemotherapy, targeted therapy, biotherapy and/or immunotherapy;</w:t>
            </w:r>
          </w:p>
          <w:p w14:paraId="61015B7C" w14:textId="77777777" w:rsidR="007B694B" w:rsidRDefault="00FA3D63" w:rsidP="001727E9">
            <w:pPr>
              <w:pStyle w:val="11"/>
              <w:numPr>
                <w:ilvl w:val="1"/>
                <w:numId w:val="4"/>
              </w:numPr>
              <w:spacing w:before="31" w:line="400" w:lineRule="exact"/>
              <w:ind w:left="1214"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Any kind of</w:t>
            </w:r>
            <w:r>
              <w:rPr>
                <w:rFonts w:eastAsiaTheme="minorEastAsia" w:hint="eastAsia"/>
                <w:color w:val="000000"/>
                <w:kern w:val="0"/>
                <w:sz w:val="21"/>
                <w:szCs w:val="21"/>
              </w:rPr>
              <w:t xml:space="preserve"> i</w:t>
            </w:r>
            <w:r w:rsidRPr="001727E9">
              <w:rPr>
                <w:rFonts w:eastAsiaTheme="minorEastAsia"/>
                <w:color w:val="000000"/>
                <w:kern w:val="0"/>
                <w:sz w:val="21"/>
                <w:szCs w:val="21"/>
                <w:lang w:val="en"/>
              </w:rPr>
              <w:t>nvestigational agent</w:t>
            </w:r>
            <w:r>
              <w:rPr>
                <w:rFonts w:eastAsiaTheme="minorEastAsia"/>
                <w:color w:val="000000"/>
                <w:kern w:val="0"/>
                <w:sz w:val="21"/>
                <w:szCs w:val="21"/>
                <w:lang w:val="en"/>
              </w:rPr>
              <w:t>;</w:t>
            </w:r>
          </w:p>
          <w:p w14:paraId="0C1F9125" w14:textId="77777777" w:rsidR="007B694B" w:rsidRDefault="00FA3D63" w:rsidP="001727E9">
            <w:pPr>
              <w:pStyle w:val="11"/>
              <w:numPr>
                <w:ilvl w:val="1"/>
                <w:numId w:val="4"/>
              </w:numPr>
              <w:spacing w:before="31" w:line="400" w:lineRule="exact"/>
              <w:ind w:left="1214"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 xml:space="preserve">Major surgery (generally defined as grade </w:t>
            </w:r>
            <w:r>
              <w:rPr>
                <w:rFonts w:eastAsiaTheme="minorEastAsia" w:hint="eastAsia"/>
                <w:color w:val="000000"/>
                <w:kern w:val="0"/>
                <w:sz w:val="21"/>
                <w:szCs w:val="21"/>
              </w:rPr>
              <w:t>3</w:t>
            </w:r>
            <w:r>
              <w:rPr>
                <w:rFonts w:eastAsiaTheme="minorEastAsia"/>
                <w:color w:val="000000"/>
                <w:kern w:val="0"/>
                <w:sz w:val="21"/>
                <w:szCs w:val="21"/>
                <w:lang w:val="en"/>
              </w:rPr>
              <w:t xml:space="preserve"> surgery and above) or significant trauma.</w:t>
            </w:r>
          </w:p>
          <w:p w14:paraId="320FFDE7" w14:textId="77777777" w:rsidR="007B694B" w:rsidRDefault="00FA3D63" w:rsidP="001727E9">
            <w:pPr>
              <w:pStyle w:val="11"/>
              <w:numPr>
                <w:ilvl w:val="0"/>
                <w:numId w:val="4"/>
              </w:numPr>
              <w:spacing w:before="31" w:line="400" w:lineRule="exact"/>
              <w:ind w:right="79" w:firstLineChars="0"/>
              <w:jc w:val="left"/>
              <w:rPr>
                <w:rFonts w:eastAsiaTheme="minorEastAsia"/>
                <w:bCs/>
                <w:color w:val="000000"/>
                <w:spacing w:val="4"/>
                <w:kern w:val="0"/>
                <w:sz w:val="21"/>
                <w:szCs w:val="21"/>
              </w:rPr>
            </w:pPr>
            <w:bookmarkStart w:id="63" w:name="OLE_LINK18"/>
            <w:r>
              <w:rPr>
                <w:rFonts w:eastAsiaTheme="minorEastAsia"/>
                <w:color w:val="000000"/>
                <w:kern w:val="0"/>
                <w:sz w:val="21"/>
                <w:szCs w:val="21"/>
                <w:lang w:val="en"/>
              </w:rPr>
              <w:t xml:space="preserve">Subjects who have received </w:t>
            </w:r>
            <w:r>
              <w:rPr>
                <w:rFonts w:eastAsiaTheme="minorEastAsia" w:hint="eastAsia"/>
                <w:color w:val="000000"/>
                <w:kern w:val="0"/>
                <w:sz w:val="21"/>
                <w:szCs w:val="21"/>
                <w:lang w:val="en"/>
              </w:rPr>
              <w:t>the following t</w:t>
            </w:r>
            <w:r>
              <w:rPr>
                <w:rFonts w:eastAsiaTheme="minorEastAsia"/>
                <w:color w:val="000000"/>
                <w:kern w:val="0"/>
                <w:sz w:val="21"/>
                <w:szCs w:val="21"/>
                <w:lang w:val="en"/>
              </w:rPr>
              <w:t>reatment within 2 weeks prior to the first dose</w:t>
            </w:r>
            <w:bookmarkEnd w:id="63"/>
            <w:r>
              <w:rPr>
                <w:rFonts w:eastAsiaTheme="minorEastAsia" w:hint="eastAsia"/>
                <w:color w:val="000000"/>
                <w:kern w:val="0"/>
                <w:sz w:val="21"/>
                <w:szCs w:val="21"/>
                <w:lang w:val="en"/>
              </w:rPr>
              <w:t xml:space="preserve"> of LP-168</w:t>
            </w:r>
            <w:r>
              <w:rPr>
                <w:rFonts w:eastAsiaTheme="minorEastAsia"/>
                <w:color w:val="000000"/>
                <w:kern w:val="0"/>
                <w:sz w:val="21"/>
                <w:szCs w:val="21"/>
                <w:lang w:val="en"/>
              </w:rPr>
              <w:t>:</w:t>
            </w:r>
          </w:p>
          <w:p w14:paraId="2A8C4902" w14:textId="77777777" w:rsidR="007B694B" w:rsidRDefault="00FA3D63" w:rsidP="001727E9">
            <w:pPr>
              <w:pStyle w:val="afa"/>
              <w:numPr>
                <w:ilvl w:val="1"/>
                <w:numId w:val="4"/>
              </w:numPr>
              <w:spacing w:before="31" w:line="400" w:lineRule="exact"/>
              <w:ind w:left="1214" w:right="79" w:firstLineChars="0"/>
              <w:jc w:val="left"/>
              <w:rPr>
                <w:rFonts w:ascii="Times New Roman" w:eastAsiaTheme="minorEastAsia" w:hAnsi="Times New Roman"/>
                <w:bCs/>
                <w:color w:val="000000"/>
                <w:spacing w:val="4"/>
                <w:kern w:val="0"/>
                <w:szCs w:val="21"/>
              </w:rPr>
            </w:pPr>
            <w:r>
              <w:rPr>
                <w:rFonts w:ascii="Times New Roman" w:eastAsiaTheme="minorEastAsia" w:hAnsi="Times New Roman"/>
                <w:color w:val="000000"/>
                <w:kern w:val="0"/>
                <w:szCs w:val="21"/>
                <w:lang w:val="en"/>
              </w:rPr>
              <w:t>Systemic glucocorticoids equivalent to prednisone at doses &gt; 20 mg/day for 3 or more days; or single daily dose &gt; 50 mg;</w:t>
            </w:r>
          </w:p>
          <w:p w14:paraId="62D98D25" w14:textId="77777777" w:rsidR="007B694B" w:rsidRDefault="00FA3D63" w:rsidP="001727E9">
            <w:pPr>
              <w:pStyle w:val="11"/>
              <w:numPr>
                <w:ilvl w:val="1"/>
                <w:numId w:val="4"/>
              </w:numPr>
              <w:spacing w:before="31" w:line="400" w:lineRule="exact"/>
              <w:ind w:left="1214"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 xml:space="preserve">Treatment with Chinese herbal medicine for the purpose of </w:t>
            </w:r>
            <w:r>
              <w:rPr>
                <w:rFonts w:eastAsiaTheme="minorEastAsia" w:hint="eastAsia"/>
                <w:color w:val="000000"/>
                <w:kern w:val="0"/>
                <w:sz w:val="21"/>
                <w:szCs w:val="21"/>
                <w:lang w:val="en"/>
              </w:rPr>
              <w:t>anti-cancer</w:t>
            </w:r>
            <w:r>
              <w:rPr>
                <w:rFonts w:eastAsiaTheme="minorEastAsia"/>
                <w:color w:val="000000"/>
                <w:kern w:val="0"/>
                <w:sz w:val="21"/>
                <w:szCs w:val="21"/>
                <w:lang w:val="en"/>
              </w:rPr>
              <w:t>;</w:t>
            </w:r>
          </w:p>
          <w:p w14:paraId="4F089FDA" w14:textId="77777777" w:rsidR="007B694B" w:rsidRDefault="00FA3D63" w:rsidP="001727E9">
            <w:pPr>
              <w:pStyle w:val="11"/>
              <w:numPr>
                <w:ilvl w:val="1"/>
                <w:numId w:val="4"/>
              </w:numPr>
              <w:spacing w:before="31" w:line="400" w:lineRule="exact"/>
              <w:ind w:left="1214"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Local radiotherapy for the treatment of MCL;</w:t>
            </w:r>
          </w:p>
          <w:p w14:paraId="18E95F1D" w14:textId="77777777" w:rsidR="007B694B" w:rsidRDefault="00FA3D63" w:rsidP="001727E9">
            <w:pPr>
              <w:pStyle w:val="11"/>
              <w:numPr>
                <w:ilvl w:val="1"/>
                <w:numId w:val="4"/>
              </w:numPr>
              <w:spacing w:before="31" w:line="400" w:lineRule="exact"/>
              <w:ind w:left="1214"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Strong or moderate CYP3A4/5 inhibitors and inducers, sensitive substrates of OATP1B1/OATP1B3 (see Appendix 3);</w:t>
            </w:r>
          </w:p>
          <w:p w14:paraId="4BF2AB1C" w14:textId="77777777" w:rsidR="007B694B" w:rsidRDefault="00FA3D63" w:rsidP="001727E9">
            <w:pPr>
              <w:pStyle w:val="11"/>
              <w:numPr>
                <w:ilvl w:val="1"/>
                <w:numId w:val="4"/>
              </w:numPr>
              <w:spacing w:before="31" w:line="400" w:lineRule="exact"/>
              <w:ind w:left="1214"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Any drugs known to cause QTc prolongation or torsades de pointes (see Appendix 4).</w:t>
            </w:r>
          </w:p>
          <w:p w14:paraId="379B2744" w14:textId="77777777" w:rsidR="007B694B" w:rsidRDefault="00FA3D63" w:rsidP="001727E9">
            <w:pPr>
              <w:pStyle w:val="11"/>
              <w:numPr>
                <w:ilvl w:val="0"/>
                <w:numId w:val="4"/>
              </w:numPr>
              <w:spacing w:before="31"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 xml:space="preserve">Subjects requiring strong or moderate CYP3A inhibitors or inducers, OATP1B1/OATP1B3 sensitive substrates, proton pump inhibitors, and systemic glucocorticoids (equivalent to prednisone </w:t>
            </w:r>
            <w:r>
              <w:rPr>
                <w:rFonts w:eastAsiaTheme="minorEastAsia" w:hint="eastAsia"/>
                <w:color w:val="000000"/>
                <w:kern w:val="0"/>
                <w:sz w:val="21"/>
                <w:szCs w:val="21"/>
                <w:lang w:val="en"/>
              </w:rPr>
              <w:t>&gt;</w:t>
            </w:r>
            <w:r>
              <w:rPr>
                <w:rFonts w:eastAsiaTheme="minorEastAsia"/>
                <w:color w:val="000000"/>
                <w:kern w:val="0"/>
                <w:sz w:val="21"/>
                <w:szCs w:val="21"/>
                <w:lang w:val="en"/>
              </w:rPr>
              <w:t xml:space="preserve"> 20 mg/day for 3 days or more) during the study (see Appendix 3).</w:t>
            </w:r>
          </w:p>
          <w:p w14:paraId="563E2A3A" w14:textId="77777777" w:rsidR="007B694B" w:rsidRDefault="00FA3D63" w:rsidP="001727E9">
            <w:pPr>
              <w:pStyle w:val="11"/>
              <w:numPr>
                <w:ilvl w:val="0"/>
                <w:numId w:val="4"/>
              </w:numPr>
              <w:spacing w:before="31"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 xml:space="preserve">Subjects who have received chimeric antigen receptor T cell (CAR-T) therapy within 90 days prior to the planned first dose of </w:t>
            </w:r>
            <w:r>
              <w:rPr>
                <w:rFonts w:eastAsiaTheme="minorEastAsia" w:hint="eastAsia"/>
                <w:color w:val="000000"/>
                <w:kern w:val="0"/>
                <w:sz w:val="21"/>
                <w:szCs w:val="21"/>
                <w:lang w:val="en"/>
              </w:rPr>
              <w:t>the study drug</w:t>
            </w:r>
            <w:r>
              <w:rPr>
                <w:rFonts w:eastAsiaTheme="minorEastAsia"/>
                <w:color w:val="000000"/>
                <w:kern w:val="0"/>
                <w:sz w:val="21"/>
                <w:szCs w:val="21"/>
                <w:lang w:val="en"/>
              </w:rPr>
              <w:t>.</w:t>
            </w:r>
          </w:p>
          <w:p w14:paraId="29E6DAB3" w14:textId="77777777" w:rsidR="007B694B" w:rsidRDefault="00FA3D63" w:rsidP="001727E9">
            <w:pPr>
              <w:pStyle w:val="11"/>
              <w:numPr>
                <w:ilvl w:val="0"/>
                <w:numId w:val="4"/>
              </w:numPr>
              <w:spacing w:before="31"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 xml:space="preserve">Subjects who have received an autologous stem cell transplantation within 90 days prior to the planned first dose of </w:t>
            </w:r>
            <w:r>
              <w:rPr>
                <w:rFonts w:eastAsiaTheme="minorEastAsia" w:hint="eastAsia"/>
                <w:color w:val="000000"/>
                <w:kern w:val="0"/>
                <w:sz w:val="21"/>
                <w:szCs w:val="21"/>
                <w:lang w:val="en"/>
              </w:rPr>
              <w:t>the study drug</w:t>
            </w:r>
            <w:r>
              <w:rPr>
                <w:rFonts w:eastAsiaTheme="minorEastAsia"/>
                <w:color w:val="000000"/>
                <w:kern w:val="0"/>
                <w:sz w:val="21"/>
                <w:szCs w:val="21"/>
                <w:lang w:val="en"/>
              </w:rPr>
              <w:t>; subjects who have undergone allogeneic stem cell transplantation.</w:t>
            </w:r>
          </w:p>
          <w:p w14:paraId="1860C086" w14:textId="77777777" w:rsidR="007B694B" w:rsidRDefault="00FA3D63" w:rsidP="001727E9">
            <w:pPr>
              <w:pStyle w:val="11"/>
              <w:numPr>
                <w:ilvl w:val="0"/>
                <w:numId w:val="4"/>
              </w:numPr>
              <w:spacing w:before="31"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Subjects with prior malignancy other than MCL within the past 2 years, with the exception of basal cell carcinoma, carcinoma cervix in situ, breast cancer in situ, and localized squamous cell carcinoma curatively treated, as well as malignancies that have been cured by surgery or other treatment as confirmed by the investigator and the sponsor.</w:t>
            </w:r>
          </w:p>
          <w:p w14:paraId="52C690B2" w14:textId="77777777" w:rsidR="007B694B" w:rsidRDefault="00FA3D63" w:rsidP="001727E9">
            <w:pPr>
              <w:pStyle w:val="afa"/>
              <w:numPr>
                <w:ilvl w:val="0"/>
                <w:numId w:val="4"/>
              </w:numPr>
              <w:adjustRightInd w:val="0"/>
              <w:snapToGrid w:val="0"/>
              <w:spacing w:beforeLines="50" w:before="163" w:line="312" w:lineRule="auto"/>
              <w:ind w:right="79" w:firstLineChars="0"/>
              <w:jc w:val="left"/>
              <w:rPr>
                <w:rFonts w:ascii="Times New Roman" w:eastAsiaTheme="minorHAnsi" w:hAnsi="Times New Roman"/>
                <w:bCs/>
                <w:spacing w:val="4"/>
                <w:szCs w:val="21"/>
              </w:rPr>
            </w:pPr>
            <w:r>
              <w:rPr>
                <w:rFonts w:ascii="Times New Roman" w:hAnsi="Times New Roman"/>
                <w:szCs w:val="21"/>
                <w:lang w:val="en"/>
              </w:rPr>
              <w:t xml:space="preserve">Subjects with any serious and/or uncontrolled systemic diseases that are not suitable for participation in this study as judged by the investigator (including </w:t>
            </w:r>
            <w:r>
              <w:rPr>
                <w:rFonts w:ascii="Times New Roman" w:hAnsi="Times New Roman"/>
                <w:szCs w:val="21"/>
                <w:lang w:val="en"/>
              </w:rPr>
              <w:lastRenderedPageBreak/>
              <w:t>hypertensive crisis, diabetic ketoacidosis, unstable angina, congestive cardiac failure, respiratory diseases requiring continuous oxygen inhalation, severe vascular embolism, uncontrolled massive hemorrhage or massive organ hemorrhage, severe liver, kidney or metabolic diseases such as decompensated cirrhosis, nephrotic syndrome, etc.).</w:t>
            </w:r>
          </w:p>
          <w:p w14:paraId="26A9E976" w14:textId="77777777" w:rsidR="007B694B" w:rsidRDefault="00FA3D63" w:rsidP="001727E9">
            <w:pPr>
              <w:pStyle w:val="11"/>
              <w:numPr>
                <w:ilvl w:val="0"/>
                <w:numId w:val="4"/>
              </w:numPr>
              <w:spacing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 xml:space="preserve">Subjects with significant abnormalities </w:t>
            </w:r>
            <w:r w:rsidRPr="001727E9">
              <w:rPr>
                <w:rFonts w:eastAsiaTheme="minorEastAsia"/>
                <w:color w:val="000000"/>
                <w:kern w:val="0"/>
                <w:sz w:val="21"/>
                <w:szCs w:val="21"/>
                <w:lang w:val="en"/>
              </w:rPr>
              <w:t>noted on</w:t>
            </w:r>
            <w:r>
              <w:rPr>
                <w:rFonts w:eastAsiaTheme="minorEastAsia" w:hint="eastAsia"/>
                <w:color w:val="000000"/>
                <w:kern w:val="0"/>
                <w:sz w:val="21"/>
                <w:szCs w:val="21"/>
              </w:rPr>
              <w:t xml:space="preserve"> </w:t>
            </w:r>
            <w:r>
              <w:rPr>
                <w:rFonts w:eastAsiaTheme="minorEastAsia"/>
                <w:color w:val="000000"/>
                <w:kern w:val="0"/>
                <w:sz w:val="21"/>
                <w:szCs w:val="21"/>
                <w:lang w:val="en"/>
              </w:rPr>
              <w:t xml:space="preserve">ECG at screening, mainly including atrial fibrillation/atrial flutter, second-degree atrioventricular block type </w:t>
            </w:r>
            <w:r>
              <w:rPr>
                <w:rFonts w:eastAsiaTheme="minorEastAsia" w:hint="eastAsia"/>
                <w:color w:val="000000"/>
                <w:kern w:val="0"/>
                <w:sz w:val="21"/>
                <w:szCs w:val="21"/>
                <w:lang w:val="en"/>
              </w:rPr>
              <w:t>2</w:t>
            </w:r>
            <w:r>
              <w:rPr>
                <w:rFonts w:eastAsiaTheme="minorEastAsia"/>
                <w:color w:val="000000"/>
                <w:kern w:val="0"/>
                <w:sz w:val="21"/>
                <w:szCs w:val="21"/>
                <w:lang w:val="en"/>
              </w:rPr>
              <w:t>, third-degree atrioventricular block, bradycardia CTCAE grade ≥ 2 and QT interval corrected by Fridericia method (QTcF=QT/(RR^0.33), RR=60/</w:t>
            </w:r>
            <w:r>
              <w:rPr>
                <w:rFonts w:eastAsiaTheme="minorEastAsia" w:hint="eastAsia"/>
                <w:color w:val="000000"/>
                <w:kern w:val="0"/>
                <w:sz w:val="21"/>
                <w:szCs w:val="21"/>
                <w:lang w:val="en"/>
              </w:rPr>
              <w:t>pulse</w:t>
            </w:r>
            <w:r>
              <w:rPr>
                <w:rFonts w:eastAsiaTheme="minorEastAsia"/>
                <w:color w:val="000000"/>
                <w:kern w:val="0"/>
                <w:sz w:val="21"/>
                <w:szCs w:val="21"/>
                <w:lang w:val="en"/>
              </w:rPr>
              <w:t xml:space="preserve"> value) (QTcF) ≥ 480 ms, etc. Other abnormalities will be judged by the investigator for suitability for participation in the study.</w:t>
            </w:r>
            <w:bookmarkStart w:id="64" w:name="_Hlk95316744"/>
            <w:bookmarkStart w:id="65" w:name="_Hlk90389946"/>
            <w:bookmarkEnd w:id="64"/>
            <w:bookmarkEnd w:id="65"/>
          </w:p>
          <w:p w14:paraId="5F6E23D0" w14:textId="77777777" w:rsidR="007B694B" w:rsidRDefault="00FA3D63" w:rsidP="001727E9">
            <w:pPr>
              <w:pStyle w:val="11"/>
              <w:numPr>
                <w:ilvl w:val="0"/>
                <w:numId w:val="4"/>
              </w:numPr>
              <w:spacing w:before="31"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Subjects with poor cardiac function, meeting criteria of New York Heart Association (NYHA) class ≥ 2 (</w:t>
            </w:r>
            <w:bookmarkStart w:id="66" w:name="OLE_LINK19"/>
            <w:r>
              <w:rPr>
                <w:rFonts w:eastAsiaTheme="minorEastAsia"/>
                <w:color w:val="000000"/>
                <w:kern w:val="0"/>
                <w:sz w:val="21"/>
                <w:szCs w:val="21"/>
                <w:lang w:val="en"/>
              </w:rPr>
              <w:t>NYHA class 2 is defined as</w:t>
            </w:r>
            <w:bookmarkEnd w:id="66"/>
            <w:r>
              <w:rPr>
                <w:rFonts w:eastAsiaTheme="minorEastAsia"/>
                <w:color w:val="000000"/>
                <w:kern w:val="0"/>
                <w:sz w:val="21"/>
                <w:szCs w:val="21"/>
                <w:lang w:val="en"/>
              </w:rPr>
              <w:t xml:space="preserve"> </w:t>
            </w:r>
            <w:r>
              <w:rPr>
                <w:rFonts w:eastAsiaTheme="minorEastAsia" w:hint="eastAsia"/>
                <w:color w:val="000000"/>
                <w:kern w:val="0"/>
                <w:sz w:val="21"/>
                <w:szCs w:val="21"/>
                <w:lang w:val="en"/>
              </w:rPr>
              <w:t>Slight limitation of physical activity. Comfortable at rest. Ordinary physical activity results in fatigue, palpitation, shortness of breath or chest pain</w:t>
            </w:r>
            <w:r>
              <w:rPr>
                <w:rFonts w:eastAsiaTheme="minorEastAsia"/>
                <w:color w:val="000000"/>
                <w:kern w:val="0"/>
                <w:sz w:val="21"/>
                <w:szCs w:val="21"/>
                <w:lang w:val="en"/>
              </w:rPr>
              <w:t>); or left ventricular ejection fraction (LVEF) &lt; 50% reflected by cardiac ultrasound.</w:t>
            </w:r>
          </w:p>
          <w:p w14:paraId="1F60DB80" w14:textId="77777777" w:rsidR="007B694B" w:rsidRDefault="00FA3D63" w:rsidP="001727E9">
            <w:pPr>
              <w:pStyle w:val="11"/>
              <w:numPr>
                <w:ilvl w:val="0"/>
                <w:numId w:val="4"/>
              </w:numPr>
              <w:spacing w:before="31"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Subjects with a history of cerebral infarction, intracranial hemorrhage, myocardial infarction within 180 days before the planned first dose (except for the subjects with lacunar infarction, which is judged by the investigator to not affect the enrollment in this study).</w:t>
            </w:r>
          </w:p>
          <w:p w14:paraId="61D1776B" w14:textId="77777777" w:rsidR="007B694B" w:rsidRDefault="00FA3D63" w:rsidP="001727E9">
            <w:pPr>
              <w:pStyle w:val="11"/>
              <w:numPr>
                <w:ilvl w:val="0"/>
                <w:numId w:val="4"/>
              </w:numPr>
              <w:spacing w:before="31"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Subjects with any of the following infections, including but not limited to:</w:t>
            </w:r>
          </w:p>
          <w:p w14:paraId="3BDF2D5F" w14:textId="77777777" w:rsidR="007B694B" w:rsidRDefault="00FA3D63" w:rsidP="001727E9">
            <w:pPr>
              <w:pStyle w:val="11"/>
              <w:numPr>
                <w:ilvl w:val="1"/>
                <w:numId w:val="4"/>
              </w:numPr>
              <w:spacing w:before="31" w:line="400" w:lineRule="exact"/>
              <w:ind w:left="1214"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 xml:space="preserve">Human immunodeficiency virus (HIV) infection, syphilis infection (patients with previous infection </w:t>
            </w:r>
            <w:r>
              <w:rPr>
                <w:rFonts w:eastAsiaTheme="minorEastAsia" w:hint="eastAsia"/>
                <w:color w:val="000000"/>
                <w:kern w:val="0"/>
                <w:sz w:val="21"/>
                <w:szCs w:val="21"/>
                <w:lang w:val="en"/>
              </w:rPr>
              <w:t xml:space="preserve">who were </w:t>
            </w:r>
            <w:r>
              <w:rPr>
                <w:rFonts w:eastAsiaTheme="minorEastAsia"/>
                <w:color w:val="000000"/>
                <w:kern w:val="0"/>
                <w:sz w:val="21"/>
                <w:szCs w:val="21"/>
                <w:lang w:val="en"/>
              </w:rPr>
              <w:t>cured as judged by the investigator or specialist can be enrolled), positive HBsAg or HBcAb and HBV-DNA test results greater than the ULN of the study site (if HBsAg or HBcAb is positive and HBV-DNA is negative, it is strongly recommended to perform antiviral prophylaxis after enrollment, and monitor HBV-DNA on a regular basis; if HBV-DNA turns positive during treatment,</w:t>
            </w:r>
            <w:r>
              <w:rPr>
                <w:rFonts w:eastAsiaTheme="minorEastAsia" w:hint="eastAsia"/>
                <w:color w:val="000000"/>
                <w:kern w:val="0"/>
                <w:sz w:val="21"/>
                <w:szCs w:val="21"/>
                <w:lang w:val="en"/>
              </w:rPr>
              <w:t xml:space="preserve"> the study drug</w:t>
            </w:r>
            <w:r>
              <w:rPr>
                <w:rFonts w:eastAsiaTheme="minorEastAsia"/>
                <w:color w:val="000000"/>
                <w:kern w:val="0"/>
                <w:sz w:val="21"/>
                <w:szCs w:val="21"/>
                <w:lang w:val="en"/>
              </w:rPr>
              <w:t xml:space="preserve"> should be </w:t>
            </w:r>
            <w:r w:rsidRPr="001727E9">
              <w:rPr>
                <w:rFonts w:eastAsiaTheme="minorEastAsia"/>
                <w:color w:val="000000"/>
                <w:kern w:val="0"/>
                <w:sz w:val="21"/>
                <w:szCs w:val="21"/>
                <w:lang w:val="en"/>
              </w:rPr>
              <w:t>interrupt</w:t>
            </w:r>
            <w:r>
              <w:rPr>
                <w:rFonts w:eastAsiaTheme="minorEastAsia"/>
                <w:color w:val="000000"/>
                <w:kern w:val="0"/>
                <w:sz w:val="21"/>
                <w:szCs w:val="21"/>
                <w:lang w:val="en"/>
              </w:rPr>
              <w:t>ed, and</w:t>
            </w:r>
            <w:r>
              <w:rPr>
                <w:rFonts w:eastAsiaTheme="minorEastAsia" w:hint="eastAsia"/>
                <w:color w:val="000000"/>
                <w:kern w:val="0"/>
                <w:sz w:val="21"/>
                <w:szCs w:val="21"/>
                <w:lang w:val="en"/>
              </w:rPr>
              <w:t xml:space="preserve"> the study drug</w:t>
            </w:r>
            <w:r>
              <w:rPr>
                <w:rFonts w:eastAsiaTheme="minorEastAsia"/>
                <w:color w:val="000000"/>
                <w:kern w:val="0"/>
                <w:sz w:val="21"/>
                <w:szCs w:val="21"/>
                <w:lang w:val="en"/>
              </w:rPr>
              <w:t xml:space="preserve"> should be re-administered after negative results are obtained). HCV antibody positive with HCV-RNA test result higher than the upper limit of normal of the study site or qualitatively positive;</w:t>
            </w:r>
          </w:p>
          <w:p w14:paraId="7BDC65C2" w14:textId="77777777" w:rsidR="007B694B" w:rsidRDefault="00FA3D63" w:rsidP="001727E9">
            <w:pPr>
              <w:pStyle w:val="11"/>
              <w:numPr>
                <w:ilvl w:val="1"/>
                <w:numId w:val="4"/>
              </w:numPr>
              <w:spacing w:before="31" w:line="400" w:lineRule="exact"/>
              <w:ind w:left="1214"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Unexplained fever with body temperature higher than 38.5 ºC within one week prior to the initial administration;</w:t>
            </w:r>
          </w:p>
          <w:p w14:paraId="5138B1EC" w14:textId="77777777" w:rsidR="007B694B" w:rsidRDefault="00FA3D63" w:rsidP="001727E9">
            <w:pPr>
              <w:pStyle w:val="11"/>
              <w:numPr>
                <w:ilvl w:val="1"/>
                <w:numId w:val="4"/>
              </w:numPr>
              <w:spacing w:before="31" w:line="400" w:lineRule="exact"/>
              <w:ind w:left="1214"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Uncontrolled systemic active bacterial, fungal, or viral infections.</w:t>
            </w:r>
          </w:p>
          <w:p w14:paraId="070E7AB0" w14:textId="77777777" w:rsidR="007B694B" w:rsidRDefault="00FA3D63" w:rsidP="001727E9">
            <w:pPr>
              <w:pStyle w:val="11"/>
              <w:numPr>
                <w:ilvl w:val="0"/>
                <w:numId w:val="4"/>
              </w:numPr>
              <w:spacing w:before="31"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 xml:space="preserve">Any condition that affects the drug ingestion of subjects and seriously affects the </w:t>
            </w:r>
            <w:r>
              <w:rPr>
                <w:rFonts w:eastAsiaTheme="minorEastAsia"/>
                <w:color w:val="000000"/>
                <w:kern w:val="0"/>
                <w:sz w:val="21"/>
                <w:szCs w:val="21"/>
                <w:lang w:val="en"/>
              </w:rPr>
              <w:lastRenderedPageBreak/>
              <w:t>absorption or pharmacokinetic parameters of</w:t>
            </w:r>
            <w:r>
              <w:rPr>
                <w:rFonts w:eastAsiaTheme="minorEastAsia" w:hint="eastAsia"/>
                <w:color w:val="000000"/>
                <w:kern w:val="0"/>
                <w:sz w:val="21"/>
                <w:szCs w:val="21"/>
                <w:lang w:val="en"/>
              </w:rPr>
              <w:t xml:space="preserve"> the study drug</w:t>
            </w:r>
            <w:r>
              <w:rPr>
                <w:rFonts w:eastAsiaTheme="minorEastAsia"/>
                <w:color w:val="000000"/>
                <w:kern w:val="0"/>
                <w:sz w:val="21"/>
                <w:szCs w:val="21"/>
                <w:lang w:val="en"/>
              </w:rPr>
              <w:t>, including uncontrollable nausea and vomiting, as well as short-bowel syndrome, etc.;</w:t>
            </w:r>
          </w:p>
          <w:p w14:paraId="51855E25" w14:textId="77777777" w:rsidR="007B694B" w:rsidRDefault="00FA3D63" w:rsidP="001727E9">
            <w:pPr>
              <w:pStyle w:val="11"/>
              <w:numPr>
                <w:ilvl w:val="0"/>
                <w:numId w:val="4"/>
              </w:numPr>
              <w:spacing w:before="31"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Presence of conditions that are unfavorable to the administration of</w:t>
            </w:r>
            <w:r>
              <w:rPr>
                <w:rFonts w:eastAsiaTheme="minorEastAsia" w:hint="eastAsia"/>
                <w:color w:val="000000"/>
                <w:kern w:val="0"/>
                <w:sz w:val="21"/>
                <w:szCs w:val="21"/>
                <w:lang w:val="en"/>
              </w:rPr>
              <w:t xml:space="preserve"> the study drug</w:t>
            </w:r>
            <w:r>
              <w:rPr>
                <w:rFonts w:eastAsiaTheme="minorEastAsia"/>
                <w:color w:val="000000"/>
                <w:kern w:val="0"/>
                <w:sz w:val="21"/>
                <w:szCs w:val="21"/>
                <w:lang w:val="en"/>
              </w:rPr>
              <w:t xml:space="preserve"> or affect the explanation of drug toxicity or AE; subjects with pre-existing diseases and alcohol or drug abuse/dependence that will result in inadequate compliance with the study.</w:t>
            </w:r>
          </w:p>
          <w:p w14:paraId="047991BA" w14:textId="77777777" w:rsidR="007B694B" w:rsidRDefault="00FA3D63" w:rsidP="001727E9">
            <w:pPr>
              <w:pStyle w:val="11"/>
              <w:numPr>
                <w:ilvl w:val="0"/>
                <w:numId w:val="4"/>
              </w:numPr>
              <w:spacing w:before="31" w:line="400" w:lineRule="exact"/>
              <w:ind w:right="79" w:firstLineChars="0"/>
              <w:jc w:val="left"/>
              <w:rPr>
                <w:rFonts w:eastAsiaTheme="minorEastAsia"/>
                <w:bCs/>
                <w:color w:val="000000"/>
                <w:spacing w:val="4"/>
                <w:kern w:val="0"/>
                <w:sz w:val="21"/>
                <w:szCs w:val="21"/>
              </w:rPr>
            </w:pPr>
            <w:r>
              <w:rPr>
                <w:rFonts w:eastAsiaTheme="minorEastAsia"/>
                <w:color w:val="000000"/>
                <w:kern w:val="0"/>
                <w:sz w:val="21"/>
                <w:szCs w:val="21"/>
                <w:lang w:val="en"/>
              </w:rPr>
              <w:t>Other conditions that are unsuitable for participation in this trial in the investigator’s opinion.</w:t>
            </w:r>
          </w:p>
        </w:tc>
      </w:tr>
      <w:tr w:rsidR="007B694B" w14:paraId="29582572"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tcPr>
          <w:p w14:paraId="7376A300" w14:textId="77777777" w:rsidR="007B694B" w:rsidRDefault="00FA3D63">
            <w:pPr>
              <w:spacing w:before="31" w:line="400" w:lineRule="exact"/>
              <w:ind w:left="79" w:right="79" w:firstLineChars="0" w:firstLine="0"/>
              <w:jc w:val="left"/>
              <w:rPr>
                <w:rFonts w:eastAsiaTheme="minorEastAsia"/>
                <w:b/>
                <w:bCs/>
                <w:color w:val="000000"/>
                <w:spacing w:val="4"/>
                <w:kern w:val="0"/>
                <w:sz w:val="21"/>
                <w:szCs w:val="21"/>
              </w:rPr>
            </w:pPr>
            <w:r>
              <w:rPr>
                <w:rFonts w:eastAsiaTheme="minorEastAsia"/>
                <w:b/>
                <w:bCs/>
                <w:color w:val="000000"/>
                <w:kern w:val="0"/>
                <w:sz w:val="21"/>
                <w:szCs w:val="21"/>
                <w:lang w:val="en"/>
              </w:rPr>
              <w:lastRenderedPageBreak/>
              <w:t>Route of administration:</w:t>
            </w:r>
            <w:r>
              <w:rPr>
                <w:rFonts w:eastAsiaTheme="minorEastAsia"/>
                <w:color w:val="000000"/>
                <w:kern w:val="0"/>
                <w:sz w:val="21"/>
                <w:szCs w:val="21"/>
                <w:lang w:val="en"/>
              </w:rPr>
              <w:t xml:space="preserve"> oral</w:t>
            </w:r>
          </w:p>
        </w:tc>
      </w:tr>
      <w:tr w:rsidR="007B694B" w14:paraId="4EC98357"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tcPr>
          <w:p w14:paraId="35A1565D" w14:textId="77777777" w:rsidR="007B694B" w:rsidRDefault="00FA3D63">
            <w:pPr>
              <w:spacing w:before="31" w:line="400" w:lineRule="exact"/>
              <w:ind w:left="79" w:right="79" w:firstLineChars="0" w:firstLine="0"/>
              <w:jc w:val="left"/>
              <w:rPr>
                <w:rFonts w:eastAsiaTheme="minorEastAsia"/>
                <w:b/>
                <w:bCs/>
                <w:color w:val="000000"/>
                <w:spacing w:val="4"/>
                <w:kern w:val="0"/>
                <w:sz w:val="21"/>
                <w:szCs w:val="21"/>
              </w:rPr>
            </w:pPr>
            <w:r>
              <w:rPr>
                <w:rFonts w:eastAsiaTheme="minorEastAsia"/>
                <w:b/>
                <w:bCs/>
                <w:color w:val="000000"/>
                <w:kern w:val="0"/>
                <w:sz w:val="21"/>
                <w:szCs w:val="21"/>
                <w:lang w:val="en"/>
              </w:rPr>
              <w:t xml:space="preserve">Dose </w:t>
            </w:r>
            <w:r>
              <w:rPr>
                <w:rFonts w:eastAsiaTheme="minorEastAsia" w:hint="eastAsia"/>
                <w:b/>
                <w:bCs/>
                <w:color w:val="000000"/>
                <w:kern w:val="0"/>
                <w:sz w:val="21"/>
                <w:szCs w:val="21"/>
                <w:lang w:val="en"/>
              </w:rPr>
              <w:t>modification</w:t>
            </w:r>
            <w:r>
              <w:rPr>
                <w:rFonts w:eastAsiaTheme="minorEastAsia"/>
                <w:b/>
                <w:bCs/>
                <w:color w:val="000000"/>
                <w:kern w:val="0"/>
                <w:sz w:val="21"/>
                <w:szCs w:val="21"/>
                <w:lang w:val="en"/>
              </w:rPr>
              <w:t xml:space="preserve"> protocol:</w:t>
            </w:r>
          </w:p>
          <w:p w14:paraId="097B005C" w14:textId="77777777" w:rsidR="007B694B" w:rsidRDefault="00FA3D63">
            <w:pPr>
              <w:spacing w:before="31" w:line="400" w:lineRule="exact"/>
              <w:ind w:right="79" w:firstLineChars="0" w:firstLine="0"/>
              <w:jc w:val="left"/>
              <w:rPr>
                <w:rFonts w:eastAsiaTheme="minorEastAsia"/>
                <w:color w:val="000000"/>
                <w:kern w:val="0"/>
                <w:sz w:val="21"/>
                <w:szCs w:val="21"/>
              </w:rPr>
            </w:pPr>
            <w:r>
              <w:rPr>
                <w:rFonts w:eastAsiaTheme="minorEastAsia"/>
                <w:color w:val="000000"/>
                <w:kern w:val="0"/>
                <w:sz w:val="21"/>
                <w:szCs w:val="21"/>
                <w:lang w:val="en"/>
              </w:rPr>
              <w:t xml:space="preserve">If Grade 4 hematologic toxicity, Grade 3 febrile neutropenia, Grade 3 </w:t>
            </w:r>
            <w:r>
              <w:rPr>
                <w:rFonts w:eastAsiaTheme="minorEastAsia" w:hint="eastAsia"/>
                <w:color w:val="000000"/>
                <w:kern w:val="0"/>
                <w:sz w:val="21"/>
                <w:szCs w:val="21"/>
                <w:lang w:val="en"/>
              </w:rPr>
              <w:t>platelet count decreases in the presence of bleeding</w:t>
            </w:r>
            <w:r>
              <w:rPr>
                <w:rFonts w:eastAsiaTheme="minorEastAsia"/>
                <w:color w:val="000000"/>
                <w:kern w:val="0"/>
                <w:sz w:val="21"/>
                <w:szCs w:val="21"/>
                <w:lang w:val="en"/>
              </w:rPr>
              <w:t>, or ≥ Grade 3 non-hematologic toxicity (excluding toxicities that, in the judgment of the investigator, do not affect the subject’s safety) occurs and is considered possibly related, probably related, or related to</w:t>
            </w:r>
            <w:r>
              <w:rPr>
                <w:rFonts w:eastAsiaTheme="minorEastAsia" w:hint="eastAsia"/>
                <w:color w:val="000000"/>
                <w:kern w:val="0"/>
                <w:sz w:val="21"/>
                <w:szCs w:val="21"/>
                <w:lang w:val="en"/>
              </w:rPr>
              <w:t xml:space="preserve"> the study drug</w:t>
            </w:r>
            <w:r>
              <w:rPr>
                <w:rFonts w:eastAsiaTheme="minorEastAsia"/>
                <w:color w:val="000000"/>
                <w:kern w:val="0"/>
                <w:sz w:val="21"/>
                <w:szCs w:val="21"/>
                <w:lang w:val="en"/>
              </w:rPr>
              <w:t xml:space="preserve">, the subject should </w:t>
            </w:r>
            <w:r>
              <w:rPr>
                <w:rFonts w:eastAsiaTheme="minorEastAsia" w:hint="eastAsia"/>
                <w:color w:val="000000"/>
                <w:kern w:val="0"/>
                <w:sz w:val="21"/>
                <w:szCs w:val="21"/>
                <w:lang w:val="en"/>
              </w:rPr>
              <w:t>interrupt</w:t>
            </w:r>
            <w:r>
              <w:rPr>
                <w:rFonts w:eastAsiaTheme="minorEastAsia" w:hint="eastAsia"/>
                <w:color w:val="000000"/>
                <w:kern w:val="0"/>
                <w:sz w:val="21"/>
                <w:szCs w:val="21"/>
              </w:rPr>
              <w:t xml:space="preserve"> </w:t>
            </w:r>
            <w:r>
              <w:rPr>
                <w:rFonts w:eastAsiaTheme="minorEastAsia" w:hint="eastAsia"/>
                <w:color w:val="000000"/>
                <w:kern w:val="0"/>
                <w:sz w:val="21"/>
                <w:szCs w:val="21"/>
                <w:lang w:val="en"/>
              </w:rPr>
              <w:t>the study drug</w:t>
            </w:r>
            <w:r>
              <w:rPr>
                <w:rFonts w:eastAsiaTheme="minorEastAsia"/>
                <w:color w:val="000000"/>
                <w:kern w:val="0"/>
                <w:sz w:val="21"/>
                <w:szCs w:val="21"/>
                <w:lang w:val="en"/>
              </w:rPr>
              <w:t xml:space="preserve"> until the toxicity has resolved to ≤ Grade 1 or baseline levels </w:t>
            </w:r>
            <w:bookmarkStart w:id="67" w:name="OLE_LINK20"/>
            <w:r>
              <w:rPr>
                <w:rFonts w:eastAsiaTheme="minorEastAsia"/>
                <w:color w:val="000000"/>
                <w:kern w:val="0"/>
                <w:sz w:val="21"/>
                <w:szCs w:val="21"/>
                <w:lang w:val="en"/>
              </w:rPr>
              <w:t>(</w:t>
            </w:r>
            <w:bookmarkStart w:id="68" w:name="OLE_LINK21"/>
            <w:r>
              <w:rPr>
                <w:rFonts w:eastAsiaTheme="minorEastAsia"/>
                <w:color w:val="000000"/>
                <w:kern w:val="0"/>
                <w:sz w:val="21"/>
                <w:szCs w:val="21"/>
                <w:lang w:val="en"/>
              </w:rPr>
              <w:t>symptomatic and supportive treatment</w:t>
            </w:r>
            <w:bookmarkEnd w:id="68"/>
            <w:r>
              <w:rPr>
                <w:rFonts w:eastAsiaTheme="minorEastAsia"/>
                <w:color w:val="000000"/>
                <w:kern w:val="0"/>
                <w:sz w:val="21"/>
                <w:szCs w:val="21"/>
                <w:lang w:val="en"/>
              </w:rPr>
              <w:t xml:space="preserve"> is allowed </w:t>
            </w:r>
            <w:r>
              <w:rPr>
                <w:rFonts w:eastAsiaTheme="minorEastAsia" w:hint="eastAsia"/>
                <w:color w:val="000000"/>
                <w:kern w:val="0"/>
                <w:sz w:val="21"/>
                <w:szCs w:val="21"/>
                <w:lang w:val="en"/>
              </w:rPr>
              <w:t>for a</w:t>
            </w:r>
            <w:r>
              <w:rPr>
                <w:rFonts w:eastAsiaTheme="minorEastAsia"/>
                <w:color w:val="000000"/>
                <w:kern w:val="0"/>
                <w:sz w:val="21"/>
                <w:szCs w:val="21"/>
                <w:lang w:val="en"/>
              </w:rPr>
              <w:t>chieving this criterion.</w:t>
            </w:r>
            <w:bookmarkEnd w:id="67"/>
            <w:r>
              <w:rPr>
                <w:rFonts w:eastAsiaTheme="minorEastAsia"/>
                <w:color w:val="000000"/>
                <w:kern w:val="0"/>
                <w:sz w:val="21"/>
                <w:szCs w:val="21"/>
                <w:lang w:val="en"/>
              </w:rPr>
              <w:t xml:space="preserve"> For AEs considered to be caused by both the </w:t>
            </w:r>
            <w:r>
              <w:rPr>
                <w:rFonts w:eastAsiaTheme="minorEastAsia" w:hint="eastAsia"/>
                <w:color w:val="000000"/>
                <w:kern w:val="0"/>
                <w:sz w:val="21"/>
                <w:szCs w:val="21"/>
                <w:lang w:val="en"/>
              </w:rPr>
              <w:t xml:space="preserve">underlying </w:t>
            </w:r>
            <w:r>
              <w:rPr>
                <w:rFonts w:eastAsiaTheme="minorEastAsia"/>
                <w:color w:val="000000"/>
                <w:kern w:val="0"/>
                <w:sz w:val="21"/>
                <w:szCs w:val="21"/>
                <w:lang w:val="en"/>
              </w:rPr>
              <w:t>disease and</w:t>
            </w:r>
            <w:r>
              <w:rPr>
                <w:rFonts w:eastAsiaTheme="minorEastAsia" w:hint="eastAsia"/>
                <w:color w:val="000000"/>
                <w:kern w:val="0"/>
                <w:sz w:val="21"/>
                <w:szCs w:val="21"/>
                <w:lang w:val="en"/>
              </w:rPr>
              <w:t xml:space="preserve"> the study drug</w:t>
            </w:r>
            <w:r>
              <w:rPr>
                <w:rFonts w:eastAsiaTheme="minorEastAsia"/>
                <w:color w:val="000000"/>
                <w:kern w:val="0"/>
                <w:sz w:val="21"/>
                <w:szCs w:val="21"/>
                <w:lang w:val="en"/>
              </w:rPr>
              <w:t xml:space="preserve">, the decision on whether to </w:t>
            </w:r>
            <w:r>
              <w:rPr>
                <w:rFonts w:eastAsiaTheme="minorEastAsia" w:hint="eastAsia"/>
                <w:color w:val="000000"/>
                <w:kern w:val="0"/>
                <w:sz w:val="21"/>
                <w:szCs w:val="21"/>
                <w:lang w:val="en"/>
              </w:rPr>
              <w:t>interrupt</w:t>
            </w:r>
            <w:r>
              <w:rPr>
                <w:rFonts w:eastAsiaTheme="minorEastAsia" w:hint="eastAsia"/>
                <w:color w:val="000000"/>
                <w:kern w:val="0"/>
                <w:sz w:val="21"/>
                <w:szCs w:val="21"/>
              </w:rPr>
              <w:t xml:space="preserve"> </w:t>
            </w:r>
            <w:r>
              <w:rPr>
                <w:rFonts w:eastAsiaTheme="minorEastAsia" w:hint="eastAsia"/>
                <w:color w:val="000000"/>
                <w:kern w:val="0"/>
                <w:sz w:val="21"/>
                <w:szCs w:val="21"/>
                <w:lang w:val="en"/>
              </w:rPr>
              <w:t>the study drug</w:t>
            </w:r>
            <w:r>
              <w:rPr>
                <w:rFonts w:eastAsiaTheme="minorEastAsia"/>
                <w:color w:val="000000"/>
                <w:kern w:val="0"/>
                <w:sz w:val="21"/>
                <w:szCs w:val="21"/>
                <w:lang w:val="en"/>
              </w:rPr>
              <w:t xml:space="preserve"> and when to resume</w:t>
            </w:r>
            <w:r>
              <w:rPr>
                <w:rFonts w:eastAsiaTheme="minorEastAsia" w:hint="eastAsia"/>
                <w:color w:val="000000"/>
                <w:kern w:val="0"/>
                <w:sz w:val="21"/>
                <w:szCs w:val="21"/>
                <w:lang w:val="en"/>
              </w:rPr>
              <w:t xml:space="preserve"> the study drug</w:t>
            </w:r>
            <w:r>
              <w:rPr>
                <w:rFonts w:eastAsiaTheme="minorEastAsia"/>
                <w:color w:val="000000"/>
                <w:kern w:val="0"/>
                <w:sz w:val="21"/>
                <w:szCs w:val="21"/>
                <w:lang w:val="en"/>
              </w:rPr>
              <w:t xml:space="preserve"> may be made after discussion between the investigator and the sponsor</w:t>
            </w:r>
            <w:bookmarkStart w:id="69" w:name="OLE_LINK22"/>
            <w:r>
              <w:rPr>
                <w:rFonts w:eastAsiaTheme="minorEastAsia"/>
                <w:color w:val="000000"/>
                <w:kern w:val="0"/>
                <w:sz w:val="21"/>
                <w:szCs w:val="21"/>
                <w:lang w:val="en"/>
              </w:rPr>
              <w:t>’</w:t>
            </w:r>
            <w:r>
              <w:rPr>
                <w:rFonts w:eastAsiaTheme="minorEastAsia" w:hint="eastAsia"/>
                <w:color w:val="000000"/>
                <w:kern w:val="0"/>
                <w:sz w:val="21"/>
                <w:szCs w:val="21"/>
                <w:lang w:val="en"/>
              </w:rPr>
              <w:t>s</w:t>
            </w:r>
            <w:r>
              <w:rPr>
                <w:rFonts w:eastAsiaTheme="minorEastAsia"/>
                <w:color w:val="000000"/>
                <w:kern w:val="0"/>
                <w:sz w:val="21"/>
                <w:szCs w:val="21"/>
                <w:lang w:val="en"/>
              </w:rPr>
              <w:t xml:space="preserve"> medical</w:t>
            </w:r>
            <w:r>
              <w:rPr>
                <w:rFonts w:eastAsiaTheme="minorEastAsia" w:hint="eastAsia"/>
                <w:color w:val="000000"/>
                <w:kern w:val="0"/>
                <w:sz w:val="21"/>
                <w:szCs w:val="21"/>
                <w:lang w:val="en"/>
              </w:rPr>
              <w:t xml:space="preserve"> m</w:t>
            </w:r>
            <w:r>
              <w:rPr>
                <w:rFonts w:eastAsiaTheme="minorEastAsia"/>
                <w:color w:val="000000"/>
                <w:kern w:val="0"/>
                <w:sz w:val="21"/>
                <w:szCs w:val="21"/>
                <w:lang w:val="en"/>
              </w:rPr>
              <w:t>onitor</w:t>
            </w:r>
            <w:bookmarkEnd w:id="69"/>
            <w:r>
              <w:rPr>
                <w:rFonts w:eastAsiaTheme="minorEastAsia"/>
                <w:color w:val="000000"/>
                <w:kern w:val="0"/>
                <w:sz w:val="21"/>
                <w:szCs w:val="21"/>
                <w:lang w:val="en"/>
              </w:rPr>
              <w:t xml:space="preserve">) (For </w:t>
            </w:r>
            <w:r>
              <w:rPr>
                <w:rFonts w:eastAsiaTheme="minorEastAsia" w:hint="eastAsia"/>
                <w:color w:val="000000"/>
                <w:kern w:val="0"/>
                <w:sz w:val="21"/>
                <w:szCs w:val="21"/>
                <w:lang w:val="en"/>
              </w:rPr>
              <w:t>cytopenia</w:t>
            </w:r>
            <w:r>
              <w:rPr>
                <w:rFonts w:eastAsiaTheme="minorEastAsia" w:hint="eastAsia"/>
                <w:color w:val="000000"/>
                <w:kern w:val="0"/>
                <w:sz w:val="21"/>
                <w:szCs w:val="21"/>
              </w:rPr>
              <w:t xml:space="preserve"> </w:t>
            </w:r>
            <w:r>
              <w:rPr>
                <w:rFonts w:eastAsiaTheme="minorEastAsia"/>
                <w:color w:val="000000"/>
                <w:kern w:val="0"/>
                <w:sz w:val="21"/>
                <w:szCs w:val="21"/>
                <w:lang w:val="en"/>
              </w:rPr>
              <w:t>meeting the Grade 3 criteria at screening, if the Grade 4 hematologic toxicity criteria are met after treatment,</w:t>
            </w:r>
            <w:r>
              <w:rPr>
                <w:rFonts w:eastAsiaTheme="minorEastAsia" w:hint="eastAsia"/>
                <w:color w:val="000000"/>
                <w:kern w:val="0"/>
                <w:sz w:val="21"/>
                <w:szCs w:val="21"/>
                <w:lang w:val="en"/>
              </w:rPr>
              <w:t xml:space="preserve"> the study drug</w:t>
            </w:r>
            <w:r>
              <w:rPr>
                <w:rFonts w:eastAsiaTheme="minorEastAsia"/>
                <w:color w:val="000000"/>
                <w:kern w:val="0"/>
                <w:sz w:val="21"/>
                <w:szCs w:val="21"/>
                <w:lang w:val="en"/>
              </w:rPr>
              <w:t xml:space="preserve"> may be continued after the investigator assesses the risk/benefit ratio of the subject and the sponsor </w:t>
            </w:r>
            <w:r>
              <w:rPr>
                <w:rFonts w:eastAsiaTheme="minorEastAsia" w:hint="eastAsia"/>
                <w:color w:val="000000"/>
                <w:kern w:val="0"/>
                <w:sz w:val="21"/>
                <w:szCs w:val="21"/>
                <w:lang w:val="en"/>
              </w:rPr>
              <w:t xml:space="preserve">approval </w:t>
            </w:r>
            <w:r>
              <w:rPr>
                <w:rFonts w:eastAsiaTheme="minorEastAsia"/>
                <w:color w:val="000000"/>
                <w:kern w:val="0"/>
                <w:sz w:val="21"/>
                <w:szCs w:val="21"/>
                <w:lang w:val="en"/>
              </w:rPr>
              <w:t>is obtained.)</w:t>
            </w:r>
            <w:bookmarkStart w:id="70" w:name="_Hlk68120616"/>
            <w:bookmarkEnd w:id="70"/>
            <w:r>
              <w:rPr>
                <w:rFonts w:eastAsiaTheme="minorEastAsia"/>
                <w:color w:val="000000"/>
                <w:kern w:val="0"/>
                <w:sz w:val="21"/>
                <w:szCs w:val="21"/>
                <w:lang w:val="en"/>
              </w:rPr>
              <w:t xml:space="preserve"> </w:t>
            </w:r>
            <w:r>
              <w:rPr>
                <w:rFonts w:eastAsiaTheme="minorEastAsia" w:hint="eastAsia"/>
                <w:color w:val="000000"/>
                <w:kern w:val="0"/>
                <w:sz w:val="21"/>
                <w:szCs w:val="21"/>
                <w:lang w:val="en"/>
              </w:rPr>
              <w:t>The study drug</w:t>
            </w:r>
            <w:r>
              <w:rPr>
                <w:rFonts w:eastAsiaTheme="minorEastAsia"/>
                <w:color w:val="000000"/>
                <w:kern w:val="0"/>
                <w:sz w:val="21"/>
                <w:szCs w:val="21"/>
                <w:lang w:val="en"/>
              </w:rPr>
              <w:t xml:space="preserve"> must be permanently discontinued for subjects who do not recover to Grade ≤ 1 or baseline within 28 days (unless the investigator believes that the subject can benefit from continued use of</w:t>
            </w:r>
            <w:r>
              <w:rPr>
                <w:rFonts w:eastAsiaTheme="minorEastAsia" w:hint="eastAsia"/>
                <w:color w:val="000000"/>
                <w:kern w:val="0"/>
                <w:sz w:val="21"/>
                <w:szCs w:val="21"/>
                <w:lang w:val="en"/>
              </w:rPr>
              <w:t xml:space="preserve"> the study drug</w:t>
            </w:r>
            <w:r>
              <w:rPr>
                <w:rFonts w:eastAsiaTheme="minorEastAsia"/>
                <w:color w:val="000000"/>
                <w:kern w:val="0"/>
                <w:sz w:val="21"/>
                <w:szCs w:val="21"/>
                <w:lang w:val="en"/>
              </w:rPr>
              <w:t xml:space="preserve"> and the medical approval is obtained from the sponsor). If the above toxicities occur for the first time, the investigator can determine whether the dose of</w:t>
            </w:r>
            <w:r>
              <w:rPr>
                <w:rFonts w:eastAsiaTheme="minorEastAsia" w:hint="eastAsia"/>
                <w:color w:val="000000"/>
                <w:kern w:val="0"/>
                <w:sz w:val="21"/>
                <w:szCs w:val="21"/>
                <w:lang w:val="en"/>
              </w:rPr>
              <w:t xml:space="preserve"> the study drug</w:t>
            </w:r>
            <w:r>
              <w:rPr>
                <w:rFonts w:eastAsiaTheme="minorEastAsia"/>
                <w:color w:val="000000"/>
                <w:kern w:val="0"/>
                <w:sz w:val="21"/>
                <w:szCs w:val="21"/>
                <w:lang w:val="en"/>
              </w:rPr>
              <w:t xml:space="preserve"> needs to be </w:t>
            </w:r>
            <w:r>
              <w:rPr>
                <w:rFonts w:eastAsiaTheme="minorEastAsia" w:hint="eastAsia"/>
                <w:color w:val="000000"/>
                <w:kern w:val="0"/>
                <w:sz w:val="21"/>
                <w:szCs w:val="21"/>
                <w:lang w:val="en"/>
              </w:rPr>
              <w:t>modified</w:t>
            </w:r>
            <w:r>
              <w:rPr>
                <w:rFonts w:eastAsiaTheme="minorEastAsia"/>
                <w:color w:val="000000"/>
                <w:kern w:val="0"/>
                <w:sz w:val="21"/>
                <w:szCs w:val="21"/>
                <w:lang w:val="en"/>
              </w:rPr>
              <w:t xml:space="preserve"> according to the specific conditions of the subject when</w:t>
            </w:r>
            <w:r>
              <w:rPr>
                <w:rFonts w:eastAsiaTheme="minorEastAsia" w:hint="eastAsia"/>
                <w:color w:val="000000"/>
                <w:kern w:val="0"/>
                <w:sz w:val="21"/>
                <w:szCs w:val="21"/>
                <w:lang w:val="en"/>
              </w:rPr>
              <w:t xml:space="preserve"> the study drug</w:t>
            </w:r>
            <w:r>
              <w:rPr>
                <w:rFonts w:eastAsiaTheme="minorEastAsia"/>
                <w:color w:val="000000"/>
                <w:kern w:val="0"/>
                <w:sz w:val="21"/>
                <w:szCs w:val="21"/>
                <w:lang w:val="en"/>
              </w:rPr>
              <w:t xml:space="preserve"> is resumed. However, if the above toxicities occur again after the use of the same dose of</w:t>
            </w:r>
            <w:r>
              <w:rPr>
                <w:rFonts w:eastAsiaTheme="minorEastAsia" w:hint="eastAsia"/>
                <w:color w:val="000000"/>
                <w:kern w:val="0"/>
                <w:sz w:val="21"/>
                <w:szCs w:val="21"/>
                <w:lang w:val="en"/>
              </w:rPr>
              <w:t xml:space="preserve"> the study drug</w:t>
            </w:r>
            <w:r>
              <w:rPr>
                <w:rFonts w:eastAsiaTheme="minorEastAsia"/>
                <w:color w:val="000000"/>
                <w:kern w:val="0"/>
                <w:sz w:val="21"/>
                <w:szCs w:val="21"/>
                <w:lang w:val="en"/>
              </w:rPr>
              <w:t>, the dose should be reduced to 125 mg QD</w:t>
            </w:r>
            <w:r>
              <w:rPr>
                <w:rFonts w:eastAsiaTheme="minorEastAsia" w:hint="eastAsia"/>
                <w:color w:val="000000"/>
                <w:kern w:val="0"/>
                <w:sz w:val="21"/>
                <w:szCs w:val="21"/>
                <w:lang w:val="en"/>
              </w:rPr>
              <w:t>. If the same grade of toxicity recurs after a dose reduction</w:t>
            </w:r>
            <w:r>
              <w:rPr>
                <w:rFonts w:eastAsiaTheme="minorEastAsia"/>
                <w:color w:val="000000"/>
                <w:kern w:val="0"/>
                <w:sz w:val="21"/>
                <w:szCs w:val="21"/>
                <w:lang w:val="en"/>
              </w:rPr>
              <w:t xml:space="preserve">, the dose should be reduced to 100 mg QD. If the subject is administrated with 125 mg QD or 100 mg QD for more than 1 cycle and the </w:t>
            </w:r>
            <w:r>
              <w:rPr>
                <w:rFonts w:eastAsiaTheme="minorEastAsia" w:hint="eastAsia"/>
                <w:color w:val="000000"/>
                <w:kern w:val="0"/>
                <w:sz w:val="21"/>
                <w:szCs w:val="21"/>
                <w:lang w:val="en"/>
              </w:rPr>
              <w:t>grade of toxicities does not worsen or further improves</w:t>
            </w:r>
            <w:r>
              <w:rPr>
                <w:rFonts w:eastAsiaTheme="minorEastAsia"/>
                <w:color w:val="000000"/>
                <w:kern w:val="0"/>
                <w:sz w:val="21"/>
                <w:szCs w:val="21"/>
                <w:lang w:val="en"/>
              </w:rPr>
              <w:t>, the investigator can decide whether to escalate the dose according to the individual conditions of the subject (but only one dose escalation is allowed for each subject)</w:t>
            </w:r>
            <w:r>
              <w:rPr>
                <w:rFonts w:eastAsiaTheme="minorEastAsia" w:hint="eastAsia"/>
                <w:color w:val="000000"/>
                <w:kern w:val="0"/>
                <w:sz w:val="21"/>
                <w:szCs w:val="21"/>
                <w:lang w:val="en"/>
              </w:rPr>
              <w:t>. If the same grade of toxicity recurs after a dose reduction</w:t>
            </w:r>
            <w:r>
              <w:rPr>
                <w:rFonts w:eastAsiaTheme="minorEastAsia"/>
                <w:color w:val="000000"/>
                <w:kern w:val="0"/>
                <w:sz w:val="21"/>
                <w:szCs w:val="21"/>
                <w:lang w:val="en"/>
              </w:rPr>
              <w:t>,</w:t>
            </w:r>
            <w:r>
              <w:rPr>
                <w:rFonts w:eastAsiaTheme="minorEastAsia" w:hint="eastAsia"/>
                <w:color w:val="000000"/>
                <w:kern w:val="0"/>
                <w:sz w:val="21"/>
                <w:szCs w:val="21"/>
                <w:lang w:val="en"/>
              </w:rPr>
              <w:t xml:space="preserve"> the study drug</w:t>
            </w:r>
            <w:r>
              <w:rPr>
                <w:rFonts w:eastAsiaTheme="minorEastAsia"/>
                <w:color w:val="000000"/>
                <w:kern w:val="0"/>
                <w:sz w:val="21"/>
                <w:szCs w:val="21"/>
                <w:lang w:val="en"/>
              </w:rPr>
              <w:t xml:space="preserve"> must be permanently discontinued (in exceptional cases, treatment </w:t>
            </w:r>
            <w:r>
              <w:rPr>
                <w:rFonts w:eastAsiaTheme="minorEastAsia"/>
                <w:color w:val="000000"/>
                <w:kern w:val="0"/>
                <w:sz w:val="21"/>
                <w:szCs w:val="21"/>
                <w:lang w:val="en"/>
              </w:rPr>
              <w:lastRenderedPageBreak/>
              <w:t>may be continued only after discussion between the investigator and the sponsor’</w:t>
            </w:r>
            <w:r>
              <w:rPr>
                <w:rFonts w:eastAsiaTheme="minorEastAsia" w:hint="eastAsia"/>
                <w:color w:val="000000"/>
                <w:kern w:val="0"/>
                <w:sz w:val="21"/>
                <w:szCs w:val="21"/>
                <w:lang w:val="en"/>
              </w:rPr>
              <w:t xml:space="preserve">s </w:t>
            </w:r>
            <w:r>
              <w:rPr>
                <w:rFonts w:eastAsiaTheme="minorEastAsia"/>
                <w:color w:val="000000"/>
                <w:kern w:val="0"/>
                <w:sz w:val="21"/>
                <w:szCs w:val="21"/>
                <w:lang w:val="en"/>
              </w:rPr>
              <w:t>medical</w:t>
            </w:r>
            <w:r>
              <w:rPr>
                <w:rFonts w:eastAsiaTheme="minorEastAsia" w:hint="eastAsia"/>
                <w:color w:val="000000"/>
                <w:kern w:val="0"/>
                <w:sz w:val="21"/>
                <w:szCs w:val="21"/>
                <w:lang w:val="en"/>
              </w:rPr>
              <w:t xml:space="preserve"> m</w:t>
            </w:r>
            <w:r>
              <w:rPr>
                <w:rFonts w:eastAsiaTheme="minorEastAsia"/>
                <w:color w:val="000000"/>
                <w:kern w:val="0"/>
                <w:sz w:val="21"/>
                <w:szCs w:val="21"/>
                <w:lang w:val="en"/>
              </w:rPr>
              <w:t>onitor).</w:t>
            </w:r>
          </w:p>
        </w:tc>
      </w:tr>
      <w:tr w:rsidR="007B694B" w14:paraId="1771A7FE"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tcPr>
          <w:p w14:paraId="23C08A1B" w14:textId="77777777" w:rsidR="007B694B" w:rsidRDefault="00FA3D63">
            <w:pPr>
              <w:spacing w:before="31" w:line="400" w:lineRule="exact"/>
              <w:ind w:left="79" w:right="79" w:firstLineChars="0" w:firstLine="0"/>
              <w:jc w:val="left"/>
              <w:rPr>
                <w:rFonts w:eastAsiaTheme="minorEastAsia"/>
                <w:b/>
                <w:bCs/>
                <w:color w:val="000000"/>
                <w:spacing w:val="4"/>
                <w:kern w:val="0"/>
                <w:sz w:val="21"/>
                <w:szCs w:val="21"/>
              </w:rPr>
            </w:pPr>
            <w:r>
              <w:rPr>
                <w:rFonts w:eastAsiaTheme="minorEastAsia"/>
                <w:b/>
                <w:bCs/>
                <w:color w:val="000000"/>
                <w:kern w:val="0"/>
                <w:sz w:val="21"/>
                <w:szCs w:val="21"/>
                <w:lang w:val="en"/>
              </w:rPr>
              <w:lastRenderedPageBreak/>
              <w:t xml:space="preserve">Permitted </w:t>
            </w:r>
            <w:bookmarkStart w:id="71" w:name="OLE_LINK23"/>
            <w:r>
              <w:rPr>
                <w:rFonts w:eastAsiaTheme="minorEastAsia"/>
                <w:b/>
                <w:bCs/>
                <w:color w:val="000000"/>
                <w:kern w:val="0"/>
                <w:sz w:val="21"/>
                <w:szCs w:val="21"/>
                <w:lang w:val="en"/>
              </w:rPr>
              <w:t xml:space="preserve">Concomitant </w:t>
            </w:r>
            <w:bookmarkEnd w:id="71"/>
            <w:r>
              <w:rPr>
                <w:rFonts w:eastAsiaTheme="minorEastAsia"/>
                <w:b/>
                <w:bCs/>
                <w:color w:val="000000"/>
                <w:kern w:val="0"/>
                <w:sz w:val="21"/>
                <w:szCs w:val="21"/>
                <w:lang w:val="en"/>
              </w:rPr>
              <w:t>Medications During the Study:</w:t>
            </w:r>
          </w:p>
          <w:p w14:paraId="2C7EFE0F" w14:textId="77777777" w:rsidR="007B694B" w:rsidRDefault="00FA3D63">
            <w:pPr>
              <w:spacing w:before="31" w:line="400" w:lineRule="exact"/>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Subjects may receive the best supportive care during the study, including hematopoietic growth factors (G-CSF is strongly recommended when ANC is below 0.5 × 10</w:t>
            </w:r>
            <w:r>
              <w:rPr>
                <w:rFonts w:eastAsiaTheme="minorEastAsia"/>
                <w:color w:val="000000"/>
                <w:kern w:val="0"/>
                <w:sz w:val="21"/>
                <w:szCs w:val="21"/>
                <w:vertAlign w:val="superscript"/>
                <w:lang w:val="en"/>
              </w:rPr>
              <w:t>9</w:t>
            </w:r>
            <w:r>
              <w:rPr>
                <w:rFonts w:eastAsiaTheme="minorEastAsia"/>
                <w:color w:val="000000"/>
                <w:kern w:val="0"/>
                <w:sz w:val="21"/>
                <w:szCs w:val="21"/>
                <w:lang w:val="en"/>
              </w:rPr>
              <w:t>/L), blood transfusion, fluid and electrolyte supplementation, and antiemetic, antidiarrheal, analgesic, and appropriate anti-infective therapies. Potential drug-drug interactions need to be considered when using concomitant medications.</w:t>
            </w:r>
          </w:p>
          <w:p w14:paraId="1EE54D88" w14:textId="77777777" w:rsidR="007B694B" w:rsidRDefault="00FA3D63">
            <w:pPr>
              <w:spacing w:before="31" w:line="400" w:lineRule="exact"/>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 xml:space="preserve">Corticosteroids are allowed to treat complications during the study. If the use of 3 or more consecutive days is required, the dose of prednisone should be ≤ 20 mg/day (or </w:t>
            </w:r>
            <w:r>
              <w:rPr>
                <w:rFonts w:eastAsiaTheme="minorEastAsia" w:hint="eastAsia"/>
                <w:color w:val="000000"/>
                <w:kern w:val="0"/>
                <w:sz w:val="21"/>
                <w:szCs w:val="21"/>
                <w:lang w:val="en"/>
              </w:rPr>
              <w:t xml:space="preserve">its </w:t>
            </w:r>
            <w:r>
              <w:rPr>
                <w:rFonts w:eastAsiaTheme="minorEastAsia"/>
                <w:color w:val="000000"/>
                <w:kern w:val="0"/>
                <w:sz w:val="21"/>
                <w:szCs w:val="21"/>
                <w:lang w:val="en"/>
              </w:rPr>
              <w:t xml:space="preserve">equivalent). Temporary use of a higher dose of corticosteroids (total daily dose shall be no more than 50 mg prednisone or equivalent glucocorticoids) for 2 consecutive days is allowed. If it is necessary to use glucocorticoids beyond the above standard dose due to the disease, the efficacy analysis of the patient will be handled according to the new </w:t>
            </w:r>
            <w:r>
              <w:rPr>
                <w:rFonts w:eastAsiaTheme="minorEastAsia" w:hint="eastAsia"/>
                <w:color w:val="000000"/>
                <w:kern w:val="0"/>
                <w:sz w:val="21"/>
                <w:szCs w:val="21"/>
                <w:lang w:val="en"/>
              </w:rPr>
              <w:t>anti-cancer</w:t>
            </w:r>
            <w:r>
              <w:rPr>
                <w:rFonts w:eastAsiaTheme="minorEastAsia"/>
                <w:color w:val="000000"/>
                <w:kern w:val="0"/>
                <w:sz w:val="21"/>
                <w:szCs w:val="21"/>
                <w:lang w:val="en"/>
              </w:rPr>
              <w:t xml:space="preserve"> treatment. However, if the investigator believes that the subject would benefit from continued treatment with </w:t>
            </w:r>
            <w:r>
              <w:rPr>
                <w:rFonts w:eastAsiaTheme="minorEastAsia" w:hint="eastAsia"/>
                <w:color w:val="000000"/>
                <w:kern w:val="0"/>
                <w:sz w:val="21"/>
                <w:szCs w:val="21"/>
                <w:lang w:val="en"/>
              </w:rPr>
              <w:t>the study drug</w:t>
            </w:r>
            <w:r>
              <w:rPr>
                <w:rFonts w:eastAsiaTheme="minorEastAsia"/>
                <w:color w:val="000000"/>
                <w:kern w:val="0"/>
                <w:sz w:val="21"/>
                <w:szCs w:val="21"/>
                <w:lang w:val="en"/>
              </w:rPr>
              <w:t xml:space="preserve">, continued medication of </w:t>
            </w:r>
            <w:r>
              <w:rPr>
                <w:rFonts w:eastAsiaTheme="minorEastAsia" w:hint="eastAsia"/>
                <w:color w:val="000000"/>
                <w:kern w:val="0"/>
                <w:sz w:val="21"/>
                <w:szCs w:val="21"/>
                <w:lang w:val="en"/>
              </w:rPr>
              <w:t>the study drug</w:t>
            </w:r>
            <w:r>
              <w:rPr>
                <w:rFonts w:eastAsiaTheme="minorEastAsia"/>
                <w:color w:val="000000"/>
                <w:kern w:val="0"/>
                <w:sz w:val="21"/>
                <w:szCs w:val="21"/>
                <w:lang w:val="en"/>
              </w:rPr>
              <w:t xml:space="preserve"> as per protocol during and after the period of corticosteroid overdosing may be considered. Safety data from subjects will continue to be collected. </w:t>
            </w:r>
          </w:p>
          <w:p w14:paraId="5DDC2A34" w14:textId="77777777" w:rsidR="007B694B" w:rsidRDefault="00FA3D63">
            <w:pPr>
              <w:spacing w:before="31" w:line="400" w:lineRule="exact"/>
              <w:ind w:left="79" w:right="79" w:firstLineChars="0" w:firstLine="0"/>
              <w:jc w:val="left"/>
              <w:rPr>
                <w:rFonts w:eastAsiaTheme="minorEastAsia"/>
                <w:color w:val="000000"/>
                <w:spacing w:val="4"/>
                <w:kern w:val="0"/>
                <w:sz w:val="21"/>
                <w:szCs w:val="21"/>
              </w:rPr>
            </w:pPr>
            <w:r>
              <w:rPr>
                <w:rFonts w:eastAsiaTheme="minorEastAsia"/>
                <w:color w:val="000000"/>
                <w:kern w:val="0"/>
                <w:sz w:val="21"/>
                <w:szCs w:val="21"/>
                <w:lang w:val="en"/>
              </w:rPr>
              <w:t>Subjects who require to take H2 blockers (see Appendix 3) are not allowed to take these drugs until 2 h after administration of LP-168.</w:t>
            </w:r>
          </w:p>
          <w:p w14:paraId="624BF7E3" w14:textId="77777777" w:rsidR="007B694B" w:rsidRDefault="00FA3D63">
            <w:pPr>
              <w:spacing w:before="31" w:line="400" w:lineRule="exact"/>
              <w:ind w:left="79" w:right="79" w:firstLineChars="0" w:firstLine="0"/>
              <w:jc w:val="left"/>
              <w:rPr>
                <w:rFonts w:eastAsiaTheme="minorEastAsia"/>
                <w:b/>
                <w:bCs/>
                <w:color w:val="000000"/>
                <w:spacing w:val="4"/>
                <w:kern w:val="0"/>
                <w:sz w:val="21"/>
                <w:szCs w:val="21"/>
              </w:rPr>
            </w:pPr>
            <w:r>
              <w:rPr>
                <w:rFonts w:eastAsiaTheme="minorEastAsia"/>
                <w:color w:val="000000"/>
                <w:kern w:val="0"/>
                <w:sz w:val="21"/>
                <w:szCs w:val="21"/>
                <w:lang w:val="en"/>
              </w:rPr>
              <w:t>If the increase of lymphocyte occurs during treatment, the investigator can use leukapheresis as required by the disease condition.</w:t>
            </w:r>
          </w:p>
        </w:tc>
      </w:tr>
      <w:tr w:rsidR="007B694B" w14:paraId="4F44246B"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tcPr>
          <w:p w14:paraId="7E467DA8" w14:textId="77777777" w:rsidR="007B694B" w:rsidRDefault="00FA3D63">
            <w:pPr>
              <w:spacing w:before="31" w:line="400" w:lineRule="exact"/>
              <w:ind w:left="79" w:right="79" w:firstLineChars="0" w:firstLine="0"/>
              <w:jc w:val="left"/>
              <w:rPr>
                <w:rFonts w:eastAsiaTheme="minorEastAsia"/>
                <w:b/>
                <w:bCs/>
                <w:color w:val="000000"/>
                <w:spacing w:val="4"/>
                <w:kern w:val="0"/>
                <w:sz w:val="21"/>
                <w:szCs w:val="21"/>
              </w:rPr>
            </w:pPr>
            <w:r>
              <w:rPr>
                <w:b/>
                <w:bCs/>
              </w:rPr>
              <w:t xml:space="preserve">Prohibited </w:t>
            </w:r>
            <w:r>
              <w:rPr>
                <w:rFonts w:eastAsiaTheme="minorEastAsia"/>
                <w:b/>
                <w:bCs/>
                <w:color w:val="000000"/>
                <w:kern w:val="0"/>
                <w:sz w:val="21"/>
                <w:szCs w:val="21"/>
                <w:lang w:val="en"/>
              </w:rPr>
              <w:t>Concomitant Medications</w:t>
            </w:r>
            <w:r>
              <w:rPr>
                <w:rFonts w:eastAsiaTheme="minorEastAsia" w:hint="eastAsia"/>
                <w:b/>
                <w:bCs/>
                <w:color w:val="000000"/>
                <w:kern w:val="0"/>
                <w:sz w:val="21"/>
                <w:szCs w:val="21"/>
              </w:rPr>
              <w:t xml:space="preserve"> </w:t>
            </w:r>
            <w:r>
              <w:rPr>
                <w:rFonts w:eastAsiaTheme="minorEastAsia"/>
                <w:b/>
                <w:bCs/>
                <w:color w:val="000000"/>
                <w:kern w:val="0"/>
                <w:sz w:val="21"/>
                <w:szCs w:val="21"/>
                <w:lang w:val="en"/>
              </w:rPr>
              <w:t>and Treatments During the Study:</w:t>
            </w:r>
          </w:p>
          <w:p w14:paraId="714F93AF" w14:textId="77777777" w:rsidR="007B694B" w:rsidRDefault="00FA3D63" w:rsidP="001727E9">
            <w:pPr>
              <w:pStyle w:val="afa"/>
              <w:numPr>
                <w:ilvl w:val="0"/>
                <w:numId w:val="5"/>
              </w:numPr>
              <w:spacing w:before="31" w:line="400" w:lineRule="exact"/>
              <w:ind w:right="79" w:firstLineChars="0"/>
              <w:jc w:val="left"/>
              <w:rPr>
                <w:rFonts w:ascii="Times New Roman" w:hAnsi="Times New Roman"/>
                <w:bCs/>
                <w:color w:val="000000"/>
                <w:spacing w:val="4"/>
                <w:kern w:val="0"/>
                <w:szCs w:val="21"/>
              </w:rPr>
            </w:pPr>
            <w:r>
              <w:rPr>
                <w:rFonts w:ascii="Times New Roman" w:hAnsi="Times New Roman"/>
                <w:color w:val="000000"/>
                <w:kern w:val="0"/>
                <w:szCs w:val="21"/>
                <w:lang w:val="en"/>
              </w:rPr>
              <w:t xml:space="preserve">Any </w:t>
            </w:r>
            <w:r>
              <w:rPr>
                <w:rFonts w:ascii="Times New Roman" w:hAnsi="Times New Roman" w:hint="eastAsia"/>
                <w:color w:val="000000"/>
                <w:kern w:val="0"/>
                <w:szCs w:val="21"/>
                <w:lang w:val="en"/>
              </w:rPr>
              <w:t>study drug</w:t>
            </w:r>
            <w:r>
              <w:rPr>
                <w:rFonts w:ascii="Times New Roman" w:hAnsi="Times New Roman"/>
                <w:color w:val="000000"/>
                <w:kern w:val="0"/>
                <w:szCs w:val="21"/>
                <w:lang w:val="en"/>
              </w:rPr>
              <w:t>s;</w:t>
            </w:r>
          </w:p>
          <w:p w14:paraId="14E191F2" w14:textId="77777777" w:rsidR="007B694B" w:rsidRDefault="00FA3D63" w:rsidP="001727E9">
            <w:pPr>
              <w:pStyle w:val="afa"/>
              <w:numPr>
                <w:ilvl w:val="0"/>
                <w:numId w:val="5"/>
              </w:numPr>
              <w:spacing w:before="31" w:line="400" w:lineRule="exact"/>
              <w:ind w:right="79" w:firstLineChars="0"/>
              <w:jc w:val="left"/>
              <w:rPr>
                <w:rFonts w:ascii="Times New Roman" w:hAnsi="Times New Roman"/>
                <w:bCs/>
                <w:color w:val="000000"/>
                <w:spacing w:val="4"/>
                <w:kern w:val="0"/>
                <w:szCs w:val="21"/>
              </w:rPr>
            </w:pPr>
            <w:r>
              <w:rPr>
                <w:rFonts w:ascii="Times New Roman" w:hAnsi="Times New Roman"/>
                <w:color w:val="000000"/>
                <w:kern w:val="0"/>
                <w:szCs w:val="21"/>
                <w:lang w:val="en"/>
              </w:rPr>
              <w:t xml:space="preserve">Any drugs with </w:t>
            </w:r>
            <w:r>
              <w:rPr>
                <w:rFonts w:ascii="Times New Roman" w:hAnsi="Times New Roman" w:hint="eastAsia"/>
                <w:color w:val="000000"/>
                <w:kern w:val="0"/>
                <w:szCs w:val="21"/>
                <w:lang w:val="en"/>
              </w:rPr>
              <w:t>anti-cancer</w:t>
            </w:r>
            <w:r>
              <w:rPr>
                <w:rFonts w:ascii="Times New Roman" w:hAnsi="Times New Roman"/>
                <w:color w:val="000000"/>
                <w:kern w:val="0"/>
                <w:szCs w:val="21"/>
                <w:lang w:val="en"/>
              </w:rPr>
              <w:t xml:space="preserve"> indication, including Chinese herbal medicine (but cytarabine, methotrexate, and dexamethasone are allowed for intrathecal injection for prevention of central nervous system lymphoma);</w:t>
            </w:r>
          </w:p>
          <w:p w14:paraId="2CA89DA6" w14:textId="77777777" w:rsidR="007B694B" w:rsidRDefault="00FA3D63" w:rsidP="001727E9">
            <w:pPr>
              <w:pStyle w:val="afa"/>
              <w:numPr>
                <w:ilvl w:val="0"/>
                <w:numId w:val="5"/>
              </w:numPr>
              <w:spacing w:before="31" w:line="400" w:lineRule="exact"/>
              <w:ind w:right="79" w:firstLineChars="0"/>
              <w:jc w:val="left"/>
              <w:rPr>
                <w:rFonts w:ascii="Times New Roman" w:hAnsi="Times New Roman"/>
                <w:bCs/>
                <w:color w:val="000000"/>
                <w:spacing w:val="4"/>
                <w:kern w:val="0"/>
                <w:szCs w:val="21"/>
              </w:rPr>
            </w:pPr>
            <w:r>
              <w:rPr>
                <w:rFonts w:ascii="Times New Roman" w:hAnsi="Times New Roman" w:hint="eastAsia"/>
                <w:color w:val="000000"/>
                <w:kern w:val="0"/>
                <w:szCs w:val="21"/>
              </w:rPr>
              <w:t>S</w:t>
            </w:r>
            <w:r>
              <w:rPr>
                <w:rFonts w:ascii="Times New Roman" w:hAnsi="Times New Roman"/>
                <w:color w:val="000000"/>
                <w:kern w:val="0"/>
                <w:szCs w:val="21"/>
                <w:lang w:val="en"/>
              </w:rPr>
              <w:t>ystemic glucocorticoids exceeded</w:t>
            </w:r>
            <w:r>
              <w:rPr>
                <w:rFonts w:ascii="Times New Roman" w:hAnsi="Times New Roman" w:hint="eastAsia"/>
                <w:color w:val="000000"/>
                <w:kern w:val="0"/>
                <w:szCs w:val="21"/>
                <w:lang w:val="en"/>
              </w:rPr>
              <w:t xml:space="preserve"> the allowed doses or duration of treatment as mentioned above </w:t>
            </w:r>
            <w:r>
              <w:rPr>
                <w:rFonts w:ascii="Times New Roman" w:hAnsi="Times New Roman"/>
                <w:color w:val="000000"/>
                <w:kern w:val="0"/>
                <w:szCs w:val="21"/>
                <w:lang w:val="en"/>
              </w:rPr>
              <w:t>(equivalent to prednisone at doses &gt; 20 mg/day for 3 or more days; or single daily dose &gt; 50 mg, see above for details);</w:t>
            </w:r>
          </w:p>
          <w:p w14:paraId="5BB4ADA3" w14:textId="77777777" w:rsidR="007B694B" w:rsidRDefault="00FA3D63" w:rsidP="001727E9">
            <w:pPr>
              <w:pStyle w:val="afa"/>
              <w:numPr>
                <w:ilvl w:val="0"/>
                <w:numId w:val="5"/>
              </w:numPr>
              <w:spacing w:before="31" w:line="400" w:lineRule="exact"/>
              <w:ind w:right="79" w:firstLineChars="0"/>
              <w:jc w:val="left"/>
              <w:rPr>
                <w:rFonts w:ascii="Times New Roman" w:hAnsi="Times New Roman"/>
                <w:bCs/>
                <w:color w:val="000000"/>
                <w:spacing w:val="4"/>
                <w:kern w:val="0"/>
                <w:szCs w:val="21"/>
              </w:rPr>
            </w:pPr>
            <w:r>
              <w:rPr>
                <w:rFonts w:ascii="Times New Roman" w:hAnsi="Times New Roman"/>
                <w:color w:val="000000"/>
                <w:kern w:val="0"/>
                <w:szCs w:val="21"/>
                <w:lang w:val="en"/>
              </w:rPr>
              <w:t>Radiotherapy for lymphoma</w:t>
            </w:r>
          </w:p>
          <w:p w14:paraId="3D76393B" w14:textId="77777777" w:rsidR="007B694B" w:rsidRDefault="00FA3D63" w:rsidP="001727E9">
            <w:pPr>
              <w:pStyle w:val="afa"/>
              <w:numPr>
                <w:ilvl w:val="0"/>
                <w:numId w:val="5"/>
              </w:numPr>
              <w:spacing w:before="31" w:line="400" w:lineRule="exact"/>
              <w:ind w:right="79" w:firstLineChars="0"/>
              <w:jc w:val="left"/>
              <w:rPr>
                <w:rFonts w:ascii="Times New Roman" w:hAnsi="Times New Roman"/>
                <w:bCs/>
                <w:color w:val="000000"/>
                <w:spacing w:val="4"/>
                <w:kern w:val="0"/>
                <w:szCs w:val="21"/>
              </w:rPr>
            </w:pPr>
            <w:r>
              <w:rPr>
                <w:rFonts w:ascii="Times New Roman" w:hAnsi="Times New Roman"/>
                <w:color w:val="000000"/>
                <w:kern w:val="0"/>
                <w:szCs w:val="21"/>
                <w:lang w:val="en"/>
              </w:rPr>
              <w:t>OATP1B1/OATP1B3 sensitive substrates (see Appendix 3);</w:t>
            </w:r>
          </w:p>
          <w:p w14:paraId="7B7E5F4D" w14:textId="77777777" w:rsidR="007B694B" w:rsidRDefault="00FA3D63" w:rsidP="001727E9">
            <w:pPr>
              <w:pStyle w:val="afa"/>
              <w:numPr>
                <w:ilvl w:val="0"/>
                <w:numId w:val="5"/>
              </w:numPr>
              <w:spacing w:before="31" w:line="400" w:lineRule="exact"/>
              <w:ind w:right="79" w:firstLineChars="0"/>
              <w:jc w:val="left"/>
              <w:rPr>
                <w:rFonts w:ascii="Times New Roman" w:hAnsi="Times New Roman"/>
                <w:bCs/>
                <w:color w:val="000000"/>
                <w:spacing w:val="4"/>
                <w:kern w:val="0"/>
                <w:szCs w:val="21"/>
              </w:rPr>
            </w:pPr>
            <w:r>
              <w:rPr>
                <w:rFonts w:ascii="Times New Roman" w:hAnsi="Times New Roman"/>
                <w:color w:val="000000"/>
                <w:kern w:val="0"/>
                <w:szCs w:val="21"/>
                <w:lang w:val="en"/>
              </w:rPr>
              <w:t xml:space="preserve">Proton pump inhibitors (refer to Appendix 3) (if the use of such drugs is required based on </w:t>
            </w:r>
            <w:r>
              <w:rPr>
                <w:rFonts w:ascii="Times New Roman" w:hAnsi="Times New Roman"/>
                <w:color w:val="000000"/>
                <w:kern w:val="0"/>
                <w:szCs w:val="21"/>
                <w:lang w:val="en"/>
              </w:rPr>
              <w:lastRenderedPageBreak/>
              <w:t>the subject's condition and investigator's judgment,</w:t>
            </w:r>
            <w:r>
              <w:rPr>
                <w:rFonts w:ascii="Times New Roman" w:hAnsi="Times New Roman" w:hint="eastAsia"/>
                <w:color w:val="000000"/>
                <w:kern w:val="0"/>
                <w:szCs w:val="21"/>
                <w:lang w:val="en"/>
              </w:rPr>
              <w:t xml:space="preserve"> the study drug</w:t>
            </w:r>
            <w:r>
              <w:rPr>
                <w:rFonts w:ascii="Times New Roman" w:hAnsi="Times New Roman"/>
                <w:color w:val="000000"/>
                <w:kern w:val="0"/>
                <w:szCs w:val="21"/>
                <w:lang w:val="en"/>
              </w:rPr>
              <w:t xml:space="preserve">, LP-168, should be </w:t>
            </w:r>
            <w:r>
              <w:rPr>
                <w:rFonts w:ascii="Times New Roman" w:hAnsi="Times New Roman" w:hint="eastAsia"/>
                <w:color w:val="000000"/>
                <w:kern w:val="0"/>
                <w:szCs w:val="21"/>
                <w:lang w:val="en"/>
              </w:rPr>
              <w:t>interrupted</w:t>
            </w:r>
            <w:r>
              <w:rPr>
                <w:rFonts w:ascii="Times New Roman" w:hAnsi="Times New Roman"/>
                <w:color w:val="000000"/>
                <w:kern w:val="0"/>
                <w:szCs w:val="21"/>
                <w:lang w:val="en"/>
              </w:rPr>
              <w:t xml:space="preserve"> during the medication period. After taking the last dose of proton pump inhibitor, elution is still required for at least 72 h before</w:t>
            </w:r>
            <w:r>
              <w:rPr>
                <w:rFonts w:ascii="Times New Roman" w:hAnsi="Times New Roman" w:hint="eastAsia"/>
                <w:color w:val="000000"/>
                <w:kern w:val="0"/>
                <w:szCs w:val="21"/>
                <w:lang w:val="en"/>
              </w:rPr>
              <w:t xml:space="preserve"> the study drug</w:t>
            </w:r>
            <w:r>
              <w:rPr>
                <w:rFonts w:ascii="Times New Roman" w:hAnsi="Times New Roman"/>
                <w:color w:val="000000"/>
                <w:kern w:val="0"/>
                <w:szCs w:val="21"/>
                <w:lang w:val="en"/>
              </w:rPr>
              <w:t xml:space="preserve"> can continue to be used.)</w:t>
            </w:r>
            <w:r>
              <w:rPr>
                <w:rFonts w:ascii="Times New Roman" w:hAnsi="Times New Roman" w:hint="eastAsia"/>
                <w:color w:val="000000"/>
                <w:kern w:val="0"/>
                <w:szCs w:val="21"/>
                <w:lang w:val="en"/>
              </w:rPr>
              <w:t>;</w:t>
            </w:r>
          </w:p>
          <w:p w14:paraId="3A1B0921" w14:textId="77777777" w:rsidR="007B694B" w:rsidRDefault="00FA3D63" w:rsidP="001727E9">
            <w:pPr>
              <w:pStyle w:val="afa"/>
              <w:numPr>
                <w:ilvl w:val="0"/>
                <w:numId w:val="5"/>
              </w:numPr>
              <w:spacing w:before="31" w:line="400" w:lineRule="exact"/>
              <w:ind w:right="79" w:firstLineChars="0"/>
              <w:jc w:val="left"/>
              <w:rPr>
                <w:rFonts w:ascii="Times New Roman" w:hAnsi="Times New Roman"/>
                <w:bCs/>
                <w:color w:val="000000"/>
                <w:spacing w:val="4"/>
                <w:kern w:val="0"/>
                <w:szCs w:val="21"/>
              </w:rPr>
            </w:pPr>
            <w:r>
              <w:rPr>
                <w:rFonts w:ascii="Times New Roman" w:hAnsi="Times New Roman"/>
                <w:color w:val="000000"/>
                <w:kern w:val="0"/>
                <w:szCs w:val="21"/>
                <w:lang w:val="en"/>
              </w:rPr>
              <w:t>Strong and moderate CYP3A4/5 inhibitors and inducers (see Appendix 3);</w:t>
            </w:r>
          </w:p>
          <w:p w14:paraId="3A3A1014" w14:textId="77777777" w:rsidR="007B694B" w:rsidRDefault="00FA3D63" w:rsidP="001727E9">
            <w:pPr>
              <w:pStyle w:val="afa"/>
              <w:numPr>
                <w:ilvl w:val="0"/>
                <w:numId w:val="5"/>
              </w:numPr>
              <w:spacing w:before="31" w:line="400" w:lineRule="exact"/>
              <w:ind w:right="79" w:firstLineChars="0"/>
              <w:jc w:val="left"/>
              <w:rPr>
                <w:rFonts w:ascii="Times New Roman" w:hAnsi="Times New Roman"/>
                <w:bCs/>
                <w:color w:val="000000"/>
                <w:spacing w:val="4"/>
                <w:kern w:val="0"/>
                <w:szCs w:val="21"/>
              </w:rPr>
            </w:pPr>
            <w:r>
              <w:rPr>
                <w:rFonts w:ascii="Times New Roman" w:hAnsi="Times New Roman"/>
                <w:color w:val="000000"/>
                <w:szCs w:val="21"/>
                <w:lang w:val="en"/>
              </w:rPr>
              <w:t>Any drugs known to cause QTc prolongation or torsades de pointes (see Appendix 4).</w:t>
            </w:r>
          </w:p>
          <w:p w14:paraId="6087A7FB" w14:textId="77777777" w:rsidR="007B694B" w:rsidRDefault="007B694B">
            <w:pPr>
              <w:pStyle w:val="afa"/>
              <w:spacing w:before="31" w:line="400" w:lineRule="exact"/>
              <w:ind w:left="79" w:right="79" w:firstLineChars="0" w:firstLine="438"/>
              <w:jc w:val="left"/>
              <w:rPr>
                <w:rFonts w:ascii="Times New Roman" w:eastAsiaTheme="minorEastAsia" w:hAnsi="Times New Roman"/>
                <w:b/>
                <w:bCs/>
                <w:spacing w:val="4"/>
                <w:kern w:val="0"/>
                <w:szCs w:val="21"/>
              </w:rPr>
            </w:pPr>
          </w:p>
        </w:tc>
      </w:tr>
      <w:tr w:rsidR="007B694B" w14:paraId="59929C34"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tcPr>
          <w:p w14:paraId="04360DB8" w14:textId="77777777" w:rsidR="007B694B" w:rsidRDefault="00FA3D63">
            <w:pPr>
              <w:spacing w:before="31" w:line="400" w:lineRule="exact"/>
              <w:ind w:left="79" w:right="79" w:firstLineChars="0" w:firstLine="0"/>
              <w:jc w:val="left"/>
              <w:rPr>
                <w:rFonts w:eastAsiaTheme="minorEastAsia"/>
                <w:color w:val="000000"/>
                <w:kern w:val="0"/>
                <w:sz w:val="21"/>
                <w:szCs w:val="21"/>
              </w:rPr>
            </w:pPr>
            <w:r>
              <w:rPr>
                <w:rFonts w:eastAsiaTheme="minorEastAsia"/>
                <w:b/>
                <w:bCs/>
                <w:color w:val="000000"/>
                <w:kern w:val="0"/>
                <w:sz w:val="21"/>
                <w:szCs w:val="21"/>
                <w:lang w:val="en"/>
              </w:rPr>
              <w:lastRenderedPageBreak/>
              <w:t>Pharmacokinetic Studies:</w:t>
            </w:r>
          </w:p>
          <w:p w14:paraId="28B8EE16" w14:textId="77777777" w:rsidR="007B694B" w:rsidRDefault="00FA3D63">
            <w:pPr>
              <w:spacing w:before="31" w:line="400" w:lineRule="exact"/>
              <w:ind w:left="79" w:right="79" w:firstLineChars="0" w:firstLine="0"/>
              <w:jc w:val="left"/>
              <w:rPr>
                <w:rFonts w:eastAsiaTheme="minorEastAsia"/>
                <w:b/>
                <w:bCs/>
                <w:color w:val="000000"/>
                <w:spacing w:val="4"/>
                <w:kern w:val="0"/>
                <w:sz w:val="21"/>
                <w:szCs w:val="21"/>
              </w:rPr>
            </w:pPr>
            <w:r>
              <w:rPr>
                <w:rFonts w:eastAsiaTheme="minorEastAsia"/>
                <w:color w:val="000000"/>
                <w:kern w:val="0"/>
                <w:sz w:val="21"/>
                <w:szCs w:val="21"/>
                <w:lang w:val="en"/>
              </w:rPr>
              <w:t xml:space="preserve">PK intensive sampling is planned in this study: some subjects enrolled in 3 study sites are planned to undergo intensive sampling of plasma samples for pharmacokinetic study. The total number of subjects undergoing PK intensive sampling is not less than 15. Sampling time points: within 1 h before administration on the day of C1D15 (± 1 day) visit (or 24 h ± 30 min after administration on the day before this visit, whichever comes first), </w:t>
            </w:r>
            <w:r>
              <w:rPr>
                <w:rFonts w:eastAsiaTheme="minorEastAsia" w:hint="eastAsia"/>
                <w:color w:val="000000"/>
                <w:kern w:val="0"/>
                <w:sz w:val="21"/>
                <w:szCs w:val="21"/>
              </w:rPr>
              <w:t xml:space="preserve">and </w:t>
            </w:r>
            <w:r>
              <w:rPr>
                <w:rFonts w:eastAsiaTheme="minorEastAsia"/>
                <w:color w:val="000000"/>
                <w:kern w:val="0"/>
                <w:sz w:val="21"/>
                <w:szCs w:val="21"/>
                <w:lang w:val="en"/>
              </w:rPr>
              <w:t xml:space="preserve">0.5 h ± 3 min, 1 h ± 5 min, 2 h ± 5 min, 3 h ± 5 min, 4 h ± 5 min, 6 h ± 5 min, 8 h ± 10 min and 24 h ± 30 min after administration on the day of C1D15 (± 1 day) visit (to be collected before administration on C1D16). Subjects who undergo PK intensive sampling will not undergo PK sparse sampling on C1D15, but will still be required to undergo PK sparse sampling on C1D28 and thereafter. PK sparse sampling: All subjects enrolled in this study are required to undergo sparse sampling of plasma samples at the time points pre-specified in the protocol for population pharmacokinetic study. Sampling time points: within 1 h before administration (or 24 h ± 30 min after administration on the day before the visit, whichever comes first) and 2 h ± 10 min after administration on C1D15 (± 1 day), C1D28 (± 1 day), C2D28 (± 3 days), C3D28 (± 3 days) and C4D28 (± 3 days). In case of </w:t>
            </w:r>
            <w:r>
              <w:rPr>
                <w:rFonts w:eastAsiaTheme="minorEastAsia" w:hint="eastAsia"/>
                <w:color w:val="000000"/>
                <w:kern w:val="0"/>
                <w:sz w:val="21"/>
                <w:szCs w:val="21"/>
                <w:lang w:val="en"/>
              </w:rPr>
              <w:t>dose interruption</w:t>
            </w:r>
            <w:r>
              <w:rPr>
                <w:rFonts w:eastAsiaTheme="minorEastAsia"/>
                <w:color w:val="000000"/>
                <w:kern w:val="0"/>
                <w:sz w:val="21"/>
                <w:szCs w:val="21"/>
                <w:lang w:val="en"/>
              </w:rPr>
              <w:t xml:space="preserve"> or misadministration, PK blood sampling is allowed to be postponed or cancelled.</w:t>
            </w:r>
          </w:p>
        </w:tc>
      </w:tr>
      <w:tr w:rsidR="007B694B" w14:paraId="4C40C155"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tcPr>
          <w:p w14:paraId="687F6B67" w14:textId="77777777" w:rsidR="007B694B" w:rsidRDefault="00FA3D63">
            <w:pPr>
              <w:spacing w:before="31" w:line="400" w:lineRule="exact"/>
              <w:ind w:left="79" w:right="79" w:firstLineChars="0" w:firstLine="0"/>
              <w:jc w:val="left"/>
              <w:rPr>
                <w:rFonts w:eastAsiaTheme="minorEastAsia"/>
                <w:b/>
                <w:bCs/>
                <w:color w:val="000000"/>
                <w:spacing w:val="4"/>
                <w:kern w:val="0"/>
                <w:sz w:val="21"/>
                <w:szCs w:val="21"/>
              </w:rPr>
            </w:pPr>
            <w:r>
              <w:rPr>
                <w:rFonts w:eastAsiaTheme="minorEastAsia"/>
                <w:b/>
                <w:bCs/>
                <w:color w:val="000000"/>
                <w:kern w:val="0"/>
                <w:sz w:val="21"/>
                <w:szCs w:val="21"/>
                <w:lang w:val="en"/>
              </w:rPr>
              <w:t>Criteria for Discontinuation of Treatment for Subjects:</w:t>
            </w:r>
          </w:p>
          <w:p w14:paraId="7B483990" w14:textId="77777777" w:rsidR="007B694B" w:rsidRDefault="00FA3D63">
            <w:pPr>
              <w:spacing w:before="31" w:line="400" w:lineRule="exact"/>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1. The subject or his/her legal guardian requests to withdraw from the study, e.g., the subject requests to withdraw from the study due to intolerable AEs;</w:t>
            </w:r>
          </w:p>
          <w:p w14:paraId="1CD53FC7" w14:textId="77777777" w:rsidR="007B694B" w:rsidRDefault="00FA3D63">
            <w:pPr>
              <w:spacing w:before="31" w:line="400" w:lineRule="exact"/>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2. The investigator determines that the study treatment should be terminated in the best interests of the subject;</w:t>
            </w:r>
          </w:p>
          <w:p w14:paraId="3BFC6F83" w14:textId="77777777" w:rsidR="007B694B" w:rsidRDefault="00FA3D63">
            <w:pPr>
              <w:spacing w:before="31" w:line="400" w:lineRule="exact"/>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3. There is evidence to indicate disease progression;</w:t>
            </w:r>
          </w:p>
          <w:p w14:paraId="5E4ED399" w14:textId="77777777" w:rsidR="007B694B" w:rsidRDefault="00FA3D63">
            <w:pPr>
              <w:spacing w:before="31" w:line="400" w:lineRule="exact"/>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4. The subject is pregnant during the study;</w:t>
            </w:r>
          </w:p>
          <w:p w14:paraId="11187AB6" w14:textId="77777777" w:rsidR="007B694B" w:rsidRDefault="00FA3D63">
            <w:pPr>
              <w:spacing w:before="31" w:line="400" w:lineRule="exact"/>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5. The investigator and/or sponsor believes that the subject has poor compliance;</w:t>
            </w:r>
          </w:p>
          <w:p w14:paraId="732861B2" w14:textId="77777777" w:rsidR="007B694B" w:rsidRDefault="00FA3D63">
            <w:pPr>
              <w:spacing w:before="31" w:line="400" w:lineRule="exact"/>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 xml:space="preserve">6. Other </w:t>
            </w:r>
            <w:r>
              <w:rPr>
                <w:rFonts w:eastAsiaTheme="minorEastAsia" w:hint="eastAsia"/>
                <w:color w:val="000000"/>
                <w:kern w:val="0"/>
                <w:sz w:val="21"/>
                <w:szCs w:val="21"/>
                <w:lang w:val="en"/>
              </w:rPr>
              <w:t>anti-cancer</w:t>
            </w:r>
            <w:r>
              <w:rPr>
                <w:rFonts w:eastAsiaTheme="minorEastAsia"/>
                <w:color w:val="000000"/>
                <w:kern w:val="0"/>
                <w:sz w:val="21"/>
                <w:szCs w:val="21"/>
                <w:lang w:val="en"/>
              </w:rPr>
              <w:t xml:space="preserve"> therapies are adopted, including stem cell transplantation;</w:t>
            </w:r>
          </w:p>
          <w:p w14:paraId="6F38D1BD" w14:textId="77777777" w:rsidR="007B694B" w:rsidRDefault="00FA3D63">
            <w:pPr>
              <w:spacing w:before="31" w:line="400" w:lineRule="exact"/>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lastRenderedPageBreak/>
              <w:t>7. The subject is lost to follow-up;</w:t>
            </w:r>
          </w:p>
          <w:p w14:paraId="71D32509" w14:textId="77777777" w:rsidR="007B694B" w:rsidRDefault="00FA3D63">
            <w:pPr>
              <w:spacing w:before="31" w:line="400" w:lineRule="exact"/>
              <w:ind w:left="79" w:right="79" w:firstLineChars="0" w:firstLine="0"/>
              <w:jc w:val="left"/>
              <w:rPr>
                <w:rFonts w:eastAsiaTheme="minorEastAsia"/>
                <w:b/>
                <w:bCs/>
                <w:color w:val="000000"/>
                <w:spacing w:val="4"/>
                <w:kern w:val="0"/>
                <w:sz w:val="21"/>
                <w:szCs w:val="21"/>
              </w:rPr>
            </w:pPr>
            <w:r>
              <w:rPr>
                <w:rFonts w:eastAsiaTheme="minorEastAsia"/>
                <w:color w:val="000000"/>
                <w:kern w:val="0"/>
                <w:sz w:val="21"/>
                <w:szCs w:val="21"/>
                <w:lang w:val="en"/>
              </w:rPr>
              <w:t>8. The subject has died.</w:t>
            </w:r>
          </w:p>
        </w:tc>
      </w:tr>
      <w:tr w:rsidR="007B694B" w14:paraId="5B42E91E"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tcPr>
          <w:p w14:paraId="6B45A57B" w14:textId="77777777" w:rsidR="007B694B" w:rsidRDefault="00FA3D63">
            <w:pPr>
              <w:spacing w:before="31" w:line="400" w:lineRule="exact"/>
              <w:ind w:left="79" w:right="79" w:firstLineChars="0" w:firstLine="0"/>
              <w:jc w:val="left"/>
              <w:rPr>
                <w:rFonts w:eastAsiaTheme="minorEastAsia"/>
                <w:b/>
                <w:bCs/>
                <w:color w:val="000000"/>
                <w:spacing w:val="4"/>
                <w:kern w:val="0"/>
                <w:sz w:val="21"/>
                <w:szCs w:val="21"/>
              </w:rPr>
            </w:pPr>
            <w:r>
              <w:rPr>
                <w:rFonts w:eastAsiaTheme="minorEastAsia"/>
                <w:b/>
                <w:bCs/>
                <w:color w:val="000000"/>
                <w:kern w:val="0"/>
                <w:sz w:val="21"/>
                <w:szCs w:val="21"/>
                <w:lang w:val="en"/>
              </w:rPr>
              <w:lastRenderedPageBreak/>
              <w:t xml:space="preserve">Study </w:t>
            </w:r>
            <w:r>
              <w:rPr>
                <w:rFonts w:eastAsiaTheme="minorEastAsia" w:hint="eastAsia"/>
                <w:b/>
                <w:bCs/>
                <w:color w:val="000000"/>
                <w:kern w:val="0"/>
                <w:sz w:val="21"/>
                <w:szCs w:val="21"/>
              </w:rPr>
              <w:t>D</w:t>
            </w:r>
            <w:r w:rsidRPr="001727E9">
              <w:rPr>
                <w:rFonts w:eastAsiaTheme="minorEastAsia"/>
                <w:b/>
                <w:bCs/>
                <w:color w:val="000000"/>
                <w:kern w:val="0"/>
                <w:sz w:val="21"/>
                <w:szCs w:val="21"/>
                <w:lang w:val="en"/>
              </w:rPr>
              <w:t xml:space="preserve">uration </w:t>
            </w:r>
            <w:r>
              <w:rPr>
                <w:rFonts w:eastAsiaTheme="minorEastAsia"/>
                <w:b/>
                <w:bCs/>
                <w:color w:val="000000"/>
                <w:kern w:val="0"/>
                <w:sz w:val="21"/>
                <w:szCs w:val="21"/>
                <w:lang w:val="en"/>
              </w:rPr>
              <w:t xml:space="preserve">: </w:t>
            </w:r>
          </w:p>
          <w:p w14:paraId="69EA4416" w14:textId="77777777" w:rsidR="007B694B" w:rsidRDefault="00FA3D63">
            <w:pPr>
              <w:spacing w:before="31" w:line="400" w:lineRule="exact"/>
              <w:ind w:left="79" w:right="79" w:firstLineChars="0" w:firstLine="0"/>
              <w:jc w:val="left"/>
              <w:rPr>
                <w:rFonts w:eastAsiaTheme="minorEastAsia"/>
                <w:b/>
                <w:bCs/>
                <w:color w:val="000000"/>
                <w:spacing w:val="4"/>
                <w:kern w:val="0"/>
                <w:sz w:val="21"/>
                <w:szCs w:val="21"/>
              </w:rPr>
            </w:pPr>
            <w:r>
              <w:rPr>
                <w:rFonts w:eastAsiaTheme="minorEastAsia"/>
                <w:color w:val="000000"/>
                <w:kern w:val="0"/>
                <w:sz w:val="21"/>
                <w:szCs w:val="21"/>
                <w:lang w:val="en"/>
              </w:rPr>
              <w:t>The expected duration of this study is 3 years.</w:t>
            </w:r>
            <w:bookmarkStart w:id="72" w:name="OLE_LINK25"/>
            <w:r>
              <w:rPr>
                <w:rFonts w:eastAsiaTheme="minorEastAsia"/>
                <w:color w:val="000000"/>
                <w:kern w:val="0"/>
                <w:sz w:val="21"/>
                <w:szCs w:val="21"/>
                <w:lang w:val="en"/>
              </w:rPr>
              <w:t xml:space="preserve"> Subjects may take</w:t>
            </w:r>
            <w:r>
              <w:rPr>
                <w:rFonts w:eastAsiaTheme="minorEastAsia" w:hint="eastAsia"/>
                <w:color w:val="000000"/>
                <w:kern w:val="0"/>
                <w:sz w:val="21"/>
                <w:szCs w:val="21"/>
                <w:lang w:val="en"/>
              </w:rPr>
              <w:t xml:space="preserve"> the study drug</w:t>
            </w:r>
            <w:r>
              <w:rPr>
                <w:rFonts w:eastAsiaTheme="minorEastAsia"/>
                <w:color w:val="000000"/>
                <w:kern w:val="0"/>
                <w:sz w:val="21"/>
                <w:szCs w:val="21"/>
                <w:lang w:val="en"/>
              </w:rPr>
              <w:t xml:space="preserve"> until disease progression or relapse, unacceptable toxicity, or </w:t>
            </w:r>
            <w:r>
              <w:rPr>
                <w:rFonts w:eastAsiaTheme="minorEastAsia" w:hint="eastAsia"/>
                <w:color w:val="000000"/>
                <w:kern w:val="0"/>
                <w:sz w:val="21"/>
                <w:szCs w:val="21"/>
                <w:lang w:val="en"/>
              </w:rPr>
              <w:t>t</w:t>
            </w:r>
            <w:r>
              <w:rPr>
                <w:rFonts w:eastAsiaTheme="minorEastAsia"/>
                <w:color w:val="000000"/>
                <w:kern w:val="0"/>
                <w:sz w:val="21"/>
                <w:szCs w:val="21"/>
                <w:lang w:val="en"/>
              </w:rPr>
              <w:t xml:space="preserve">reatment </w:t>
            </w:r>
            <w:r>
              <w:rPr>
                <w:rFonts w:eastAsiaTheme="minorEastAsia" w:hint="eastAsia"/>
                <w:color w:val="000000"/>
                <w:kern w:val="0"/>
                <w:sz w:val="21"/>
                <w:szCs w:val="21"/>
                <w:lang w:val="en"/>
              </w:rPr>
              <w:t>d</w:t>
            </w:r>
            <w:r>
              <w:rPr>
                <w:rFonts w:eastAsiaTheme="minorEastAsia"/>
                <w:color w:val="000000"/>
                <w:kern w:val="0"/>
                <w:sz w:val="21"/>
                <w:szCs w:val="21"/>
                <w:lang w:val="en"/>
              </w:rPr>
              <w:t xml:space="preserve">iscontinuation </w:t>
            </w:r>
            <w:r>
              <w:rPr>
                <w:rFonts w:eastAsiaTheme="minorEastAsia" w:hint="eastAsia"/>
                <w:color w:val="000000"/>
                <w:kern w:val="0"/>
                <w:sz w:val="21"/>
                <w:szCs w:val="21"/>
                <w:lang w:val="en"/>
              </w:rPr>
              <w:t>c</w:t>
            </w:r>
            <w:r>
              <w:rPr>
                <w:rFonts w:eastAsiaTheme="minorEastAsia"/>
                <w:color w:val="000000"/>
                <w:kern w:val="0"/>
                <w:sz w:val="21"/>
                <w:szCs w:val="21"/>
                <w:lang w:val="en"/>
              </w:rPr>
              <w:t xml:space="preserve">riteria </w:t>
            </w:r>
            <w:r>
              <w:rPr>
                <w:rFonts w:eastAsiaTheme="minorEastAsia" w:hint="eastAsia"/>
                <w:color w:val="000000"/>
                <w:kern w:val="0"/>
                <w:sz w:val="21"/>
                <w:szCs w:val="21"/>
                <w:lang w:val="en"/>
              </w:rPr>
              <w:t>are met</w:t>
            </w:r>
            <w:r>
              <w:rPr>
                <w:rFonts w:eastAsiaTheme="minorEastAsia"/>
                <w:color w:val="000000"/>
                <w:kern w:val="0"/>
                <w:sz w:val="21"/>
                <w:szCs w:val="21"/>
                <w:lang w:val="en"/>
              </w:rPr>
              <w:t xml:space="preserve"> at the discretion of the sponsor. </w:t>
            </w:r>
            <w:bookmarkEnd w:id="72"/>
            <w:r>
              <w:rPr>
                <w:rFonts w:eastAsiaTheme="minorEastAsia"/>
                <w:color w:val="000000"/>
                <w:kern w:val="0"/>
                <w:sz w:val="21"/>
                <w:szCs w:val="21"/>
                <w:lang w:val="en"/>
              </w:rPr>
              <w:t xml:space="preserve">After the study, subjects who remain </w:t>
            </w:r>
            <w:r>
              <w:rPr>
                <w:rFonts w:eastAsiaTheme="minorEastAsia" w:hint="eastAsia"/>
                <w:color w:val="000000"/>
                <w:kern w:val="0"/>
                <w:sz w:val="21"/>
                <w:szCs w:val="21"/>
                <w:lang w:val="en"/>
              </w:rPr>
              <w:t>on treatment</w:t>
            </w:r>
            <w:r>
              <w:rPr>
                <w:rFonts w:eastAsiaTheme="minorEastAsia"/>
                <w:color w:val="000000"/>
                <w:kern w:val="0"/>
                <w:sz w:val="21"/>
                <w:szCs w:val="21"/>
                <w:lang w:val="en"/>
              </w:rPr>
              <w:t xml:space="preserve"> may </w:t>
            </w:r>
            <w:r>
              <w:rPr>
                <w:rFonts w:eastAsiaTheme="minorEastAsia" w:hint="eastAsia"/>
                <w:color w:val="000000"/>
                <w:kern w:val="0"/>
                <w:sz w:val="21"/>
                <w:szCs w:val="21"/>
                <w:lang w:val="en"/>
              </w:rPr>
              <w:t>join</w:t>
            </w:r>
            <w:r>
              <w:rPr>
                <w:rFonts w:eastAsiaTheme="minorEastAsia"/>
                <w:color w:val="000000"/>
                <w:kern w:val="0"/>
                <w:sz w:val="21"/>
                <w:szCs w:val="21"/>
                <w:lang w:val="en"/>
              </w:rPr>
              <w:t xml:space="preserve"> another long-term follow-up study </w:t>
            </w:r>
            <w:r>
              <w:rPr>
                <w:rFonts w:eastAsiaTheme="minorEastAsia" w:hint="eastAsia"/>
                <w:color w:val="000000"/>
                <w:kern w:val="0"/>
                <w:sz w:val="21"/>
                <w:szCs w:val="21"/>
                <w:lang w:val="en"/>
              </w:rPr>
              <w:t xml:space="preserve">and </w:t>
            </w:r>
            <w:r>
              <w:rPr>
                <w:rFonts w:eastAsiaTheme="minorEastAsia"/>
                <w:color w:val="000000"/>
                <w:kern w:val="0"/>
                <w:sz w:val="21"/>
                <w:szCs w:val="21"/>
                <w:lang w:val="en"/>
              </w:rPr>
              <w:t xml:space="preserve">receive </w:t>
            </w:r>
            <w:r>
              <w:rPr>
                <w:rFonts w:eastAsiaTheme="minorEastAsia" w:hint="eastAsia"/>
                <w:color w:val="000000"/>
                <w:kern w:val="0"/>
                <w:sz w:val="21"/>
                <w:szCs w:val="21"/>
                <w:lang w:val="en"/>
              </w:rPr>
              <w:t xml:space="preserve">treatment </w:t>
            </w:r>
            <w:r>
              <w:rPr>
                <w:rFonts w:eastAsiaTheme="minorEastAsia"/>
                <w:color w:val="000000"/>
                <w:kern w:val="0"/>
                <w:sz w:val="21"/>
                <w:szCs w:val="21"/>
                <w:lang w:val="en"/>
              </w:rPr>
              <w:t>from the sponsor to ensure that subjects can take LP-168 until</w:t>
            </w:r>
            <w:bookmarkStart w:id="73" w:name="OLE_LINK24"/>
            <w:r>
              <w:rPr>
                <w:rFonts w:eastAsiaTheme="minorEastAsia"/>
                <w:color w:val="000000"/>
                <w:kern w:val="0"/>
                <w:sz w:val="21"/>
                <w:szCs w:val="21"/>
                <w:lang w:val="en"/>
              </w:rPr>
              <w:t xml:space="preserve"> disease progression</w:t>
            </w:r>
            <w:bookmarkEnd w:id="73"/>
            <w:r>
              <w:rPr>
                <w:rFonts w:eastAsiaTheme="minorEastAsia"/>
                <w:color w:val="000000"/>
                <w:kern w:val="0"/>
                <w:sz w:val="21"/>
                <w:szCs w:val="21"/>
                <w:lang w:val="en"/>
              </w:rPr>
              <w:t xml:space="preserve"> or unacceptable toxicity.</w:t>
            </w:r>
          </w:p>
        </w:tc>
      </w:tr>
      <w:tr w:rsidR="007B694B" w14:paraId="6CD877DD"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tcPr>
          <w:p w14:paraId="30F5F7AB" w14:textId="77777777" w:rsidR="007B694B" w:rsidRDefault="00FA3D63">
            <w:pPr>
              <w:spacing w:before="22" w:line="400" w:lineRule="exact"/>
              <w:ind w:left="79" w:right="79" w:firstLineChars="0" w:firstLine="0"/>
              <w:jc w:val="left"/>
              <w:rPr>
                <w:rFonts w:eastAsiaTheme="minorEastAsia"/>
                <w:color w:val="000000"/>
                <w:kern w:val="0"/>
                <w:sz w:val="21"/>
                <w:szCs w:val="21"/>
              </w:rPr>
            </w:pPr>
            <w:r>
              <w:rPr>
                <w:rFonts w:eastAsiaTheme="minorEastAsia"/>
                <w:b/>
                <w:bCs/>
                <w:color w:val="000000"/>
                <w:kern w:val="0"/>
                <w:sz w:val="21"/>
                <w:szCs w:val="21"/>
                <w:lang w:val="en"/>
              </w:rPr>
              <w:t>Response Evaluation Criteria:</w:t>
            </w:r>
          </w:p>
          <w:p w14:paraId="672B37CE" w14:textId="77777777" w:rsidR="007B694B" w:rsidRDefault="00FA3D63">
            <w:pPr>
              <w:spacing w:before="31" w:line="400" w:lineRule="exact"/>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The 2014 Lugano Response Evaluation Criteria for Non-Hodgkin's Lymphoma (NHL) is provided in the Appendix.</w:t>
            </w:r>
          </w:p>
          <w:p w14:paraId="0008CE21" w14:textId="77777777" w:rsidR="007B694B" w:rsidRDefault="007B694B">
            <w:pPr>
              <w:spacing w:before="31" w:line="400" w:lineRule="exact"/>
              <w:ind w:left="79" w:right="79" w:firstLine="436"/>
              <w:jc w:val="left"/>
              <w:rPr>
                <w:rFonts w:eastAsiaTheme="minorEastAsia"/>
                <w:bCs/>
                <w:color w:val="000000"/>
                <w:spacing w:val="4"/>
                <w:kern w:val="0"/>
                <w:sz w:val="21"/>
                <w:szCs w:val="21"/>
              </w:rPr>
            </w:pPr>
          </w:p>
        </w:tc>
      </w:tr>
      <w:tr w:rsidR="007B694B" w14:paraId="59D18B7F"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tcPr>
          <w:p w14:paraId="477B5C1C" w14:textId="77777777" w:rsidR="007B694B" w:rsidRDefault="00FA3D63">
            <w:pPr>
              <w:spacing w:before="31" w:line="400" w:lineRule="exact"/>
              <w:ind w:left="79" w:right="79" w:firstLineChars="0" w:firstLine="0"/>
              <w:jc w:val="left"/>
              <w:rPr>
                <w:rFonts w:eastAsiaTheme="minorEastAsia"/>
                <w:b/>
                <w:bCs/>
                <w:color w:val="000000"/>
                <w:kern w:val="0"/>
                <w:sz w:val="21"/>
                <w:szCs w:val="21"/>
              </w:rPr>
            </w:pPr>
            <w:r>
              <w:rPr>
                <w:rFonts w:eastAsiaTheme="minorEastAsia"/>
                <w:b/>
                <w:bCs/>
                <w:color w:val="000000"/>
                <w:kern w:val="0"/>
                <w:sz w:val="21"/>
                <w:szCs w:val="21"/>
                <w:lang w:val="en"/>
              </w:rPr>
              <w:t>Sample Size:</w:t>
            </w:r>
          </w:p>
          <w:p w14:paraId="62898B57" w14:textId="77777777" w:rsidR="007B694B" w:rsidRDefault="00FA3D63">
            <w:pPr>
              <w:spacing w:before="31" w:line="400" w:lineRule="exact"/>
              <w:ind w:left="79" w:right="79" w:firstLineChars="0" w:firstLine="0"/>
              <w:jc w:val="left"/>
              <w:rPr>
                <w:rFonts w:eastAsiaTheme="minorEastAsia"/>
                <w:color w:val="000000"/>
                <w:kern w:val="0"/>
                <w:sz w:val="21"/>
                <w:szCs w:val="21"/>
              </w:rPr>
            </w:pPr>
            <w:r>
              <w:rPr>
                <w:rFonts w:eastAsiaTheme="minorEastAsia"/>
                <w:color w:val="000000"/>
                <w:kern w:val="0"/>
                <w:sz w:val="21"/>
                <w:szCs w:val="21"/>
                <w:lang w:val="en"/>
              </w:rPr>
              <w:t>This study uses a single-group target value design to assess whether the IRC-assessed ORR (π) of LP-168 monotherapy in subjects with R/R MCL is superior to the set target value (π0). The statistical hypotheses are as follows:</w:t>
            </w:r>
          </w:p>
          <w:p w14:paraId="51B37B65" w14:textId="77777777" w:rsidR="007B694B" w:rsidRDefault="00FA3D63" w:rsidP="001727E9">
            <w:pPr>
              <w:pStyle w:val="afa"/>
              <w:numPr>
                <w:ilvl w:val="0"/>
                <w:numId w:val="6"/>
              </w:numPr>
              <w:spacing w:before="31" w:line="400" w:lineRule="exact"/>
              <w:ind w:left="79" w:right="79" w:firstLineChars="0" w:firstLine="0"/>
              <w:jc w:val="left"/>
              <w:rPr>
                <w:rFonts w:ascii="Times New Roman" w:eastAsiaTheme="minorEastAsia" w:hAnsi="Times New Roman"/>
                <w:color w:val="000000"/>
                <w:kern w:val="0"/>
                <w:szCs w:val="21"/>
              </w:rPr>
            </w:pPr>
            <w:r>
              <w:rPr>
                <w:rFonts w:ascii="Times New Roman" w:eastAsiaTheme="minorEastAsia" w:hAnsi="Times New Roman"/>
                <w:color w:val="000000"/>
                <w:kern w:val="0"/>
                <w:szCs w:val="21"/>
                <w:lang w:val="en"/>
              </w:rPr>
              <w:t xml:space="preserve"> H0: π ≤ π0</w:t>
            </w:r>
          </w:p>
          <w:p w14:paraId="6D91B605" w14:textId="77777777" w:rsidR="007B694B" w:rsidRDefault="00FA3D63" w:rsidP="001727E9">
            <w:pPr>
              <w:pStyle w:val="afa"/>
              <w:numPr>
                <w:ilvl w:val="0"/>
                <w:numId w:val="6"/>
              </w:numPr>
              <w:spacing w:before="31" w:line="400" w:lineRule="exact"/>
              <w:ind w:left="79" w:right="79" w:firstLineChars="0" w:firstLine="0"/>
              <w:jc w:val="left"/>
              <w:rPr>
                <w:rFonts w:ascii="Times New Roman" w:eastAsiaTheme="minorEastAsia" w:hAnsi="Times New Roman"/>
                <w:color w:val="000000"/>
                <w:kern w:val="0"/>
                <w:szCs w:val="21"/>
              </w:rPr>
            </w:pPr>
            <w:r>
              <w:rPr>
                <w:rFonts w:ascii="Times New Roman" w:eastAsiaTheme="minorEastAsia" w:hAnsi="Times New Roman"/>
                <w:color w:val="000000"/>
                <w:kern w:val="0"/>
                <w:szCs w:val="21"/>
                <w:lang w:val="en"/>
              </w:rPr>
              <w:t xml:space="preserve"> H1: π &gt; π0</w:t>
            </w:r>
          </w:p>
          <w:p w14:paraId="0A00BFFA" w14:textId="77777777" w:rsidR="007B694B" w:rsidRDefault="00FA3D63">
            <w:pPr>
              <w:spacing w:before="31" w:line="400" w:lineRule="exact"/>
              <w:ind w:left="79" w:right="79" w:firstLineChars="0" w:firstLine="0"/>
              <w:jc w:val="left"/>
              <w:rPr>
                <w:rFonts w:eastAsiaTheme="minorEastAsia"/>
                <w:b/>
                <w:bCs/>
                <w:color w:val="000000"/>
                <w:kern w:val="0"/>
                <w:sz w:val="21"/>
                <w:szCs w:val="21"/>
              </w:rPr>
            </w:pPr>
            <w:r>
              <w:rPr>
                <w:sz w:val="21"/>
                <w:szCs w:val="21"/>
                <w:lang w:val="en"/>
              </w:rPr>
              <w:t>The target value is obtained based on previous treatment efficacy or clinical experience data of the indicated population. A study with a sample size of 31 patients showed an ORR of 32% for salvage chemotherapy in R/R MCL patients receiving 2 prior lines of therapy (including BTK inhibitors), and another study with a sample size of 58 patients showed an ORR of 29% for lenalidomide-based therapy in R/R MCL patients receiving 4 prior lines of therapy (including BTK inhibitors). The ORR for the above two studies combined was 30%. Therefore, 30% was selected as the ORR target value in this study. Assuming that</w:t>
            </w:r>
            <w:r>
              <w:rPr>
                <w:rFonts w:hint="eastAsia"/>
                <w:sz w:val="21"/>
                <w:szCs w:val="21"/>
                <w:lang w:val="en"/>
              </w:rPr>
              <w:t xml:space="preserve"> the study drug</w:t>
            </w:r>
            <w:r>
              <w:rPr>
                <w:sz w:val="21"/>
                <w:szCs w:val="21"/>
                <w:lang w:val="en"/>
              </w:rPr>
              <w:t xml:space="preserve"> can improve the ORR to 50% and the type I error is controlled within 2.5% (one-sided test), 55 subjects can provide a power of not less than </w:t>
            </w:r>
            <w:r>
              <w:rPr>
                <w:rFonts w:hint="eastAsia"/>
                <w:sz w:val="21"/>
                <w:szCs w:val="21"/>
                <w:lang w:val="en"/>
              </w:rPr>
              <w:t xml:space="preserve">85% </w:t>
            </w:r>
            <w:r>
              <w:rPr>
                <w:sz w:val="21"/>
                <w:szCs w:val="21"/>
                <w:lang w:val="en"/>
              </w:rPr>
              <w:t>to demonstrate that the ORR of LP-168 is superior to the target value 30%. Considering a dropout rate of approximately 10%, 62 subjects are planned to be enrolled.</w:t>
            </w:r>
          </w:p>
        </w:tc>
      </w:tr>
      <w:tr w:rsidR="007B694B" w14:paraId="4478EBE6"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tcPr>
          <w:p w14:paraId="56E17162" w14:textId="77777777" w:rsidR="007B694B" w:rsidRDefault="00FA3D63">
            <w:pPr>
              <w:spacing w:before="31" w:line="400" w:lineRule="exact"/>
              <w:ind w:left="79" w:right="79" w:firstLineChars="0" w:firstLine="0"/>
              <w:jc w:val="left"/>
              <w:rPr>
                <w:rFonts w:eastAsiaTheme="minorEastAsia"/>
                <w:b/>
                <w:bCs/>
                <w:color w:val="000000"/>
                <w:kern w:val="0"/>
                <w:sz w:val="21"/>
                <w:szCs w:val="21"/>
              </w:rPr>
            </w:pPr>
            <w:r>
              <w:rPr>
                <w:rFonts w:eastAsiaTheme="minorEastAsia"/>
                <w:b/>
                <w:bCs/>
                <w:color w:val="000000"/>
                <w:kern w:val="0"/>
                <w:sz w:val="21"/>
                <w:szCs w:val="21"/>
                <w:lang w:val="en"/>
              </w:rPr>
              <w:t>Statistical Methods:</w:t>
            </w:r>
          </w:p>
          <w:p w14:paraId="21C7AC2C" w14:textId="77777777" w:rsidR="007B694B" w:rsidRDefault="00FA3D63">
            <w:pPr>
              <w:adjustRightInd w:val="0"/>
              <w:snapToGrid w:val="0"/>
              <w:spacing w:before="120" w:afterLines="50" w:after="163" w:line="312" w:lineRule="auto"/>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 xml:space="preserve">After the study protocol is determined, the statistical professionals are responsible for negotiation with the principal investigator to formulate the statistical analysis plan. Statistical analysis will be performed using SAS statistical software (version 9.4 or above). The measurement data are described with the number of </w:t>
            </w:r>
            <w:r>
              <w:rPr>
                <w:rFonts w:eastAsiaTheme="minorEastAsia" w:hint="eastAsia"/>
                <w:color w:val="000000"/>
                <w:kern w:val="0"/>
                <w:sz w:val="21"/>
                <w:szCs w:val="21"/>
                <w:lang w:val="en"/>
              </w:rPr>
              <w:t>subjects</w:t>
            </w:r>
            <w:r>
              <w:rPr>
                <w:rFonts w:eastAsiaTheme="minorEastAsia"/>
                <w:color w:val="000000"/>
                <w:kern w:val="0"/>
                <w:sz w:val="21"/>
                <w:szCs w:val="21"/>
                <w:lang w:val="en"/>
              </w:rPr>
              <w:t xml:space="preserve">, mean, standard deviation, </w:t>
            </w:r>
            <w:r>
              <w:rPr>
                <w:rFonts w:eastAsiaTheme="minorEastAsia"/>
                <w:color w:val="000000"/>
                <w:kern w:val="0"/>
                <w:sz w:val="21"/>
                <w:szCs w:val="21"/>
                <w:lang w:val="en"/>
              </w:rPr>
              <w:lastRenderedPageBreak/>
              <w:t>median, maximum, and minimum. Enumeration data or grade data are expressed as frequency and percentage. Data used in general statistical tables will be presented in a list. A two-sided test with a significance level of α = 0.05 is used for all statistical tests. Missing data will not be filled.</w:t>
            </w:r>
          </w:p>
          <w:p w14:paraId="0424D939" w14:textId="77777777" w:rsidR="007B694B" w:rsidRDefault="00FA3D63">
            <w:pPr>
              <w:adjustRightInd w:val="0"/>
              <w:snapToGrid w:val="0"/>
              <w:spacing w:before="120" w:afterLines="50" w:after="163" w:line="312" w:lineRule="auto"/>
              <w:ind w:left="79" w:right="79" w:firstLineChars="0" w:firstLine="0"/>
              <w:jc w:val="left"/>
              <w:rPr>
                <w:rFonts w:eastAsiaTheme="minorEastAsia"/>
                <w:b/>
                <w:bCs/>
                <w:color w:val="000000"/>
                <w:kern w:val="0"/>
                <w:sz w:val="21"/>
                <w:szCs w:val="21"/>
              </w:rPr>
            </w:pPr>
            <w:r>
              <w:rPr>
                <w:rFonts w:eastAsiaTheme="minorEastAsia"/>
                <w:b/>
                <w:bCs/>
                <w:color w:val="000000"/>
                <w:kern w:val="0"/>
                <w:sz w:val="21"/>
                <w:szCs w:val="21"/>
                <w:lang w:val="en"/>
              </w:rPr>
              <w:t>Efficacy Analysis:</w:t>
            </w:r>
          </w:p>
          <w:p w14:paraId="14AE0CE4" w14:textId="77777777" w:rsidR="007B694B" w:rsidRDefault="00FA3D63">
            <w:pPr>
              <w:adjustRightInd w:val="0"/>
              <w:snapToGrid w:val="0"/>
              <w:spacing w:before="120" w:afterLines="50" w:after="163" w:line="312" w:lineRule="auto"/>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 xml:space="preserve">The estimated target analysis will be conducted based on the target population (FAS), while the additional analysis will be performed based on the PPS population. The following efficacy </w:t>
            </w:r>
            <w:r>
              <w:rPr>
                <w:rFonts w:eastAsiaTheme="minorEastAsia" w:hint="eastAsia"/>
                <w:color w:val="000000"/>
                <w:kern w:val="0"/>
                <w:sz w:val="21"/>
                <w:szCs w:val="21"/>
                <w:lang w:val="en"/>
              </w:rPr>
              <w:t>parameters</w:t>
            </w:r>
            <w:r>
              <w:rPr>
                <w:rFonts w:eastAsiaTheme="minorEastAsia"/>
                <w:color w:val="000000"/>
                <w:kern w:val="0"/>
                <w:sz w:val="21"/>
                <w:szCs w:val="21"/>
                <w:lang w:val="en"/>
              </w:rPr>
              <w:t xml:space="preserve"> are evaluated:</w:t>
            </w:r>
          </w:p>
          <w:p w14:paraId="74314E9B" w14:textId="77777777" w:rsidR="007B694B" w:rsidRDefault="00FA3D63">
            <w:pPr>
              <w:adjustRightInd w:val="0"/>
              <w:snapToGrid w:val="0"/>
              <w:spacing w:before="120" w:afterLines="50" w:after="163" w:line="312" w:lineRule="auto"/>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Overall response rate (ORR): the number and percentage of (CR + PR) will be calculated, and 95% confidence interval of ORR will be calculated based on binomial distribution.</w:t>
            </w:r>
          </w:p>
          <w:p w14:paraId="22A190F6" w14:textId="77777777" w:rsidR="007B694B" w:rsidRDefault="00FA3D63">
            <w:pPr>
              <w:adjustRightInd w:val="0"/>
              <w:snapToGrid w:val="0"/>
              <w:spacing w:before="120" w:afterLines="50" w:after="163" w:line="312" w:lineRule="auto"/>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For time to response (TTR), duration of response (DOR), progression-free survival (PFS), and overall survival (OS), the median survival times, Q1 and Q3, and their 95% confidence intervals will be estimated using the Kaplan-Meier method. Additionally, the 1-year and 2-year progression-free rates, survival rates, and their corresponding 95% confidence intervals will be estimated.</w:t>
            </w:r>
          </w:p>
          <w:p w14:paraId="2B430290" w14:textId="77777777" w:rsidR="007B694B" w:rsidRDefault="00FA3D63">
            <w:pPr>
              <w:adjustRightInd w:val="0"/>
              <w:snapToGrid w:val="0"/>
              <w:spacing w:before="120" w:afterLines="50" w:after="163" w:line="312" w:lineRule="auto"/>
              <w:ind w:left="79" w:right="79" w:firstLineChars="0" w:firstLine="0"/>
              <w:jc w:val="left"/>
              <w:rPr>
                <w:rFonts w:eastAsiaTheme="minorEastAsia"/>
                <w:b/>
                <w:bCs/>
                <w:color w:val="000000"/>
                <w:kern w:val="0"/>
                <w:sz w:val="21"/>
                <w:szCs w:val="21"/>
              </w:rPr>
            </w:pPr>
            <w:r>
              <w:rPr>
                <w:rFonts w:eastAsiaTheme="minorEastAsia"/>
                <w:b/>
                <w:bCs/>
                <w:color w:val="000000"/>
                <w:kern w:val="0"/>
                <w:sz w:val="21"/>
                <w:szCs w:val="21"/>
                <w:lang w:val="en"/>
              </w:rPr>
              <w:t>Safety Analysis:</w:t>
            </w:r>
          </w:p>
          <w:p w14:paraId="44C615F2" w14:textId="77777777" w:rsidR="007B694B" w:rsidRDefault="00FA3D63">
            <w:pPr>
              <w:adjustRightInd w:val="0"/>
              <w:snapToGrid w:val="0"/>
              <w:spacing w:before="120" w:afterLines="50" w:after="163" w:line="312" w:lineRule="auto"/>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The safety analysis population included all subjects who have received at least one dose of LP-168.</w:t>
            </w:r>
          </w:p>
          <w:p w14:paraId="7E44B143" w14:textId="77777777" w:rsidR="007B694B" w:rsidRDefault="00FA3D63">
            <w:pPr>
              <w:adjustRightInd w:val="0"/>
              <w:snapToGrid w:val="0"/>
              <w:spacing w:before="120" w:afterLines="50" w:after="163" w:line="312" w:lineRule="auto"/>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 xml:space="preserve">For physical examination, 12-lead ECG, laboratory test indicators (hematology, urinalysis, blood biochemistry, coagulation function, etc.), all completed test items and descriptive statistics will be listed in a cross-tabulation format (as judged by the clinician) before and after treatment. A list of abnormal findings from ECGs, physical examinations, and laboratory tests at each time point will also be provided. Vital signs (blood pressure, temperature, </w:t>
            </w:r>
            <w:r>
              <w:rPr>
                <w:rFonts w:eastAsiaTheme="minorEastAsia" w:hint="eastAsia"/>
                <w:color w:val="000000"/>
                <w:kern w:val="0"/>
                <w:sz w:val="21"/>
                <w:szCs w:val="21"/>
                <w:lang w:val="en"/>
              </w:rPr>
              <w:t>pulse</w:t>
            </w:r>
            <w:r>
              <w:rPr>
                <w:rFonts w:eastAsiaTheme="minorEastAsia"/>
                <w:color w:val="000000"/>
                <w:kern w:val="0"/>
                <w:sz w:val="21"/>
                <w:szCs w:val="21"/>
                <w:lang w:val="en"/>
              </w:rPr>
              <w:t>, respiration, etc.) will be described, including the values at each time point and their changes relative to baseline.</w:t>
            </w:r>
          </w:p>
          <w:p w14:paraId="2C515B11" w14:textId="77777777" w:rsidR="007B694B" w:rsidRDefault="00FA3D63">
            <w:pPr>
              <w:adjustRightInd w:val="0"/>
              <w:snapToGrid w:val="0"/>
              <w:spacing w:before="120" w:afterLines="50" w:after="163" w:line="312" w:lineRule="auto"/>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t xml:space="preserve">Adverse events, investigational drug-related adverse events, serious adverse events, and events leading to discontinuation will be summarized by the number of subjects and incidence rates. According to the CTCAE 5.0 standard levels, the incidence rates of all adverse events and adverse events related to investigational drugs will be summarized, and </w:t>
            </w:r>
            <w:bookmarkStart w:id="74" w:name="OLE_LINK26"/>
            <w:r>
              <w:rPr>
                <w:rFonts w:eastAsiaTheme="minorEastAsia"/>
                <w:color w:val="000000"/>
                <w:kern w:val="0"/>
                <w:sz w:val="21"/>
                <w:szCs w:val="21"/>
                <w:lang w:val="en"/>
              </w:rPr>
              <w:t>the incidence rates of adverse events grades 3</w:t>
            </w:r>
            <w:bookmarkEnd w:id="74"/>
            <w:r>
              <w:rPr>
                <w:rFonts w:eastAsiaTheme="minorEastAsia"/>
                <w:color w:val="000000"/>
                <w:kern w:val="0"/>
                <w:sz w:val="21"/>
                <w:szCs w:val="21"/>
                <w:lang w:val="en"/>
              </w:rPr>
              <w:t xml:space="preserve"> </w:t>
            </w:r>
            <w:r>
              <w:rPr>
                <w:rFonts w:eastAsiaTheme="minorEastAsia" w:hint="eastAsia"/>
                <w:color w:val="000000"/>
                <w:kern w:val="0"/>
                <w:sz w:val="21"/>
                <w:szCs w:val="21"/>
                <w:lang w:val="en"/>
              </w:rPr>
              <w:t xml:space="preserve">or higher </w:t>
            </w:r>
            <w:r>
              <w:rPr>
                <w:rFonts w:eastAsiaTheme="minorEastAsia"/>
                <w:color w:val="000000"/>
                <w:kern w:val="0"/>
                <w:sz w:val="21"/>
                <w:szCs w:val="21"/>
                <w:lang w:val="en"/>
              </w:rPr>
              <w:t>related to investigational drugs will be highlighted. The types of adverse events and their relationship to the investigational drug will be described in a listing. A summary of all adverse events, investigational drug-related adverse events, adverse events leading to discontinuation, and serious adverse events will be provided.</w:t>
            </w:r>
          </w:p>
          <w:p w14:paraId="481F5B3D" w14:textId="77777777" w:rsidR="007B694B" w:rsidRDefault="00FA3D63">
            <w:pPr>
              <w:adjustRightInd w:val="0"/>
              <w:snapToGrid w:val="0"/>
              <w:spacing w:before="120" w:afterLines="50" w:after="163" w:line="312" w:lineRule="auto"/>
              <w:ind w:left="79" w:right="79" w:firstLineChars="0" w:firstLine="0"/>
              <w:jc w:val="left"/>
              <w:rPr>
                <w:rFonts w:eastAsiaTheme="minorEastAsia"/>
                <w:b/>
                <w:bCs/>
                <w:color w:val="000000"/>
                <w:kern w:val="0"/>
                <w:sz w:val="21"/>
                <w:szCs w:val="21"/>
              </w:rPr>
            </w:pPr>
            <w:r>
              <w:rPr>
                <w:rFonts w:eastAsiaTheme="minorEastAsia"/>
                <w:b/>
                <w:bCs/>
                <w:color w:val="000000"/>
                <w:kern w:val="0"/>
                <w:sz w:val="21"/>
                <w:szCs w:val="21"/>
                <w:lang w:val="en"/>
              </w:rPr>
              <w:t>Quality of Life Score:</w:t>
            </w:r>
          </w:p>
          <w:p w14:paraId="75FC189C" w14:textId="77777777" w:rsidR="007B694B" w:rsidRDefault="00FA3D63">
            <w:pPr>
              <w:adjustRightInd w:val="0"/>
              <w:snapToGrid w:val="0"/>
              <w:spacing w:before="120" w:afterLines="50" w:after="163" w:line="312" w:lineRule="auto"/>
              <w:ind w:left="79" w:right="79" w:firstLineChars="0" w:firstLine="0"/>
              <w:rPr>
                <w:rFonts w:eastAsiaTheme="minorHAnsi"/>
                <w:sz w:val="21"/>
                <w:szCs w:val="21"/>
              </w:rPr>
            </w:pPr>
            <w:r>
              <w:rPr>
                <w:rFonts w:eastAsiaTheme="minorEastAsia"/>
                <w:color w:val="000000"/>
                <w:kern w:val="0"/>
                <w:sz w:val="21"/>
                <w:szCs w:val="21"/>
                <w:lang w:val="en"/>
              </w:rPr>
              <w:t>The scores for each item of the EORTC QLQ-C30 at each time point and their changes from baseline will be summarized. Descriptive statistics will include the number of non-missing cases, mean, standard deviation, median, and range.</w:t>
            </w:r>
          </w:p>
          <w:p w14:paraId="634916A0" w14:textId="77777777" w:rsidR="007B694B" w:rsidRDefault="00FA3D63">
            <w:pPr>
              <w:adjustRightInd w:val="0"/>
              <w:snapToGrid w:val="0"/>
              <w:spacing w:before="120" w:afterLines="50" w:after="163" w:line="312" w:lineRule="auto"/>
              <w:ind w:left="79" w:right="79" w:firstLineChars="0" w:firstLine="0"/>
              <w:jc w:val="left"/>
              <w:rPr>
                <w:rFonts w:eastAsiaTheme="minorEastAsia"/>
                <w:b/>
                <w:bCs/>
                <w:color w:val="000000"/>
                <w:kern w:val="0"/>
                <w:sz w:val="21"/>
                <w:szCs w:val="21"/>
              </w:rPr>
            </w:pPr>
            <w:r>
              <w:rPr>
                <w:rFonts w:eastAsiaTheme="minorEastAsia"/>
                <w:b/>
                <w:bCs/>
                <w:color w:val="000000"/>
                <w:kern w:val="0"/>
                <w:sz w:val="21"/>
                <w:szCs w:val="21"/>
                <w:lang w:val="en"/>
              </w:rPr>
              <w:t>Pharmacokinetic Studies:</w:t>
            </w:r>
          </w:p>
          <w:p w14:paraId="05F5DF01" w14:textId="77777777" w:rsidR="007B694B" w:rsidRDefault="00FA3D63">
            <w:pPr>
              <w:spacing w:before="31" w:line="400" w:lineRule="exact"/>
              <w:ind w:left="79" w:right="79" w:firstLineChars="0" w:firstLine="0"/>
              <w:jc w:val="left"/>
              <w:rPr>
                <w:rFonts w:eastAsiaTheme="minorEastAsia"/>
                <w:bCs/>
                <w:color w:val="000000"/>
                <w:spacing w:val="4"/>
                <w:kern w:val="0"/>
                <w:sz w:val="21"/>
                <w:szCs w:val="21"/>
              </w:rPr>
            </w:pPr>
            <w:r>
              <w:rPr>
                <w:rFonts w:eastAsiaTheme="minorEastAsia"/>
                <w:color w:val="000000"/>
                <w:kern w:val="0"/>
                <w:sz w:val="21"/>
                <w:szCs w:val="21"/>
                <w:lang w:val="en"/>
              </w:rPr>
              <w:lastRenderedPageBreak/>
              <w:t xml:space="preserve">The drug concentration-time data of each subject will be summarized, and concentration-time curves will be plotted for </w:t>
            </w:r>
            <w:r>
              <w:rPr>
                <w:rFonts w:eastAsiaTheme="minorEastAsia" w:hint="eastAsia"/>
                <w:color w:val="000000"/>
                <w:kern w:val="0"/>
                <w:sz w:val="21"/>
                <w:szCs w:val="21"/>
                <w:lang w:val="en"/>
              </w:rPr>
              <w:t>intensive sampling</w:t>
            </w:r>
            <w:r>
              <w:rPr>
                <w:rFonts w:eastAsiaTheme="minorEastAsia"/>
                <w:color w:val="000000"/>
                <w:kern w:val="0"/>
                <w:sz w:val="21"/>
                <w:szCs w:val="21"/>
                <w:lang w:val="en"/>
              </w:rPr>
              <w:t xml:space="preserve"> data, along with mean plasma concentration-time curves. PK parameters are also calculated. If the data are applicable, a population PK analysis is planned to be conducted through dense and/or sparse sampling data to explore the population characteristics of exposure parameters and related influencing factors.</w:t>
            </w:r>
          </w:p>
        </w:tc>
      </w:tr>
      <w:tr w:rsidR="007B694B" w14:paraId="0A89F423" w14:textId="77777777">
        <w:trPr>
          <w:jc w:val="center"/>
        </w:trPr>
        <w:tc>
          <w:tcPr>
            <w:tcW w:w="8196" w:type="dxa"/>
            <w:gridSpan w:val="2"/>
            <w:tcBorders>
              <w:top w:val="single" w:sz="4" w:space="0" w:color="000000"/>
              <w:left w:val="single" w:sz="4" w:space="0" w:color="000000"/>
              <w:bottom w:val="single" w:sz="4" w:space="0" w:color="000000"/>
              <w:right w:val="single" w:sz="4" w:space="0" w:color="000000"/>
            </w:tcBorders>
          </w:tcPr>
          <w:p w14:paraId="6DFEBBC8" w14:textId="77777777" w:rsidR="007B694B" w:rsidRDefault="00FA3D63">
            <w:pPr>
              <w:spacing w:before="31" w:line="400" w:lineRule="exact"/>
              <w:ind w:left="79" w:right="79" w:firstLineChars="0" w:firstLine="0"/>
              <w:jc w:val="left"/>
              <w:rPr>
                <w:rFonts w:eastAsiaTheme="minorEastAsia"/>
                <w:b/>
                <w:bCs/>
                <w:color w:val="000000"/>
                <w:spacing w:val="4"/>
                <w:kern w:val="0"/>
                <w:sz w:val="21"/>
                <w:szCs w:val="21"/>
              </w:rPr>
            </w:pPr>
            <w:r>
              <w:rPr>
                <w:rFonts w:eastAsiaTheme="minorEastAsia"/>
                <w:b/>
                <w:bCs/>
                <w:color w:val="000000"/>
                <w:kern w:val="0"/>
                <w:sz w:val="21"/>
                <w:szCs w:val="21"/>
                <w:lang w:val="en"/>
              </w:rPr>
              <w:lastRenderedPageBreak/>
              <w:t>Study Protocol Amendment:</w:t>
            </w:r>
          </w:p>
          <w:p w14:paraId="6076D0B4" w14:textId="77777777" w:rsidR="007B694B" w:rsidRDefault="00FA3D63">
            <w:pPr>
              <w:spacing w:beforeLines="50" w:before="163" w:afterLines="50" w:after="163" w:line="312" w:lineRule="auto"/>
              <w:ind w:left="79" w:right="79" w:firstLineChars="0" w:firstLine="0"/>
              <w:rPr>
                <w:rFonts w:eastAsiaTheme="minorHAnsi"/>
                <w:sz w:val="21"/>
                <w:szCs w:val="21"/>
              </w:rPr>
            </w:pPr>
            <w:r>
              <w:rPr>
                <w:sz w:val="21"/>
                <w:szCs w:val="21"/>
                <w:lang w:val="en"/>
              </w:rPr>
              <w:t xml:space="preserve">The study protocol </w:t>
            </w:r>
            <w:r>
              <w:rPr>
                <w:rFonts w:hint="eastAsia"/>
                <w:sz w:val="21"/>
                <w:szCs w:val="21"/>
                <w:lang w:val="en"/>
              </w:rPr>
              <w:t>No. is</w:t>
            </w:r>
            <w:r>
              <w:rPr>
                <w:sz w:val="21"/>
                <w:szCs w:val="21"/>
                <w:lang w:val="en"/>
              </w:rPr>
              <w:t xml:space="preserve"> LP-168-CN201, version </w:t>
            </w:r>
            <w:r>
              <w:rPr>
                <w:rFonts w:hint="eastAsia"/>
                <w:sz w:val="21"/>
                <w:szCs w:val="21"/>
                <w:lang w:val="en"/>
              </w:rPr>
              <w:t xml:space="preserve">No. is </w:t>
            </w:r>
            <w:r>
              <w:rPr>
                <w:sz w:val="21"/>
                <w:szCs w:val="21"/>
                <w:lang w:val="en"/>
              </w:rPr>
              <w:t xml:space="preserve">1.1, version date </w:t>
            </w:r>
            <w:r>
              <w:rPr>
                <w:rFonts w:hint="eastAsia"/>
                <w:sz w:val="21"/>
                <w:szCs w:val="21"/>
                <w:lang w:val="en"/>
              </w:rPr>
              <w:t>is</w:t>
            </w:r>
            <w:r>
              <w:rPr>
                <w:sz w:val="21"/>
                <w:szCs w:val="21"/>
                <w:lang w:val="en"/>
              </w:rPr>
              <w:t xml:space="preserve"> October 10, 2023.</w:t>
            </w:r>
          </w:p>
          <w:p w14:paraId="49317CB4" w14:textId="77777777" w:rsidR="007B694B" w:rsidRDefault="00FA3D63">
            <w:pPr>
              <w:spacing w:before="31" w:line="400" w:lineRule="exact"/>
              <w:ind w:left="79" w:right="79" w:firstLineChars="0" w:firstLine="0"/>
              <w:jc w:val="left"/>
              <w:rPr>
                <w:rFonts w:eastAsiaTheme="minorEastAsia"/>
                <w:bCs/>
                <w:color w:val="000000"/>
                <w:spacing w:val="4"/>
                <w:kern w:val="0"/>
                <w:sz w:val="21"/>
                <w:szCs w:val="21"/>
              </w:rPr>
            </w:pPr>
            <w:r>
              <w:rPr>
                <w:sz w:val="21"/>
                <w:szCs w:val="21"/>
                <w:lang w:val="en"/>
              </w:rPr>
              <w:t>Necessary amendments to the protocol will be made based on the efficacy, safety, tolerability, human PK parameters, and the specific implementation of the study. All amendments to the study protocol must be approved by the sponsor, the investigator and the Ethics Committee at least before implementation.</w:t>
            </w:r>
          </w:p>
        </w:tc>
      </w:tr>
      <w:bookmarkEnd w:id="47"/>
    </w:tbl>
    <w:p w14:paraId="6967A805" w14:textId="77777777" w:rsidR="007B694B" w:rsidRDefault="007B694B">
      <w:pPr>
        <w:ind w:firstLineChars="0" w:firstLine="0"/>
        <w:rPr>
          <w:rFonts w:eastAsiaTheme="minorEastAsia"/>
          <w:b/>
          <w:bCs/>
          <w:szCs w:val="32"/>
        </w:rPr>
      </w:pPr>
    </w:p>
    <w:p w14:paraId="48A5C8B1" w14:textId="77777777" w:rsidR="007B694B" w:rsidRDefault="00FA3D63">
      <w:pPr>
        <w:ind w:firstLineChars="0" w:firstLine="0"/>
        <w:rPr>
          <w:rFonts w:eastAsiaTheme="minorEastAsia"/>
          <w:b/>
          <w:bCs/>
          <w:szCs w:val="32"/>
        </w:rPr>
        <w:sectPr w:rsidR="007B694B">
          <w:headerReference w:type="default" r:id="rId23"/>
          <w:pgSz w:w="11906" w:h="16838"/>
          <w:pgMar w:top="1440" w:right="1800" w:bottom="1440" w:left="1800" w:header="850" w:footer="850" w:gutter="0"/>
          <w:cols w:space="720"/>
          <w:docGrid w:type="lines" w:linePitch="326"/>
        </w:sectPr>
      </w:pPr>
      <w:r>
        <w:rPr>
          <w:rFonts w:eastAsiaTheme="minorEastAsia"/>
          <w:b/>
          <w:bCs/>
          <w:szCs w:val="32"/>
          <w:lang w:val="en"/>
        </w:rPr>
        <w:t xml:space="preserve">This study will be </w:t>
      </w:r>
      <w:r>
        <w:rPr>
          <w:rFonts w:eastAsiaTheme="minorEastAsia" w:hint="eastAsia"/>
          <w:b/>
          <w:bCs/>
          <w:szCs w:val="32"/>
          <w:lang w:val="en"/>
        </w:rPr>
        <w:t>carried out</w:t>
      </w:r>
      <w:r>
        <w:rPr>
          <w:rFonts w:eastAsiaTheme="minorEastAsia"/>
          <w:b/>
          <w:bCs/>
          <w:szCs w:val="32"/>
          <w:lang w:val="en"/>
        </w:rPr>
        <w:t xml:space="preserve"> in accordance with </w:t>
      </w:r>
      <w:r>
        <w:rPr>
          <w:rFonts w:eastAsiaTheme="minorEastAsia" w:hint="eastAsia"/>
          <w:b/>
          <w:bCs/>
          <w:szCs w:val="32"/>
          <w:lang w:val="en"/>
        </w:rPr>
        <w:t>the current</w:t>
      </w:r>
      <w:r>
        <w:rPr>
          <w:rFonts w:eastAsiaTheme="minorEastAsia"/>
          <w:b/>
          <w:bCs/>
          <w:szCs w:val="32"/>
          <w:lang w:val="en"/>
        </w:rPr>
        <w:t xml:space="preserve"> </w:t>
      </w:r>
      <w:r>
        <w:rPr>
          <w:rFonts w:eastAsiaTheme="minorEastAsia" w:hint="eastAsia"/>
          <w:b/>
          <w:bCs/>
          <w:szCs w:val="32"/>
          <w:lang w:val="en"/>
        </w:rPr>
        <w:t xml:space="preserve">standard of </w:t>
      </w:r>
      <w:r>
        <w:rPr>
          <w:rFonts w:eastAsiaTheme="minorEastAsia"/>
          <w:b/>
          <w:bCs/>
          <w:szCs w:val="32"/>
          <w:lang w:val="en"/>
        </w:rPr>
        <w:t xml:space="preserve">Good Clinical Practice (GCP) </w:t>
      </w:r>
      <w:bookmarkEnd w:id="46"/>
    </w:p>
    <w:p w14:paraId="1B111854" w14:textId="77777777" w:rsidR="007B694B" w:rsidRDefault="00FA3D63">
      <w:pPr>
        <w:pStyle w:val="1"/>
        <w:spacing w:before="0" w:after="0" w:line="360" w:lineRule="auto"/>
        <w:ind w:firstLine="482"/>
        <w:jc w:val="center"/>
        <w:rPr>
          <w:rFonts w:eastAsiaTheme="minorEastAsia"/>
          <w:sz w:val="24"/>
        </w:rPr>
      </w:pPr>
      <w:bookmarkStart w:id="75" w:name="_Toc166778491"/>
      <w:bookmarkStart w:id="76" w:name="_Toc9445"/>
      <w:bookmarkStart w:id="77" w:name="_Toc12834"/>
      <w:bookmarkStart w:id="78" w:name="_Toc11458"/>
      <w:bookmarkStart w:id="79" w:name="_Toc13135130"/>
      <w:bookmarkStart w:id="80" w:name="_Toc32172"/>
      <w:bookmarkStart w:id="81" w:name="_Toc883"/>
      <w:bookmarkStart w:id="82" w:name="_Toc502302232"/>
      <w:bookmarkStart w:id="83" w:name="_Toc27037"/>
      <w:bookmarkStart w:id="84" w:name="_Toc8344"/>
      <w:bookmarkStart w:id="85" w:name="_Toc1951"/>
      <w:bookmarkStart w:id="86" w:name="_Toc15702"/>
      <w:bookmarkStart w:id="87" w:name="_Toc8387"/>
      <w:bookmarkStart w:id="88" w:name="_Toc29249"/>
      <w:bookmarkStart w:id="89" w:name="_Toc30515"/>
      <w:bookmarkStart w:id="90" w:name="_Toc6529"/>
      <w:bookmarkStart w:id="91" w:name="_Toc25757"/>
      <w:bookmarkStart w:id="92" w:name="_Toc20468"/>
      <w:bookmarkStart w:id="93" w:name="_Toc24456"/>
      <w:r>
        <w:rPr>
          <w:rFonts w:eastAsiaTheme="minorEastAsia"/>
          <w:bCs/>
          <w:sz w:val="24"/>
          <w:lang w:val="en"/>
        </w:rPr>
        <w:lastRenderedPageBreak/>
        <w:t>Study Flow Chart</w:t>
      </w:r>
      <w:bookmarkEnd w:id="75"/>
      <w:bookmarkEnd w:id="76"/>
    </w:p>
    <w:tbl>
      <w:tblPr>
        <w:tblStyle w:val="TableNormal3"/>
        <w:tblW w:w="15507"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05"/>
        <w:gridCol w:w="851"/>
        <w:gridCol w:w="567"/>
        <w:gridCol w:w="708"/>
        <w:gridCol w:w="709"/>
        <w:gridCol w:w="709"/>
        <w:gridCol w:w="709"/>
        <w:gridCol w:w="1417"/>
        <w:gridCol w:w="2410"/>
        <w:gridCol w:w="1275"/>
        <w:gridCol w:w="1418"/>
        <w:gridCol w:w="1134"/>
        <w:gridCol w:w="1195"/>
      </w:tblGrid>
      <w:tr w:rsidR="007B694B" w14:paraId="0C315403" w14:textId="77777777">
        <w:trPr>
          <w:trHeight w:val="497"/>
          <w:tblHeader/>
          <w:jc w:val="center"/>
        </w:trPr>
        <w:tc>
          <w:tcPr>
            <w:tcW w:w="2405" w:type="dxa"/>
            <w:tcBorders>
              <w:bottom w:val="single" w:sz="4" w:space="0" w:color="000000"/>
            </w:tcBorders>
            <w:vAlign w:val="center"/>
          </w:tcPr>
          <w:p w14:paraId="79DF02D0" w14:textId="77777777" w:rsidR="007B694B" w:rsidRDefault="00FA3D63">
            <w:pPr>
              <w:adjustRightInd w:val="0"/>
              <w:spacing w:before="100" w:beforeAutospacing="1" w:after="100" w:afterAutospacing="1"/>
              <w:ind w:firstLineChars="0" w:firstLine="0"/>
              <w:contextualSpacing/>
              <w:jc w:val="center"/>
              <w:rPr>
                <w:b/>
                <w:bCs/>
                <w:kern w:val="0"/>
                <w:sz w:val="18"/>
                <w:szCs w:val="18"/>
              </w:rPr>
            </w:pPr>
            <w:bookmarkStart w:id="94" w:name="_Hlk49266744"/>
            <w:r>
              <w:rPr>
                <w:b/>
                <w:bCs/>
                <w:kern w:val="0"/>
                <w:sz w:val="18"/>
                <w:szCs w:val="18"/>
                <w:lang w:val="en"/>
              </w:rPr>
              <w:t>Study Procedure</w:t>
            </w:r>
          </w:p>
        </w:tc>
        <w:tc>
          <w:tcPr>
            <w:tcW w:w="1418" w:type="dxa"/>
            <w:gridSpan w:val="2"/>
            <w:tcBorders>
              <w:bottom w:val="single" w:sz="4" w:space="0" w:color="000000"/>
            </w:tcBorders>
            <w:vAlign w:val="center"/>
          </w:tcPr>
          <w:p w14:paraId="7B7BDD85" w14:textId="77777777" w:rsidR="007B694B" w:rsidRDefault="00FA3D63">
            <w:pPr>
              <w:adjustRightInd w:val="0"/>
              <w:spacing w:before="100" w:beforeAutospacing="1" w:after="100" w:afterAutospacing="1"/>
              <w:ind w:firstLineChars="0" w:firstLine="0"/>
              <w:contextualSpacing/>
              <w:jc w:val="center"/>
              <w:rPr>
                <w:b/>
                <w:bCs/>
                <w:kern w:val="0"/>
                <w:sz w:val="18"/>
                <w:szCs w:val="18"/>
              </w:rPr>
            </w:pPr>
            <w:r>
              <w:rPr>
                <w:b/>
                <w:bCs/>
                <w:kern w:val="0"/>
                <w:sz w:val="18"/>
                <w:szCs w:val="18"/>
                <w:lang w:val="en"/>
              </w:rPr>
              <w:t xml:space="preserve">Screening Phase </w:t>
            </w:r>
            <w:r>
              <w:rPr>
                <w:b/>
                <w:bCs/>
                <w:kern w:val="0"/>
                <w:sz w:val="18"/>
                <w:szCs w:val="18"/>
                <w:vertAlign w:val="superscript"/>
                <w:lang w:val="en"/>
              </w:rPr>
              <w:t>a</w:t>
            </w:r>
          </w:p>
        </w:tc>
        <w:tc>
          <w:tcPr>
            <w:tcW w:w="2835" w:type="dxa"/>
            <w:gridSpan w:val="4"/>
            <w:tcBorders>
              <w:bottom w:val="single" w:sz="4" w:space="0" w:color="000000"/>
            </w:tcBorders>
            <w:vAlign w:val="center"/>
          </w:tcPr>
          <w:p w14:paraId="59EE302D" w14:textId="77777777" w:rsidR="007B694B" w:rsidRDefault="00FA3D63">
            <w:pPr>
              <w:adjustRightInd w:val="0"/>
              <w:spacing w:before="100" w:beforeAutospacing="1" w:after="100" w:afterAutospacing="1"/>
              <w:ind w:firstLineChars="0" w:firstLine="0"/>
              <w:contextualSpacing/>
              <w:jc w:val="center"/>
              <w:rPr>
                <w:b/>
                <w:bCs/>
                <w:kern w:val="0"/>
                <w:sz w:val="18"/>
                <w:szCs w:val="18"/>
              </w:rPr>
            </w:pPr>
            <w:r>
              <w:rPr>
                <w:b/>
                <w:bCs/>
                <w:kern w:val="0"/>
                <w:sz w:val="18"/>
                <w:szCs w:val="18"/>
                <w:lang w:val="en"/>
              </w:rPr>
              <w:t>Cycle 1</w:t>
            </w:r>
          </w:p>
        </w:tc>
        <w:tc>
          <w:tcPr>
            <w:tcW w:w="1417" w:type="dxa"/>
            <w:tcBorders>
              <w:bottom w:val="single" w:sz="4" w:space="0" w:color="000000"/>
            </w:tcBorders>
            <w:vAlign w:val="center"/>
          </w:tcPr>
          <w:p w14:paraId="21BB07BD" w14:textId="77777777" w:rsidR="007B694B" w:rsidRDefault="00FA3D63">
            <w:pPr>
              <w:adjustRightInd w:val="0"/>
              <w:spacing w:before="100" w:beforeAutospacing="1" w:after="100" w:afterAutospacing="1"/>
              <w:ind w:firstLineChars="0" w:firstLine="0"/>
              <w:contextualSpacing/>
              <w:jc w:val="center"/>
              <w:rPr>
                <w:b/>
                <w:bCs/>
                <w:kern w:val="0"/>
                <w:sz w:val="18"/>
                <w:szCs w:val="18"/>
              </w:rPr>
            </w:pPr>
            <w:r>
              <w:rPr>
                <w:b/>
                <w:bCs/>
                <w:kern w:val="0"/>
                <w:sz w:val="18"/>
                <w:szCs w:val="18"/>
                <w:lang w:val="en"/>
              </w:rPr>
              <w:t>Cycle 2-8</w:t>
            </w:r>
          </w:p>
        </w:tc>
        <w:tc>
          <w:tcPr>
            <w:tcW w:w="2410" w:type="dxa"/>
            <w:tcBorders>
              <w:bottom w:val="single" w:sz="4" w:space="0" w:color="000000"/>
            </w:tcBorders>
          </w:tcPr>
          <w:p w14:paraId="1F24ABE3" w14:textId="77777777" w:rsidR="007B694B" w:rsidRDefault="00FA3D63">
            <w:pPr>
              <w:adjustRightInd w:val="0"/>
              <w:spacing w:before="100" w:beforeAutospacing="1" w:after="100" w:afterAutospacing="1"/>
              <w:ind w:firstLineChars="0" w:firstLine="0"/>
              <w:contextualSpacing/>
              <w:jc w:val="center"/>
              <w:rPr>
                <w:b/>
                <w:bCs/>
                <w:kern w:val="0"/>
                <w:sz w:val="18"/>
                <w:szCs w:val="18"/>
              </w:rPr>
            </w:pPr>
            <w:r>
              <w:rPr>
                <w:b/>
                <w:bCs/>
                <w:kern w:val="0"/>
                <w:sz w:val="18"/>
                <w:szCs w:val="18"/>
                <w:lang w:val="en"/>
              </w:rPr>
              <w:t>Every 3 cycles after Cycle 8</w:t>
            </w:r>
          </w:p>
        </w:tc>
        <w:tc>
          <w:tcPr>
            <w:tcW w:w="1275" w:type="dxa"/>
            <w:tcBorders>
              <w:bottom w:val="single" w:sz="4" w:space="0" w:color="000000"/>
            </w:tcBorders>
            <w:vAlign w:val="center"/>
          </w:tcPr>
          <w:p w14:paraId="5CE2EF37" w14:textId="77777777" w:rsidR="007B694B" w:rsidRDefault="00FA3D63">
            <w:pPr>
              <w:adjustRightInd w:val="0"/>
              <w:spacing w:before="100" w:beforeAutospacing="1" w:after="100" w:afterAutospacing="1"/>
              <w:ind w:firstLineChars="0" w:firstLine="0"/>
              <w:contextualSpacing/>
              <w:jc w:val="center"/>
              <w:rPr>
                <w:b/>
                <w:bCs/>
                <w:kern w:val="0"/>
                <w:sz w:val="18"/>
                <w:szCs w:val="18"/>
              </w:rPr>
            </w:pPr>
            <w:r>
              <w:rPr>
                <w:rFonts w:hint="eastAsia"/>
                <w:b/>
                <w:bCs/>
                <w:kern w:val="0"/>
                <w:sz w:val="18"/>
                <w:szCs w:val="18"/>
                <w:lang w:val="en"/>
              </w:rPr>
              <w:t>End of Treatment</w:t>
            </w:r>
            <w:r>
              <w:rPr>
                <w:b/>
                <w:bCs/>
                <w:kern w:val="0"/>
                <w:sz w:val="18"/>
                <w:szCs w:val="18"/>
                <w:lang w:val="en"/>
              </w:rPr>
              <w:t xml:space="preserve"> Visit </w:t>
            </w:r>
            <w:r>
              <w:rPr>
                <w:b/>
                <w:bCs/>
                <w:kern w:val="0"/>
                <w:sz w:val="18"/>
                <w:szCs w:val="18"/>
                <w:vertAlign w:val="superscript"/>
                <w:lang w:val="en"/>
              </w:rPr>
              <w:t>aa</w:t>
            </w:r>
          </w:p>
        </w:tc>
        <w:tc>
          <w:tcPr>
            <w:tcW w:w="1418" w:type="dxa"/>
            <w:tcBorders>
              <w:bottom w:val="single" w:sz="4" w:space="0" w:color="000000"/>
            </w:tcBorders>
            <w:vAlign w:val="center"/>
          </w:tcPr>
          <w:p w14:paraId="09000353" w14:textId="77777777" w:rsidR="007B694B" w:rsidRDefault="00FA3D63">
            <w:pPr>
              <w:adjustRightInd w:val="0"/>
              <w:spacing w:before="100" w:beforeAutospacing="1" w:after="100" w:afterAutospacing="1"/>
              <w:ind w:firstLineChars="0" w:firstLine="0"/>
              <w:contextualSpacing/>
              <w:jc w:val="center"/>
              <w:rPr>
                <w:b/>
                <w:bCs/>
                <w:kern w:val="0"/>
                <w:sz w:val="18"/>
                <w:szCs w:val="18"/>
              </w:rPr>
            </w:pPr>
            <w:r>
              <w:rPr>
                <w:b/>
                <w:bCs/>
                <w:kern w:val="0"/>
                <w:sz w:val="18"/>
                <w:szCs w:val="18"/>
                <w:lang w:val="en"/>
              </w:rPr>
              <w:t xml:space="preserve">Safety Follow-up </w:t>
            </w:r>
            <w:r>
              <w:rPr>
                <w:b/>
                <w:bCs/>
                <w:kern w:val="0"/>
                <w:sz w:val="18"/>
                <w:szCs w:val="18"/>
                <w:vertAlign w:val="superscript"/>
                <w:lang w:val="en"/>
              </w:rPr>
              <w:t>bb</w:t>
            </w:r>
          </w:p>
        </w:tc>
        <w:tc>
          <w:tcPr>
            <w:tcW w:w="1134" w:type="dxa"/>
            <w:tcBorders>
              <w:bottom w:val="single" w:sz="4" w:space="0" w:color="000000"/>
            </w:tcBorders>
          </w:tcPr>
          <w:p w14:paraId="608C41AB" w14:textId="77777777" w:rsidR="007B694B" w:rsidRDefault="00FA3D63">
            <w:pPr>
              <w:adjustRightInd w:val="0"/>
              <w:spacing w:before="100" w:beforeAutospacing="1" w:after="100" w:afterAutospacing="1"/>
              <w:ind w:firstLineChars="0" w:firstLine="0"/>
              <w:contextualSpacing/>
              <w:jc w:val="center"/>
              <w:rPr>
                <w:b/>
                <w:bCs/>
                <w:kern w:val="0"/>
                <w:sz w:val="18"/>
                <w:szCs w:val="18"/>
              </w:rPr>
            </w:pPr>
            <w:r>
              <w:rPr>
                <w:b/>
                <w:bCs/>
                <w:kern w:val="0"/>
                <w:sz w:val="18"/>
                <w:szCs w:val="18"/>
                <w:lang w:val="en"/>
              </w:rPr>
              <w:t xml:space="preserve">Disease Follow-up </w:t>
            </w:r>
            <w:r>
              <w:rPr>
                <w:b/>
                <w:bCs/>
                <w:kern w:val="0"/>
                <w:sz w:val="18"/>
                <w:szCs w:val="18"/>
                <w:vertAlign w:val="superscript"/>
                <w:lang w:val="en"/>
              </w:rPr>
              <w:t>cc</w:t>
            </w:r>
          </w:p>
        </w:tc>
        <w:tc>
          <w:tcPr>
            <w:tcW w:w="1195" w:type="dxa"/>
            <w:tcBorders>
              <w:bottom w:val="single" w:sz="4" w:space="0" w:color="000000"/>
            </w:tcBorders>
            <w:vAlign w:val="center"/>
          </w:tcPr>
          <w:p w14:paraId="7FC03800" w14:textId="77777777" w:rsidR="007B694B" w:rsidRDefault="00FA3D63">
            <w:pPr>
              <w:adjustRightInd w:val="0"/>
              <w:spacing w:before="100" w:beforeAutospacing="1" w:after="100" w:afterAutospacing="1"/>
              <w:ind w:firstLineChars="0" w:firstLine="0"/>
              <w:contextualSpacing/>
              <w:jc w:val="center"/>
              <w:rPr>
                <w:b/>
                <w:bCs/>
                <w:kern w:val="0"/>
                <w:sz w:val="18"/>
                <w:szCs w:val="18"/>
              </w:rPr>
            </w:pPr>
            <w:r>
              <w:rPr>
                <w:b/>
                <w:bCs/>
                <w:kern w:val="0"/>
                <w:sz w:val="18"/>
                <w:szCs w:val="18"/>
                <w:lang w:val="en"/>
              </w:rPr>
              <w:t xml:space="preserve">Survival Follow-up </w:t>
            </w:r>
            <w:r>
              <w:rPr>
                <w:b/>
                <w:bCs/>
                <w:kern w:val="0"/>
                <w:sz w:val="18"/>
                <w:szCs w:val="18"/>
                <w:vertAlign w:val="superscript"/>
                <w:lang w:val="en"/>
              </w:rPr>
              <w:t>dd</w:t>
            </w:r>
          </w:p>
        </w:tc>
      </w:tr>
      <w:tr w:rsidR="007B694B" w14:paraId="470A37C7" w14:textId="77777777">
        <w:trPr>
          <w:trHeight w:val="20"/>
          <w:tblHeader/>
          <w:jc w:val="center"/>
        </w:trPr>
        <w:tc>
          <w:tcPr>
            <w:tcW w:w="2405" w:type="dxa"/>
            <w:shd w:val="clear" w:color="auto" w:fill="D9D9D9" w:themeFill="background1" w:themeFillShade="D9"/>
            <w:vAlign w:val="center"/>
          </w:tcPr>
          <w:p w14:paraId="5B709BE1" w14:textId="77777777" w:rsidR="007B694B" w:rsidRDefault="00FA3D63">
            <w:pPr>
              <w:adjustRightInd w:val="0"/>
              <w:spacing w:before="100" w:beforeAutospacing="1" w:after="100" w:afterAutospacing="1" w:line="276" w:lineRule="auto"/>
              <w:ind w:firstLineChars="0" w:firstLine="0"/>
              <w:contextualSpacing/>
              <w:jc w:val="center"/>
              <w:rPr>
                <w:rFonts w:eastAsiaTheme="minorEastAsia"/>
                <w:b/>
                <w:bCs/>
                <w:kern w:val="0"/>
                <w:sz w:val="16"/>
                <w:szCs w:val="16"/>
              </w:rPr>
            </w:pPr>
            <w:r>
              <w:rPr>
                <w:rFonts w:eastAsiaTheme="minorEastAsia"/>
                <w:b/>
                <w:bCs/>
                <w:kern w:val="0"/>
                <w:sz w:val="16"/>
                <w:szCs w:val="16"/>
                <w:lang w:val="en"/>
              </w:rPr>
              <w:t>Time</w:t>
            </w:r>
          </w:p>
        </w:tc>
        <w:tc>
          <w:tcPr>
            <w:tcW w:w="851" w:type="dxa"/>
            <w:shd w:val="clear" w:color="auto" w:fill="D9D9D9" w:themeFill="background1" w:themeFillShade="D9"/>
            <w:vAlign w:val="center"/>
          </w:tcPr>
          <w:p w14:paraId="0A18E7B3" w14:textId="77777777" w:rsidR="007B694B" w:rsidRDefault="00FA3D63">
            <w:pPr>
              <w:adjustRightInd w:val="0"/>
              <w:spacing w:before="100" w:beforeAutospacing="1" w:after="100" w:afterAutospacing="1" w:line="276" w:lineRule="auto"/>
              <w:ind w:firstLineChars="0" w:firstLine="0"/>
              <w:contextualSpacing/>
              <w:jc w:val="center"/>
              <w:rPr>
                <w:rFonts w:eastAsiaTheme="minorEastAsia"/>
                <w:b/>
                <w:bCs/>
                <w:kern w:val="0"/>
                <w:sz w:val="16"/>
                <w:szCs w:val="16"/>
              </w:rPr>
            </w:pPr>
            <w:r>
              <w:rPr>
                <w:rFonts w:eastAsiaTheme="minorEastAsia"/>
                <w:b/>
                <w:bCs/>
                <w:kern w:val="0"/>
                <w:sz w:val="16"/>
                <w:szCs w:val="16"/>
                <w:lang w:val="en"/>
              </w:rPr>
              <w:t>D-28</w:t>
            </w:r>
            <w:r>
              <w:rPr>
                <w:rFonts w:eastAsiaTheme="minorEastAsia"/>
                <w:kern w:val="0"/>
                <w:sz w:val="16"/>
                <w:szCs w:val="16"/>
                <w:lang w:val="en"/>
              </w:rPr>
              <w:t>-</w:t>
            </w:r>
          </w:p>
        </w:tc>
        <w:tc>
          <w:tcPr>
            <w:tcW w:w="567" w:type="dxa"/>
            <w:shd w:val="clear" w:color="auto" w:fill="D9D9D9" w:themeFill="background1" w:themeFillShade="D9"/>
          </w:tcPr>
          <w:p w14:paraId="787D7326" w14:textId="77777777" w:rsidR="007B694B" w:rsidRDefault="00FA3D63">
            <w:pPr>
              <w:adjustRightInd w:val="0"/>
              <w:spacing w:before="100" w:beforeAutospacing="1" w:after="100" w:afterAutospacing="1" w:line="276" w:lineRule="auto"/>
              <w:ind w:firstLineChars="100" w:firstLine="161"/>
              <w:contextualSpacing/>
              <w:rPr>
                <w:rFonts w:eastAsiaTheme="minorEastAsia"/>
                <w:b/>
                <w:bCs/>
                <w:kern w:val="0"/>
                <w:sz w:val="16"/>
                <w:szCs w:val="16"/>
              </w:rPr>
            </w:pPr>
            <w:r>
              <w:rPr>
                <w:rFonts w:eastAsiaTheme="minorEastAsia"/>
                <w:b/>
                <w:bCs/>
                <w:kern w:val="0"/>
                <w:sz w:val="16"/>
                <w:szCs w:val="16"/>
                <w:lang w:val="en"/>
              </w:rPr>
              <w:t>D-1</w:t>
            </w:r>
          </w:p>
        </w:tc>
        <w:tc>
          <w:tcPr>
            <w:tcW w:w="708" w:type="dxa"/>
            <w:shd w:val="clear" w:color="auto" w:fill="D9D9D9" w:themeFill="background1" w:themeFillShade="D9"/>
            <w:vAlign w:val="center"/>
          </w:tcPr>
          <w:p w14:paraId="7FB770B0" w14:textId="77777777" w:rsidR="007B694B" w:rsidRDefault="00FA3D63">
            <w:pPr>
              <w:adjustRightInd w:val="0"/>
              <w:spacing w:before="100" w:beforeAutospacing="1" w:after="100" w:afterAutospacing="1" w:line="276" w:lineRule="auto"/>
              <w:ind w:firstLineChars="0" w:firstLine="0"/>
              <w:contextualSpacing/>
              <w:jc w:val="center"/>
              <w:rPr>
                <w:rFonts w:eastAsiaTheme="minorEastAsia"/>
                <w:b/>
                <w:bCs/>
                <w:kern w:val="0"/>
                <w:sz w:val="16"/>
                <w:szCs w:val="16"/>
              </w:rPr>
            </w:pPr>
            <w:r>
              <w:rPr>
                <w:rFonts w:eastAsiaTheme="minorEastAsia"/>
                <w:b/>
                <w:bCs/>
                <w:kern w:val="0"/>
                <w:sz w:val="16"/>
                <w:szCs w:val="16"/>
                <w:lang w:val="en"/>
              </w:rPr>
              <w:t>D1</w:t>
            </w:r>
          </w:p>
        </w:tc>
        <w:tc>
          <w:tcPr>
            <w:tcW w:w="709" w:type="dxa"/>
            <w:shd w:val="clear" w:color="auto" w:fill="D9D9D9" w:themeFill="background1" w:themeFillShade="D9"/>
            <w:vAlign w:val="center"/>
          </w:tcPr>
          <w:p w14:paraId="3B6B01C1" w14:textId="77777777" w:rsidR="007B694B" w:rsidRDefault="00FA3D63">
            <w:pPr>
              <w:adjustRightInd w:val="0"/>
              <w:spacing w:before="100" w:beforeAutospacing="1" w:after="100" w:afterAutospacing="1" w:line="276" w:lineRule="auto"/>
              <w:ind w:firstLineChars="0" w:firstLine="0"/>
              <w:contextualSpacing/>
              <w:jc w:val="center"/>
              <w:rPr>
                <w:rFonts w:eastAsiaTheme="minorEastAsia"/>
                <w:b/>
                <w:bCs/>
                <w:kern w:val="0"/>
                <w:sz w:val="16"/>
                <w:szCs w:val="16"/>
              </w:rPr>
            </w:pPr>
            <w:r>
              <w:rPr>
                <w:rFonts w:eastAsiaTheme="minorEastAsia"/>
                <w:b/>
                <w:bCs/>
                <w:kern w:val="0"/>
                <w:sz w:val="16"/>
                <w:szCs w:val="16"/>
                <w:lang w:val="en"/>
              </w:rPr>
              <w:t xml:space="preserve">D8 </w:t>
            </w:r>
            <w:r>
              <w:rPr>
                <w:rFonts w:eastAsiaTheme="minorEastAsia"/>
                <w:b/>
                <w:bCs/>
                <w:kern w:val="0"/>
                <w:sz w:val="16"/>
                <w:szCs w:val="16"/>
                <w:u w:val="single"/>
                <w:lang w:val="en"/>
              </w:rPr>
              <w:t xml:space="preserve">+ </w:t>
            </w:r>
            <w:r>
              <w:rPr>
                <w:rFonts w:eastAsiaTheme="minorEastAsia"/>
                <w:b/>
                <w:bCs/>
                <w:kern w:val="0"/>
                <w:sz w:val="16"/>
                <w:szCs w:val="16"/>
                <w:lang w:val="en"/>
              </w:rPr>
              <w:t>1</w:t>
            </w:r>
          </w:p>
        </w:tc>
        <w:tc>
          <w:tcPr>
            <w:tcW w:w="709" w:type="dxa"/>
            <w:shd w:val="clear" w:color="auto" w:fill="D9D9D9" w:themeFill="background1" w:themeFillShade="D9"/>
            <w:vAlign w:val="center"/>
          </w:tcPr>
          <w:p w14:paraId="132F1FA9" w14:textId="77777777" w:rsidR="007B694B" w:rsidRDefault="00FA3D63">
            <w:pPr>
              <w:adjustRightInd w:val="0"/>
              <w:spacing w:before="100" w:beforeAutospacing="1" w:after="100" w:afterAutospacing="1" w:line="276" w:lineRule="auto"/>
              <w:ind w:firstLineChars="0" w:firstLine="0"/>
              <w:contextualSpacing/>
              <w:jc w:val="center"/>
              <w:rPr>
                <w:rFonts w:eastAsiaTheme="minorEastAsia"/>
                <w:b/>
                <w:bCs/>
                <w:kern w:val="0"/>
                <w:sz w:val="16"/>
                <w:szCs w:val="16"/>
              </w:rPr>
            </w:pPr>
            <w:r>
              <w:rPr>
                <w:rFonts w:eastAsiaTheme="minorEastAsia"/>
                <w:b/>
                <w:bCs/>
                <w:kern w:val="0"/>
                <w:sz w:val="16"/>
                <w:szCs w:val="16"/>
                <w:lang w:val="en"/>
              </w:rPr>
              <w:t xml:space="preserve">D15 </w:t>
            </w:r>
            <w:r>
              <w:rPr>
                <w:rFonts w:eastAsiaTheme="minorEastAsia"/>
                <w:b/>
                <w:bCs/>
                <w:kern w:val="0"/>
                <w:sz w:val="16"/>
                <w:szCs w:val="16"/>
                <w:u w:val="single"/>
                <w:lang w:val="en"/>
              </w:rPr>
              <w:t xml:space="preserve">+ </w:t>
            </w:r>
            <w:r>
              <w:rPr>
                <w:rFonts w:eastAsiaTheme="minorEastAsia"/>
                <w:b/>
                <w:bCs/>
                <w:kern w:val="0"/>
                <w:sz w:val="16"/>
                <w:szCs w:val="16"/>
                <w:lang w:val="en"/>
              </w:rPr>
              <w:t>1</w:t>
            </w:r>
          </w:p>
        </w:tc>
        <w:tc>
          <w:tcPr>
            <w:tcW w:w="709" w:type="dxa"/>
            <w:shd w:val="clear" w:color="auto" w:fill="D9D9D9" w:themeFill="background1" w:themeFillShade="D9"/>
          </w:tcPr>
          <w:p w14:paraId="11DE4202" w14:textId="77777777" w:rsidR="007B694B" w:rsidRDefault="00FA3D63">
            <w:pPr>
              <w:adjustRightInd w:val="0"/>
              <w:spacing w:before="100" w:beforeAutospacing="1" w:after="100" w:afterAutospacing="1" w:line="276" w:lineRule="auto"/>
              <w:ind w:firstLineChars="0" w:firstLine="0"/>
              <w:contextualSpacing/>
              <w:jc w:val="center"/>
              <w:rPr>
                <w:rFonts w:eastAsiaTheme="minorEastAsia"/>
                <w:b/>
                <w:bCs/>
                <w:kern w:val="0"/>
                <w:sz w:val="16"/>
                <w:szCs w:val="16"/>
              </w:rPr>
            </w:pPr>
            <w:r>
              <w:rPr>
                <w:rFonts w:eastAsiaTheme="minorEastAsia"/>
                <w:b/>
                <w:bCs/>
                <w:kern w:val="0"/>
                <w:sz w:val="16"/>
                <w:szCs w:val="16"/>
                <w:lang w:val="en"/>
              </w:rPr>
              <w:t xml:space="preserve">D28 </w:t>
            </w:r>
            <w:r>
              <w:rPr>
                <w:rFonts w:eastAsiaTheme="minorEastAsia"/>
                <w:b/>
                <w:bCs/>
                <w:kern w:val="0"/>
                <w:sz w:val="16"/>
                <w:szCs w:val="16"/>
                <w:u w:val="single"/>
                <w:lang w:val="en"/>
              </w:rPr>
              <w:t xml:space="preserve">+ </w:t>
            </w:r>
            <w:r>
              <w:rPr>
                <w:rFonts w:eastAsiaTheme="minorEastAsia"/>
                <w:b/>
                <w:bCs/>
                <w:kern w:val="0"/>
                <w:sz w:val="16"/>
                <w:szCs w:val="16"/>
                <w:lang w:val="en"/>
              </w:rPr>
              <w:t>1</w:t>
            </w:r>
          </w:p>
        </w:tc>
        <w:tc>
          <w:tcPr>
            <w:tcW w:w="1417" w:type="dxa"/>
            <w:shd w:val="clear" w:color="auto" w:fill="D9D9D9" w:themeFill="background1" w:themeFillShade="D9"/>
            <w:vAlign w:val="center"/>
          </w:tcPr>
          <w:p w14:paraId="1696EF44" w14:textId="77777777" w:rsidR="007B694B" w:rsidRDefault="00FA3D63">
            <w:pPr>
              <w:adjustRightInd w:val="0"/>
              <w:spacing w:before="100" w:beforeAutospacing="1" w:after="100" w:afterAutospacing="1" w:line="276" w:lineRule="auto"/>
              <w:ind w:firstLineChars="0" w:firstLine="0"/>
              <w:contextualSpacing/>
              <w:jc w:val="center"/>
              <w:rPr>
                <w:rFonts w:eastAsiaTheme="minorEastAsia"/>
                <w:b/>
                <w:bCs/>
                <w:kern w:val="0"/>
                <w:sz w:val="16"/>
                <w:szCs w:val="16"/>
              </w:rPr>
            </w:pPr>
            <w:r>
              <w:rPr>
                <w:rFonts w:eastAsiaTheme="minorEastAsia"/>
                <w:b/>
                <w:bCs/>
                <w:kern w:val="0"/>
                <w:sz w:val="16"/>
                <w:szCs w:val="16"/>
                <w:lang w:val="en"/>
              </w:rPr>
              <w:t xml:space="preserve">D28 </w:t>
            </w:r>
            <w:r>
              <w:rPr>
                <w:rFonts w:eastAsiaTheme="minorEastAsia"/>
                <w:b/>
                <w:bCs/>
                <w:kern w:val="0"/>
                <w:sz w:val="16"/>
                <w:szCs w:val="16"/>
                <w:u w:val="single"/>
                <w:lang w:val="en"/>
              </w:rPr>
              <w:t xml:space="preserve">+ </w:t>
            </w:r>
            <w:r>
              <w:rPr>
                <w:rFonts w:eastAsiaTheme="minorEastAsia"/>
                <w:b/>
                <w:bCs/>
                <w:kern w:val="0"/>
                <w:sz w:val="16"/>
                <w:szCs w:val="16"/>
                <w:lang w:val="en"/>
              </w:rPr>
              <w:t>3</w:t>
            </w:r>
          </w:p>
        </w:tc>
        <w:tc>
          <w:tcPr>
            <w:tcW w:w="2410" w:type="dxa"/>
            <w:shd w:val="clear" w:color="auto" w:fill="D9D9D9" w:themeFill="background1" w:themeFillShade="D9"/>
          </w:tcPr>
          <w:p w14:paraId="3765C172" w14:textId="77777777" w:rsidR="007B694B" w:rsidRDefault="00FA3D63">
            <w:pPr>
              <w:adjustRightInd w:val="0"/>
              <w:spacing w:before="100" w:beforeAutospacing="1" w:after="100" w:afterAutospacing="1" w:line="276" w:lineRule="auto"/>
              <w:ind w:firstLineChars="0" w:firstLine="0"/>
              <w:contextualSpacing/>
              <w:jc w:val="center"/>
              <w:rPr>
                <w:rFonts w:eastAsiaTheme="minorEastAsia"/>
                <w:b/>
                <w:bCs/>
                <w:sz w:val="16"/>
                <w:szCs w:val="16"/>
              </w:rPr>
            </w:pPr>
            <w:r>
              <w:rPr>
                <w:rFonts w:eastAsiaTheme="minorEastAsia"/>
                <w:b/>
                <w:bCs/>
                <w:kern w:val="0"/>
                <w:sz w:val="16"/>
                <w:szCs w:val="16"/>
                <w:lang w:val="en"/>
              </w:rPr>
              <w:t xml:space="preserve">D28 </w:t>
            </w:r>
            <w:r>
              <w:rPr>
                <w:rFonts w:eastAsiaTheme="minorEastAsia"/>
                <w:b/>
                <w:bCs/>
                <w:kern w:val="0"/>
                <w:sz w:val="16"/>
                <w:szCs w:val="16"/>
                <w:u w:val="single"/>
                <w:lang w:val="en"/>
              </w:rPr>
              <w:t xml:space="preserve">+ </w:t>
            </w:r>
            <w:r>
              <w:rPr>
                <w:rFonts w:eastAsiaTheme="minorEastAsia"/>
                <w:b/>
                <w:bCs/>
                <w:kern w:val="0"/>
                <w:sz w:val="16"/>
                <w:szCs w:val="16"/>
                <w:lang w:val="en"/>
              </w:rPr>
              <w:t>3</w:t>
            </w:r>
          </w:p>
        </w:tc>
        <w:tc>
          <w:tcPr>
            <w:tcW w:w="1275" w:type="dxa"/>
            <w:shd w:val="clear" w:color="auto" w:fill="D9D9D9" w:themeFill="background1" w:themeFillShade="D9"/>
            <w:vAlign w:val="center"/>
          </w:tcPr>
          <w:p w14:paraId="55BAFFAA" w14:textId="77777777" w:rsidR="007B694B" w:rsidRDefault="00FA3D63">
            <w:pPr>
              <w:adjustRightInd w:val="0"/>
              <w:spacing w:before="100" w:beforeAutospacing="1" w:after="100" w:afterAutospacing="1" w:line="276" w:lineRule="auto"/>
              <w:ind w:firstLineChars="0" w:firstLine="0"/>
              <w:contextualSpacing/>
              <w:jc w:val="center"/>
              <w:rPr>
                <w:rFonts w:eastAsiaTheme="minorEastAsia"/>
                <w:b/>
                <w:bCs/>
                <w:kern w:val="0"/>
                <w:sz w:val="16"/>
                <w:szCs w:val="16"/>
              </w:rPr>
            </w:pPr>
            <w:r>
              <w:rPr>
                <w:rFonts w:eastAsiaTheme="minorEastAsia"/>
                <w:b/>
                <w:bCs/>
                <w:sz w:val="16"/>
                <w:szCs w:val="16"/>
                <w:lang w:val="en"/>
              </w:rPr>
              <w:t>Within 7 Days after Last Administration</w:t>
            </w:r>
          </w:p>
        </w:tc>
        <w:tc>
          <w:tcPr>
            <w:tcW w:w="1418" w:type="dxa"/>
            <w:shd w:val="clear" w:color="auto" w:fill="D9D9D9" w:themeFill="background1" w:themeFillShade="D9"/>
            <w:vAlign w:val="center"/>
          </w:tcPr>
          <w:p w14:paraId="01EF0104" w14:textId="77777777" w:rsidR="007B694B" w:rsidRDefault="00FA3D63">
            <w:pPr>
              <w:adjustRightInd w:val="0"/>
              <w:spacing w:before="100" w:beforeAutospacing="1" w:after="100" w:afterAutospacing="1" w:line="276" w:lineRule="auto"/>
              <w:ind w:firstLineChars="0" w:firstLine="0"/>
              <w:contextualSpacing/>
              <w:jc w:val="center"/>
              <w:rPr>
                <w:rFonts w:eastAsiaTheme="minorEastAsia"/>
                <w:b/>
                <w:bCs/>
                <w:kern w:val="0"/>
                <w:sz w:val="16"/>
                <w:szCs w:val="16"/>
              </w:rPr>
            </w:pPr>
            <w:r>
              <w:rPr>
                <w:rFonts w:eastAsiaTheme="minorEastAsia"/>
                <w:b/>
                <w:bCs/>
                <w:sz w:val="16"/>
                <w:szCs w:val="16"/>
                <w:lang w:val="en"/>
              </w:rPr>
              <w:t>28 +7 Days after Last Administration</w:t>
            </w:r>
          </w:p>
        </w:tc>
        <w:tc>
          <w:tcPr>
            <w:tcW w:w="1134" w:type="dxa"/>
            <w:shd w:val="clear" w:color="auto" w:fill="D9D9D9" w:themeFill="background1" w:themeFillShade="D9"/>
          </w:tcPr>
          <w:p w14:paraId="4906AB47" w14:textId="77777777" w:rsidR="007B694B" w:rsidRDefault="00FA3D63">
            <w:pPr>
              <w:adjustRightInd w:val="0"/>
              <w:spacing w:before="100" w:beforeAutospacing="1" w:after="100" w:afterAutospacing="1" w:line="276" w:lineRule="auto"/>
              <w:ind w:firstLineChars="0" w:firstLine="0"/>
              <w:contextualSpacing/>
              <w:jc w:val="center"/>
              <w:rPr>
                <w:rFonts w:eastAsiaTheme="minorEastAsia"/>
                <w:b/>
                <w:bCs/>
                <w:kern w:val="0"/>
                <w:sz w:val="16"/>
                <w:szCs w:val="16"/>
              </w:rPr>
            </w:pPr>
            <w:r>
              <w:rPr>
                <w:rFonts w:eastAsiaTheme="minorEastAsia"/>
                <w:b/>
                <w:bCs/>
                <w:kern w:val="0"/>
                <w:sz w:val="16"/>
                <w:szCs w:val="16"/>
                <w:lang w:val="en"/>
              </w:rPr>
              <w:t>Every 12 Weeks ± 7 Days</w:t>
            </w:r>
          </w:p>
        </w:tc>
        <w:tc>
          <w:tcPr>
            <w:tcW w:w="1195" w:type="dxa"/>
            <w:shd w:val="clear" w:color="auto" w:fill="D9D9D9" w:themeFill="background1" w:themeFillShade="D9"/>
            <w:vAlign w:val="center"/>
          </w:tcPr>
          <w:p w14:paraId="1FE59ECF" w14:textId="77777777" w:rsidR="007B694B" w:rsidRDefault="00FA3D63">
            <w:pPr>
              <w:adjustRightInd w:val="0"/>
              <w:spacing w:before="100" w:beforeAutospacing="1" w:after="100" w:afterAutospacing="1" w:line="276" w:lineRule="auto"/>
              <w:ind w:firstLineChars="0" w:firstLine="0"/>
              <w:contextualSpacing/>
              <w:jc w:val="center"/>
              <w:rPr>
                <w:rFonts w:eastAsiaTheme="minorEastAsia"/>
                <w:b/>
                <w:bCs/>
                <w:kern w:val="0"/>
                <w:sz w:val="16"/>
                <w:szCs w:val="16"/>
              </w:rPr>
            </w:pPr>
            <w:r>
              <w:rPr>
                <w:rFonts w:eastAsiaTheme="minorEastAsia"/>
                <w:b/>
                <w:bCs/>
                <w:sz w:val="16"/>
                <w:szCs w:val="16"/>
                <w:lang w:val="en"/>
              </w:rPr>
              <w:t>Every 12 Weeks ± 7 Days</w:t>
            </w:r>
          </w:p>
        </w:tc>
      </w:tr>
      <w:tr w:rsidR="007B694B" w14:paraId="36930D2D" w14:textId="77777777">
        <w:trPr>
          <w:trHeight w:val="20"/>
          <w:jc w:val="center"/>
        </w:trPr>
        <w:tc>
          <w:tcPr>
            <w:tcW w:w="2405" w:type="dxa"/>
            <w:vAlign w:val="center"/>
          </w:tcPr>
          <w:p w14:paraId="6E0A9931"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Informed consent</w:t>
            </w:r>
          </w:p>
        </w:tc>
        <w:tc>
          <w:tcPr>
            <w:tcW w:w="851" w:type="dxa"/>
            <w:vAlign w:val="center"/>
          </w:tcPr>
          <w:p w14:paraId="27A3ED14"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56CAF0E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4288C98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14A8F4D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30C50AE2"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123F5DD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vAlign w:val="center"/>
          </w:tcPr>
          <w:p w14:paraId="23FFBD80"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2410" w:type="dxa"/>
          </w:tcPr>
          <w:p w14:paraId="25159A6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275" w:type="dxa"/>
            <w:vAlign w:val="center"/>
          </w:tcPr>
          <w:p w14:paraId="48D18FD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vAlign w:val="center"/>
          </w:tcPr>
          <w:p w14:paraId="2A8872A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4FA2CC4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3382A8D0"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16A85FAA" w14:textId="77777777">
        <w:trPr>
          <w:trHeight w:val="20"/>
          <w:jc w:val="center"/>
        </w:trPr>
        <w:tc>
          <w:tcPr>
            <w:tcW w:w="2405" w:type="dxa"/>
            <w:vAlign w:val="center"/>
          </w:tcPr>
          <w:p w14:paraId="426D5A7A"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sidRPr="001727E9">
              <w:rPr>
                <w:kern w:val="0"/>
                <w:sz w:val="18"/>
                <w:szCs w:val="18"/>
                <w:lang w:val="en"/>
              </w:rPr>
              <w:t>Confirm eligibility</w:t>
            </w:r>
          </w:p>
        </w:tc>
        <w:tc>
          <w:tcPr>
            <w:tcW w:w="851" w:type="dxa"/>
            <w:vAlign w:val="center"/>
          </w:tcPr>
          <w:p w14:paraId="7834E012"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1F850602"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8" w:type="dxa"/>
            <w:vAlign w:val="center"/>
          </w:tcPr>
          <w:p w14:paraId="4D442AC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4B29188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029E30BC"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09C0594B"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vAlign w:val="center"/>
          </w:tcPr>
          <w:p w14:paraId="332E402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2410" w:type="dxa"/>
          </w:tcPr>
          <w:p w14:paraId="1060FC72"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275" w:type="dxa"/>
            <w:vAlign w:val="center"/>
          </w:tcPr>
          <w:p w14:paraId="73C1608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vAlign w:val="center"/>
          </w:tcPr>
          <w:p w14:paraId="5CA17C6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3A2DD9E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0C0E2B86"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41A9E93F" w14:textId="77777777">
        <w:trPr>
          <w:trHeight w:val="20"/>
          <w:jc w:val="center"/>
        </w:trPr>
        <w:tc>
          <w:tcPr>
            <w:tcW w:w="2405" w:type="dxa"/>
            <w:vAlign w:val="center"/>
          </w:tcPr>
          <w:p w14:paraId="546AC822"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 xml:space="preserve">Demographics/medical history/ treatment history </w:t>
            </w:r>
            <w:r>
              <w:rPr>
                <w:kern w:val="0"/>
                <w:sz w:val="18"/>
                <w:szCs w:val="18"/>
                <w:vertAlign w:val="superscript"/>
                <w:lang w:val="en"/>
              </w:rPr>
              <w:t>b</w:t>
            </w:r>
          </w:p>
        </w:tc>
        <w:tc>
          <w:tcPr>
            <w:tcW w:w="851" w:type="dxa"/>
            <w:vAlign w:val="center"/>
          </w:tcPr>
          <w:p w14:paraId="1F8CB637"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74372B1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037D7D7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0042B27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19C56B9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45BCD94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vAlign w:val="center"/>
          </w:tcPr>
          <w:p w14:paraId="78E7FF5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2410" w:type="dxa"/>
          </w:tcPr>
          <w:p w14:paraId="773C9A4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275" w:type="dxa"/>
            <w:vAlign w:val="center"/>
          </w:tcPr>
          <w:p w14:paraId="6AF6990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vAlign w:val="center"/>
          </w:tcPr>
          <w:p w14:paraId="1159DDF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3FA6062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5F46FEC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3B5BB43B" w14:textId="77777777">
        <w:trPr>
          <w:trHeight w:val="20"/>
          <w:jc w:val="center"/>
        </w:trPr>
        <w:tc>
          <w:tcPr>
            <w:tcW w:w="2405" w:type="dxa"/>
            <w:vAlign w:val="center"/>
          </w:tcPr>
          <w:p w14:paraId="2E65E982"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 xml:space="preserve">Concomitant medication assessment </w:t>
            </w:r>
            <w:r>
              <w:rPr>
                <w:kern w:val="0"/>
                <w:sz w:val="18"/>
                <w:szCs w:val="18"/>
                <w:vertAlign w:val="superscript"/>
                <w:lang w:val="en"/>
              </w:rPr>
              <w:t>c</w:t>
            </w:r>
          </w:p>
        </w:tc>
        <w:tc>
          <w:tcPr>
            <w:tcW w:w="851" w:type="dxa"/>
            <w:vAlign w:val="center"/>
          </w:tcPr>
          <w:p w14:paraId="16BBEEFB"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42CBC2FD"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8" w:type="dxa"/>
            <w:vAlign w:val="center"/>
          </w:tcPr>
          <w:p w14:paraId="1E043968"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vAlign w:val="center"/>
          </w:tcPr>
          <w:p w14:paraId="231B07ED"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vAlign w:val="center"/>
          </w:tcPr>
          <w:p w14:paraId="5F0BCAF7"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tcPr>
          <w:p w14:paraId="62764497"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7" w:type="dxa"/>
            <w:vAlign w:val="center"/>
          </w:tcPr>
          <w:p w14:paraId="6E322D0B"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2410" w:type="dxa"/>
          </w:tcPr>
          <w:p w14:paraId="15F6F72F"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vAlign w:val="center"/>
          </w:tcPr>
          <w:p w14:paraId="3E75870A"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8" w:type="dxa"/>
            <w:vAlign w:val="center"/>
          </w:tcPr>
          <w:p w14:paraId="3DCA509E"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134" w:type="dxa"/>
          </w:tcPr>
          <w:p w14:paraId="158389E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724E27D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0A5C5410" w14:textId="77777777">
        <w:trPr>
          <w:trHeight w:val="20"/>
          <w:jc w:val="center"/>
        </w:trPr>
        <w:tc>
          <w:tcPr>
            <w:tcW w:w="2405" w:type="dxa"/>
            <w:vAlign w:val="center"/>
          </w:tcPr>
          <w:p w14:paraId="481E13C6"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rFonts w:hint="eastAsia"/>
                <w:kern w:val="0"/>
                <w:sz w:val="18"/>
                <w:szCs w:val="18"/>
                <w:lang w:val="en"/>
              </w:rPr>
              <w:t>Safety</w:t>
            </w:r>
            <w:r>
              <w:rPr>
                <w:kern w:val="0"/>
                <w:sz w:val="18"/>
                <w:szCs w:val="18"/>
                <w:lang w:val="en"/>
              </w:rPr>
              <w:t xml:space="preserve"> assessment</w:t>
            </w:r>
            <w:r>
              <w:rPr>
                <w:kern w:val="0"/>
                <w:sz w:val="18"/>
                <w:szCs w:val="18"/>
                <w:vertAlign w:val="superscript"/>
                <w:lang w:val="en"/>
              </w:rPr>
              <w:t xml:space="preserve"> c</w:t>
            </w:r>
          </w:p>
        </w:tc>
        <w:tc>
          <w:tcPr>
            <w:tcW w:w="851" w:type="dxa"/>
            <w:vAlign w:val="center"/>
          </w:tcPr>
          <w:p w14:paraId="44E972B0"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567" w:type="dxa"/>
          </w:tcPr>
          <w:p w14:paraId="4AE1A90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4E1E11E9"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vAlign w:val="center"/>
          </w:tcPr>
          <w:p w14:paraId="72A20377"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vAlign w:val="center"/>
          </w:tcPr>
          <w:p w14:paraId="4C6BD4AE"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tcPr>
          <w:p w14:paraId="5FCAF924"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7" w:type="dxa"/>
            <w:vAlign w:val="center"/>
          </w:tcPr>
          <w:p w14:paraId="08C4C36E"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2410" w:type="dxa"/>
          </w:tcPr>
          <w:p w14:paraId="7F8A1545"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vAlign w:val="center"/>
          </w:tcPr>
          <w:p w14:paraId="6F5EEEC0"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8" w:type="dxa"/>
            <w:vAlign w:val="center"/>
          </w:tcPr>
          <w:p w14:paraId="27FA312A"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134" w:type="dxa"/>
          </w:tcPr>
          <w:p w14:paraId="443CE40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6F04131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5B017849" w14:textId="77777777">
        <w:trPr>
          <w:trHeight w:val="20"/>
          <w:jc w:val="center"/>
        </w:trPr>
        <w:tc>
          <w:tcPr>
            <w:tcW w:w="2405" w:type="dxa"/>
            <w:vAlign w:val="center"/>
          </w:tcPr>
          <w:p w14:paraId="1311980C"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 xml:space="preserve">Physical examination </w:t>
            </w:r>
            <w:r>
              <w:rPr>
                <w:kern w:val="0"/>
                <w:sz w:val="18"/>
                <w:szCs w:val="18"/>
                <w:vertAlign w:val="superscript"/>
                <w:lang w:val="en"/>
              </w:rPr>
              <w:t>d</w:t>
            </w:r>
          </w:p>
        </w:tc>
        <w:tc>
          <w:tcPr>
            <w:tcW w:w="851" w:type="dxa"/>
            <w:vAlign w:val="center"/>
          </w:tcPr>
          <w:p w14:paraId="2502BA9C"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vAlign w:val="center"/>
          </w:tcPr>
          <w:p w14:paraId="74BDB9A0"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8" w:type="dxa"/>
            <w:vAlign w:val="center"/>
          </w:tcPr>
          <w:p w14:paraId="2D872FDA"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vAlign w:val="center"/>
          </w:tcPr>
          <w:p w14:paraId="36439A6F"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vAlign w:val="center"/>
          </w:tcPr>
          <w:p w14:paraId="5A885ECD"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tcPr>
          <w:p w14:paraId="3CA9CD71"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7" w:type="dxa"/>
            <w:vAlign w:val="center"/>
          </w:tcPr>
          <w:p w14:paraId="593B4243"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2410" w:type="dxa"/>
          </w:tcPr>
          <w:p w14:paraId="5169F8DA"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vAlign w:val="center"/>
          </w:tcPr>
          <w:p w14:paraId="697CAE57"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8" w:type="dxa"/>
            <w:vAlign w:val="center"/>
          </w:tcPr>
          <w:p w14:paraId="6F393611"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134" w:type="dxa"/>
          </w:tcPr>
          <w:p w14:paraId="00DC0AB0"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195" w:type="dxa"/>
            <w:vAlign w:val="center"/>
          </w:tcPr>
          <w:p w14:paraId="1492B39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09DD59B1" w14:textId="77777777">
        <w:trPr>
          <w:trHeight w:val="20"/>
          <w:jc w:val="center"/>
        </w:trPr>
        <w:tc>
          <w:tcPr>
            <w:tcW w:w="2405" w:type="dxa"/>
            <w:vAlign w:val="center"/>
          </w:tcPr>
          <w:p w14:paraId="62705D39"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 xml:space="preserve">Vital signs </w:t>
            </w:r>
            <w:r>
              <w:rPr>
                <w:kern w:val="0"/>
                <w:sz w:val="18"/>
                <w:szCs w:val="18"/>
                <w:vertAlign w:val="superscript"/>
                <w:lang w:val="en"/>
              </w:rPr>
              <w:t>e</w:t>
            </w:r>
          </w:p>
        </w:tc>
        <w:tc>
          <w:tcPr>
            <w:tcW w:w="851" w:type="dxa"/>
            <w:vAlign w:val="center"/>
          </w:tcPr>
          <w:p w14:paraId="0BB54DFE"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vAlign w:val="center"/>
          </w:tcPr>
          <w:p w14:paraId="457DCD88"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8" w:type="dxa"/>
            <w:vAlign w:val="center"/>
          </w:tcPr>
          <w:p w14:paraId="0642C675"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vAlign w:val="center"/>
          </w:tcPr>
          <w:p w14:paraId="4AC42722"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vAlign w:val="center"/>
          </w:tcPr>
          <w:p w14:paraId="621E18C5"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tcPr>
          <w:p w14:paraId="37A91A1B"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7" w:type="dxa"/>
            <w:vAlign w:val="center"/>
          </w:tcPr>
          <w:p w14:paraId="6D5B3DCB"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2410" w:type="dxa"/>
          </w:tcPr>
          <w:p w14:paraId="605E9998"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vAlign w:val="center"/>
          </w:tcPr>
          <w:p w14:paraId="28373802"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8" w:type="dxa"/>
            <w:vAlign w:val="center"/>
          </w:tcPr>
          <w:p w14:paraId="696C6BC2"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134" w:type="dxa"/>
          </w:tcPr>
          <w:p w14:paraId="7F6ED2C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599A272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3B96F35C" w14:textId="77777777">
        <w:trPr>
          <w:trHeight w:val="20"/>
          <w:jc w:val="center"/>
        </w:trPr>
        <w:tc>
          <w:tcPr>
            <w:tcW w:w="2405" w:type="dxa"/>
            <w:vAlign w:val="center"/>
          </w:tcPr>
          <w:p w14:paraId="0BC69034"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 xml:space="preserve">ECOG </w:t>
            </w:r>
            <w:r>
              <w:rPr>
                <w:rFonts w:hint="eastAsia"/>
                <w:kern w:val="0"/>
                <w:sz w:val="18"/>
                <w:szCs w:val="18"/>
                <w:lang w:val="en"/>
              </w:rPr>
              <w:t>PS</w:t>
            </w:r>
          </w:p>
        </w:tc>
        <w:tc>
          <w:tcPr>
            <w:tcW w:w="851" w:type="dxa"/>
            <w:vAlign w:val="center"/>
          </w:tcPr>
          <w:p w14:paraId="5B96D782"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vAlign w:val="center"/>
          </w:tcPr>
          <w:p w14:paraId="44D66E0B"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71487156"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0330EC2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06E13E9C"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0A2BAC5C"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7" w:type="dxa"/>
            <w:vAlign w:val="center"/>
          </w:tcPr>
          <w:p w14:paraId="48800D0B"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2410" w:type="dxa"/>
          </w:tcPr>
          <w:p w14:paraId="73814274"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vAlign w:val="center"/>
          </w:tcPr>
          <w:p w14:paraId="40DF3ED2"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8" w:type="dxa"/>
            <w:vAlign w:val="center"/>
          </w:tcPr>
          <w:p w14:paraId="4F79E0AB"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134" w:type="dxa"/>
          </w:tcPr>
          <w:p w14:paraId="11ACECEC"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3209C352"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1AFADAEC" w14:textId="77777777">
        <w:trPr>
          <w:trHeight w:val="20"/>
          <w:jc w:val="center"/>
        </w:trPr>
        <w:tc>
          <w:tcPr>
            <w:tcW w:w="2405" w:type="dxa"/>
            <w:vAlign w:val="center"/>
          </w:tcPr>
          <w:p w14:paraId="2902F0B5"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 xml:space="preserve">B symptoms </w:t>
            </w:r>
            <w:r>
              <w:rPr>
                <w:kern w:val="0"/>
                <w:sz w:val="18"/>
                <w:szCs w:val="18"/>
                <w:vertAlign w:val="superscript"/>
                <w:lang w:val="en"/>
              </w:rPr>
              <w:t>f</w:t>
            </w:r>
          </w:p>
        </w:tc>
        <w:tc>
          <w:tcPr>
            <w:tcW w:w="851" w:type="dxa"/>
            <w:vAlign w:val="center"/>
          </w:tcPr>
          <w:p w14:paraId="70D912E3"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vAlign w:val="center"/>
          </w:tcPr>
          <w:p w14:paraId="52B6851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3F1C186C"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33E1BE0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7642ECE0"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0086364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vAlign w:val="center"/>
          </w:tcPr>
          <w:p w14:paraId="37DD00A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2410" w:type="dxa"/>
          </w:tcPr>
          <w:p w14:paraId="346F161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275" w:type="dxa"/>
            <w:vAlign w:val="center"/>
          </w:tcPr>
          <w:p w14:paraId="24AEFBE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vAlign w:val="center"/>
          </w:tcPr>
          <w:p w14:paraId="680258FB"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3D1C786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08435AB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78515B9A" w14:textId="77777777">
        <w:trPr>
          <w:trHeight w:val="20"/>
          <w:jc w:val="center"/>
        </w:trPr>
        <w:tc>
          <w:tcPr>
            <w:tcW w:w="2405" w:type="dxa"/>
            <w:vAlign w:val="center"/>
          </w:tcPr>
          <w:p w14:paraId="24AD4011"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IPI score</w:t>
            </w:r>
          </w:p>
        </w:tc>
        <w:tc>
          <w:tcPr>
            <w:tcW w:w="851" w:type="dxa"/>
            <w:vAlign w:val="center"/>
          </w:tcPr>
          <w:p w14:paraId="257F85B9"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vAlign w:val="center"/>
          </w:tcPr>
          <w:p w14:paraId="2839D0D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4D0E932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432F924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130BDBE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4900F20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vAlign w:val="center"/>
          </w:tcPr>
          <w:p w14:paraId="4451FC1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2410" w:type="dxa"/>
          </w:tcPr>
          <w:p w14:paraId="183FE5E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275" w:type="dxa"/>
            <w:vAlign w:val="center"/>
          </w:tcPr>
          <w:p w14:paraId="6662AA1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vAlign w:val="center"/>
          </w:tcPr>
          <w:p w14:paraId="722383B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578154D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17A0365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1983BAC9" w14:textId="77777777">
        <w:trPr>
          <w:trHeight w:val="20"/>
          <w:jc w:val="center"/>
        </w:trPr>
        <w:tc>
          <w:tcPr>
            <w:tcW w:w="2405" w:type="dxa"/>
            <w:vAlign w:val="center"/>
          </w:tcPr>
          <w:p w14:paraId="64342565"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MIPI score</w:t>
            </w:r>
          </w:p>
        </w:tc>
        <w:tc>
          <w:tcPr>
            <w:tcW w:w="851" w:type="dxa"/>
            <w:vAlign w:val="center"/>
          </w:tcPr>
          <w:p w14:paraId="3F8B76AC"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64547C4C"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18316B52"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3AEED7FF"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77E115B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110C1E80"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vAlign w:val="center"/>
          </w:tcPr>
          <w:p w14:paraId="18FACD60"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2410" w:type="dxa"/>
          </w:tcPr>
          <w:p w14:paraId="68A58A2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275" w:type="dxa"/>
            <w:vAlign w:val="center"/>
          </w:tcPr>
          <w:p w14:paraId="31B2EA4B"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vAlign w:val="center"/>
          </w:tcPr>
          <w:p w14:paraId="37D3021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3503BA5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6B1180B6"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37CB726A" w14:textId="77777777">
        <w:trPr>
          <w:trHeight w:val="20"/>
          <w:jc w:val="center"/>
        </w:trPr>
        <w:tc>
          <w:tcPr>
            <w:tcW w:w="2405" w:type="dxa"/>
            <w:vAlign w:val="center"/>
          </w:tcPr>
          <w:p w14:paraId="6DA15D73"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lastRenderedPageBreak/>
              <w:t>Ann Arbor staging</w:t>
            </w:r>
            <w:r>
              <w:rPr>
                <w:kern w:val="0"/>
                <w:sz w:val="18"/>
                <w:szCs w:val="18"/>
                <w:vertAlign w:val="superscript"/>
                <w:lang w:val="en"/>
              </w:rPr>
              <w:t xml:space="preserve"> f</w:t>
            </w:r>
          </w:p>
        </w:tc>
        <w:tc>
          <w:tcPr>
            <w:tcW w:w="851" w:type="dxa"/>
            <w:vAlign w:val="center"/>
          </w:tcPr>
          <w:p w14:paraId="628AF9F7"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08A455DF"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237EF706"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58D75EB2"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5958B15F"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3A997A2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vAlign w:val="center"/>
          </w:tcPr>
          <w:p w14:paraId="2CEF1E0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2410" w:type="dxa"/>
          </w:tcPr>
          <w:p w14:paraId="6C60BF4C"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275" w:type="dxa"/>
            <w:vAlign w:val="center"/>
          </w:tcPr>
          <w:p w14:paraId="5697B9FF"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vAlign w:val="center"/>
          </w:tcPr>
          <w:p w14:paraId="15C7615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1CEE7AE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03ED0AF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5F452A9E" w14:textId="77777777">
        <w:trPr>
          <w:trHeight w:val="20"/>
          <w:jc w:val="center"/>
        </w:trPr>
        <w:tc>
          <w:tcPr>
            <w:tcW w:w="2405" w:type="dxa"/>
            <w:shd w:val="clear" w:color="auto" w:fill="D9D9D9" w:themeFill="background1" w:themeFillShade="D9"/>
          </w:tcPr>
          <w:p w14:paraId="12F11292" w14:textId="77777777" w:rsidR="007B694B" w:rsidRDefault="007B694B">
            <w:pPr>
              <w:adjustRightInd w:val="0"/>
              <w:spacing w:before="100" w:beforeAutospacing="1" w:after="100" w:afterAutospacing="1" w:line="276" w:lineRule="auto"/>
              <w:ind w:firstLineChars="0" w:firstLine="0"/>
              <w:contextualSpacing/>
              <w:jc w:val="left"/>
              <w:rPr>
                <w:b/>
                <w:bCs/>
                <w:kern w:val="0"/>
                <w:sz w:val="18"/>
                <w:szCs w:val="18"/>
              </w:rPr>
            </w:pPr>
          </w:p>
        </w:tc>
        <w:tc>
          <w:tcPr>
            <w:tcW w:w="13102" w:type="dxa"/>
            <w:gridSpan w:val="12"/>
            <w:shd w:val="clear" w:color="auto" w:fill="D9D9D9" w:themeFill="background1" w:themeFillShade="D9"/>
            <w:vAlign w:val="center"/>
          </w:tcPr>
          <w:p w14:paraId="45621825" w14:textId="77777777" w:rsidR="007B694B" w:rsidRDefault="00FA3D63">
            <w:pPr>
              <w:adjustRightInd w:val="0"/>
              <w:spacing w:before="100" w:beforeAutospacing="1" w:after="100" w:afterAutospacing="1" w:line="276" w:lineRule="auto"/>
              <w:ind w:firstLineChars="0" w:firstLine="0"/>
              <w:contextualSpacing/>
              <w:jc w:val="center"/>
              <w:rPr>
                <w:b/>
                <w:bCs/>
                <w:kern w:val="0"/>
                <w:sz w:val="18"/>
                <w:szCs w:val="18"/>
              </w:rPr>
            </w:pPr>
            <w:r>
              <w:rPr>
                <w:b/>
                <w:bCs/>
                <w:kern w:val="0"/>
                <w:sz w:val="18"/>
                <w:szCs w:val="18"/>
                <w:lang w:val="en"/>
              </w:rPr>
              <w:t xml:space="preserve">Local laboratory/relevant departments </w:t>
            </w:r>
          </w:p>
        </w:tc>
      </w:tr>
      <w:tr w:rsidR="007B694B" w14:paraId="22CACB87" w14:textId="77777777">
        <w:trPr>
          <w:trHeight w:val="20"/>
          <w:jc w:val="center"/>
        </w:trPr>
        <w:tc>
          <w:tcPr>
            <w:tcW w:w="2405" w:type="dxa"/>
            <w:vAlign w:val="center"/>
          </w:tcPr>
          <w:p w14:paraId="7B80CDCE"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 xml:space="preserve">Hematology </w:t>
            </w:r>
            <w:r>
              <w:rPr>
                <w:kern w:val="0"/>
                <w:sz w:val="18"/>
                <w:szCs w:val="18"/>
                <w:vertAlign w:val="superscript"/>
                <w:lang w:val="en"/>
              </w:rPr>
              <w:t>g</w:t>
            </w:r>
          </w:p>
        </w:tc>
        <w:tc>
          <w:tcPr>
            <w:tcW w:w="851" w:type="dxa"/>
            <w:vAlign w:val="center"/>
          </w:tcPr>
          <w:p w14:paraId="176452F2"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7ECED22C"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8" w:type="dxa"/>
            <w:vAlign w:val="center"/>
          </w:tcPr>
          <w:p w14:paraId="5F61CE0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4629E00C"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vAlign w:val="center"/>
          </w:tcPr>
          <w:p w14:paraId="4F850FB7"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tcPr>
          <w:p w14:paraId="3EB8B3C6"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7" w:type="dxa"/>
            <w:vAlign w:val="center"/>
          </w:tcPr>
          <w:p w14:paraId="4ED59A08"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2410" w:type="dxa"/>
          </w:tcPr>
          <w:p w14:paraId="7382FC58"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vAlign w:val="center"/>
          </w:tcPr>
          <w:p w14:paraId="0317BB33"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8" w:type="dxa"/>
            <w:vAlign w:val="center"/>
          </w:tcPr>
          <w:p w14:paraId="4075577D"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134" w:type="dxa"/>
          </w:tcPr>
          <w:p w14:paraId="70AA269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4A97209C"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006CE746" w14:textId="77777777">
        <w:trPr>
          <w:trHeight w:val="20"/>
          <w:jc w:val="center"/>
        </w:trPr>
        <w:tc>
          <w:tcPr>
            <w:tcW w:w="2405" w:type="dxa"/>
            <w:vAlign w:val="center"/>
          </w:tcPr>
          <w:p w14:paraId="58EEBF20"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Blood biochemistry (including LDH)</w:t>
            </w:r>
            <w:r>
              <w:rPr>
                <w:kern w:val="0"/>
                <w:sz w:val="18"/>
                <w:szCs w:val="18"/>
                <w:vertAlign w:val="superscript"/>
                <w:lang w:val="en"/>
              </w:rPr>
              <w:t xml:space="preserve"> g</w:t>
            </w:r>
          </w:p>
        </w:tc>
        <w:tc>
          <w:tcPr>
            <w:tcW w:w="851" w:type="dxa"/>
            <w:vAlign w:val="center"/>
          </w:tcPr>
          <w:p w14:paraId="5A271A98"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29342F9B"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8" w:type="dxa"/>
            <w:vAlign w:val="center"/>
          </w:tcPr>
          <w:p w14:paraId="521326D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43C62EFE"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vAlign w:val="center"/>
          </w:tcPr>
          <w:p w14:paraId="2505B026"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tcPr>
          <w:p w14:paraId="66436E87"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7" w:type="dxa"/>
            <w:vAlign w:val="center"/>
          </w:tcPr>
          <w:p w14:paraId="43F4313F"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2410" w:type="dxa"/>
          </w:tcPr>
          <w:p w14:paraId="0A120F90"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vAlign w:val="center"/>
          </w:tcPr>
          <w:p w14:paraId="71EBBA56"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8" w:type="dxa"/>
            <w:vAlign w:val="center"/>
          </w:tcPr>
          <w:p w14:paraId="7B5869D4"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134" w:type="dxa"/>
          </w:tcPr>
          <w:p w14:paraId="09E0DC2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1269D06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406FBF08" w14:textId="77777777">
        <w:trPr>
          <w:trHeight w:val="20"/>
          <w:jc w:val="center"/>
        </w:trPr>
        <w:tc>
          <w:tcPr>
            <w:tcW w:w="2405" w:type="dxa"/>
            <w:vAlign w:val="center"/>
          </w:tcPr>
          <w:p w14:paraId="6CF11276"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Serum amylase and lipase</w:t>
            </w:r>
            <w:r>
              <w:rPr>
                <w:kern w:val="0"/>
                <w:sz w:val="18"/>
                <w:szCs w:val="18"/>
                <w:vertAlign w:val="superscript"/>
                <w:lang w:val="en"/>
              </w:rPr>
              <w:t xml:space="preserve"> g</w:t>
            </w:r>
          </w:p>
        </w:tc>
        <w:tc>
          <w:tcPr>
            <w:tcW w:w="851" w:type="dxa"/>
            <w:vAlign w:val="center"/>
          </w:tcPr>
          <w:p w14:paraId="775E353F"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742DAB5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171339BF"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579B01B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709DC58F"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6FB0F75B"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vAlign w:val="center"/>
          </w:tcPr>
          <w:p w14:paraId="730E5A5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2410" w:type="dxa"/>
          </w:tcPr>
          <w:p w14:paraId="08AD88D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275" w:type="dxa"/>
            <w:vAlign w:val="center"/>
          </w:tcPr>
          <w:p w14:paraId="0466641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vAlign w:val="center"/>
          </w:tcPr>
          <w:p w14:paraId="671B6A20"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21C3334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5893FD7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121B7A08" w14:textId="77777777">
        <w:trPr>
          <w:trHeight w:val="20"/>
          <w:jc w:val="center"/>
        </w:trPr>
        <w:tc>
          <w:tcPr>
            <w:tcW w:w="2405" w:type="dxa"/>
            <w:vAlign w:val="center"/>
          </w:tcPr>
          <w:p w14:paraId="1A0078F7"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 xml:space="preserve">Coagulation function </w:t>
            </w:r>
            <w:r>
              <w:rPr>
                <w:kern w:val="0"/>
                <w:sz w:val="18"/>
                <w:szCs w:val="18"/>
                <w:vertAlign w:val="superscript"/>
                <w:lang w:val="en"/>
              </w:rPr>
              <w:t>g</w:t>
            </w:r>
          </w:p>
        </w:tc>
        <w:tc>
          <w:tcPr>
            <w:tcW w:w="851" w:type="dxa"/>
            <w:vAlign w:val="center"/>
          </w:tcPr>
          <w:p w14:paraId="1F2D5427"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29022D6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53942B4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764CDD0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7DC7D25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75DC74F8"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7" w:type="dxa"/>
            <w:vAlign w:val="center"/>
          </w:tcPr>
          <w:p w14:paraId="25803E90"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2410" w:type="dxa"/>
          </w:tcPr>
          <w:p w14:paraId="43ECE684"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vAlign w:val="center"/>
          </w:tcPr>
          <w:p w14:paraId="72542560"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8" w:type="dxa"/>
            <w:vAlign w:val="center"/>
          </w:tcPr>
          <w:p w14:paraId="212AC265"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134" w:type="dxa"/>
          </w:tcPr>
          <w:p w14:paraId="0070738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750D1640"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1070FD3A" w14:textId="77777777">
        <w:trPr>
          <w:trHeight w:val="20"/>
          <w:jc w:val="center"/>
        </w:trPr>
        <w:tc>
          <w:tcPr>
            <w:tcW w:w="2405" w:type="dxa"/>
            <w:vAlign w:val="center"/>
          </w:tcPr>
          <w:p w14:paraId="43254FC2"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Blood β2 microglobulin</w:t>
            </w:r>
            <w:r>
              <w:rPr>
                <w:kern w:val="0"/>
                <w:sz w:val="18"/>
                <w:szCs w:val="18"/>
                <w:lang w:val="en"/>
              </w:rPr>
              <w:t></w:t>
            </w:r>
          </w:p>
        </w:tc>
        <w:tc>
          <w:tcPr>
            <w:tcW w:w="851" w:type="dxa"/>
            <w:vAlign w:val="center"/>
          </w:tcPr>
          <w:p w14:paraId="0971B0ED"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699D39B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4FBBA4C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6CAD3FD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4D76AA8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5C795A2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vAlign w:val="center"/>
          </w:tcPr>
          <w:p w14:paraId="36848B32"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2410" w:type="dxa"/>
          </w:tcPr>
          <w:p w14:paraId="15DCCEC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275" w:type="dxa"/>
            <w:vAlign w:val="center"/>
          </w:tcPr>
          <w:p w14:paraId="52F4E14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vAlign w:val="center"/>
          </w:tcPr>
          <w:p w14:paraId="177299B0"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227EC05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73A4B2EC"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6BB06906" w14:textId="77777777">
        <w:trPr>
          <w:trHeight w:val="20"/>
          <w:jc w:val="center"/>
        </w:trPr>
        <w:tc>
          <w:tcPr>
            <w:tcW w:w="2405" w:type="dxa"/>
            <w:vAlign w:val="center"/>
          </w:tcPr>
          <w:p w14:paraId="59AF465A"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rFonts w:hint="eastAsia"/>
                <w:kern w:val="0"/>
                <w:sz w:val="18"/>
                <w:szCs w:val="18"/>
                <w:lang w:val="en"/>
              </w:rPr>
              <w:t>Viral testing</w:t>
            </w:r>
            <w:r>
              <w:rPr>
                <w:kern w:val="0"/>
                <w:sz w:val="18"/>
                <w:szCs w:val="18"/>
                <w:vertAlign w:val="superscript"/>
                <w:lang w:val="en"/>
              </w:rPr>
              <w:t xml:space="preserve"> h</w:t>
            </w:r>
          </w:p>
        </w:tc>
        <w:tc>
          <w:tcPr>
            <w:tcW w:w="851" w:type="dxa"/>
            <w:vAlign w:val="center"/>
          </w:tcPr>
          <w:p w14:paraId="342AD1F3"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69C5164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48F50BD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7BD52E9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3C68789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0EE74C3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vAlign w:val="center"/>
          </w:tcPr>
          <w:p w14:paraId="5A64A50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2410" w:type="dxa"/>
          </w:tcPr>
          <w:p w14:paraId="621B50A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275" w:type="dxa"/>
            <w:vAlign w:val="center"/>
          </w:tcPr>
          <w:p w14:paraId="4CF244C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vAlign w:val="center"/>
          </w:tcPr>
          <w:p w14:paraId="05464B6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74C7B3F0"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2C4EF24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7F5CE4C5" w14:textId="77777777">
        <w:trPr>
          <w:trHeight w:val="20"/>
          <w:jc w:val="center"/>
        </w:trPr>
        <w:tc>
          <w:tcPr>
            <w:tcW w:w="2405" w:type="dxa"/>
            <w:vAlign w:val="center"/>
          </w:tcPr>
          <w:p w14:paraId="69B9FAF8"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 xml:space="preserve">HBV-DNA and/or HCV-RNA </w:t>
            </w:r>
            <w:r>
              <w:rPr>
                <w:kern w:val="0"/>
                <w:sz w:val="18"/>
                <w:szCs w:val="18"/>
                <w:vertAlign w:val="superscript"/>
                <w:lang w:val="en"/>
              </w:rPr>
              <w:t>h</w:t>
            </w:r>
          </w:p>
        </w:tc>
        <w:tc>
          <w:tcPr>
            <w:tcW w:w="851" w:type="dxa"/>
            <w:vAlign w:val="center"/>
          </w:tcPr>
          <w:p w14:paraId="1EDDFC99"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w:t>
            </w:r>
            <w:r>
              <w:rPr>
                <w:kern w:val="0"/>
                <w:sz w:val="18"/>
                <w:szCs w:val="18"/>
                <w:lang w:val="en"/>
              </w:rPr>
              <w:t>X</w:t>
            </w:r>
            <w:r>
              <w:rPr>
                <w:kern w:val="0"/>
                <w:sz w:val="18"/>
                <w:szCs w:val="18"/>
                <w:lang w:val="en"/>
              </w:rPr>
              <w:t>）</w:t>
            </w:r>
          </w:p>
        </w:tc>
        <w:tc>
          <w:tcPr>
            <w:tcW w:w="567" w:type="dxa"/>
          </w:tcPr>
          <w:p w14:paraId="453040C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6731681B"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6D73C9E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0E153A3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5F676310"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vAlign w:val="center"/>
          </w:tcPr>
          <w:p w14:paraId="1C504C29"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2410" w:type="dxa"/>
          </w:tcPr>
          <w:p w14:paraId="4F867139"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vAlign w:val="center"/>
          </w:tcPr>
          <w:p w14:paraId="73B2779D"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w:t>
            </w:r>
            <w:r>
              <w:rPr>
                <w:kern w:val="0"/>
                <w:sz w:val="18"/>
                <w:szCs w:val="18"/>
                <w:lang w:val="en"/>
              </w:rPr>
              <w:t>X</w:t>
            </w:r>
            <w:r>
              <w:rPr>
                <w:kern w:val="0"/>
                <w:sz w:val="18"/>
                <w:szCs w:val="18"/>
                <w:lang w:val="en"/>
              </w:rPr>
              <w:t>）</w:t>
            </w:r>
          </w:p>
        </w:tc>
        <w:tc>
          <w:tcPr>
            <w:tcW w:w="1418" w:type="dxa"/>
          </w:tcPr>
          <w:p w14:paraId="20A3AF0F"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w:t>
            </w:r>
            <w:r>
              <w:rPr>
                <w:kern w:val="0"/>
                <w:sz w:val="18"/>
                <w:szCs w:val="18"/>
                <w:lang w:val="en"/>
              </w:rPr>
              <w:t>X</w:t>
            </w:r>
            <w:r>
              <w:rPr>
                <w:kern w:val="0"/>
                <w:sz w:val="18"/>
                <w:szCs w:val="18"/>
                <w:lang w:val="en"/>
              </w:rPr>
              <w:t>）</w:t>
            </w:r>
          </w:p>
        </w:tc>
        <w:tc>
          <w:tcPr>
            <w:tcW w:w="1134" w:type="dxa"/>
            <w:vAlign w:val="center"/>
          </w:tcPr>
          <w:p w14:paraId="427F910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32EB13A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7DD79A33" w14:textId="77777777">
        <w:trPr>
          <w:trHeight w:val="20"/>
          <w:jc w:val="center"/>
        </w:trPr>
        <w:tc>
          <w:tcPr>
            <w:tcW w:w="2405" w:type="dxa"/>
            <w:vAlign w:val="center"/>
          </w:tcPr>
          <w:p w14:paraId="29C15F3D"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Urinalysis</w:t>
            </w:r>
            <w:r>
              <w:rPr>
                <w:kern w:val="0"/>
                <w:sz w:val="18"/>
                <w:szCs w:val="18"/>
                <w:vertAlign w:val="superscript"/>
                <w:lang w:val="en"/>
              </w:rPr>
              <w:t xml:space="preserve"> g</w:t>
            </w:r>
          </w:p>
        </w:tc>
        <w:tc>
          <w:tcPr>
            <w:tcW w:w="851" w:type="dxa"/>
            <w:vAlign w:val="center"/>
          </w:tcPr>
          <w:p w14:paraId="7A6F82CB"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22F9AB92"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8" w:type="dxa"/>
            <w:vAlign w:val="center"/>
          </w:tcPr>
          <w:p w14:paraId="5F37C366"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vAlign w:val="center"/>
          </w:tcPr>
          <w:p w14:paraId="79500534"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vAlign w:val="center"/>
          </w:tcPr>
          <w:p w14:paraId="0DE4A457"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tcPr>
          <w:p w14:paraId="1781483E"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7" w:type="dxa"/>
            <w:vAlign w:val="center"/>
          </w:tcPr>
          <w:p w14:paraId="55BD338F"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2410" w:type="dxa"/>
          </w:tcPr>
          <w:p w14:paraId="566FE843"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vAlign w:val="center"/>
          </w:tcPr>
          <w:p w14:paraId="1E2E4116"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8" w:type="dxa"/>
            <w:vAlign w:val="center"/>
          </w:tcPr>
          <w:p w14:paraId="6F83AE4C"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134" w:type="dxa"/>
          </w:tcPr>
          <w:p w14:paraId="29C29A7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29AD7112"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232FC785" w14:textId="77777777">
        <w:trPr>
          <w:trHeight w:val="20"/>
          <w:jc w:val="center"/>
        </w:trPr>
        <w:tc>
          <w:tcPr>
            <w:tcW w:w="2405" w:type="dxa"/>
            <w:vAlign w:val="center"/>
          </w:tcPr>
          <w:p w14:paraId="53438E7D"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Stool routine + occult blood</w:t>
            </w:r>
          </w:p>
        </w:tc>
        <w:tc>
          <w:tcPr>
            <w:tcW w:w="851" w:type="dxa"/>
            <w:vAlign w:val="center"/>
          </w:tcPr>
          <w:p w14:paraId="61BE23E8"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5674549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47DE38D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33375FFB"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6E69EBC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7087626C"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vAlign w:val="center"/>
          </w:tcPr>
          <w:p w14:paraId="14D7B25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2410" w:type="dxa"/>
          </w:tcPr>
          <w:p w14:paraId="31E2474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275" w:type="dxa"/>
            <w:vAlign w:val="center"/>
          </w:tcPr>
          <w:p w14:paraId="50D4DF5B"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vAlign w:val="center"/>
          </w:tcPr>
          <w:p w14:paraId="1189963B"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665505AF"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66C809E0"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3A22BA75" w14:textId="77777777">
        <w:trPr>
          <w:trHeight w:val="20"/>
          <w:jc w:val="center"/>
        </w:trPr>
        <w:tc>
          <w:tcPr>
            <w:tcW w:w="2405" w:type="dxa"/>
            <w:vAlign w:val="center"/>
          </w:tcPr>
          <w:p w14:paraId="7B05F76E"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Quantitative blood immunoglobulin</w:t>
            </w:r>
            <w:r>
              <w:rPr>
                <w:kern w:val="0"/>
                <w:sz w:val="18"/>
                <w:szCs w:val="18"/>
                <w:vertAlign w:val="superscript"/>
                <w:lang w:val="en"/>
              </w:rPr>
              <w:t xml:space="preserve"> i</w:t>
            </w:r>
          </w:p>
        </w:tc>
        <w:tc>
          <w:tcPr>
            <w:tcW w:w="851" w:type="dxa"/>
            <w:vAlign w:val="center"/>
          </w:tcPr>
          <w:p w14:paraId="2EF2270E"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1AD113B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61EEF05B"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2687C3D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41705DA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0EC5AE02"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vAlign w:val="center"/>
          </w:tcPr>
          <w:p w14:paraId="50B12A2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2410" w:type="dxa"/>
          </w:tcPr>
          <w:p w14:paraId="37AA6F62"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275" w:type="dxa"/>
            <w:vAlign w:val="center"/>
          </w:tcPr>
          <w:p w14:paraId="207FE74F"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vAlign w:val="center"/>
          </w:tcPr>
          <w:p w14:paraId="65D979F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632908B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38413F36"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27907013" w14:textId="77777777">
        <w:trPr>
          <w:trHeight w:val="20"/>
          <w:jc w:val="center"/>
        </w:trPr>
        <w:tc>
          <w:tcPr>
            <w:tcW w:w="2405" w:type="dxa"/>
            <w:vAlign w:val="center"/>
          </w:tcPr>
          <w:p w14:paraId="6157EB0D"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lastRenderedPageBreak/>
              <w:t>Serum/urine pregnancy test (females of childbearing potential)</w:t>
            </w:r>
            <w:r>
              <w:rPr>
                <w:kern w:val="0"/>
                <w:sz w:val="18"/>
                <w:szCs w:val="18"/>
                <w:vertAlign w:val="superscript"/>
                <w:lang w:val="en"/>
              </w:rPr>
              <w:t xml:space="preserve"> j</w:t>
            </w:r>
          </w:p>
        </w:tc>
        <w:tc>
          <w:tcPr>
            <w:tcW w:w="851" w:type="dxa"/>
            <w:vAlign w:val="center"/>
          </w:tcPr>
          <w:p w14:paraId="04E135AE"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vAlign w:val="center"/>
          </w:tcPr>
          <w:p w14:paraId="4ED51386"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8" w:type="dxa"/>
            <w:vAlign w:val="center"/>
          </w:tcPr>
          <w:p w14:paraId="5F5AE82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3D89E0C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6D81621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179C51B0"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7" w:type="dxa"/>
            <w:vAlign w:val="center"/>
          </w:tcPr>
          <w:p w14:paraId="62F69E3C"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2410" w:type="dxa"/>
            <w:vAlign w:val="center"/>
          </w:tcPr>
          <w:p w14:paraId="2A2140B6"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vAlign w:val="center"/>
          </w:tcPr>
          <w:p w14:paraId="58BC4295"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8" w:type="dxa"/>
            <w:vAlign w:val="center"/>
          </w:tcPr>
          <w:p w14:paraId="49533E5F"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134" w:type="dxa"/>
            <w:vAlign w:val="center"/>
          </w:tcPr>
          <w:p w14:paraId="198CA01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42E6B3E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0F2A6A5F" w14:textId="77777777">
        <w:trPr>
          <w:trHeight w:val="162"/>
          <w:jc w:val="center"/>
        </w:trPr>
        <w:tc>
          <w:tcPr>
            <w:tcW w:w="2405" w:type="dxa"/>
            <w:vAlign w:val="center"/>
          </w:tcPr>
          <w:p w14:paraId="6B28437E"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12-lead ECG</w:t>
            </w:r>
            <w:r>
              <w:rPr>
                <w:kern w:val="0"/>
                <w:sz w:val="18"/>
                <w:szCs w:val="18"/>
                <w:vertAlign w:val="superscript"/>
                <w:lang w:val="en"/>
              </w:rPr>
              <w:t xml:space="preserve"> K</w:t>
            </w:r>
          </w:p>
        </w:tc>
        <w:tc>
          <w:tcPr>
            <w:tcW w:w="851" w:type="dxa"/>
            <w:vAlign w:val="center"/>
          </w:tcPr>
          <w:p w14:paraId="02B23AA1"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0A7FDDBA"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8" w:type="dxa"/>
            <w:vAlign w:val="center"/>
          </w:tcPr>
          <w:p w14:paraId="6669D4A1"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vAlign w:val="center"/>
          </w:tcPr>
          <w:p w14:paraId="050F0DD5"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vAlign w:val="center"/>
          </w:tcPr>
          <w:p w14:paraId="2D925768"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tcPr>
          <w:p w14:paraId="622FFF01"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7" w:type="dxa"/>
            <w:vAlign w:val="center"/>
          </w:tcPr>
          <w:p w14:paraId="6656BB7A"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2410" w:type="dxa"/>
          </w:tcPr>
          <w:p w14:paraId="286329AA"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vAlign w:val="center"/>
          </w:tcPr>
          <w:p w14:paraId="7F421946"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8" w:type="dxa"/>
            <w:vAlign w:val="center"/>
          </w:tcPr>
          <w:p w14:paraId="25D08D50"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134" w:type="dxa"/>
          </w:tcPr>
          <w:p w14:paraId="4CCA0BB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7E2FE9D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2BE7D866" w14:textId="77777777">
        <w:trPr>
          <w:trHeight w:val="20"/>
          <w:jc w:val="center"/>
        </w:trPr>
        <w:tc>
          <w:tcPr>
            <w:tcW w:w="2405" w:type="dxa"/>
            <w:vAlign w:val="center"/>
          </w:tcPr>
          <w:p w14:paraId="693F77D4"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Echocardiogram</w:t>
            </w:r>
            <w:r>
              <w:rPr>
                <w:kern w:val="0"/>
                <w:sz w:val="18"/>
                <w:szCs w:val="18"/>
                <w:vertAlign w:val="superscript"/>
                <w:lang w:val="en"/>
              </w:rPr>
              <w:t xml:space="preserve"> l</w:t>
            </w:r>
          </w:p>
        </w:tc>
        <w:tc>
          <w:tcPr>
            <w:tcW w:w="851" w:type="dxa"/>
            <w:vAlign w:val="center"/>
          </w:tcPr>
          <w:p w14:paraId="42E4FE7F"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660418F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463F8D5B"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0F1EC80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2AECAAE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54664600"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vAlign w:val="center"/>
          </w:tcPr>
          <w:p w14:paraId="72984A2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2410" w:type="dxa"/>
          </w:tcPr>
          <w:p w14:paraId="5761F0C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275" w:type="dxa"/>
            <w:vAlign w:val="center"/>
          </w:tcPr>
          <w:p w14:paraId="635E825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vAlign w:val="center"/>
          </w:tcPr>
          <w:p w14:paraId="3BBC30F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3DAEF48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vAlign w:val="center"/>
          </w:tcPr>
          <w:p w14:paraId="7BE8C55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0D78045D" w14:textId="77777777">
        <w:trPr>
          <w:trHeight w:val="20"/>
          <w:jc w:val="center"/>
        </w:trPr>
        <w:tc>
          <w:tcPr>
            <w:tcW w:w="2405" w:type="dxa"/>
            <w:vAlign w:val="center"/>
          </w:tcPr>
          <w:p w14:paraId="78659EA3"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 xml:space="preserve">FDG PET/CT </w:t>
            </w:r>
            <w:r>
              <w:rPr>
                <w:kern w:val="0"/>
                <w:sz w:val="18"/>
                <w:szCs w:val="18"/>
                <w:vertAlign w:val="superscript"/>
                <w:lang w:val="en"/>
              </w:rPr>
              <w:t>m</w:t>
            </w:r>
          </w:p>
        </w:tc>
        <w:tc>
          <w:tcPr>
            <w:tcW w:w="851" w:type="dxa"/>
            <w:vAlign w:val="center"/>
          </w:tcPr>
          <w:p w14:paraId="6D83CE65"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vAlign w:val="center"/>
          </w:tcPr>
          <w:p w14:paraId="7491EA3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1CD2D44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5F26D70C"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7014E21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6C327A6C"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vAlign w:val="center"/>
          </w:tcPr>
          <w:p w14:paraId="678F7AFE"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p w14:paraId="066E428F"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even cycles D21-28)</w:t>
            </w:r>
          </w:p>
        </w:tc>
        <w:tc>
          <w:tcPr>
            <w:tcW w:w="2410" w:type="dxa"/>
            <w:vAlign w:val="center"/>
          </w:tcPr>
          <w:p w14:paraId="4EFC2B16"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vAlign w:val="center"/>
          </w:tcPr>
          <w:p w14:paraId="3B0DBB3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vAlign w:val="center"/>
          </w:tcPr>
          <w:p w14:paraId="18D5019B"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vAlign w:val="center"/>
          </w:tcPr>
          <w:p w14:paraId="3EAB671C"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195" w:type="dxa"/>
            <w:vAlign w:val="center"/>
          </w:tcPr>
          <w:p w14:paraId="509F61C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4824C5B7" w14:textId="77777777">
        <w:trPr>
          <w:trHeight w:val="20"/>
          <w:jc w:val="center"/>
        </w:trPr>
        <w:tc>
          <w:tcPr>
            <w:tcW w:w="2405" w:type="dxa"/>
            <w:vAlign w:val="center"/>
          </w:tcPr>
          <w:p w14:paraId="504C262C"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Contrast-enhanced CT (neck, chest, abdomen, and pelvis)</w:t>
            </w:r>
            <w:r>
              <w:rPr>
                <w:kern w:val="0"/>
                <w:sz w:val="18"/>
                <w:szCs w:val="18"/>
                <w:vertAlign w:val="superscript"/>
                <w:lang w:val="en"/>
              </w:rPr>
              <w:t xml:space="preserve"> n</w:t>
            </w:r>
          </w:p>
        </w:tc>
        <w:tc>
          <w:tcPr>
            <w:tcW w:w="851" w:type="dxa"/>
            <w:vAlign w:val="center"/>
          </w:tcPr>
          <w:p w14:paraId="14613D47"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vAlign w:val="center"/>
          </w:tcPr>
          <w:p w14:paraId="717897B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3A61604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44B6ABE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2EED944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6B5E866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vAlign w:val="center"/>
          </w:tcPr>
          <w:p w14:paraId="24577ECE"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p w14:paraId="4BA866B3"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even cycles D21-28)</w:t>
            </w:r>
          </w:p>
        </w:tc>
        <w:tc>
          <w:tcPr>
            <w:tcW w:w="2410" w:type="dxa"/>
            <w:vAlign w:val="center"/>
          </w:tcPr>
          <w:p w14:paraId="1678ADE8"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vAlign w:val="center"/>
          </w:tcPr>
          <w:p w14:paraId="2EB45EB2"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vAlign w:val="center"/>
          </w:tcPr>
          <w:p w14:paraId="58A19C1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vAlign w:val="center"/>
          </w:tcPr>
          <w:p w14:paraId="4AEE1EDB"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195" w:type="dxa"/>
            <w:vAlign w:val="center"/>
          </w:tcPr>
          <w:p w14:paraId="2C22A51B"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5BF7FD25" w14:textId="77777777">
        <w:trPr>
          <w:trHeight w:val="20"/>
          <w:jc w:val="center"/>
        </w:trPr>
        <w:tc>
          <w:tcPr>
            <w:tcW w:w="2405" w:type="dxa"/>
            <w:vAlign w:val="center"/>
          </w:tcPr>
          <w:p w14:paraId="45C1CD34"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Head MRI</w:t>
            </w:r>
            <w:r>
              <w:rPr>
                <w:kern w:val="0"/>
                <w:sz w:val="18"/>
                <w:szCs w:val="18"/>
                <w:vertAlign w:val="superscript"/>
                <w:lang w:val="en"/>
              </w:rPr>
              <w:t xml:space="preserve"> o</w:t>
            </w:r>
          </w:p>
        </w:tc>
        <w:tc>
          <w:tcPr>
            <w:tcW w:w="851" w:type="dxa"/>
            <w:vAlign w:val="center"/>
          </w:tcPr>
          <w:p w14:paraId="36EA27EC"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w:t>
            </w:r>
            <w:r>
              <w:rPr>
                <w:kern w:val="0"/>
                <w:sz w:val="18"/>
                <w:szCs w:val="18"/>
                <w:lang w:val="en"/>
              </w:rPr>
              <w:t>X</w:t>
            </w:r>
            <w:r>
              <w:rPr>
                <w:kern w:val="0"/>
                <w:sz w:val="18"/>
                <w:szCs w:val="18"/>
                <w:lang w:val="en"/>
              </w:rPr>
              <w:t>）</w:t>
            </w:r>
          </w:p>
        </w:tc>
        <w:tc>
          <w:tcPr>
            <w:tcW w:w="567" w:type="dxa"/>
            <w:vAlign w:val="center"/>
          </w:tcPr>
          <w:p w14:paraId="500A4F0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368634D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55A583D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49BF3B8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485C5A6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vAlign w:val="center"/>
          </w:tcPr>
          <w:p w14:paraId="1A04F484"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p w14:paraId="4B25304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2410" w:type="dxa"/>
            <w:vAlign w:val="center"/>
          </w:tcPr>
          <w:p w14:paraId="6CBA5388"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vAlign w:val="center"/>
          </w:tcPr>
          <w:p w14:paraId="432381A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vAlign w:val="center"/>
          </w:tcPr>
          <w:p w14:paraId="4431468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vAlign w:val="center"/>
          </w:tcPr>
          <w:p w14:paraId="316B4345"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195" w:type="dxa"/>
            <w:vAlign w:val="center"/>
          </w:tcPr>
          <w:p w14:paraId="7B00779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04B030C4" w14:textId="77777777">
        <w:trPr>
          <w:trHeight w:val="20"/>
          <w:jc w:val="center"/>
        </w:trPr>
        <w:tc>
          <w:tcPr>
            <w:tcW w:w="2405" w:type="dxa"/>
            <w:vAlign w:val="center"/>
          </w:tcPr>
          <w:p w14:paraId="53B75DDD"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Gastrointestinal endoscopy</w:t>
            </w:r>
            <w:r>
              <w:rPr>
                <w:kern w:val="0"/>
                <w:sz w:val="18"/>
                <w:szCs w:val="18"/>
                <w:vertAlign w:val="superscript"/>
                <w:lang w:val="en"/>
              </w:rPr>
              <w:t xml:space="preserve"> p</w:t>
            </w:r>
          </w:p>
        </w:tc>
        <w:tc>
          <w:tcPr>
            <w:tcW w:w="851" w:type="dxa"/>
            <w:vAlign w:val="center"/>
          </w:tcPr>
          <w:p w14:paraId="3C98D6EE"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w:t>
            </w:r>
            <w:r>
              <w:rPr>
                <w:kern w:val="0"/>
                <w:sz w:val="18"/>
                <w:szCs w:val="18"/>
                <w:lang w:val="en"/>
              </w:rPr>
              <w:t>X</w:t>
            </w:r>
            <w:r>
              <w:rPr>
                <w:kern w:val="0"/>
                <w:sz w:val="18"/>
                <w:szCs w:val="18"/>
                <w:lang w:val="en"/>
              </w:rPr>
              <w:t>）</w:t>
            </w:r>
          </w:p>
        </w:tc>
        <w:tc>
          <w:tcPr>
            <w:tcW w:w="567" w:type="dxa"/>
            <w:vAlign w:val="center"/>
          </w:tcPr>
          <w:p w14:paraId="4E7A34A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vAlign w:val="center"/>
          </w:tcPr>
          <w:p w14:paraId="41432D2F"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49292C3B"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4B92AA3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vAlign w:val="center"/>
          </w:tcPr>
          <w:p w14:paraId="54984D6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vAlign w:val="center"/>
          </w:tcPr>
          <w:p w14:paraId="71DE5151"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p w14:paraId="78E275A7"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lastRenderedPageBreak/>
              <w:t>(when considering CR)</w:t>
            </w:r>
          </w:p>
        </w:tc>
        <w:tc>
          <w:tcPr>
            <w:tcW w:w="2410" w:type="dxa"/>
            <w:vAlign w:val="center"/>
          </w:tcPr>
          <w:p w14:paraId="22C870CB"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lastRenderedPageBreak/>
              <w:t>(X)</w:t>
            </w:r>
          </w:p>
          <w:p w14:paraId="7E9BEF96"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lastRenderedPageBreak/>
              <w:t>(when considering CR)</w:t>
            </w:r>
          </w:p>
        </w:tc>
        <w:tc>
          <w:tcPr>
            <w:tcW w:w="1275" w:type="dxa"/>
            <w:vAlign w:val="center"/>
          </w:tcPr>
          <w:p w14:paraId="3F43578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vAlign w:val="center"/>
          </w:tcPr>
          <w:p w14:paraId="1581068C"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vAlign w:val="center"/>
          </w:tcPr>
          <w:p w14:paraId="11E4E70E"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w:t>
            </w:r>
            <w:r>
              <w:rPr>
                <w:kern w:val="0"/>
                <w:sz w:val="18"/>
                <w:szCs w:val="18"/>
                <w:lang w:val="en"/>
              </w:rPr>
              <w:t>X</w:t>
            </w:r>
            <w:r>
              <w:rPr>
                <w:kern w:val="0"/>
                <w:sz w:val="18"/>
                <w:szCs w:val="18"/>
                <w:lang w:val="en"/>
              </w:rPr>
              <w:t>）</w:t>
            </w:r>
          </w:p>
        </w:tc>
        <w:tc>
          <w:tcPr>
            <w:tcW w:w="1195" w:type="dxa"/>
            <w:vAlign w:val="center"/>
          </w:tcPr>
          <w:p w14:paraId="1580AE6C"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4A6B18AD" w14:textId="77777777">
        <w:trPr>
          <w:trHeight w:val="20"/>
          <w:jc w:val="center"/>
        </w:trPr>
        <w:tc>
          <w:tcPr>
            <w:tcW w:w="15507" w:type="dxa"/>
            <w:gridSpan w:val="13"/>
            <w:shd w:val="clear" w:color="auto" w:fill="D9D9D9" w:themeFill="background1" w:themeFillShade="D9"/>
          </w:tcPr>
          <w:p w14:paraId="764B8646" w14:textId="77777777" w:rsidR="007B694B" w:rsidRDefault="00FA3D63">
            <w:pPr>
              <w:adjustRightInd w:val="0"/>
              <w:spacing w:before="100" w:beforeAutospacing="1" w:after="100" w:afterAutospacing="1" w:line="276" w:lineRule="auto"/>
              <w:ind w:firstLineChars="0" w:firstLine="0"/>
              <w:contextualSpacing/>
              <w:jc w:val="center"/>
              <w:rPr>
                <w:b/>
                <w:bCs/>
                <w:kern w:val="0"/>
                <w:sz w:val="18"/>
                <w:szCs w:val="18"/>
              </w:rPr>
            </w:pPr>
            <w:r>
              <w:rPr>
                <w:b/>
                <w:bCs/>
                <w:kern w:val="0"/>
                <w:sz w:val="18"/>
                <w:szCs w:val="18"/>
                <w:lang w:val="en"/>
              </w:rPr>
              <w:t>Central Laboratory</w:t>
            </w:r>
          </w:p>
        </w:tc>
      </w:tr>
      <w:tr w:rsidR="007B694B" w14:paraId="68BC5BDC" w14:textId="77777777">
        <w:trPr>
          <w:trHeight w:val="20"/>
          <w:jc w:val="center"/>
        </w:trPr>
        <w:tc>
          <w:tcPr>
            <w:tcW w:w="2405" w:type="dxa"/>
          </w:tcPr>
          <w:p w14:paraId="099E7865"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rFonts w:hint="eastAsia"/>
                <w:kern w:val="0"/>
                <w:sz w:val="18"/>
                <w:szCs w:val="18"/>
                <w:lang w:val="en"/>
              </w:rPr>
              <w:t>B</w:t>
            </w:r>
            <w:r>
              <w:rPr>
                <w:kern w:val="0"/>
                <w:sz w:val="18"/>
                <w:szCs w:val="18"/>
                <w:lang w:val="en"/>
              </w:rPr>
              <w:t xml:space="preserve">one marrow </w:t>
            </w:r>
            <w:r>
              <w:rPr>
                <w:rFonts w:hint="eastAsia"/>
                <w:kern w:val="0"/>
                <w:sz w:val="18"/>
                <w:szCs w:val="18"/>
                <w:lang w:val="en"/>
              </w:rPr>
              <w:t>b</w:t>
            </w:r>
            <w:r>
              <w:rPr>
                <w:kern w:val="0"/>
                <w:sz w:val="18"/>
                <w:szCs w:val="18"/>
                <w:lang w:val="en"/>
              </w:rPr>
              <w:t>iopsy</w:t>
            </w:r>
            <w:r>
              <w:rPr>
                <w:kern w:val="0"/>
                <w:sz w:val="18"/>
                <w:szCs w:val="18"/>
                <w:vertAlign w:val="superscript"/>
                <w:lang w:val="en"/>
              </w:rPr>
              <w:t xml:space="preserve"> q</w:t>
            </w:r>
          </w:p>
        </w:tc>
        <w:tc>
          <w:tcPr>
            <w:tcW w:w="851" w:type="dxa"/>
          </w:tcPr>
          <w:p w14:paraId="1F7D827A"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2D03363F"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tcPr>
          <w:p w14:paraId="6F44E40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40EBE16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343289E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11E03A5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tcPr>
          <w:p w14:paraId="622A8E31"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 xml:space="preserve">(X)  </w:t>
            </w:r>
          </w:p>
          <w:p w14:paraId="159DDA4D"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when considering CR)</w:t>
            </w:r>
          </w:p>
        </w:tc>
        <w:tc>
          <w:tcPr>
            <w:tcW w:w="2410" w:type="dxa"/>
          </w:tcPr>
          <w:p w14:paraId="63CC700C"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p w14:paraId="34F35F6A"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when considering CR)</w:t>
            </w:r>
          </w:p>
        </w:tc>
        <w:tc>
          <w:tcPr>
            <w:tcW w:w="1275" w:type="dxa"/>
          </w:tcPr>
          <w:p w14:paraId="77A0444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tcPr>
          <w:p w14:paraId="5A68C27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7FF94B88"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w:t>
            </w:r>
            <w:r>
              <w:rPr>
                <w:kern w:val="0"/>
                <w:sz w:val="18"/>
                <w:szCs w:val="18"/>
                <w:lang w:val="en"/>
              </w:rPr>
              <w:t>X</w:t>
            </w:r>
            <w:r>
              <w:rPr>
                <w:kern w:val="0"/>
                <w:sz w:val="18"/>
                <w:szCs w:val="18"/>
                <w:lang w:val="en"/>
              </w:rPr>
              <w:t>）</w:t>
            </w:r>
          </w:p>
        </w:tc>
        <w:tc>
          <w:tcPr>
            <w:tcW w:w="1195" w:type="dxa"/>
          </w:tcPr>
          <w:p w14:paraId="19D3ADB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54739B6D" w14:textId="77777777">
        <w:trPr>
          <w:trHeight w:val="20"/>
          <w:jc w:val="center"/>
        </w:trPr>
        <w:tc>
          <w:tcPr>
            <w:tcW w:w="2405" w:type="dxa"/>
          </w:tcPr>
          <w:p w14:paraId="1D1CF5F8"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FISH 17p-detection</w:t>
            </w:r>
            <w:r>
              <w:rPr>
                <w:kern w:val="0"/>
                <w:sz w:val="18"/>
                <w:szCs w:val="18"/>
                <w:vertAlign w:val="superscript"/>
                <w:lang w:val="en"/>
              </w:rPr>
              <w:t xml:space="preserve"> r</w:t>
            </w:r>
          </w:p>
        </w:tc>
        <w:tc>
          <w:tcPr>
            <w:tcW w:w="851" w:type="dxa"/>
          </w:tcPr>
          <w:p w14:paraId="7B14E5E9"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w:t>
            </w:r>
            <w:r>
              <w:rPr>
                <w:kern w:val="0"/>
                <w:sz w:val="18"/>
                <w:szCs w:val="18"/>
                <w:lang w:val="en"/>
              </w:rPr>
              <w:t>X</w:t>
            </w:r>
            <w:r>
              <w:rPr>
                <w:kern w:val="0"/>
                <w:sz w:val="18"/>
                <w:szCs w:val="18"/>
                <w:lang w:val="en"/>
              </w:rPr>
              <w:t>）</w:t>
            </w:r>
          </w:p>
        </w:tc>
        <w:tc>
          <w:tcPr>
            <w:tcW w:w="567" w:type="dxa"/>
          </w:tcPr>
          <w:p w14:paraId="6BC50C0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tcPr>
          <w:p w14:paraId="016BA0CC"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1904586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56C013E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21C94C6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tcPr>
          <w:p w14:paraId="4284800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2410" w:type="dxa"/>
          </w:tcPr>
          <w:p w14:paraId="7030755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275" w:type="dxa"/>
          </w:tcPr>
          <w:p w14:paraId="0E13756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tcPr>
          <w:p w14:paraId="1B8C041B"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658633CF"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tcPr>
          <w:p w14:paraId="687E684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7365F398" w14:textId="77777777">
        <w:trPr>
          <w:trHeight w:val="20"/>
          <w:jc w:val="center"/>
        </w:trPr>
        <w:tc>
          <w:tcPr>
            <w:tcW w:w="2405" w:type="dxa"/>
          </w:tcPr>
          <w:p w14:paraId="721E7571"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 xml:space="preserve">NGS testing </w:t>
            </w:r>
            <w:r>
              <w:rPr>
                <w:kern w:val="0"/>
                <w:sz w:val="18"/>
                <w:szCs w:val="18"/>
                <w:vertAlign w:val="superscript"/>
                <w:lang w:val="en"/>
              </w:rPr>
              <w:t>r</w:t>
            </w:r>
          </w:p>
        </w:tc>
        <w:tc>
          <w:tcPr>
            <w:tcW w:w="851" w:type="dxa"/>
          </w:tcPr>
          <w:p w14:paraId="158C6FE2"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w:t>
            </w:r>
            <w:r>
              <w:rPr>
                <w:kern w:val="0"/>
                <w:sz w:val="18"/>
                <w:szCs w:val="18"/>
                <w:lang w:val="en"/>
              </w:rPr>
              <w:t>X</w:t>
            </w:r>
            <w:r>
              <w:rPr>
                <w:kern w:val="0"/>
                <w:sz w:val="18"/>
                <w:szCs w:val="18"/>
                <w:lang w:val="en"/>
              </w:rPr>
              <w:t>）</w:t>
            </w:r>
          </w:p>
        </w:tc>
        <w:tc>
          <w:tcPr>
            <w:tcW w:w="567" w:type="dxa"/>
          </w:tcPr>
          <w:p w14:paraId="47ACE01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tcPr>
          <w:p w14:paraId="4E1D5B32"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574077A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5F3A865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633FFD62"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tcPr>
          <w:p w14:paraId="28E893A3"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2410" w:type="dxa"/>
          </w:tcPr>
          <w:p w14:paraId="7D74916E"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w:t>
            </w:r>
            <w:r>
              <w:rPr>
                <w:kern w:val="0"/>
                <w:sz w:val="18"/>
                <w:szCs w:val="18"/>
                <w:lang w:val="en"/>
              </w:rPr>
              <w:t>X</w:t>
            </w:r>
            <w:r>
              <w:rPr>
                <w:kern w:val="0"/>
                <w:sz w:val="18"/>
                <w:szCs w:val="18"/>
                <w:lang w:val="en"/>
              </w:rPr>
              <w:t>）</w:t>
            </w:r>
          </w:p>
        </w:tc>
        <w:tc>
          <w:tcPr>
            <w:tcW w:w="1275" w:type="dxa"/>
          </w:tcPr>
          <w:p w14:paraId="7BFC1228" w14:textId="77777777" w:rsidR="007B694B" w:rsidRDefault="007B694B">
            <w:pPr>
              <w:adjustRightInd w:val="0"/>
              <w:spacing w:before="100" w:beforeAutospacing="1" w:after="100" w:afterAutospacing="1" w:line="276" w:lineRule="auto"/>
              <w:ind w:firstLineChars="0" w:firstLine="0"/>
              <w:contextualSpacing/>
              <w:rPr>
                <w:kern w:val="0"/>
                <w:sz w:val="18"/>
                <w:szCs w:val="18"/>
              </w:rPr>
            </w:pPr>
          </w:p>
        </w:tc>
        <w:tc>
          <w:tcPr>
            <w:tcW w:w="1418" w:type="dxa"/>
          </w:tcPr>
          <w:p w14:paraId="105189A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2319E47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tcPr>
          <w:p w14:paraId="335F8B0B"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0E402021" w14:textId="77777777">
        <w:trPr>
          <w:trHeight w:val="20"/>
          <w:jc w:val="center"/>
        </w:trPr>
        <w:tc>
          <w:tcPr>
            <w:tcW w:w="2405" w:type="dxa"/>
          </w:tcPr>
          <w:p w14:paraId="293EFCD1"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vertAlign w:val="superscript"/>
              </w:rPr>
            </w:pPr>
            <w:r>
              <w:rPr>
                <w:kern w:val="0"/>
                <w:sz w:val="18"/>
                <w:szCs w:val="18"/>
                <w:lang w:val="en"/>
              </w:rPr>
              <w:t>Pathology and immunohistochemistry</w:t>
            </w:r>
            <w:r>
              <w:rPr>
                <w:kern w:val="0"/>
                <w:sz w:val="18"/>
                <w:szCs w:val="18"/>
                <w:vertAlign w:val="superscript"/>
                <w:lang w:val="en"/>
              </w:rPr>
              <w:t xml:space="preserve"> r</w:t>
            </w:r>
          </w:p>
        </w:tc>
        <w:tc>
          <w:tcPr>
            <w:tcW w:w="851" w:type="dxa"/>
          </w:tcPr>
          <w:p w14:paraId="7075954C"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69ED675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tcPr>
          <w:p w14:paraId="53A3443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397C94E6"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7B6907C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075B6CE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tcPr>
          <w:p w14:paraId="596DA21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2410" w:type="dxa"/>
          </w:tcPr>
          <w:p w14:paraId="5DEF89AB"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275" w:type="dxa"/>
          </w:tcPr>
          <w:p w14:paraId="49814BFF" w14:textId="77777777" w:rsidR="007B694B" w:rsidRDefault="007B694B">
            <w:pPr>
              <w:adjustRightInd w:val="0"/>
              <w:spacing w:before="100" w:beforeAutospacing="1" w:after="100" w:afterAutospacing="1" w:line="276" w:lineRule="auto"/>
              <w:ind w:firstLineChars="0" w:firstLine="0"/>
              <w:contextualSpacing/>
              <w:rPr>
                <w:kern w:val="0"/>
                <w:sz w:val="18"/>
                <w:szCs w:val="18"/>
              </w:rPr>
            </w:pPr>
          </w:p>
        </w:tc>
        <w:tc>
          <w:tcPr>
            <w:tcW w:w="1418" w:type="dxa"/>
          </w:tcPr>
          <w:p w14:paraId="004D5E8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33309300"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tcPr>
          <w:p w14:paraId="698429AF"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6F213076" w14:textId="77777777">
        <w:trPr>
          <w:trHeight w:val="20"/>
          <w:jc w:val="center"/>
        </w:trPr>
        <w:tc>
          <w:tcPr>
            <w:tcW w:w="2405" w:type="dxa"/>
          </w:tcPr>
          <w:p w14:paraId="4D1D47A3"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 xml:space="preserve">TP53 mutation </w:t>
            </w:r>
            <w:r>
              <w:rPr>
                <w:kern w:val="0"/>
                <w:sz w:val="18"/>
                <w:szCs w:val="18"/>
                <w:vertAlign w:val="superscript"/>
                <w:lang w:val="en"/>
              </w:rPr>
              <w:t>s</w:t>
            </w:r>
          </w:p>
        </w:tc>
        <w:tc>
          <w:tcPr>
            <w:tcW w:w="851" w:type="dxa"/>
          </w:tcPr>
          <w:p w14:paraId="77521426"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w:t>
            </w:r>
            <w:r>
              <w:rPr>
                <w:kern w:val="0"/>
                <w:sz w:val="18"/>
                <w:szCs w:val="18"/>
                <w:lang w:val="en"/>
              </w:rPr>
              <w:t>X</w:t>
            </w:r>
            <w:r>
              <w:rPr>
                <w:kern w:val="0"/>
                <w:sz w:val="18"/>
                <w:szCs w:val="18"/>
                <w:lang w:val="en"/>
              </w:rPr>
              <w:t>）</w:t>
            </w:r>
          </w:p>
        </w:tc>
        <w:tc>
          <w:tcPr>
            <w:tcW w:w="567" w:type="dxa"/>
          </w:tcPr>
          <w:p w14:paraId="22DBF12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tcPr>
          <w:p w14:paraId="6ABEA4F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2ECB0B4B"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3E7D103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5EE4E5C0"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tcPr>
          <w:p w14:paraId="0E4EDEA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2410" w:type="dxa"/>
          </w:tcPr>
          <w:p w14:paraId="02C16A3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275" w:type="dxa"/>
          </w:tcPr>
          <w:p w14:paraId="511491E0" w14:textId="77777777" w:rsidR="007B694B" w:rsidRDefault="007B694B">
            <w:pPr>
              <w:adjustRightInd w:val="0"/>
              <w:spacing w:before="100" w:beforeAutospacing="1" w:after="100" w:afterAutospacing="1" w:line="276" w:lineRule="auto"/>
              <w:ind w:firstLineChars="0" w:firstLine="0"/>
              <w:contextualSpacing/>
              <w:rPr>
                <w:kern w:val="0"/>
                <w:sz w:val="18"/>
                <w:szCs w:val="18"/>
              </w:rPr>
            </w:pPr>
          </w:p>
        </w:tc>
        <w:tc>
          <w:tcPr>
            <w:tcW w:w="1418" w:type="dxa"/>
          </w:tcPr>
          <w:p w14:paraId="1D2D2CA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69179B5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tcPr>
          <w:p w14:paraId="49AF8F8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2DC01FCF" w14:textId="77777777">
        <w:trPr>
          <w:trHeight w:val="20"/>
          <w:jc w:val="center"/>
        </w:trPr>
        <w:tc>
          <w:tcPr>
            <w:tcW w:w="2405" w:type="dxa"/>
          </w:tcPr>
          <w:p w14:paraId="674D0E95"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PK blood sample collection</w:t>
            </w:r>
            <w:r>
              <w:rPr>
                <w:kern w:val="0"/>
                <w:sz w:val="18"/>
                <w:szCs w:val="18"/>
                <w:vertAlign w:val="superscript"/>
                <w:lang w:val="en"/>
              </w:rPr>
              <w:t xml:space="preserve"> t </w:t>
            </w:r>
          </w:p>
        </w:tc>
        <w:tc>
          <w:tcPr>
            <w:tcW w:w="851" w:type="dxa"/>
          </w:tcPr>
          <w:p w14:paraId="123563B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567" w:type="dxa"/>
          </w:tcPr>
          <w:p w14:paraId="25401BEF"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tcPr>
          <w:p w14:paraId="277C643C"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6A1E256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218E489F"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tcPr>
          <w:p w14:paraId="6A84D1ED"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7" w:type="dxa"/>
          </w:tcPr>
          <w:p w14:paraId="04766CF5"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2410" w:type="dxa"/>
          </w:tcPr>
          <w:p w14:paraId="4E3EB02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275" w:type="dxa"/>
          </w:tcPr>
          <w:p w14:paraId="55F85DAC"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tcPr>
          <w:p w14:paraId="342E6E5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744BFE2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tcPr>
          <w:p w14:paraId="22623CB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0C7C0BB4" w14:textId="77777777">
        <w:trPr>
          <w:trHeight w:val="20"/>
          <w:jc w:val="center"/>
        </w:trPr>
        <w:tc>
          <w:tcPr>
            <w:tcW w:w="2405" w:type="dxa"/>
            <w:shd w:val="clear" w:color="auto" w:fill="D9D9D9" w:themeFill="background1" w:themeFillShade="D9"/>
          </w:tcPr>
          <w:p w14:paraId="3E910E2F" w14:textId="77777777" w:rsidR="007B694B" w:rsidRDefault="007B694B">
            <w:pPr>
              <w:adjustRightInd w:val="0"/>
              <w:spacing w:before="100" w:beforeAutospacing="1" w:after="100" w:afterAutospacing="1" w:line="276" w:lineRule="auto"/>
              <w:ind w:firstLineChars="0" w:firstLine="0"/>
              <w:contextualSpacing/>
              <w:jc w:val="left"/>
              <w:rPr>
                <w:kern w:val="0"/>
                <w:sz w:val="18"/>
                <w:szCs w:val="18"/>
              </w:rPr>
            </w:pPr>
          </w:p>
        </w:tc>
        <w:tc>
          <w:tcPr>
            <w:tcW w:w="13102" w:type="dxa"/>
            <w:gridSpan w:val="12"/>
            <w:shd w:val="clear" w:color="auto" w:fill="D9D9D9" w:themeFill="background1" w:themeFillShade="D9"/>
          </w:tcPr>
          <w:p w14:paraId="5DD9ED93"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Other</w:t>
            </w:r>
          </w:p>
        </w:tc>
      </w:tr>
      <w:tr w:rsidR="007B694B" w14:paraId="10BC042C" w14:textId="77777777">
        <w:trPr>
          <w:trHeight w:val="20"/>
          <w:jc w:val="center"/>
        </w:trPr>
        <w:tc>
          <w:tcPr>
            <w:tcW w:w="2405" w:type="dxa"/>
          </w:tcPr>
          <w:p w14:paraId="0DD9B011"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 xml:space="preserve">Efficacy evaluation </w:t>
            </w:r>
          </w:p>
        </w:tc>
        <w:tc>
          <w:tcPr>
            <w:tcW w:w="851" w:type="dxa"/>
          </w:tcPr>
          <w:p w14:paraId="73442E13"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567" w:type="dxa"/>
          </w:tcPr>
          <w:p w14:paraId="19A88E0F"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tcPr>
          <w:p w14:paraId="725E925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3121ED7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7DA0262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03E589C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tcPr>
          <w:p w14:paraId="17E373D5"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p w14:paraId="0BDF725F"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lastRenderedPageBreak/>
              <w:t>(even cycles)</w:t>
            </w:r>
          </w:p>
        </w:tc>
        <w:tc>
          <w:tcPr>
            <w:tcW w:w="2410" w:type="dxa"/>
          </w:tcPr>
          <w:p w14:paraId="16335EA3"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lastRenderedPageBreak/>
              <w:t>X</w:t>
            </w:r>
          </w:p>
        </w:tc>
        <w:tc>
          <w:tcPr>
            <w:tcW w:w="1275" w:type="dxa"/>
          </w:tcPr>
          <w:p w14:paraId="4BC24890"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tcPr>
          <w:p w14:paraId="7766A2B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377E121D"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195" w:type="dxa"/>
          </w:tcPr>
          <w:p w14:paraId="7A89BA46"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65AEEDF0" w14:textId="77777777">
        <w:trPr>
          <w:trHeight w:val="20"/>
          <w:jc w:val="center"/>
        </w:trPr>
        <w:tc>
          <w:tcPr>
            <w:tcW w:w="2405" w:type="dxa"/>
          </w:tcPr>
          <w:p w14:paraId="17F8BF76"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EORTC QLQ-C30 assessment</w:t>
            </w:r>
          </w:p>
        </w:tc>
        <w:tc>
          <w:tcPr>
            <w:tcW w:w="851" w:type="dxa"/>
          </w:tcPr>
          <w:p w14:paraId="3CD5E38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567" w:type="dxa"/>
          </w:tcPr>
          <w:p w14:paraId="7486FE85"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8" w:type="dxa"/>
          </w:tcPr>
          <w:p w14:paraId="79DF28E7"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tcPr>
          <w:p w14:paraId="0131180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5373DD52"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1EFE7AA5"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7" w:type="dxa"/>
          </w:tcPr>
          <w:p w14:paraId="23B3C171"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2410" w:type="dxa"/>
          </w:tcPr>
          <w:p w14:paraId="4210DA0D"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tcPr>
          <w:p w14:paraId="1B8A01F0"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8" w:type="dxa"/>
          </w:tcPr>
          <w:p w14:paraId="1879062B"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134" w:type="dxa"/>
          </w:tcPr>
          <w:p w14:paraId="75EE5903"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195" w:type="dxa"/>
          </w:tcPr>
          <w:p w14:paraId="53D9CD8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5581034B" w14:textId="77777777">
        <w:trPr>
          <w:trHeight w:val="20"/>
          <w:jc w:val="center"/>
        </w:trPr>
        <w:tc>
          <w:tcPr>
            <w:tcW w:w="2405" w:type="dxa"/>
          </w:tcPr>
          <w:p w14:paraId="02EB02FB"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 xml:space="preserve">Dispensation of </w:t>
            </w:r>
            <w:r>
              <w:rPr>
                <w:rFonts w:hint="eastAsia"/>
                <w:kern w:val="0"/>
                <w:sz w:val="18"/>
                <w:szCs w:val="18"/>
                <w:lang w:val="en"/>
              </w:rPr>
              <w:t>the study drug</w:t>
            </w:r>
          </w:p>
        </w:tc>
        <w:tc>
          <w:tcPr>
            <w:tcW w:w="851" w:type="dxa"/>
          </w:tcPr>
          <w:p w14:paraId="0CDE152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567" w:type="dxa"/>
          </w:tcPr>
          <w:p w14:paraId="3EDE34F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tcPr>
          <w:p w14:paraId="6DA2B040"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tcPr>
          <w:p w14:paraId="1550719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4A21E4A6"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114DA2C1"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7" w:type="dxa"/>
          </w:tcPr>
          <w:p w14:paraId="6A696F8C"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2410" w:type="dxa"/>
          </w:tcPr>
          <w:p w14:paraId="69E938DB"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tcPr>
          <w:p w14:paraId="33371216"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tcPr>
          <w:p w14:paraId="62BD9860"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1E8B988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tcPr>
          <w:p w14:paraId="6C67645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7A09CF98" w14:textId="77777777">
        <w:trPr>
          <w:trHeight w:val="20"/>
          <w:jc w:val="center"/>
        </w:trPr>
        <w:tc>
          <w:tcPr>
            <w:tcW w:w="2405" w:type="dxa"/>
          </w:tcPr>
          <w:p w14:paraId="51683C2C"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 xml:space="preserve">Recovery of </w:t>
            </w:r>
            <w:r>
              <w:rPr>
                <w:rFonts w:hint="eastAsia"/>
                <w:kern w:val="0"/>
                <w:sz w:val="18"/>
                <w:szCs w:val="18"/>
                <w:lang w:val="en"/>
              </w:rPr>
              <w:t>the study drug</w:t>
            </w:r>
          </w:p>
        </w:tc>
        <w:tc>
          <w:tcPr>
            <w:tcW w:w="851" w:type="dxa"/>
          </w:tcPr>
          <w:p w14:paraId="26D93B5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567" w:type="dxa"/>
          </w:tcPr>
          <w:p w14:paraId="76C6BD9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tcPr>
          <w:p w14:paraId="41643826"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3CCAF20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50B3E9C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211C856F"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7" w:type="dxa"/>
          </w:tcPr>
          <w:p w14:paraId="5E37BCC1"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2410" w:type="dxa"/>
          </w:tcPr>
          <w:p w14:paraId="1B511241"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tcPr>
          <w:p w14:paraId="10360ECC"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8" w:type="dxa"/>
          </w:tcPr>
          <w:p w14:paraId="04E2710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7E16762C"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tcPr>
          <w:p w14:paraId="3EC0806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599281B8" w14:textId="77777777">
        <w:trPr>
          <w:trHeight w:val="20"/>
          <w:jc w:val="center"/>
        </w:trPr>
        <w:tc>
          <w:tcPr>
            <w:tcW w:w="2405" w:type="dxa"/>
          </w:tcPr>
          <w:p w14:paraId="656DE98F"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Distribution of diary card</w:t>
            </w:r>
            <w:r>
              <w:rPr>
                <w:kern w:val="0"/>
                <w:sz w:val="18"/>
                <w:szCs w:val="18"/>
                <w:vertAlign w:val="superscript"/>
                <w:lang w:val="en"/>
              </w:rPr>
              <w:t xml:space="preserve"> </w:t>
            </w:r>
          </w:p>
        </w:tc>
        <w:tc>
          <w:tcPr>
            <w:tcW w:w="851" w:type="dxa"/>
          </w:tcPr>
          <w:p w14:paraId="44A6102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567" w:type="dxa"/>
          </w:tcPr>
          <w:p w14:paraId="31C6960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tcPr>
          <w:p w14:paraId="2A75D5DF"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709" w:type="dxa"/>
          </w:tcPr>
          <w:p w14:paraId="059A8B4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14DCFBC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7CB3DFD9"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7" w:type="dxa"/>
          </w:tcPr>
          <w:p w14:paraId="1B9F90E1"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2410" w:type="dxa"/>
          </w:tcPr>
          <w:p w14:paraId="5385C3C1"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tcPr>
          <w:p w14:paraId="4DB3AFE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tcPr>
          <w:p w14:paraId="01704D9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4C5D92C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tcPr>
          <w:p w14:paraId="3CD52FAB"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7A19450D" w14:textId="77777777">
        <w:trPr>
          <w:trHeight w:val="20"/>
          <w:jc w:val="center"/>
        </w:trPr>
        <w:tc>
          <w:tcPr>
            <w:tcW w:w="2405" w:type="dxa"/>
          </w:tcPr>
          <w:p w14:paraId="64875E70"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Collection of diary card</w:t>
            </w:r>
            <w:r>
              <w:rPr>
                <w:kern w:val="0"/>
                <w:sz w:val="18"/>
                <w:szCs w:val="18"/>
                <w:vertAlign w:val="superscript"/>
                <w:lang w:val="en"/>
              </w:rPr>
              <w:t xml:space="preserve"> </w:t>
            </w:r>
          </w:p>
        </w:tc>
        <w:tc>
          <w:tcPr>
            <w:tcW w:w="851" w:type="dxa"/>
          </w:tcPr>
          <w:p w14:paraId="383ECC6C"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567" w:type="dxa"/>
          </w:tcPr>
          <w:p w14:paraId="5C352DF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tcPr>
          <w:p w14:paraId="7F322C2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42D5E8C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2350151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5246551F"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7" w:type="dxa"/>
          </w:tcPr>
          <w:p w14:paraId="6F3C5575"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2410" w:type="dxa"/>
          </w:tcPr>
          <w:p w14:paraId="78A7697A"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275" w:type="dxa"/>
          </w:tcPr>
          <w:p w14:paraId="498676D0"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c>
          <w:tcPr>
            <w:tcW w:w="1418" w:type="dxa"/>
          </w:tcPr>
          <w:p w14:paraId="4688EF64"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0E54A36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tcPr>
          <w:p w14:paraId="600D5240"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r>
      <w:tr w:rsidR="007B694B" w14:paraId="2F31A119" w14:textId="77777777">
        <w:trPr>
          <w:trHeight w:val="20"/>
          <w:jc w:val="center"/>
        </w:trPr>
        <w:tc>
          <w:tcPr>
            <w:tcW w:w="2405" w:type="dxa"/>
          </w:tcPr>
          <w:p w14:paraId="367B01D4"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 xml:space="preserve">Survival assessment </w:t>
            </w:r>
          </w:p>
        </w:tc>
        <w:tc>
          <w:tcPr>
            <w:tcW w:w="851" w:type="dxa"/>
          </w:tcPr>
          <w:p w14:paraId="2801F07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567" w:type="dxa"/>
          </w:tcPr>
          <w:p w14:paraId="6D72E5E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tcPr>
          <w:p w14:paraId="6BEA1B7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0F2BA02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17AB095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179282BC"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tcPr>
          <w:p w14:paraId="6AAE333F"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2410" w:type="dxa"/>
          </w:tcPr>
          <w:p w14:paraId="37F0E6A2"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275" w:type="dxa"/>
          </w:tcPr>
          <w:p w14:paraId="2FCC9A2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tcPr>
          <w:p w14:paraId="5742F16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3E340CCE"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tcPr>
          <w:p w14:paraId="6DDC157F"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r>
      <w:tr w:rsidR="007B694B" w14:paraId="535D2E03" w14:textId="77777777">
        <w:trPr>
          <w:trHeight w:val="20"/>
          <w:jc w:val="center"/>
        </w:trPr>
        <w:tc>
          <w:tcPr>
            <w:tcW w:w="2405" w:type="dxa"/>
          </w:tcPr>
          <w:p w14:paraId="1DFE0E95" w14:textId="77777777" w:rsidR="007B694B" w:rsidRDefault="00FA3D63">
            <w:pPr>
              <w:adjustRightInd w:val="0"/>
              <w:spacing w:before="100" w:beforeAutospacing="1" w:after="100" w:afterAutospacing="1" w:line="276" w:lineRule="auto"/>
              <w:ind w:firstLineChars="0" w:firstLine="0"/>
              <w:contextualSpacing/>
              <w:jc w:val="left"/>
              <w:rPr>
                <w:kern w:val="0"/>
                <w:sz w:val="18"/>
                <w:szCs w:val="18"/>
              </w:rPr>
            </w:pPr>
            <w:r>
              <w:rPr>
                <w:kern w:val="0"/>
                <w:sz w:val="18"/>
                <w:szCs w:val="18"/>
                <w:lang w:val="en"/>
              </w:rPr>
              <w:t xml:space="preserve">Collection of information on subsequent </w:t>
            </w:r>
            <w:r>
              <w:rPr>
                <w:rFonts w:hint="eastAsia"/>
                <w:kern w:val="0"/>
                <w:sz w:val="18"/>
                <w:szCs w:val="18"/>
                <w:lang w:val="en"/>
              </w:rPr>
              <w:t>anti-cancer</w:t>
            </w:r>
            <w:r>
              <w:rPr>
                <w:kern w:val="0"/>
                <w:sz w:val="18"/>
                <w:szCs w:val="18"/>
                <w:lang w:val="en"/>
              </w:rPr>
              <w:t xml:space="preserve"> therapy</w:t>
            </w:r>
          </w:p>
        </w:tc>
        <w:tc>
          <w:tcPr>
            <w:tcW w:w="851" w:type="dxa"/>
          </w:tcPr>
          <w:p w14:paraId="36821D15"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567" w:type="dxa"/>
          </w:tcPr>
          <w:p w14:paraId="38A275E3"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8" w:type="dxa"/>
          </w:tcPr>
          <w:p w14:paraId="4B91555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2183B636"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54F1F3A8"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709" w:type="dxa"/>
          </w:tcPr>
          <w:p w14:paraId="611D5D27"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7" w:type="dxa"/>
          </w:tcPr>
          <w:p w14:paraId="3E8B9B4D"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2410" w:type="dxa"/>
          </w:tcPr>
          <w:p w14:paraId="0CD1B5AA"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275" w:type="dxa"/>
          </w:tcPr>
          <w:p w14:paraId="6432E251"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418" w:type="dxa"/>
          </w:tcPr>
          <w:p w14:paraId="0F213A09"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34" w:type="dxa"/>
          </w:tcPr>
          <w:p w14:paraId="08BC215F" w14:textId="77777777" w:rsidR="007B694B" w:rsidRDefault="007B694B">
            <w:pPr>
              <w:adjustRightInd w:val="0"/>
              <w:spacing w:before="100" w:beforeAutospacing="1" w:after="100" w:afterAutospacing="1" w:line="276" w:lineRule="auto"/>
              <w:ind w:firstLineChars="0" w:firstLine="0"/>
              <w:contextualSpacing/>
              <w:jc w:val="center"/>
              <w:rPr>
                <w:kern w:val="0"/>
                <w:sz w:val="18"/>
                <w:szCs w:val="18"/>
              </w:rPr>
            </w:pPr>
          </w:p>
        </w:tc>
        <w:tc>
          <w:tcPr>
            <w:tcW w:w="1195" w:type="dxa"/>
          </w:tcPr>
          <w:p w14:paraId="3458F288" w14:textId="77777777" w:rsidR="007B694B" w:rsidRDefault="00FA3D63">
            <w:pPr>
              <w:adjustRightInd w:val="0"/>
              <w:spacing w:before="100" w:beforeAutospacing="1" w:after="100" w:afterAutospacing="1" w:line="276" w:lineRule="auto"/>
              <w:ind w:firstLineChars="0" w:firstLine="0"/>
              <w:contextualSpacing/>
              <w:jc w:val="center"/>
              <w:rPr>
                <w:kern w:val="0"/>
                <w:sz w:val="18"/>
                <w:szCs w:val="18"/>
              </w:rPr>
            </w:pPr>
            <w:r>
              <w:rPr>
                <w:kern w:val="0"/>
                <w:sz w:val="18"/>
                <w:szCs w:val="18"/>
                <w:lang w:val="en"/>
              </w:rPr>
              <w:t>X</w:t>
            </w:r>
          </w:p>
        </w:tc>
      </w:tr>
      <w:bookmarkEnd w:id="94"/>
    </w:tbl>
    <w:p w14:paraId="38BB046E" w14:textId="77777777" w:rsidR="007B694B" w:rsidRDefault="007B694B">
      <w:pPr>
        <w:autoSpaceDE w:val="0"/>
        <w:autoSpaceDN w:val="0"/>
        <w:spacing w:afterLines="50" w:after="163" w:line="240" w:lineRule="auto"/>
        <w:ind w:leftChars="100" w:left="240" w:firstLineChars="0" w:firstLine="0"/>
        <w:jc w:val="left"/>
        <w:rPr>
          <w:rFonts w:eastAsiaTheme="minorEastAsia"/>
          <w:kern w:val="0"/>
          <w:sz w:val="18"/>
          <w:szCs w:val="18"/>
        </w:rPr>
      </w:pPr>
    </w:p>
    <w:p w14:paraId="79A5B38B" w14:textId="77777777" w:rsidR="007B694B" w:rsidRDefault="00FA3D63">
      <w:pPr>
        <w:autoSpaceDE w:val="0"/>
        <w:autoSpaceDN w:val="0"/>
        <w:spacing w:afterLines="50" w:after="163" w:line="240" w:lineRule="auto"/>
        <w:ind w:firstLineChars="0" w:firstLine="0"/>
        <w:jc w:val="left"/>
        <w:rPr>
          <w:rFonts w:eastAsiaTheme="minorEastAsia"/>
          <w:kern w:val="0"/>
          <w:sz w:val="18"/>
          <w:szCs w:val="18"/>
        </w:rPr>
      </w:pPr>
      <w:r>
        <w:rPr>
          <w:rFonts w:eastAsiaTheme="minorEastAsia"/>
          <w:kern w:val="0"/>
          <w:sz w:val="18"/>
          <w:szCs w:val="18"/>
          <w:lang w:val="en"/>
        </w:rPr>
        <w:t>D = Day; (X) = Examinations will only be performed in some specific subjects or visits, see comments for details.</w:t>
      </w:r>
    </w:p>
    <w:p w14:paraId="64E5D58D" w14:textId="77777777" w:rsidR="007B694B" w:rsidRDefault="00FA3D63" w:rsidP="001727E9">
      <w:pPr>
        <w:numPr>
          <w:ilvl w:val="0"/>
          <w:numId w:val="7"/>
        </w:numPr>
        <w:tabs>
          <w:tab w:val="left" w:pos="482"/>
          <w:tab w:val="left" w:pos="483"/>
        </w:tabs>
        <w:autoSpaceDE w:val="0"/>
        <w:autoSpaceDN w:val="0"/>
        <w:spacing w:line="240" w:lineRule="auto"/>
        <w:ind w:left="0" w:firstLineChars="0" w:firstLine="0"/>
        <w:rPr>
          <w:rFonts w:eastAsiaTheme="minorEastAsia"/>
          <w:kern w:val="0"/>
          <w:sz w:val="18"/>
          <w:szCs w:val="18"/>
        </w:rPr>
      </w:pPr>
      <w:r>
        <w:rPr>
          <w:rFonts w:eastAsiaTheme="minorEastAsia"/>
          <w:kern w:val="0"/>
          <w:sz w:val="18"/>
          <w:szCs w:val="18"/>
          <w:lang w:val="en"/>
        </w:rPr>
        <w:t>Screening examinations should be completed within 28 days unless otherwise specified.</w:t>
      </w:r>
    </w:p>
    <w:p w14:paraId="603E7E61" w14:textId="77777777" w:rsidR="007B694B" w:rsidRDefault="00FA3D63" w:rsidP="001727E9">
      <w:pPr>
        <w:numPr>
          <w:ilvl w:val="0"/>
          <w:numId w:val="7"/>
        </w:numPr>
        <w:tabs>
          <w:tab w:val="left" w:pos="482"/>
          <w:tab w:val="left" w:pos="483"/>
        </w:tabs>
        <w:autoSpaceDE w:val="0"/>
        <w:autoSpaceDN w:val="0"/>
        <w:spacing w:line="240" w:lineRule="auto"/>
        <w:ind w:left="0" w:firstLineChars="0" w:firstLine="0"/>
        <w:rPr>
          <w:rFonts w:eastAsiaTheme="minorEastAsia"/>
          <w:kern w:val="0"/>
          <w:sz w:val="18"/>
          <w:szCs w:val="18"/>
        </w:rPr>
      </w:pPr>
      <w:r>
        <w:rPr>
          <w:rFonts w:eastAsiaTheme="minorEastAsia"/>
          <w:kern w:val="0"/>
          <w:sz w:val="18"/>
          <w:szCs w:val="18"/>
          <w:lang w:val="en"/>
        </w:rPr>
        <w:t xml:space="preserve">The tumor history should be collected, including but not limited to the time of initial diagnosis, MCL </w:t>
      </w:r>
      <w:r w:rsidRPr="001727E9">
        <w:rPr>
          <w:rFonts w:eastAsiaTheme="minorEastAsia"/>
          <w:kern w:val="0"/>
          <w:sz w:val="18"/>
          <w:szCs w:val="18"/>
          <w:lang w:val="en"/>
        </w:rPr>
        <w:t>histology</w:t>
      </w:r>
      <w:r>
        <w:rPr>
          <w:rFonts w:eastAsiaTheme="minorEastAsia" w:hint="eastAsia"/>
          <w:kern w:val="0"/>
          <w:sz w:val="18"/>
          <w:szCs w:val="18"/>
        </w:rPr>
        <w:t xml:space="preserve"> </w:t>
      </w:r>
      <w:r>
        <w:rPr>
          <w:rFonts w:eastAsiaTheme="minorEastAsia"/>
          <w:kern w:val="0"/>
          <w:sz w:val="18"/>
          <w:szCs w:val="18"/>
          <w:lang w:val="en"/>
        </w:rPr>
        <w:t>(classic, pleomorphic, blastoid), key biomarker test results [</w:t>
      </w:r>
      <w:r>
        <w:rPr>
          <w:rFonts w:eastAsiaTheme="minorEastAsia"/>
          <w:kern w:val="0"/>
          <w:sz w:val="18"/>
          <w:szCs w:val="18"/>
          <w:lang w:val="en"/>
        </w:rPr>
        <w:tab/>
        <w:t xml:space="preserve">CD20, CD5, cyclin D1, CD21, CD23, SOX11, Ki-67, BCL-2, BCL-6, CD10, TP53 mutation or deletion status, IGHV mutation, t (11, 14), CD200, LEF1], Ann Arbor staging at the time of first diagnosis, MIPI score, IPI score, prior therapeutic regimens, number of prior treatment lines, best response achieved in each line and corresponding timing, start and end dates of each treatment line, </w:t>
      </w:r>
      <w:r>
        <w:rPr>
          <w:rFonts w:eastAsiaTheme="minorEastAsia"/>
          <w:kern w:val="0"/>
          <w:sz w:val="18"/>
          <w:szCs w:val="18"/>
          <w:lang w:val="en"/>
        </w:rPr>
        <w:lastRenderedPageBreak/>
        <w:t>reasons for treatment discontinuation, disease progression time, and whether central nervous system, bone marrow, or gastrointestinal involvement occurred.</w:t>
      </w:r>
    </w:p>
    <w:p w14:paraId="58832840" w14:textId="77777777" w:rsidR="007B694B" w:rsidRDefault="00FA3D63" w:rsidP="001727E9">
      <w:pPr>
        <w:numPr>
          <w:ilvl w:val="0"/>
          <w:numId w:val="7"/>
        </w:numPr>
        <w:tabs>
          <w:tab w:val="left" w:pos="482"/>
          <w:tab w:val="left" w:pos="483"/>
        </w:tabs>
        <w:autoSpaceDE w:val="0"/>
        <w:autoSpaceDN w:val="0"/>
        <w:spacing w:line="240" w:lineRule="auto"/>
        <w:ind w:left="0" w:firstLineChars="0" w:firstLine="0"/>
        <w:rPr>
          <w:rFonts w:eastAsiaTheme="minorEastAsia"/>
          <w:kern w:val="0"/>
          <w:sz w:val="18"/>
          <w:szCs w:val="18"/>
        </w:rPr>
      </w:pPr>
      <w:r>
        <w:rPr>
          <w:sz w:val="18"/>
          <w:szCs w:val="18"/>
          <w:lang w:val="en"/>
        </w:rPr>
        <w:t xml:space="preserve">Data on concomitant medications, including drug name, dose, route of administration, frequency of administration, start date, reason for medication, and end date, are collected from </w:t>
      </w:r>
      <w:r>
        <w:rPr>
          <w:rStyle w:val="af7"/>
          <w:sz w:val="18"/>
          <w:szCs w:val="18"/>
          <w:lang w:val="en"/>
        </w:rPr>
        <w:t>signing of informed consent</w:t>
      </w:r>
      <w:r>
        <w:rPr>
          <w:sz w:val="18"/>
          <w:szCs w:val="18"/>
          <w:lang w:val="en"/>
        </w:rPr>
        <w:t xml:space="preserve"> until Day 28 after the last administration. The treating physician gets the information from each follow-up of the patient. By understanding routinely prescribed drugs for the patient, the treating physician will evaluate whether it may lead to symptom improvement with clinical significance based on changes in the subject’s concomitant medication over the past period. The collection of adverse events begins when the subject receives</w:t>
      </w:r>
      <w:r>
        <w:rPr>
          <w:rFonts w:hint="eastAsia"/>
          <w:sz w:val="18"/>
          <w:szCs w:val="18"/>
          <w:lang w:val="en"/>
        </w:rPr>
        <w:t xml:space="preserve"> the study drug</w:t>
      </w:r>
      <w:r>
        <w:rPr>
          <w:sz w:val="18"/>
          <w:szCs w:val="18"/>
          <w:lang w:val="en"/>
        </w:rPr>
        <w:t>. If it is a serious adverse event, the investigator should report it to the sponsor within 24 hours of awareness and follow up until resolution. Serious adverse events that meet the definition of SUSAR are subject to expedited reporting by the sponsor to regulatory authorities within the specified timeframe.</w:t>
      </w:r>
    </w:p>
    <w:p w14:paraId="3AAC175C" w14:textId="77777777" w:rsidR="007B694B" w:rsidRDefault="00FA3D63" w:rsidP="001727E9">
      <w:pPr>
        <w:numPr>
          <w:ilvl w:val="0"/>
          <w:numId w:val="7"/>
        </w:numPr>
        <w:tabs>
          <w:tab w:val="left" w:pos="482"/>
          <w:tab w:val="left" w:pos="483"/>
        </w:tabs>
        <w:autoSpaceDE w:val="0"/>
        <w:autoSpaceDN w:val="0"/>
        <w:spacing w:line="240" w:lineRule="auto"/>
        <w:ind w:left="0" w:firstLineChars="0" w:firstLine="0"/>
        <w:rPr>
          <w:rFonts w:eastAsiaTheme="minorEastAsia"/>
          <w:kern w:val="0"/>
          <w:sz w:val="18"/>
          <w:szCs w:val="18"/>
        </w:rPr>
      </w:pPr>
      <w:r>
        <w:rPr>
          <w:rFonts w:eastAsiaTheme="minorEastAsia"/>
          <w:kern w:val="0"/>
          <w:sz w:val="18"/>
          <w:szCs w:val="18"/>
          <w:lang w:val="en"/>
        </w:rPr>
        <w:t>Physical examination should include at least weight measurement and assessments of skin, eyes, ears, nose, throat, oral cavity, Waldeyer’s ring, lungs, heart, abdomen, extremities, musculoskeletal system, nerves, thyroid, superficial lymph nodes, and general appearance. Height measurement is only performed during the screening period.</w:t>
      </w:r>
    </w:p>
    <w:p w14:paraId="770904C7" w14:textId="77777777" w:rsidR="007B694B" w:rsidRDefault="00FA3D63" w:rsidP="001727E9">
      <w:pPr>
        <w:numPr>
          <w:ilvl w:val="0"/>
          <w:numId w:val="7"/>
        </w:numPr>
        <w:tabs>
          <w:tab w:val="left" w:pos="483"/>
        </w:tabs>
        <w:autoSpaceDE w:val="0"/>
        <w:autoSpaceDN w:val="0"/>
        <w:spacing w:line="240" w:lineRule="auto"/>
        <w:ind w:left="0" w:firstLineChars="0" w:firstLine="0"/>
        <w:rPr>
          <w:rFonts w:eastAsiaTheme="minorEastAsia"/>
          <w:kern w:val="0"/>
          <w:sz w:val="18"/>
          <w:szCs w:val="18"/>
        </w:rPr>
      </w:pPr>
      <w:r>
        <w:rPr>
          <w:sz w:val="18"/>
          <w:szCs w:val="18"/>
          <w:lang w:val="en"/>
        </w:rPr>
        <w:t>Vital signs (measured after resting for at least 5 minutes) include pulse, blood pressure, respiration, and body temperature. Assessments should be conducted at specified time points (within 2 hours before and 2-4 hours after administration) on C1D1 and C1D15 (</w:t>
      </w:r>
      <w:r>
        <w:rPr>
          <w:sz w:val="18"/>
          <w:szCs w:val="18"/>
          <w:u w:val="single"/>
          <w:lang w:val="en"/>
        </w:rPr>
        <w:t>+</w:t>
      </w:r>
      <w:r>
        <w:rPr>
          <w:sz w:val="18"/>
          <w:szCs w:val="18"/>
          <w:lang w:val="en"/>
        </w:rPr>
        <w:t>1 day), and for other follow-up visits, vital signs should be assessed within 2 hours before administration.</w:t>
      </w:r>
      <w:r>
        <w:rPr>
          <w:kern w:val="0"/>
          <w:sz w:val="18"/>
          <w:szCs w:val="18"/>
          <w:lang w:val="en"/>
        </w:rPr>
        <w:t xml:space="preserve"> </w:t>
      </w:r>
    </w:p>
    <w:p w14:paraId="300936C3" w14:textId="77777777" w:rsidR="007B694B" w:rsidRDefault="00FA3D63" w:rsidP="001727E9">
      <w:pPr>
        <w:numPr>
          <w:ilvl w:val="0"/>
          <w:numId w:val="7"/>
        </w:numPr>
        <w:tabs>
          <w:tab w:val="left" w:pos="482"/>
          <w:tab w:val="left" w:pos="483"/>
        </w:tabs>
        <w:autoSpaceDE w:val="0"/>
        <w:autoSpaceDN w:val="0"/>
        <w:spacing w:line="240" w:lineRule="auto"/>
        <w:ind w:left="0" w:firstLineChars="0" w:firstLine="0"/>
        <w:rPr>
          <w:rFonts w:eastAsiaTheme="minorEastAsia"/>
          <w:kern w:val="0"/>
          <w:sz w:val="18"/>
          <w:szCs w:val="18"/>
        </w:rPr>
      </w:pPr>
      <w:r>
        <w:rPr>
          <w:rFonts w:eastAsiaTheme="minorEastAsia"/>
          <w:kern w:val="0"/>
          <w:sz w:val="18"/>
          <w:szCs w:val="18"/>
          <w:lang w:val="en"/>
        </w:rPr>
        <w:t>The presence or absence of B symptoms at enrollment, the type of B symptoms (fever, night sweats and/or weight decreased) and the degree of B symptoms (such as the highest temperature in recent days, the duration of fever, the amount of described night sweats, the amount of weight decreased in recent half a year, etc.) will be recorded. Baseline Ann Arbor staging is recommended to be assessed in combination with PET/CT (if PET/CT sensitive) and CT results.</w:t>
      </w:r>
    </w:p>
    <w:p w14:paraId="6C86A30A" w14:textId="77777777" w:rsidR="007B694B" w:rsidRDefault="00FA3D63" w:rsidP="001727E9">
      <w:pPr>
        <w:numPr>
          <w:ilvl w:val="0"/>
          <w:numId w:val="7"/>
        </w:numPr>
        <w:tabs>
          <w:tab w:val="left" w:pos="482"/>
          <w:tab w:val="left" w:pos="483"/>
        </w:tabs>
        <w:autoSpaceDE w:val="0"/>
        <w:autoSpaceDN w:val="0"/>
        <w:spacing w:line="240" w:lineRule="auto"/>
        <w:ind w:left="0" w:firstLineChars="0" w:firstLine="0"/>
        <w:rPr>
          <w:rFonts w:eastAsiaTheme="minorEastAsia"/>
          <w:kern w:val="0"/>
          <w:sz w:val="18"/>
          <w:szCs w:val="18"/>
        </w:rPr>
      </w:pPr>
      <w:r>
        <w:rPr>
          <w:sz w:val="18"/>
          <w:szCs w:val="18"/>
          <w:lang w:val="en"/>
        </w:rPr>
        <w:t xml:space="preserve">Hematology, blood chemistry and urinalysis on D-1 can also be performed before C1D1 administration, and hematology and blood chemistry results must meet the eligibility criteria before C1D1 administration. </w:t>
      </w:r>
      <w:r>
        <w:rPr>
          <w:b/>
          <w:bCs/>
          <w:sz w:val="18"/>
          <w:szCs w:val="18"/>
          <w:lang w:val="en"/>
        </w:rPr>
        <w:t xml:space="preserve">Urinalysis on C1D1 will be performed 4-8 hours after administration. </w:t>
      </w:r>
      <w:r>
        <w:rPr>
          <w:sz w:val="18"/>
          <w:szCs w:val="18"/>
          <w:lang w:val="en"/>
        </w:rPr>
        <w:t>Other tests are sampled before administration on each scheduled visit day. If the investigator determines no safety risk based on the patient's general condition, the administration of the study drug for that day can commence without waiting for test results.</w:t>
      </w:r>
    </w:p>
    <w:p w14:paraId="0429AC6D" w14:textId="77777777" w:rsidR="007B694B" w:rsidRDefault="00FA3D63" w:rsidP="001727E9">
      <w:pPr>
        <w:numPr>
          <w:ilvl w:val="0"/>
          <w:numId w:val="7"/>
        </w:numPr>
        <w:tabs>
          <w:tab w:val="left" w:pos="482"/>
          <w:tab w:val="left" w:pos="483"/>
        </w:tabs>
        <w:autoSpaceDE w:val="0"/>
        <w:autoSpaceDN w:val="0"/>
        <w:spacing w:line="240" w:lineRule="auto"/>
        <w:ind w:left="0" w:firstLineChars="0" w:firstLine="0"/>
        <w:rPr>
          <w:rFonts w:eastAsiaTheme="minorEastAsia"/>
          <w:kern w:val="0"/>
          <w:sz w:val="18"/>
          <w:szCs w:val="18"/>
        </w:rPr>
      </w:pPr>
      <w:r>
        <w:rPr>
          <w:rFonts w:eastAsiaTheme="minorEastAsia"/>
          <w:kern w:val="0"/>
          <w:sz w:val="18"/>
          <w:szCs w:val="18"/>
          <w:lang w:val="en"/>
        </w:rPr>
        <w:t>Including hepatitis B surface antigen (HBsAg), hepatitis B surface antibody (HBsAb), hepatitis B core antibody (HBcAb), hepatitis B e antigen (HBeAg), hepatitis B e antibody (HBeAb), HIV, syphilis, and hepatitis C antibody. HBV-DNA should be tested for subjects with positive HBsAg or positive HBcAb, and re-examined every 2-3 cycles after enrollment. For subjects with positive hepatitis C antibody, HCV-RNA should be tested at baseline. If the subject has received systemic anti-hepatitis C treatment and has been cured, hepatitis C can be tested at irregular intervals at the discretion of the investigator. If the subject has not received systemic anti-hepatitis C treatment, it is recommended to monitor HCV-RNA regularly, once every 2-3 cycles. If HBV-DNA/HCV-RNA is positive during treatment,</w:t>
      </w:r>
      <w:r>
        <w:rPr>
          <w:rFonts w:eastAsiaTheme="minorEastAsia" w:hint="eastAsia"/>
          <w:kern w:val="0"/>
          <w:sz w:val="18"/>
          <w:szCs w:val="18"/>
          <w:lang w:val="en"/>
        </w:rPr>
        <w:t xml:space="preserve"> the study drug</w:t>
      </w:r>
      <w:r>
        <w:rPr>
          <w:rFonts w:eastAsiaTheme="minorEastAsia"/>
          <w:kern w:val="0"/>
          <w:sz w:val="18"/>
          <w:szCs w:val="18"/>
          <w:lang w:val="en"/>
        </w:rPr>
        <w:t xml:space="preserve"> should be interrupted. The treatment with </w:t>
      </w:r>
      <w:r>
        <w:rPr>
          <w:rFonts w:eastAsiaTheme="minorEastAsia" w:hint="eastAsia"/>
          <w:kern w:val="0"/>
          <w:sz w:val="18"/>
          <w:szCs w:val="18"/>
          <w:lang w:val="en"/>
        </w:rPr>
        <w:t>the study drug</w:t>
      </w:r>
      <w:r>
        <w:rPr>
          <w:rFonts w:eastAsiaTheme="minorEastAsia"/>
          <w:kern w:val="0"/>
          <w:sz w:val="18"/>
          <w:szCs w:val="18"/>
          <w:lang w:val="en"/>
        </w:rPr>
        <w:t xml:space="preserve"> can only be resumed after receiving anti HBV or HCV treatment and testing negative or returning to normal levels.</w:t>
      </w:r>
    </w:p>
    <w:p w14:paraId="4DC87364" w14:textId="77777777" w:rsidR="007B694B" w:rsidRDefault="00FA3D63" w:rsidP="001727E9">
      <w:pPr>
        <w:numPr>
          <w:ilvl w:val="0"/>
          <w:numId w:val="7"/>
        </w:numPr>
        <w:tabs>
          <w:tab w:val="left" w:pos="482"/>
          <w:tab w:val="left" w:pos="483"/>
        </w:tabs>
        <w:autoSpaceDE w:val="0"/>
        <w:autoSpaceDN w:val="0"/>
        <w:spacing w:line="240" w:lineRule="auto"/>
        <w:ind w:left="0" w:firstLineChars="0" w:firstLine="0"/>
        <w:rPr>
          <w:rFonts w:eastAsiaTheme="minorEastAsia"/>
          <w:kern w:val="0"/>
          <w:sz w:val="18"/>
          <w:szCs w:val="18"/>
        </w:rPr>
      </w:pPr>
      <w:r>
        <w:rPr>
          <w:rFonts w:eastAsiaTheme="minorEastAsia"/>
          <w:kern w:val="0"/>
          <w:sz w:val="18"/>
          <w:szCs w:val="18"/>
          <w:lang w:val="en"/>
        </w:rPr>
        <w:t>The blood immunoglobulin test includes IgG, IgM and IgA.</w:t>
      </w:r>
    </w:p>
    <w:p w14:paraId="1DFF9A19" w14:textId="77777777" w:rsidR="007B694B" w:rsidRDefault="00FA3D63" w:rsidP="001727E9">
      <w:pPr>
        <w:numPr>
          <w:ilvl w:val="0"/>
          <w:numId w:val="7"/>
        </w:numPr>
        <w:tabs>
          <w:tab w:val="left" w:pos="482"/>
          <w:tab w:val="left" w:pos="483"/>
        </w:tabs>
        <w:autoSpaceDE w:val="0"/>
        <w:autoSpaceDN w:val="0"/>
        <w:spacing w:line="240" w:lineRule="auto"/>
        <w:ind w:left="0" w:firstLineChars="0" w:firstLine="0"/>
        <w:rPr>
          <w:rFonts w:eastAsiaTheme="minorEastAsia"/>
          <w:kern w:val="0"/>
          <w:sz w:val="18"/>
          <w:szCs w:val="18"/>
        </w:rPr>
      </w:pPr>
      <w:r>
        <w:rPr>
          <w:rFonts w:eastAsiaTheme="minorEastAsia"/>
          <w:kern w:val="0"/>
          <w:sz w:val="18"/>
          <w:szCs w:val="18"/>
          <w:lang w:val="en"/>
        </w:rPr>
        <w:t xml:space="preserve">Applicable only to females of childbearing potential. A serum pregnancy test will be performed at screening. If the test is performed more than 7 days after the initial administration, a </w:t>
      </w:r>
      <w:r>
        <w:rPr>
          <w:rFonts w:eastAsiaTheme="minorEastAsia"/>
          <w:kern w:val="0"/>
          <w:sz w:val="18"/>
          <w:szCs w:val="18"/>
          <w:lang w:val="en"/>
        </w:rPr>
        <w:lastRenderedPageBreak/>
        <w:t>serum or urine pregnancy test will be performed again, and only those who are negative can be enrolled. Serum or urine pregnancy test will be performed at the end of each cycle after enrollment. For subjects with continuous amenorrhea for at least 1 year during the study and confirmed as menopausal by a specialist/investigator, pregnancy testing can be discontinued.</w:t>
      </w:r>
    </w:p>
    <w:p w14:paraId="71C77198" w14:textId="77777777" w:rsidR="007B694B" w:rsidRDefault="00FA3D63" w:rsidP="001727E9">
      <w:pPr>
        <w:numPr>
          <w:ilvl w:val="0"/>
          <w:numId w:val="7"/>
        </w:numPr>
        <w:tabs>
          <w:tab w:val="left" w:pos="482"/>
          <w:tab w:val="left" w:pos="483"/>
        </w:tabs>
        <w:autoSpaceDE w:val="0"/>
        <w:autoSpaceDN w:val="0"/>
        <w:spacing w:line="240" w:lineRule="auto"/>
        <w:ind w:left="0" w:firstLineChars="0" w:firstLine="0"/>
        <w:rPr>
          <w:rFonts w:eastAsiaTheme="minorEastAsia"/>
          <w:kern w:val="0"/>
          <w:sz w:val="18"/>
          <w:szCs w:val="18"/>
        </w:rPr>
      </w:pPr>
      <w:r>
        <w:rPr>
          <w:rFonts w:eastAsiaTheme="minorEastAsia"/>
          <w:kern w:val="0"/>
          <w:sz w:val="18"/>
          <w:szCs w:val="18"/>
          <w:lang w:val="en"/>
        </w:rPr>
        <w:t xml:space="preserve">During the screening period, on D-1 (or before C1D1 administration), and on C1D8 (±1), C1D15 (±1), and C1D28 (±1) before administration, 12-lead ECGs should be performed (or when clinically indicated). Each assessment should occur after at least 10 minutes of rest. ECGs should be repeated three times, with at least 5 minutes between each measurement, to obtain an average corrected QT interval result. </w:t>
      </w:r>
      <w:r>
        <w:rPr>
          <w:rFonts w:eastAsiaTheme="minorEastAsia"/>
          <w:b/>
          <w:bCs/>
          <w:kern w:val="0"/>
          <w:sz w:val="18"/>
          <w:szCs w:val="18"/>
          <w:lang w:val="en"/>
        </w:rPr>
        <w:t xml:space="preserve">Additionally, ECGs should be conducted 2-4 hours after administration on C1D1 and C1D15 (±1). </w:t>
      </w:r>
      <w:r>
        <w:rPr>
          <w:rFonts w:eastAsiaTheme="minorEastAsia"/>
          <w:kern w:val="0"/>
          <w:sz w:val="18"/>
          <w:szCs w:val="18"/>
          <w:lang w:val="en"/>
        </w:rPr>
        <w:t>Before the examination, the subject should rest for at least 10 minutes and be subjected to three repetitions, with at least a 5-minute interval between each.</w:t>
      </w:r>
      <w:bookmarkStart w:id="95" w:name="_Hlk115200277"/>
      <w:bookmarkEnd w:id="95"/>
      <w:r>
        <w:rPr>
          <w:rFonts w:eastAsiaTheme="minorEastAsia"/>
          <w:b/>
          <w:bCs/>
          <w:kern w:val="0"/>
          <w:sz w:val="18"/>
          <w:szCs w:val="18"/>
          <w:lang w:val="en"/>
        </w:rPr>
        <w:t xml:space="preserve"> </w:t>
      </w:r>
      <w:r>
        <w:rPr>
          <w:rFonts w:eastAsiaTheme="minorEastAsia"/>
          <w:kern w:val="0"/>
          <w:sz w:val="18"/>
          <w:szCs w:val="18"/>
          <w:lang w:val="en"/>
        </w:rPr>
        <w:t>The 12-lead ECG will be performed on D28 ± 2 days of C2 and later specified cycles (or as clinically indicated), with at least 10 minutes of rest prior to each examination and one examination. If there is QT interval prolongation, it is necessary to perform two more examinations. Then the mean value of QTcF of the three examinations will be calculated as the QTcF value at this visit.</w:t>
      </w:r>
    </w:p>
    <w:p w14:paraId="0B5DBD1F" w14:textId="77777777" w:rsidR="007B694B" w:rsidRDefault="00FA3D63" w:rsidP="001727E9">
      <w:pPr>
        <w:numPr>
          <w:ilvl w:val="0"/>
          <w:numId w:val="7"/>
        </w:numPr>
        <w:tabs>
          <w:tab w:val="left" w:pos="482"/>
          <w:tab w:val="left" w:pos="483"/>
        </w:tabs>
        <w:autoSpaceDE w:val="0"/>
        <w:autoSpaceDN w:val="0"/>
        <w:spacing w:line="240" w:lineRule="auto"/>
        <w:ind w:left="0" w:firstLineChars="0" w:firstLine="0"/>
        <w:rPr>
          <w:rFonts w:eastAsiaTheme="minorEastAsia"/>
          <w:kern w:val="0"/>
          <w:sz w:val="18"/>
          <w:szCs w:val="18"/>
        </w:rPr>
      </w:pPr>
      <w:r>
        <w:rPr>
          <w:rFonts w:eastAsiaTheme="minorEastAsia"/>
          <w:kern w:val="0"/>
          <w:sz w:val="18"/>
          <w:szCs w:val="18"/>
          <w:lang w:val="en"/>
        </w:rPr>
        <w:t>Echocardiogram must include left ventricular ejection fraction. It must be checked during the screening period and may be performed thereafter as clinically indicated at the discretion of the investigator.</w:t>
      </w:r>
    </w:p>
    <w:p w14:paraId="262D0D21" w14:textId="77777777" w:rsidR="007B694B" w:rsidRDefault="00FA3D63" w:rsidP="001727E9">
      <w:pPr>
        <w:numPr>
          <w:ilvl w:val="0"/>
          <w:numId w:val="7"/>
        </w:numPr>
        <w:tabs>
          <w:tab w:val="left" w:pos="482"/>
          <w:tab w:val="left" w:pos="483"/>
        </w:tabs>
        <w:autoSpaceDE w:val="0"/>
        <w:autoSpaceDN w:val="0"/>
        <w:spacing w:line="240" w:lineRule="auto"/>
        <w:ind w:left="0" w:firstLineChars="0" w:firstLine="0"/>
        <w:rPr>
          <w:rFonts w:eastAsiaTheme="minorEastAsia"/>
          <w:kern w:val="0"/>
          <w:sz w:val="18"/>
          <w:szCs w:val="18"/>
        </w:rPr>
      </w:pPr>
      <w:r>
        <w:rPr>
          <w:rFonts w:eastAsiaTheme="minorEastAsia"/>
          <w:kern w:val="0"/>
          <w:sz w:val="18"/>
          <w:szCs w:val="18"/>
          <w:lang w:val="en"/>
        </w:rPr>
        <w:t xml:space="preserve">During the screening period, </w:t>
      </w:r>
      <w:r>
        <w:rPr>
          <w:rFonts w:eastAsiaTheme="minorEastAsia" w:hint="eastAsia"/>
          <w:kern w:val="0"/>
          <w:sz w:val="18"/>
          <w:szCs w:val="18"/>
          <w:lang w:val="en"/>
        </w:rPr>
        <w:t>positron-emission tomography (PET)/CT scan</w:t>
      </w:r>
      <w:r>
        <w:rPr>
          <w:rFonts w:eastAsiaTheme="minorEastAsia"/>
          <w:kern w:val="0"/>
          <w:sz w:val="18"/>
          <w:szCs w:val="18"/>
          <w:lang w:val="en"/>
        </w:rPr>
        <w:t xml:space="preserve"> are conducted for all subjects. If the target lesion is sensitive to PET/CT (Deauville 5-point score ≥4), subsequent evaluations of efficacy will also use PET/CT. For subjects who achieve CMR, subsequent assessments can be made solely through enhanced CT (or MRI) until disease progression is considered. If the lesions are not sensitive to PET/CT, the continuation of PET/CT assessments will be at the discretion of the investigator. If the scheduled efficacy evaluation is less than 1 treatment cycle from the last additional imaging examination, the scheduled efficacy evaluation may be skipped and the imaging examination may be performed at the next scheduled efficacy evaluation at the discretion of the investigator. During the screening period, if PET/CT conducted at the study site following the last anti-MCL treatment is within 28 days before the initial administration of the study, and is considered by the investigator and sponsor to meet the criteria, it can serve as the baseline data for this study, and there is no need to repeat the examination.</w:t>
      </w:r>
    </w:p>
    <w:p w14:paraId="295D6DAD" w14:textId="77777777" w:rsidR="007B694B" w:rsidRDefault="00FA3D63" w:rsidP="001727E9">
      <w:pPr>
        <w:numPr>
          <w:ilvl w:val="0"/>
          <w:numId w:val="7"/>
        </w:numPr>
        <w:tabs>
          <w:tab w:val="left" w:pos="482"/>
          <w:tab w:val="left" w:pos="483"/>
        </w:tabs>
        <w:autoSpaceDE w:val="0"/>
        <w:autoSpaceDN w:val="0"/>
        <w:spacing w:line="240" w:lineRule="auto"/>
        <w:ind w:left="0" w:firstLineChars="0" w:firstLine="0"/>
        <w:rPr>
          <w:rFonts w:eastAsiaTheme="minorEastAsia"/>
          <w:kern w:val="0"/>
          <w:sz w:val="18"/>
          <w:szCs w:val="18"/>
        </w:rPr>
      </w:pPr>
      <w:r>
        <w:rPr>
          <w:rFonts w:eastAsiaTheme="minorEastAsia"/>
          <w:kern w:val="0"/>
          <w:sz w:val="18"/>
          <w:szCs w:val="18"/>
          <w:lang w:val="en"/>
        </w:rPr>
        <w:t>If there is no contraindication, enhanced CT examination is required at screening and during the trial to evaluate the efficacy. If the patient has special circumstances such as allergy to contrast medium, CT plain scan, enhanced MRI or MRI plain scan may be considered for examination, but the same radiological examination is required to be used for each efficacy evaluation of the same subject. At screening and during the study, the investigator may perform imaging assessment at additional time points or sites as clinically indicated based on the subject's specific conditions. If the scheduled efficacy evaluation is less than 1 treatment cycle from the last additional imaging examination, the scheduled efficacy evaluation may be skipped and the imaging examination may be performed at the next scheduled efficacy evaluation at the discretion of the investigator. During the screening period, the imaging examination conducted at the study site following the last anti-MCL treatment is within 28 days before the initial administration of the study, and is considered by the investigator to meet the criteria, it can serve as the baseline data for this study, and there is no need to repeat the examination.</w:t>
      </w:r>
    </w:p>
    <w:p w14:paraId="004552A7" w14:textId="77777777" w:rsidR="007B694B" w:rsidRDefault="00FA3D63" w:rsidP="001727E9">
      <w:pPr>
        <w:numPr>
          <w:ilvl w:val="0"/>
          <w:numId w:val="7"/>
        </w:numPr>
        <w:tabs>
          <w:tab w:val="left" w:pos="482"/>
          <w:tab w:val="left" w:pos="483"/>
        </w:tabs>
        <w:autoSpaceDE w:val="0"/>
        <w:autoSpaceDN w:val="0"/>
        <w:spacing w:line="240" w:lineRule="auto"/>
        <w:ind w:left="0" w:firstLineChars="0" w:firstLine="0"/>
        <w:rPr>
          <w:rFonts w:eastAsiaTheme="minorEastAsia"/>
          <w:kern w:val="0"/>
          <w:sz w:val="18"/>
          <w:szCs w:val="18"/>
        </w:rPr>
      </w:pPr>
      <w:r>
        <w:rPr>
          <w:rFonts w:eastAsiaTheme="minorEastAsia"/>
          <w:kern w:val="0"/>
          <w:sz w:val="18"/>
          <w:szCs w:val="18"/>
          <w:lang w:val="en"/>
        </w:rPr>
        <w:t xml:space="preserve">During the screening period, for patients suspected of having lymphoma involving the CNS, a head-enhanced MRI is required. If the subject is allergic to the contrast medium or has contraindications for MRI, MRI plain scan, enhanced CT, or CT plain scan may be attempted. If CNS lymphoma is considered by imaging at screening, it will not be enrolled. Additional MRI </w:t>
      </w:r>
      <w:r>
        <w:rPr>
          <w:rFonts w:eastAsiaTheme="minorEastAsia"/>
          <w:kern w:val="0"/>
          <w:sz w:val="18"/>
          <w:szCs w:val="18"/>
          <w:lang w:val="en"/>
        </w:rPr>
        <w:lastRenderedPageBreak/>
        <w:t>(or CT) may be performed if CNS involvement is suspected during the study.</w:t>
      </w:r>
    </w:p>
    <w:p w14:paraId="7E808B1C" w14:textId="77777777" w:rsidR="007B694B" w:rsidRDefault="00FA3D63" w:rsidP="001727E9">
      <w:pPr>
        <w:numPr>
          <w:ilvl w:val="0"/>
          <w:numId w:val="7"/>
        </w:numPr>
        <w:tabs>
          <w:tab w:val="left" w:pos="482"/>
          <w:tab w:val="left" w:pos="483"/>
        </w:tabs>
        <w:autoSpaceDE w:val="0"/>
        <w:autoSpaceDN w:val="0"/>
        <w:spacing w:line="240" w:lineRule="auto"/>
        <w:ind w:left="0" w:firstLineChars="0" w:firstLine="0"/>
        <w:rPr>
          <w:rFonts w:eastAsiaTheme="minorEastAsia"/>
          <w:kern w:val="0"/>
          <w:sz w:val="18"/>
          <w:szCs w:val="18"/>
        </w:rPr>
      </w:pPr>
      <w:r>
        <w:rPr>
          <w:rFonts w:eastAsiaTheme="minorEastAsia"/>
          <w:kern w:val="0"/>
          <w:sz w:val="18"/>
          <w:szCs w:val="18"/>
          <w:lang w:val="en"/>
        </w:rPr>
        <w:t>Gastrointestinal endoscopy should be recommended (not mandatory) for all subjects at screening. Patients with suspected gastrointestinal involvement based on baseline imaging and/or endoscopy are required to undergo endoscopy (including pathology) to confirm complete response (CR) when imaging suggests CR, but repeat endoscopy is not necessary for confirmation. Once CR is confirmed upon efficacy assessment, subsequent examinations are not required unless deemed necessary by the investigator. Subjects without evidence of gastrointestinal involvement at baseline do not require endoscopy for CR assessment. During the screening, if the endoscopy conducted at the study site following the last anti-MCL treatment is within 28 days before the initial administration of the study, and is considered by the investigator and sponsor to meet the criteria, it can serve as the baseline data for this study, and there is no need to repeat the examination. Additional gastrointestinal endoscopy may be performed if clinically indicated during the trial. If involvement of other parts of the gastrointestinal tract is suspected, examinations such as gastroscopy or enteroscopy may be considered based on the condition. If involvement is confirmed, endoscopy is required to confirm CR during CR assessment, but consecutive endoscopies are not necessary for confirmation.</w:t>
      </w:r>
    </w:p>
    <w:p w14:paraId="2465A517" w14:textId="77777777" w:rsidR="007B694B" w:rsidRDefault="00FA3D63" w:rsidP="001727E9">
      <w:pPr>
        <w:numPr>
          <w:ilvl w:val="0"/>
          <w:numId w:val="7"/>
        </w:numPr>
        <w:tabs>
          <w:tab w:val="left" w:pos="483"/>
        </w:tabs>
        <w:autoSpaceDE w:val="0"/>
        <w:autoSpaceDN w:val="0"/>
        <w:spacing w:line="240" w:lineRule="auto"/>
        <w:ind w:left="0" w:firstLineChars="0" w:firstLine="0"/>
        <w:rPr>
          <w:rFonts w:eastAsiaTheme="minorEastAsia"/>
          <w:kern w:val="0"/>
          <w:sz w:val="18"/>
          <w:szCs w:val="18"/>
        </w:rPr>
      </w:pPr>
      <w:r>
        <w:rPr>
          <w:rFonts w:eastAsiaTheme="minorEastAsia" w:hint="eastAsia"/>
          <w:kern w:val="0"/>
          <w:sz w:val="18"/>
          <w:szCs w:val="18"/>
          <w:lang w:val="en"/>
        </w:rPr>
        <w:t>B</w:t>
      </w:r>
      <w:r>
        <w:rPr>
          <w:rFonts w:eastAsiaTheme="minorEastAsia"/>
          <w:kern w:val="0"/>
          <w:sz w:val="18"/>
          <w:szCs w:val="18"/>
          <w:lang w:val="en"/>
        </w:rPr>
        <w:t xml:space="preserve">one marrow </w:t>
      </w:r>
      <w:r>
        <w:rPr>
          <w:rFonts w:eastAsiaTheme="minorEastAsia" w:hint="eastAsia"/>
          <w:kern w:val="0"/>
          <w:sz w:val="18"/>
          <w:szCs w:val="18"/>
          <w:lang w:val="en"/>
        </w:rPr>
        <w:t>b</w:t>
      </w:r>
      <w:r>
        <w:rPr>
          <w:rFonts w:eastAsiaTheme="minorEastAsia"/>
          <w:kern w:val="0"/>
          <w:sz w:val="18"/>
          <w:szCs w:val="18"/>
          <w:lang w:val="en"/>
        </w:rPr>
        <w:t xml:space="preserve">iopsy should be performed during the screening period to assess for bone marrow involvement by lymphoma, which cannot be replaced by bone marrow aspirate. Immunohistochemistry is required to confirm lymphoma involvement when considering it based on </w:t>
      </w:r>
      <w:r>
        <w:rPr>
          <w:rFonts w:eastAsiaTheme="minorEastAsia" w:hint="eastAsia"/>
          <w:kern w:val="0"/>
          <w:sz w:val="18"/>
          <w:szCs w:val="18"/>
          <w:lang w:val="en"/>
        </w:rPr>
        <w:t>bone marrow biopsy</w:t>
      </w:r>
      <w:r>
        <w:rPr>
          <w:rFonts w:eastAsiaTheme="minorEastAsia"/>
          <w:kern w:val="0"/>
          <w:sz w:val="18"/>
          <w:szCs w:val="18"/>
          <w:lang w:val="en"/>
        </w:rPr>
        <w:t xml:space="preserve"> morphology. For subjects with bone marrow involvement at baseline, a bone marrow biopsy is required to confirm CR when disease is considered to be in CR. For subjects without bone marrow involvement at baseline, confirmation of a bone marrow biopsy may not be required for the assessment of CR. Subjects with negative initial bone marrow biopsy results for CR assessment do not require repeat bone marrow biopsy for confirmation. Bone marrow aspirate smears are optional and may be tested according to clinical practice at each site. If the results of bone marrow biopsy and bone marrow smear are inconsistent, the investigator/IRC can judge whether there is bone marrow involvement. If the bone marrow examination performed at the study site after the last anti-MCL therapy is performed within 60 days of the initial administration of the study, and is determined to be satisfactory by the investigator and the sponsor, the above-mentioned satisfactory bone marrow tissue sample can be sent to the central laboratory for re-testing and used as the baseline data of the study without repeat aspiration.</w:t>
      </w:r>
    </w:p>
    <w:p w14:paraId="6A7B2537" w14:textId="77777777" w:rsidR="007B694B" w:rsidRDefault="00FA3D63" w:rsidP="001727E9">
      <w:pPr>
        <w:numPr>
          <w:ilvl w:val="0"/>
          <w:numId w:val="7"/>
        </w:numPr>
        <w:tabs>
          <w:tab w:val="left" w:pos="483"/>
        </w:tabs>
        <w:autoSpaceDE w:val="0"/>
        <w:autoSpaceDN w:val="0"/>
        <w:spacing w:line="240" w:lineRule="auto"/>
        <w:ind w:left="0" w:firstLineChars="0" w:firstLine="0"/>
        <w:rPr>
          <w:rFonts w:eastAsiaTheme="minorEastAsia"/>
          <w:kern w:val="0"/>
          <w:sz w:val="18"/>
          <w:szCs w:val="18"/>
        </w:rPr>
      </w:pPr>
      <w:r>
        <w:rPr>
          <w:rFonts w:eastAsiaTheme="minorEastAsia"/>
          <w:kern w:val="0"/>
          <w:sz w:val="18"/>
          <w:szCs w:val="18"/>
          <w:lang w:val="en"/>
        </w:rPr>
        <w:t xml:space="preserve">Testing should be performed on lymphoma tissue or peripheral blood/bone marrow containing obvious lymphoma cells If the subject's previous pathological diagnosis is unknown or doubtful, the pathological diagnosis should be confirmed at baseline, and lymphoma tissues or cells at baseline should be used for detection as far as possible. If unavailable, previously unstained lymphoma tissue sections can be used for testing. If the test results are inconsistent with the previous results, the test results from the central laboratory at screening will prevail. Enrolled subjects must provide </w:t>
      </w:r>
      <w:r>
        <w:rPr>
          <w:rFonts w:eastAsiaTheme="minorEastAsia" w:hint="eastAsia"/>
          <w:kern w:val="0"/>
          <w:sz w:val="18"/>
          <w:szCs w:val="18"/>
          <w:lang w:val="en"/>
        </w:rPr>
        <w:t>adequate</w:t>
      </w:r>
      <w:r>
        <w:rPr>
          <w:rFonts w:eastAsiaTheme="minorEastAsia" w:hint="eastAsia"/>
          <w:kern w:val="0"/>
          <w:sz w:val="18"/>
          <w:szCs w:val="18"/>
        </w:rPr>
        <w:t xml:space="preserve"> </w:t>
      </w:r>
      <w:r>
        <w:rPr>
          <w:rFonts w:eastAsiaTheme="minorEastAsia"/>
          <w:kern w:val="0"/>
          <w:sz w:val="18"/>
          <w:szCs w:val="18"/>
          <w:lang w:val="en"/>
        </w:rPr>
        <w:t xml:space="preserve">neoplasm tissue blocks or sections [either of the following conditions: 1. Unstained sections meeting the criteria of the central laboratory (expected to be at least 5 sections) and a complete set of previously stained sections; 2. Unstained sections meeting the criteria of the central laboratory for confirmed diagnosis] for the approval of pathological diagnosis by the central laboratory. Patients voluntarily choose NGS testing, including but not limited to TP53, IGHV, BTK, etc. After treatment, in case of disease progression, NGS re-testing should be performed in post-progression neoplasm tissue or peripheral blood/bone marrow containing obvious lymphoma cells as far as possible. Subjects whose chromosome 17p status remains indeterminate, and who have not been treated with anti-CD20 antibodies, are required to undergo del(17p) and/or TP53 mutation testing (excluding patients who are not eligible for </w:t>
      </w:r>
      <w:r>
        <w:rPr>
          <w:rFonts w:eastAsiaTheme="minorEastAsia"/>
          <w:kern w:val="0"/>
          <w:sz w:val="18"/>
          <w:szCs w:val="18"/>
          <w:lang w:val="en"/>
        </w:rPr>
        <w:lastRenderedPageBreak/>
        <w:t>CD20 antibody immunochemotherapy, as detailed in the text).</w:t>
      </w:r>
    </w:p>
    <w:p w14:paraId="114FA239" w14:textId="77777777" w:rsidR="007B694B" w:rsidRDefault="00FA3D63" w:rsidP="001727E9">
      <w:pPr>
        <w:numPr>
          <w:ilvl w:val="0"/>
          <w:numId w:val="7"/>
        </w:numPr>
        <w:tabs>
          <w:tab w:val="left" w:pos="483"/>
        </w:tabs>
        <w:autoSpaceDE w:val="0"/>
        <w:autoSpaceDN w:val="0"/>
        <w:spacing w:line="240" w:lineRule="auto"/>
        <w:ind w:left="0" w:firstLineChars="0" w:firstLine="0"/>
        <w:rPr>
          <w:rFonts w:eastAsiaTheme="minorEastAsia"/>
          <w:kern w:val="0"/>
          <w:sz w:val="18"/>
          <w:szCs w:val="18"/>
        </w:rPr>
      </w:pPr>
      <w:r>
        <w:rPr>
          <w:rFonts w:eastAsiaTheme="minorEastAsia"/>
          <w:kern w:val="0"/>
          <w:sz w:val="18"/>
          <w:szCs w:val="18"/>
          <w:lang w:val="en"/>
        </w:rPr>
        <w:t>TP53 mutation testing and/or del (17p) testing (excluding patients who are not eligible for CD20 antibody immunochemotherapy, as detailed in the text) must be performed in subjects with indeterminate TP53 status who have not been treated with anti-CD20 antibodies, and TP53 mutation will be determined using the sanger method (or NGS).</w:t>
      </w:r>
    </w:p>
    <w:p w14:paraId="370F261F" w14:textId="77777777" w:rsidR="007B694B" w:rsidRDefault="00FA3D63" w:rsidP="001727E9">
      <w:pPr>
        <w:numPr>
          <w:ilvl w:val="0"/>
          <w:numId w:val="7"/>
        </w:numPr>
        <w:tabs>
          <w:tab w:val="left" w:pos="483"/>
        </w:tabs>
        <w:autoSpaceDE w:val="0"/>
        <w:autoSpaceDN w:val="0"/>
        <w:spacing w:line="240" w:lineRule="auto"/>
        <w:ind w:left="0" w:firstLineChars="0" w:firstLine="0"/>
        <w:rPr>
          <w:rFonts w:eastAsiaTheme="minorEastAsia"/>
          <w:kern w:val="0"/>
          <w:sz w:val="18"/>
          <w:szCs w:val="18"/>
        </w:rPr>
      </w:pPr>
      <w:r>
        <w:rPr>
          <w:rFonts w:eastAsiaTheme="minorEastAsia"/>
          <w:kern w:val="0"/>
          <w:sz w:val="18"/>
          <w:szCs w:val="18"/>
          <w:lang w:val="en"/>
        </w:rPr>
        <w:t>All subjects will have PK blood samples collected within 1 h before administration (or 24 h ± 30 min after administration on the day prior to the visit, whichever comes first) and 2 h ± 10 min after administration on C1D28 (± 1 day), C2D28 (± 3 days), C3D28 (± 3 days) and C4D28 (± 3 days). For intensive PK sampling: within 1 h before administration on C1D15 (± 1 day) (or 24 h ± 30 min after administration on the day before this visit, whichever comes first), and at 0.5 h ± 3 min, 1 h ± 5 min, 2 h ± 5 min, 3 h ± 5 min, 4 h ± 5 min, 6 h ± 5 min, 8 h ± 10 min and 24 h ± 30 min after administration on C1D15 (± 1 day) (to be collected before administration on C1D16). Sparse PK sampling on C1D15 will not be performed for subjects who undergo PK intensive sampling. In case of sparse PK sampling, PK blood samples will be collected within 1 h before administration (or 24 h ± 30 min after administration on the day prior to the day of the visit, whichever comes first) and 2 h ± 10 min after administration on C1D15 (± 1 day).</w:t>
      </w:r>
    </w:p>
    <w:p w14:paraId="5B363CB1" w14:textId="77777777" w:rsidR="007B694B" w:rsidRDefault="00FA3D63">
      <w:pPr>
        <w:tabs>
          <w:tab w:val="left" w:pos="483"/>
        </w:tabs>
        <w:autoSpaceDE w:val="0"/>
        <w:autoSpaceDN w:val="0"/>
        <w:spacing w:line="240" w:lineRule="auto"/>
        <w:ind w:firstLineChars="0" w:firstLine="0"/>
        <w:rPr>
          <w:rFonts w:eastAsiaTheme="minorEastAsia"/>
          <w:kern w:val="0"/>
          <w:sz w:val="18"/>
          <w:szCs w:val="18"/>
        </w:rPr>
      </w:pPr>
      <w:r>
        <w:rPr>
          <w:rFonts w:eastAsiaTheme="minorEastAsia"/>
          <w:kern w:val="0"/>
          <w:sz w:val="18"/>
          <w:szCs w:val="18"/>
          <w:lang w:val="en"/>
        </w:rPr>
        <w:t xml:space="preserve">aa. The </w:t>
      </w:r>
      <w:r>
        <w:rPr>
          <w:rFonts w:eastAsiaTheme="minorEastAsia" w:hint="eastAsia"/>
          <w:kern w:val="0"/>
          <w:sz w:val="18"/>
          <w:szCs w:val="18"/>
          <w:lang w:val="en"/>
        </w:rPr>
        <w:t>end of treatment</w:t>
      </w:r>
      <w:r>
        <w:rPr>
          <w:rFonts w:eastAsiaTheme="minorEastAsia"/>
          <w:kern w:val="0"/>
          <w:sz w:val="18"/>
          <w:szCs w:val="18"/>
          <w:lang w:val="en"/>
        </w:rPr>
        <w:t xml:space="preserve"> visit should be performed within 7 days after the last administration for reasons other than death, loss to follow-up, or complete withdrawal of informed consent. Subjects who are determined to have stopped treatment due to disease progression at scheduled visit times do not need to undergo repeated examinations.</w:t>
      </w:r>
    </w:p>
    <w:p w14:paraId="4AC32C70" w14:textId="77777777" w:rsidR="007B694B" w:rsidRDefault="00FA3D63">
      <w:pPr>
        <w:tabs>
          <w:tab w:val="left" w:pos="483"/>
        </w:tabs>
        <w:autoSpaceDE w:val="0"/>
        <w:autoSpaceDN w:val="0"/>
        <w:spacing w:line="240" w:lineRule="auto"/>
        <w:ind w:firstLineChars="0" w:firstLine="0"/>
        <w:rPr>
          <w:rFonts w:eastAsiaTheme="minorEastAsia"/>
          <w:kern w:val="0"/>
          <w:sz w:val="18"/>
          <w:szCs w:val="18"/>
        </w:rPr>
      </w:pPr>
      <w:r>
        <w:rPr>
          <w:rFonts w:eastAsiaTheme="minorEastAsia"/>
          <w:kern w:val="0"/>
          <w:sz w:val="18"/>
          <w:szCs w:val="18"/>
          <w:lang w:val="en"/>
        </w:rPr>
        <w:t xml:space="preserve">bb. This visit is to be completed 28 days (+7 days) after the subject's last administration or prior to the start of a new antineoplastic regimen (telephone follow-up is acceptable if the Safety Visit is no more than 7 days from the EOT Visit), unless subject refuses, dies, is lost to follow-up, or withdraws consent. Upon </w:t>
      </w:r>
      <w:r>
        <w:rPr>
          <w:rFonts w:eastAsiaTheme="minorEastAsia" w:hint="eastAsia"/>
          <w:kern w:val="0"/>
          <w:sz w:val="18"/>
          <w:szCs w:val="18"/>
          <w:lang w:val="en"/>
        </w:rPr>
        <w:t>end of treatment</w:t>
      </w:r>
      <w:r>
        <w:rPr>
          <w:rFonts w:eastAsiaTheme="minorEastAsia"/>
          <w:kern w:val="0"/>
          <w:sz w:val="18"/>
          <w:szCs w:val="18"/>
          <w:lang w:val="en"/>
        </w:rPr>
        <w:t xml:space="preserve"> with </w:t>
      </w:r>
      <w:r>
        <w:rPr>
          <w:rFonts w:eastAsiaTheme="minorEastAsia" w:hint="eastAsia"/>
          <w:kern w:val="0"/>
          <w:sz w:val="18"/>
          <w:szCs w:val="18"/>
          <w:lang w:val="en"/>
        </w:rPr>
        <w:t>the study drug</w:t>
      </w:r>
      <w:r>
        <w:rPr>
          <w:rFonts w:eastAsiaTheme="minorEastAsia"/>
          <w:kern w:val="0"/>
          <w:sz w:val="18"/>
          <w:szCs w:val="18"/>
          <w:lang w:val="en"/>
        </w:rPr>
        <w:t>, all pre-existing or new AEs or SAEs occurring within 28 days after the last administration should be followed up until resolution, stabilization/return to baseline, unless considered by the investigator unlikely to be resolved due to the subject's own disease.</w:t>
      </w:r>
    </w:p>
    <w:p w14:paraId="3C8CB23C" w14:textId="77777777" w:rsidR="007B694B" w:rsidRDefault="00FA3D63" w:rsidP="001727E9">
      <w:pPr>
        <w:pStyle w:val="afa"/>
        <w:numPr>
          <w:ilvl w:val="0"/>
          <w:numId w:val="8"/>
        </w:numPr>
        <w:tabs>
          <w:tab w:val="left" w:pos="483"/>
        </w:tabs>
        <w:autoSpaceDE w:val="0"/>
        <w:autoSpaceDN w:val="0"/>
        <w:ind w:firstLineChars="0"/>
        <w:rPr>
          <w:rFonts w:ascii="Times New Roman" w:eastAsiaTheme="minorEastAsia" w:hAnsi="Times New Roman"/>
          <w:kern w:val="0"/>
          <w:sz w:val="18"/>
          <w:szCs w:val="18"/>
        </w:rPr>
      </w:pPr>
      <w:r>
        <w:rPr>
          <w:rFonts w:ascii="Times New Roman" w:eastAsiaTheme="minorEastAsia" w:hAnsi="Times New Roman"/>
          <w:kern w:val="0"/>
          <w:sz w:val="18"/>
          <w:szCs w:val="18"/>
          <w:lang w:val="en"/>
        </w:rPr>
        <w:t>Any subject who withdraws from study treatment for reasons other than disease progression/relapse (except for complete withdrawal of informed consent, loss to follow-up, death of the subject) is encouraged to continue neoplasm assessment every 12 weeks (± 7 days) until disease progression or relapse, death, withdrawal of informed consent, loss to follow-up, or other anti-neoplasm therapy (whichever occurs first).</w:t>
      </w:r>
    </w:p>
    <w:p w14:paraId="7C9E70B3" w14:textId="77777777" w:rsidR="007B694B" w:rsidRDefault="00FA3D63" w:rsidP="001727E9">
      <w:pPr>
        <w:pStyle w:val="afa"/>
        <w:numPr>
          <w:ilvl w:val="0"/>
          <w:numId w:val="8"/>
        </w:numPr>
        <w:tabs>
          <w:tab w:val="left" w:pos="483"/>
        </w:tabs>
        <w:autoSpaceDE w:val="0"/>
        <w:autoSpaceDN w:val="0"/>
        <w:ind w:firstLineChars="0"/>
        <w:rPr>
          <w:rFonts w:ascii="Times New Roman" w:eastAsiaTheme="minorEastAsia" w:hAnsi="Times New Roman"/>
          <w:kern w:val="0"/>
          <w:sz w:val="18"/>
          <w:szCs w:val="18"/>
        </w:rPr>
      </w:pPr>
      <w:r>
        <w:rPr>
          <w:rFonts w:ascii="Times New Roman" w:eastAsiaTheme="minorEastAsia" w:hAnsi="Times New Roman"/>
          <w:kern w:val="0"/>
          <w:sz w:val="18"/>
          <w:szCs w:val="18"/>
          <w:lang w:val="en"/>
        </w:rPr>
        <w:t>It is recommended to contact the subject, the subject's family or the subject's current treating physician by telephone every 12 weeks (± 7 days) to obtain the relevant data of overall survival and antineoplastic treatment after the study until the subject dies, refuses to follow-up or is lost to follow-up. The following information should be obtained at each follow-up: survival status, documentation of all anti-lymphoma treatments and date of death, cause of death (if applicable).</w:t>
      </w:r>
    </w:p>
    <w:p w14:paraId="6556791D" w14:textId="77777777" w:rsidR="007B694B" w:rsidRDefault="00FA3D63">
      <w:pPr>
        <w:tabs>
          <w:tab w:val="left" w:pos="483"/>
        </w:tabs>
        <w:autoSpaceDE w:val="0"/>
        <w:autoSpaceDN w:val="0"/>
        <w:ind w:firstLineChars="0" w:firstLine="0"/>
        <w:rPr>
          <w:rFonts w:eastAsiaTheme="minorEastAsia"/>
          <w:kern w:val="0"/>
          <w:sz w:val="18"/>
          <w:szCs w:val="18"/>
        </w:rPr>
        <w:sectPr w:rsidR="007B694B">
          <w:headerReference w:type="default" r:id="rId24"/>
          <w:pgSz w:w="16838" w:h="11906" w:orient="landscape"/>
          <w:pgMar w:top="1800" w:right="1440" w:bottom="1800" w:left="1440" w:header="851" w:footer="992" w:gutter="0"/>
          <w:cols w:space="720"/>
          <w:docGrid w:type="lines" w:linePitch="326"/>
        </w:sectPr>
      </w:pPr>
      <w:r>
        <w:rPr>
          <w:rFonts w:eastAsiaTheme="minorEastAsia"/>
          <w:kern w:val="0"/>
          <w:sz w:val="18"/>
          <w:szCs w:val="18"/>
          <w:lang w:val="en"/>
        </w:rPr>
        <w:t>Note: (X) represents that it can be performed optionally or under specific conditions. The safety test results from other hospitals are accepted in this study.</w:t>
      </w:r>
    </w:p>
    <w:p w14:paraId="41713191" w14:textId="77777777" w:rsidR="007B694B" w:rsidRDefault="00FA3D63" w:rsidP="001727E9">
      <w:pPr>
        <w:keepNext/>
        <w:keepLines/>
        <w:numPr>
          <w:ilvl w:val="0"/>
          <w:numId w:val="9"/>
        </w:numPr>
        <w:adjustRightInd w:val="0"/>
        <w:snapToGrid w:val="0"/>
        <w:spacing w:before="156"/>
        <w:ind w:firstLineChars="0"/>
        <w:jc w:val="left"/>
        <w:outlineLvl w:val="1"/>
        <w:rPr>
          <w:b/>
          <w:bCs/>
          <w:sz w:val="28"/>
          <w:szCs w:val="32"/>
        </w:rPr>
      </w:pPr>
      <w:bookmarkStart w:id="96" w:name="_Toc166778492"/>
      <w:bookmarkStart w:id="97" w:name="_Toc3343"/>
      <w:bookmarkStart w:id="98" w:name="_Toc8321"/>
      <w:bookmarkStart w:id="99" w:name="_Toc18726"/>
      <w:bookmarkStart w:id="100" w:name="_Toc28044"/>
      <w:bookmarkStart w:id="101" w:name="_Toc14624"/>
      <w:bookmarkStart w:id="102" w:name="_Toc12734"/>
      <w:bookmarkStart w:id="103" w:name="_Toc9376"/>
      <w:bookmarkStart w:id="104" w:name="_Toc8409"/>
      <w:bookmarkStart w:id="105" w:name="_Toc23429"/>
      <w:bookmarkStart w:id="106" w:name="_Toc17564"/>
      <w:bookmarkStart w:id="107" w:name="_Toc22106"/>
      <w:bookmarkStart w:id="108" w:name="_Toc16559"/>
      <w:bookmarkStart w:id="109" w:name="_Toc42786150"/>
      <w:bookmarkStart w:id="110" w:name="_Toc502302244"/>
      <w:bookmarkStart w:id="111" w:name="_Toc30112"/>
      <w:bookmarkStart w:id="112" w:name="_Toc114"/>
      <w:bookmarkStart w:id="113" w:name="_Toc28032"/>
      <w:bookmarkStart w:id="114" w:name="_Toc10327"/>
      <w:bookmarkStart w:id="115" w:name="_Toc22126"/>
      <w:bookmarkStart w:id="116" w:name="_Toc13135141"/>
      <w:r>
        <w:rPr>
          <w:b/>
          <w:bCs/>
          <w:sz w:val="28"/>
          <w:szCs w:val="32"/>
          <w:lang w:val="en"/>
        </w:rPr>
        <w:lastRenderedPageBreak/>
        <w:t>Overview</w:t>
      </w:r>
      <w:bookmarkEnd w:id="96"/>
      <w:bookmarkEnd w:id="97"/>
    </w:p>
    <w:p w14:paraId="2E874DF6" w14:textId="77777777" w:rsidR="007B694B" w:rsidRDefault="00FA3D63">
      <w:pPr>
        <w:keepNext/>
        <w:keepLines/>
        <w:ind w:firstLineChars="0" w:firstLine="0"/>
        <w:outlineLvl w:val="2"/>
        <w:rPr>
          <w:b/>
          <w:bCs/>
        </w:rPr>
      </w:pPr>
      <w:bookmarkStart w:id="117" w:name="_Toc166778493"/>
      <w:bookmarkStart w:id="118" w:name="_Toc1697"/>
      <w:r>
        <w:rPr>
          <w:b/>
          <w:bCs/>
          <w:lang w:val="en"/>
        </w:rPr>
        <w:t>1.1 Background of Mantle Cell Lymphoma</w:t>
      </w:r>
      <w:bookmarkEnd w:id="117"/>
      <w:bookmarkEnd w:id="118"/>
    </w:p>
    <w:p w14:paraId="17C69862" w14:textId="77777777" w:rsidR="007B694B" w:rsidRDefault="00FA3D63">
      <w:pPr>
        <w:ind w:firstLineChars="0" w:firstLine="0"/>
        <w:rPr>
          <w:rFonts w:eastAsiaTheme="minorEastAsia"/>
          <w:szCs w:val="32"/>
        </w:rPr>
      </w:pPr>
      <w:r>
        <w:rPr>
          <w:rFonts w:eastAsiaTheme="minorEastAsia"/>
          <w:szCs w:val="32"/>
          <w:lang w:val="en"/>
        </w:rPr>
        <w:t>Mantle cell lymphoma (MCL) is a relatively rare subtype of Non-Hodgkin's lymphoma (NHL), but it carries a severe clinical course and poor prognosis, with nearly all patients deemed incurable post-diagnosis. MCL accounts for approximately 3% to 10% of adult NHL</w:t>
      </w:r>
      <w:r>
        <w:rPr>
          <w:rFonts w:eastAsiaTheme="minorEastAsia" w:hint="eastAsia"/>
          <w:szCs w:val="32"/>
          <w:lang w:val="en"/>
        </w:rPr>
        <w:t xml:space="preserve"> </w:t>
      </w:r>
      <w:r>
        <w:rPr>
          <w:rFonts w:eastAsiaTheme="minorEastAsia"/>
          <w:szCs w:val="32"/>
          <w:lang w:val="en"/>
        </w:rPr>
        <w:t xml:space="preserve">and </w:t>
      </w:r>
      <w:r>
        <w:rPr>
          <w:rFonts w:eastAsiaTheme="minorEastAsia" w:hint="eastAsia"/>
          <w:szCs w:val="32"/>
          <w:lang w:val="en"/>
        </w:rPr>
        <w:t>t</w:t>
      </w:r>
      <w:r>
        <w:rPr>
          <w:rFonts w:eastAsiaTheme="minorEastAsia"/>
          <w:szCs w:val="32"/>
          <w:lang w:val="en"/>
        </w:rPr>
        <w:t xml:space="preserve">he incidence shows an increasing trend over the years </w:t>
      </w:r>
      <w:r>
        <w:rPr>
          <w:rFonts w:eastAsiaTheme="minorEastAsia"/>
          <w:szCs w:val="32"/>
          <w:vertAlign w:val="superscript"/>
          <w:lang w:val="en"/>
        </w:rPr>
        <w:t>[1-3]</w:t>
      </w:r>
      <w:r>
        <w:rPr>
          <w:rFonts w:eastAsiaTheme="minorEastAsia"/>
          <w:szCs w:val="32"/>
          <w:lang w:val="en"/>
        </w:rPr>
        <w:t>.</w:t>
      </w:r>
      <w:r>
        <w:rPr>
          <w:rFonts w:eastAsiaTheme="minorEastAsia"/>
          <w:szCs w:val="32"/>
          <w:lang w:val="en"/>
        </w:rPr>
        <w:fldChar w:fldCharType="begin">
          <w:fldData xml:space="preserve">PEVuZE5vdGU+PENpdGU+PEF1dGhvcj5UZXJhczwvQXV0aG9yPjxZZWFyPjIwMTY8L1llYXI+PFJl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</w:fldData>
        </w:fldChar>
      </w:r>
      <w:r>
        <w:rPr>
          <w:rFonts w:eastAsiaTheme="minorEastAsia"/>
          <w:szCs w:val="32"/>
          <w:lang w:val="en"/>
        </w:rPr>
        <w:instrText xml:space="preserve"> ADDIN EN.CITE </w:instrText>
      </w:r>
      <w:r>
        <w:rPr>
          <w:rFonts w:eastAsiaTheme="minorEastAsia"/>
          <w:szCs w:val="32"/>
          <w:lang w:val="en"/>
        </w:rPr>
        <w:fldChar w:fldCharType="begin">
          <w:fldData xml:space="preserve">PEVuZE5vdGU+PENpdGU+PEF1dGhvcj5UZXJhczwvQXV0aG9yPjxZZWFyPjIwMTY8L1llYXI+PFJl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</w:fldData>
        </w:fldChar>
      </w:r>
      <w:r>
        <w:rPr>
          <w:rFonts w:eastAsiaTheme="minorEastAsia"/>
          <w:szCs w:val="32"/>
          <w:lang w:val="en"/>
        </w:rPr>
        <w:instrText xml:space="preserve"> ADDIN EN.CITE.DATA </w:instrText>
      </w:r>
      <w:r>
        <w:rPr>
          <w:rFonts w:eastAsiaTheme="minorEastAsia"/>
          <w:szCs w:val="32"/>
          <w:lang w:val="en"/>
        </w:rPr>
      </w:r>
      <w:r>
        <w:rPr>
          <w:rFonts w:eastAsiaTheme="minorEastAsia"/>
          <w:szCs w:val="32"/>
          <w:lang w:val="en"/>
        </w:rPr>
        <w:fldChar w:fldCharType="end"/>
      </w:r>
      <w:r>
        <w:rPr>
          <w:rFonts w:eastAsiaTheme="minorEastAsia"/>
          <w:szCs w:val="32"/>
          <w:lang w:val="en"/>
        </w:rPr>
      </w:r>
      <w:r>
        <w:rPr>
          <w:rFonts w:eastAsiaTheme="minorEastAsia"/>
          <w:szCs w:val="32"/>
          <w:lang w:val="en"/>
        </w:rPr>
        <w:fldChar w:fldCharType="end"/>
      </w:r>
      <w:r>
        <w:rPr>
          <w:rFonts w:eastAsiaTheme="minorEastAsia"/>
          <w:szCs w:val="32"/>
          <w:lang w:val="en"/>
        </w:rPr>
        <w:t xml:space="preserve"> The incidence of MCL is slightly lower in Asian countries than in Western countries, but the median age of onset is lower in Asian countries than in Western countries </w:t>
      </w:r>
      <w:r>
        <w:rPr>
          <w:rFonts w:eastAsiaTheme="minorEastAsia"/>
          <w:szCs w:val="32"/>
          <w:vertAlign w:val="superscript"/>
          <w:lang w:val="en"/>
        </w:rPr>
        <w:t>[4-5]</w:t>
      </w:r>
      <w:r>
        <w:rPr>
          <w:rFonts w:eastAsiaTheme="minorEastAsia"/>
          <w:szCs w:val="32"/>
          <w:lang w:val="en"/>
        </w:rPr>
        <w:t>.</w:t>
      </w:r>
      <w:r>
        <w:rPr>
          <w:rFonts w:eastAsiaTheme="minorEastAsia"/>
          <w:szCs w:val="32"/>
          <w:lang w:val="en"/>
        </w:rPr>
        <w:fldChar w:fldCharType="begin">
          <w:fldData xml:space="preserve">PEVuZE5vdGU+PENpdGU+PEF1dGhvcj5OYWlyPC9BdXRob3I+PFllYXI+MjAxNjwvWWVhcj48UmVj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</w:fldData>
        </w:fldChar>
      </w:r>
      <w:r>
        <w:rPr>
          <w:rFonts w:eastAsiaTheme="minorEastAsia"/>
          <w:szCs w:val="32"/>
          <w:lang w:val="en"/>
        </w:rPr>
        <w:instrText xml:space="preserve"> ADDIN EN.CITE </w:instrText>
      </w:r>
      <w:r>
        <w:rPr>
          <w:rFonts w:eastAsiaTheme="minorEastAsia"/>
          <w:szCs w:val="32"/>
          <w:lang w:val="en"/>
        </w:rPr>
        <w:fldChar w:fldCharType="begin">
          <w:fldData xml:space="preserve">PEVuZE5vdGU+PENpdGU+PEF1dGhvcj5OYWlyPC9BdXRob3I+PFllYXI+MjAxNjwvWWVhcj48UmVj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</w:fldData>
        </w:fldChar>
      </w:r>
      <w:r>
        <w:rPr>
          <w:rFonts w:eastAsiaTheme="minorEastAsia"/>
          <w:szCs w:val="32"/>
          <w:lang w:val="en"/>
        </w:rPr>
        <w:instrText xml:space="preserve"> ADDIN EN.CITE.DATA </w:instrText>
      </w:r>
      <w:r>
        <w:rPr>
          <w:rFonts w:eastAsiaTheme="minorEastAsia"/>
          <w:szCs w:val="32"/>
          <w:lang w:val="en"/>
        </w:rPr>
      </w:r>
      <w:r>
        <w:rPr>
          <w:rFonts w:eastAsiaTheme="minorEastAsia"/>
          <w:szCs w:val="32"/>
          <w:lang w:val="en"/>
        </w:rPr>
        <w:fldChar w:fldCharType="end"/>
      </w:r>
      <w:r>
        <w:rPr>
          <w:rFonts w:eastAsiaTheme="minorEastAsia"/>
          <w:szCs w:val="32"/>
          <w:lang w:val="en"/>
        </w:rPr>
      </w:r>
      <w:r>
        <w:rPr>
          <w:rFonts w:eastAsiaTheme="minorEastAsia"/>
          <w:szCs w:val="32"/>
          <w:lang w:val="en"/>
        </w:rPr>
        <w:fldChar w:fldCharType="end"/>
      </w:r>
      <w:r>
        <w:rPr>
          <w:rFonts w:eastAsiaTheme="minorEastAsia"/>
          <w:szCs w:val="32"/>
          <w:lang w:val="en"/>
        </w:rPr>
        <w:t xml:space="preserve"> MCL primarily affects the elderly, with a median age at diagnosis ranging from 60 to 70 years, and males represent 70% of cases. More than 80% of patients had stage </w:t>
      </w:r>
      <w:r>
        <w:rPr>
          <w:rFonts w:eastAsiaTheme="minorEastAsia" w:hint="eastAsia"/>
          <w:szCs w:val="32"/>
        </w:rPr>
        <w:t xml:space="preserve">3 </w:t>
      </w:r>
      <w:r>
        <w:rPr>
          <w:rFonts w:eastAsiaTheme="minorEastAsia"/>
          <w:szCs w:val="32"/>
          <w:lang w:val="en"/>
        </w:rPr>
        <w:t xml:space="preserve">or </w:t>
      </w:r>
      <w:r>
        <w:rPr>
          <w:rFonts w:eastAsiaTheme="minorEastAsia" w:hint="eastAsia"/>
          <w:szCs w:val="32"/>
        </w:rPr>
        <w:t>4</w:t>
      </w:r>
      <w:r>
        <w:rPr>
          <w:rFonts w:eastAsiaTheme="minorEastAsia"/>
          <w:szCs w:val="32"/>
          <w:lang w:val="en"/>
        </w:rPr>
        <w:t xml:space="preserve"> lesions at the time of diagnosis; Most patients with MCL present with non-localized, palpable lymphadenopathy with or without constitutional symptoms.</w:t>
      </w:r>
    </w:p>
    <w:p w14:paraId="38D09C0D" w14:textId="77777777" w:rsidR="007B694B" w:rsidRDefault="00FA3D63">
      <w:pPr>
        <w:ind w:firstLineChars="0" w:firstLine="0"/>
        <w:rPr>
          <w:rFonts w:eastAsiaTheme="minorEastAsia"/>
          <w:szCs w:val="32"/>
        </w:rPr>
      </w:pPr>
      <w:r>
        <w:rPr>
          <w:rFonts w:eastAsiaTheme="minorEastAsia"/>
          <w:szCs w:val="32"/>
          <w:lang w:val="en"/>
        </w:rPr>
        <w:t xml:space="preserve">The precise pathogenesis of MCL remains unclear. It involves the immunoglobulin heavy chain gene, which is perpetually active in mature peripheral B cells. The hallmark change in MCL, t(11; 14)(q13; q32), leads to the expression of cyclin D1 being transcriptionally regulated by the immunoglobulin heavy chain gene, causing cyclin D1 to be overexpressed in nearly all MCL cases. Furthermore, the universal overexpression of SOX-11 and Bcl-2 also contributes to the survival and proliferation of the neoplasm cells. Meanwhile, genes that inhibit proliferation are lost, such as TP53, CDKN2A, and ATM. Genes that promote proliferation gain an amplification advantage, such as MYC and NOTCH. This series of mutations benefits MCL cell proliferation and also affects the response of MCL cells to anti-neoplasm therapy. In a very few special cases of MCL, cyclin D1 is not expressed. However, they are still affected by chromosomal translocations, and instead, expressions of cyclin D2, D3, or E are observed. These neoplasms also commonly express SOX-11. It is </w:t>
      </w:r>
      <w:r>
        <w:rPr>
          <w:rFonts w:eastAsiaTheme="minorEastAsia" w:hint="eastAsia"/>
          <w:szCs w:val="32"/>
          <w:lang w:val="en"/>
        </w:rPr>
        <w:t xml:space="preserve">commonly </w:t>
      </w:r>
      <w:r>
        <w:rPr>
          <w:rFonts w:eastAsiaTheme="minorEastAsia"/>
          <w:szCs w:val="32"/>
          <w:lang w:val="en"/>
        </w:rPr>
        <w:t>believed that the tumor development and characteristics of cyclin D1-negative MCL do not differ significantly from those of cyclin D1-positive MCL.</w:t>
      </w:r>
    </w:p>
    <w:p w14:paraId="35FF7E42" w14:textId="77777777" w:rsidR="007B694B" w:rsidRDefault="00FA3D63">
      <w:pPr>
        <w:ind w:firstLineChars="0" w:firstLine="0"/>
        <w:rPr>
          <w:rFonts w:eastAsiaTheme="minorEastAsia"/>
          <w:szCs w:val="32"/>
        </w:rPr>
      </w:pPr>
      <w:r>
        <w:rPr>
          <w:rFonts w:eastAsiaTheme="minorEastAsia"/>
          <w:szCs w:val="32"/>
          <w:lang w:val="en"/>
        </w:rPr>
        <w:lastRenderedPageBreak/>
        <w:t xml:space="preserve">For a long time, traditional chemotherapy regimens, with or without rituximab, were the standard treatment for patients with MCL. First-line treatment can achieve an overall response rate (ORR) of about 90%, a complete response (CR) rate of 30%-50%, and a median progression-free survival (PFS) of about 30 months </w:t>
      </w:r>
      <w:r>
        <w:rPr>
          <w:rFonts w:eastAsiaTheme="minorEastAsia"/>
          <w:szCs w:val="32"/>
          <w:vertAlign w:val="superscript"/>
          <w:lang w:val="en"/>
        </w:rPr>
        <w:t>[6-8]</w:t>
      </w:r>
      <w:r>
        <w:rPr>
          <w:rFonts w:eastAsiaTheme="minorEastAsia"/>
          <w:szCs w:val="32"/>
          <w:lang w:val="en"/>
        </w:rPr>
        <w:t>.</w:t>
      </w:r>
      <w:r>
        <w:rPr>
          <w:rFonts w:eastAsiaTheme="minorEastAsia"/>
          <w:szCs w:val="32"/>
          <w:lang w:val="en"/>
        </w:rPr>
        <w:fldChar w:fldCharType="begin">
          <w:fldData xml:space="preserve">PEVuZE5vdGU+PENpdGU+PEF1dGhvcj5MZW56PC9BdXRob3I+PFllYXI+MjAwNTwvWWVhcj48UmVj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</w:fldData>
        </w:fldChar>
      </w:r>
      <w:r>
        <w:rPr>
          <w:rFonts w:eastAsiaTheme="minorEastAsia"/>
          <w:szCs w:val="32"/>
          <w:lang w:val="en"/>
        </w:rPr>
        <w:instrText xml:space="preserve"> ADDIN EN.CITE </w:instrText>
      </w:r>
      <w:r>
        <w:rPr>
          <w:rFonts w:eastAsiaTheme="minorEastAsia"/>
          <w:szCs w:val="32"/>
          <w:lang w:val="en"/>
        </w:rPr>
        <w:fldChar w:fldCharType="begin">
          <w:fldData xml:space="preserve">PEVuZE5vdGU+PENpdGU+PEF1dGhvcj5MZW56PC9BdXRob3I+PFllYXI+MjAwNTwvWWVhcj48UmVj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</w:fldData>
        </w:fldChar>
      </w:r>
      <w:r>
        <w:rPr>
          <w:rFonts w:eastAsiaTheme="minorEastAsia"/>
          <w:szCs w:val="32"/>
          <w:lang w:val="en"/>
        </w:rPr>
        <w:instrText xml:space="preserve"> ADDIN EN.CITE.DATA </w:instrText>
      </w:r>
      <w:r>
        <w:rPr>
          <w:rFonts w:eastAsiaTheme="minorEastAsia"/>
          <w:szCs w:val="32"/>
          <w:lang w:val="en"/>
        </w:rPr>
      </w:r>
      <w:r>
        <w:rPr>
          <w:rFonts w:eastAsiaTheme="minorEastAsia"/>
          <w:szCs w:val="32"/>
          <w:lang w:val="en"/>
        </w:rPr>
        <w:fldChar w:fldCharType="end"/>
      </w:r>
      <w:r>
        <w:rPr>
          <w:rFonts w:eastAsiaTheme="minorEastAsia"/>
          <w:szCs w:val="32"/>
          <w:lang w:val="en"/>
        </w:rPr>
      </w:r>
      <w:r>
        <w:rPr>
          <w:rFonts w:eastAsiaTheme="minorEastAsia"/>
          <w:szCs w:val="32"/>
          <w:lang w:val="en"/>
        </w:rPr>
        <w:fldChar w:fldCharType="end"/>
      </w:r>
      <w:r>
        <w:rPr>
          <w:rFonts w:eastAsiaTheme="minorEastAsia"/>
          <w:szCs w:val="32"/>
          <w:lang w:val="en"/>
        </w:rPr>
        <w:t xml:space="preserve"> However, patients will relapse eventually. Once relapsed, the prognosis is poor, and the more relapse episodes and treatment lines, the shorter the duration of </w:t>
      </w:r>
      <w:r>
        <w:rPr>
          <w:rFonts w:eastAsiaTheme="minorEastAsia" w:hint="eastAsia"/>
          <w:szCs w:val="32"/>
          <w:lang w:val="en"/>
        </w:rPr>
        <w:t>response</w:t>
      </w:r>
      <w:r>
        <w:rPr>
          <w:rFonts w:eastAsiaTheme="minorEastAsia"/>
          <w:szCs w:val="32"/>
          <w:lang w:val="en"/>
        </w:rPr>
        <w:t xml:space="preserve"> and survival after each subsequent treatment. Post-relapse second-line treatments include salvage immunotherapy, where the bendamustin</w:t>
      </w:r>
      <w:r>
        <w:rPr>
          <w:rFonts w:eastAsiaTheme="minorEastAsia" w:hint="eastAsia"/>
          <w:szCs w:val="32"/>
          <w:lang w:val="en"/>
        </w:rPr>
        <w:t xml:space="preserve">, </w:t>
      </w:r>
      <w:r>
        <w:rPr>
          <w:rFonts w:eastAsiaTheme="minorEastAsia"/>
          <w:szCs w:val="32"/>
          <w:lang w:val="en"/>
        </w:rPr>
        <w:t xml:space="preserve">rituximab </w:t>
      </w:r>
      <w:r>
        <w:rPr>
          <w:rFonts w:eastAsiaTheme="minorEastAsia" w:hint="eastAsia"/>
          <w:szCs w:val="32"/>
          <w:lang w:val="en"/>
        </w:rPr>
        <w:t>and</w:t>
      </w:r>
      <w:r>
        <w:rPr>
          <w:rFonts w:eastAsiaTheme="minorEastAsia"/>
          <w:szCs w:val="32"/>
          <w:lang w:val="en"/>
        </w:rPr>
        <w:t xml:space="preserve"> cytarabine combination regimen (R-BAC) has shown superiority in terms of efficacy </w:t>
      </w:r>
      <w:r>
        <w:rPr>
          <w:rFonts w:eastAsiaTheme="minorEastAsia"/>
          <w:szCs w:val="32"/>
          <w:vertAlign w:val="superscript"/>
          <w:lang w:val="en"/>
        </w:rPr>
        <w:t>[9]</w:t>
      </w:r>
      <w:r>
        <w:rPr>
          <w:rFonts w:eastAsiaTheme="minorEastAsia"/>
          <w:szCs w:val="32"/>
          <w:lang w:val="en"/>
        </w:rPr>
        <w:t>.</w:t>
      </w:r>
      <w:r>
        <w:rPr>
          <w:rFonts w:eastAsiaTheme="minorEastAsia"/>
          <w:szCs w:val="32"/>
          <w:lang w:val="en"/>
        </w:rPr>
        <w:fldChar w:fldCharType="begin">
          <w:fldData xml:space="preserve">PEVuZE5vdGU+PENpdGU+PEF1dGhvcj5CZWdhPC9BdXRob3I+PFllYXI+MjAyMTwvWWVhcj48UmVj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</w:fldData>
        </w:fldChar>
      </w:r>
      <w:r>
        <w:rPr>
          <w:rFonts w:eastAsiaTheme="minorEastAsia"/>
          <w:szCs w:val="32"/>
          <w:lang w:val="en"/>
        </w:rPr>
        <w:instrText xml:space="preserve"> ADDIN EN.CITE </w:instrText>
      </w:r>
      <w:r>
        <w:rPr>
          <w:rFonts w:eastAsiaTheme="minorEastAsia"/>
          <w:szCs w:val="32"/>
          <w:lang w:val="en"/>
        </w:rPr>
        <w:fldChar w:fldCharType="begin">
          <w:fldData xml:space="preserve">PEVuZE5vdGU+PENpdGU+PEF1dGhvcj5CZWdhPC9BdXRob3I+PFllYXI+MjAyMTwvWWVhcj48UmVj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</w:fldData>
        </w:fldChar>
      </w:r>
      <w:r>
        <w:rPr>
          <w:rFonts w:eastAsiaTheme="minorEastAsia"/>
          <w:szCs w:val="32"/>
          <w:lang w:val="en"/>
        </w:rPr>
        <w:instrText xml:space="preserve"> ADDIN EN.CITE.DATA </w:instrText>
      </w:r>
      <w:r>
        <w:rPr>
          <w:rFonts w:eastAsiaTheme="minorEastAsia"/>
          <w:szCs w:val="32"/>
          <w:lang w:val="en"/>
        </w:rPr>
      </w:r>
      <w:r>
        <w:rPr>
          <w:rFonts w:eastAsiaTheme="minorEastAsia"/>
          <w:szCs w:val="32"/>
          <w:lang w:val="en"/>
        </w:rPr>
        <w:fldChar w:fldCharType="end"/>
      </w:r>
      <w:r>
        <w:rPr>
          <w:rFonts w:eastAsiaTheme="minorEastAsia"/>
          <w:szCs w:val="32"/>
          <w:lang w:val="en"/>
        </w:rPr>
      </w:r>
      <w:r>
        <w:rPr>
          <w:rFonts w:eastAsiaTheme="minorEastAsia"/>
          <w:szCs w:val="32"/>
          <w:lang w:val="en"/>
        </w:rPr>
        <w:fldChar w:fldCharType="end"/>
      </w:r>
      <w:r>
        <w:rPr>
          <w:rFonts w:eastAsiaTheme="minorEastAsia"/>
          <w:szCs w:val="32"/>
          <w:lang w:val="en"/>
        </w:rPr>
        <w:t xml:space="preserve"> However, half of the patients experienced grade 3 or 4 toxicities, particularly thrombocytopenia, raising concerns about clinical safety and tolerability. At the same time, </w:t>
      </w:r>
      <w:r>
        <w:rPr>
          <w:rFonts w:eastAsiaTheme="minorEastAsia" w:hint="eastAsia"/>
          <w:szCs w:val="32"/>
          <w:lang w:val="en"/>
        </w:rPr>
        <w:t xml:space="preserve">novel therapies </w:t>
      </w:r>
      <w:r>
        <w:rPr>
          <w:rFonts w:eastAsiaTheme="minorEastAsia"/>
          <w:szCs w:val="32"/>
          <w:lang w:val="en"/>
        </w:rPr>
        <w:t xml:space="preserve">are continuously being explored, such as the proteasome inhibitor “bortezomib” and the immunomodulatory drug “lenalidomide,” with single-drug efficacy ORRs of 33% and 35%, respectively, and CR rates close to 10%. The median TTP for bortezomib is 6.7 months </w:t>
      </w:r>
      <w:r>
        <w:rPr>
          <w:rFonts w:eastAsiaTheme="minorEastAsia"/>
          <w:szCs w:val="32"/>
          <w:lang w:val="en"/>
        </w:rPr>
        <w:fldChar w:fldCharType="begin">
          <w:fldData xml:space="preserve">PEVuZE5vdGU+PENpdGU+PEF1dGhvcj5Hb3k8L0F1dGhvcj48WWVhcj4yMDA5PC9ZZWFyPjxSZWNO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</w:fldData>
        </w:fldChar>
      </w:r>
      <w:r>
        <w:rPr>
          <w:rFonts w:eastAsiaTheme="minorEastAsia"/>
          <w:szCs w:val="32"/>
          <w:lang w:val="en"/>
        </w:rPr>
        <w:instrText xml:space="preserve"> ADDIN EN.CITE </w:instrText>
      </w:r>
      <w:r>
        <w:rPr>
          <w:rFonts w:eastAsiaTheme="minorEastAsia"/>
          <w:szCs w:val="32"/>
          <w:lang w:val="en"/>
        </w:rPr>
        <w:fldChar w:fldCharType="begin">
          <w:fldData xml:space="preserve">PEVuZE5vdGU+PENpdGU+PEF1dGhvcj5Hb3k8L0F1dGhvcj48WWVhcj4yMDA5PC9ZZWFyPjxSZWNO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</w:fldData>
        </w:fldChar>
      </w:r>
      <w:r>
        <w:rPr>
          <w:rFonts w:eastAsiaTheme="minorEastAsia"/>
          <w:szCs w:val="32"/>
          <w:lang w:val="en"/>
        </w:rPr>
        <w:instrText xml:space="preserve"> ADDIN EN.CITE.DATA </w:instrText>
      </w:r>
      <w:r>
        <w:rPr>
          <w:rFonts w:eastAsiaTheme="minorEastAsia"/>
          <w:szCs w:val="32"/>
          <w:lang w:val="en"/>
        </w:rPr>
      </w:r>
      <w:r>
        <w:rPr>
          <w:rFonts w:eastAsiaTheme="minorEastAsia"/>
          <w:szCs w:val="32"/>
          <w:lang w:val="en"/>
        </w:rPr>
        <w:fldChar w:fldCharType="end"/>
      </w:r>
      <w:r>
        <w:rPr>
          <w:rFonts w:eastAsiaTheme="minorEastAsia"/>
          <w:szCs w:val="32"/>
          <w:lang w:val="en"/>
        </w:rPr>
      </w:r>
      <w:r>
        <w:rPr>
          <w:rFonts w:eastAsiaTheme="minorEastAsia"/>
          <w:szCs w:val="32"/>
          <w:lang w:val="en"/>
        </w:rPr>
        <w:fldChar w:fldCharType="separate"/>
      </w:r>
      <w:r>
        <w:rPr>
          <w:rFonts w:eastAsiaTheme="minorEastAsia"/>
          <w:szCs w:val="32"/>
          <w:vertAlign w:val="superscript"/>
          <w:lang w:val="en"/>
        </w:rPr>
        <w:t>[10]</w:t>
      </w:r>
      <w:r>
        <w:rPr>
          <w:rFonts w:eastAsiaTheme="minorEastAsia"/>
          <w:szCs w:val="32"/>
          <w:lang w:val="en"/>
        </w:rPr>
        <w:fldChar w:fldCharType="end"/>
      </w:r>
      <w:r>
        <w:rPr>
          <w:rFonts w:eastAsiaTheme="minorEastAsia"/>
          <w:szCs w:val="32"/>
          <w:lang w:val="en"/>
        </w:rPr>
        <w:t xml:space="preserve">, and the median PFS for lenalidomide is 8.7 months </w:t>
      </w:r>
      <w:r>
        <w:rPr>
          <w:rFonts w:eastAsiaTheme="minorEastAsia"/>
          <w:szCs w:val="32"/>
          <w:lang w:val="en"/>
        </w:rPr>
        <w:fldChar w:fldCharType="begin">
          <w:fldData xml:space="preserve">PEVuZE5vdGU+PENpdGU+PEF1dGhvcj5Ucm5lbnk8L0F1dGhvcj48WWVhcj4yMDE2PC9ZZWFyPjxS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</w:fldData>
        </w:fldChar>
      </w:r>
      <w:r>
        <w:rPr>
          <w:rFonts w:eastAsiaTheme="minorEastAsia"/>
          <w:szCs w:val="32"/>
          <w:lang w:val="en"/>
        </w:rPr>
        <w:instrText xml:space="preserve"> ADDIN EN.CITE </w:instrText>
      </w:r>
      <w:r>
        <w:rPr>
          <w:rFonts w:eastAsiaTheme="minorEastAsia"/>
          <w:szCs w:val="32"/>
          <w:lang w:val="en"/>
        </w:rPr>
        <w:fldChar w:fldCharType="begin">
          <w:fldData xml:space="preserve">PEVuZE5vdGU+PENpdGU+PEF1dGhvcj5Ucm5lbnk8L0F1dGhvcj48WWVhcj4yMDE2PC9ZZWFyPjxS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</w:fldData>
        </w:fldChar>
      </w:r>
      <w:r>
        <w:rPr>
          <w:rFonts w:eastAsiaTheme="minorEastAsia"/>
          <w:szCs w:val="32"/>
          <w:lang w:val="en"/>
        </w:rPr>
        <w:instrText xml:space="preserve"> ADDIN EN.CITE.DATA </w:instrText>
      </w:r>
      <w:r>
        <w:rPr>
          <w:rFonts w:eastAsiaTheme="minorEastAsia"/>
          <w:szCs w:val="32"/>
          <w:lang w:val="en"/>
        </w:rPr>
      </w:r>
      <w:r>
        <w:rPr>
          <w:rFonts w:eastAsiaTheme="minorEastAsia"/>
          <w:szCs w:val="32"/>
          <w:lang w:val="en"/>
        </w:rPr>
        <w:fldChar w:fldCharType="end"/>
      </w:r>
      <w:r>
        <w:rPr>
          <w:rFonts w:eastAsiaTheme="minorEastAsia"/>
          <w:szCs w:val="32"/>
          <w:lang w:val="en"/>
        </w:rPr>
      </w:r>
      <w:r>
        <w:rPr>
          <w:rFonts w:eastAsiaTheme="minorEastAsia"/>
          <w:szCs w:val="32"/>
          <w:lang w:val="en"/>
        </w:rPr>
        <w:fldChar w:fldCharType="separate"/>
      </w:r>
      <w:r>
        <w:rPr>
          <w:rFonts w:eastAsiaTheme="minorEastAsia"/>
          <w:szCs w:val="32"/>
          <w:vertAlign w:val="superscript"/>
          <w:lang w:val="en"/>
        </w:rPr>
        <w:t>[11, 12]</w:t>
      </w:r>
      <w:r>
        <w:rPr>
          <w:rFonts w:eastAsiaTheme="minorEastAsia"/>
          <w:szCs w:val="32"/>
          <w:lang w:val="en"/>
        </w:rPr>
        <w:fldChar w:fldCharType="end"/>
      </w:r>
      <w:r>
        <w:rPr>
          <w:rFonts w:eastAsiaTheme="minorEastAsia"/>
          <w:szCs w:val="32"/>
          <w:lang w:val="en"/>
        </w:rPr>
        <w:t xml:space="preserve">. The efficacy of single-drug treatment is limited, and the combination of CD20 monoclonal antibody and/or chemotherapy improves efficacy but also increases adverse reactions, which is not conducive to long-term medication for patients. The emergence of </w:t>
      </w:r>
      <w:r>
        <w:rPr>
          <w:rFonts w:eastAsiaTheme="minorEastAsia"/>
          <w:lang w:val="en"/>
        </w:rPr>
        <w:t>Bruton’s tyrosine kinase</w:t>
      </w:r>
      <w:r>
        <w:rPr>
          <w:rFonts w:eastAsiaTheme="minorEastAsia"/>
          <w:szCs w:val="32"/>
          <w:lang w:val="en"/>
        </w:rPr>
        <w:t xml:space="preserve"> (BTK) inhibitors has greatly improved the efficacy for R/R MCL patients and made long-term safe medication possible.</w:t>
      </w:r>
    </w:p>
    <w:p w14:paraId="259B7428" w14:textId="77777777" w:rsidR="007B694B" w:rsidRDefault="00FA3D63">
      <w:pPr>
        <w:ind w:firstLineChars="0" w:firstLine="0"/>
        <w:rPr>
          <w:rFonts w:eastAsiaTheme="majorEastAsia"/>
        </w:rPr>
      </w:pPr>
      <w:r>
        <w:rPr>
          <w:rFonts w:eastAsiaTheme="majorEastAsia"/>
          <w:lang w:val="en"/>
        </w:rPr>
        <w:t xml:space="preserve">Therefore, small molecule targeted therapy for </w:t>
      </w:r>
      <w:r>
        <w:rPr>
          <w:lang w:val="en"/>
        </w:rPr>
        <w:t>BTK</w:t>
      </w:r>
      <w:r>
        <w:rPr>
          <w:rFonts w:eastAsiaTheme="majorEastAsia"/>
          <w:lang w:val="en"/>
        </w:rPr>
        <w:t xml:space="preserve"> has become a research focus in this field. </w:t>
      </w:r>
      <w:r>
        <w:rPr>
          <w:lang w:val="en"/>
        </w:rPr>
        <w:t>Ibrutinib</w:t>
      </w:r>
      <w:r>
        <w:rPr>
          <w:rFonts w:eastAsiaTheme="majorEastAsia"/>
          <w:lang w:val="en"/>
        </w:rPr>
        <w:t xml:space="preserve"> is the first approved </w:t>
      </w:r>
      <w:r>
        <w:rPr>
          <w:lang w:val="en"/>
        </w:rPr>
        <w:t>BTK</w:t>
      </w:r>
      <w:r>
        <w:rPr>
          <w:rFonts w:eastAsiaTheme="majorEastAsia"/>
          <w:lang w:val="en"/>
        </w:rPr>
        <w:t xml:space="preserve"> inhibitor. </w:t>
      </w:r>
      <w:r>
        <w:rPr>
          <w:lang w:val="en"/>
        </w:rPr>
        <w:t>Ibrutinib</w:t>
      </w:r>
      <w:r>
        <w:rPr>
          <w:rFonts w:eastAsiaTheme="majorEastAsia"/>
          <w:lang w:val="en"/>
        </w:rPr>
        <w:t xml:space="preserve"> has </w:t>
      </w:r>
      <w:r>
        <w:rPr>
          <w:rFonts w:eastAsiaTheme="majorEastAsia" w:hint="eastAsia"/>
          <w:lang w:val="en"/>
        </w:rPr>
        <w:t xml:space="preserve">shown </w:t>
      </w:r>
      <w:r>
        <w:rPr>
          <w:rFonts w:eastAsiaTheme="majorEastAsia"/>
          <w:lang w:val="en"/>
        </w:rPr>
        <w:t xml:space="preserve">significant efficacy in numerous clinical applications, with a single-drug ORR of approximately 70% and a CR rate of 20% in </w:t>
      </w:r>
      <w:r>
        <w:rPr>
          <w:lang w:val="en"/>
        </w:rPr>
        <w:t>R/R MCL</w:t>
      </w:r>
      <w:r>
        <w:rPr>
          <w:rFonts w:eastAsiaTheme="majorEastAsia"/>
          <w:lang w:val="en"/>
        </w:rPr>
        <w:t xml:space="preserve"> patients, and a median PFS of about 14 months </w:t>
      </w:r>
      <w:r>
        <w:rPr>
          <w:rFonts w:eastAsiaTheme="majorEastAsia"/>
          <w:vertAlign w:val="superscript"/>
          <w:lang w:val="en"/>
        </w:rPr>
        <w:t>[13, 14]</w:t>
      </w:r>
      <w:r>
        <w:rPr>
          <w:rFonts w:eastAsiaTheme="majorEastAsia"/>
          <w:lang w:val="en"/>
        </w:rPr>
        <w:t>.</w:t>
      </w:r>
      <w:r>
        <w:rPr>
          <w:lang w:val="en"/>
        </w:rPr>
        <w:fldChar w:fldCharType="begin">
          <w:fldData xml:space="preserve">PEVuZE5vdGU+PENpdGU+PEF1dGhvcj5EcmV5bGluZzwvQXV0aG9yPjxZZWFyPjIwMTY8L1llYXI+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==
</w:fldData>
        </w:fldChar>
      </w:r>
      <w:r>
        <w:rPr>
          <w:lang w:val="en"/>
        </w:rPr>
        <w:instrText xml:space="preserve"> ADDIN EN.CITE </w:instrText>
      </w:r>
      <w:r>
        <w:rPr>
          <w:lang w:val="en"/>
        </w:rPr>
        <w:fldChar w:fldCharType="begin">
          <w:fldData xml:space="preserve">PEVuZE5vdGU+PENpdGU+PEF1dGhvcj5EcmV5bGluZzwvQXV0aG9yPjxZZWFyPjIwMTY8L1llYXI+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==
</w:fldData>
        </w:fldChar>
      </w:r>
      <w:r>
        <w:rPr>
          <w:lang w:val="en"/>
        </w:rPr>
        <w:instrText xml:space="preserve"> ADDIN EN.CITE.DATA </w:instrText>
      </w:r>
      <w:r>
        <w:rPr>
          <w:lang w:val="en"/>
        </w:rPr>
      </w:r>
      <w:r>
        <w:rPr>
          <w:lang w:val="en"/>
        </w:rPr>
        <w:fldChar w:fldCharType="end"/>
      </w:r>
      <w:r>
        <w:rPr>
          <w:lang w:val="en"/>
        </w:rPr>
      </w:r>
      <w:r>
        <w:rPr>
          <w:lang w:val="en"/>
        </w:rPr>
        <w:fldChar w:fldCharType="end"/>
      </w:r>
      <w:r>
        <w:rPr>
          <w:rFonts w:eastAsiaTheme="majorEastAsia"/>
          <w:lang w:val="en"/>
        </w:rPr>
        <w:t xml:space="preserve"> However, due to off-target effects, such as inhibition of other tyrosine kinases [such as epidermal growth factor receptor (</w:t>
      </w:r>
      <w:r>
        <w:rPr>
          <w:lang w:val="en"/>
        </w:rPr>
        <w:t>EGFR</w:t>
      </w:r>
      <w:r>
        <w:rPr>
          <w:rFonts w:eastAsiaTheme="majorEastAsia"/>
          <w:lang w:val="en"/>
        </w:rPr>
        <w:t xml:space="preserve">), interleukin-2-induced T-cell kinase (ITK) and TEC], it has been associated with various observed clinical </w:t>
      </w:r>
      <w:r>
        <w:rPr>
          <w:rFonts w:eastAsiaTheme="majorEastAsia"/>
          <w:lang w:val="en"/>
        </w:rPr>
        <w:lastRenderedPageBreak/>
        <w:t>toxicities (e.g., cardiovascular toxicity, bleeding).</w:t>
      </w:r>
      <w:r>
        <w:rPr>
          <w:lang w:val="en"/>
        </w:rPr>
        <w:fldChar w:fldCharType="begin"/>
      </w:r>
      <w:r>
        <w:rPr>
          <w:lang w:val="en"/>
        </w:rPr>
        <w:instrText xml:space="preserve"> ADDIN EN.CITE &lt;EndNote&gt;&lt;Cite&gt;&lt;Author&gt;Byrd&lt;/Author&gt;&lt;Year&gt;2014&lt;/Year&gt;&lt;RecNum&gt;15&lt;/RecNum&gt;&lt;DisplayText&gt;[15]&lt;/DisplayText&gt;&lt;record&gt;&lt;rec-number&gt;15&lt;/rec-number&gt;&lt;foreign-keys&gt;&lt;key app="EN" db-id="epx0xd9tjffpatevws8x5929x550v2ttd2zv" timestamp="1695700730"&gt;15&lt;/key&gt;&lt;/foreign-keys&gt;&lt;ref-type name="Journal Article"&gt;17&lt;/ref-type&gt;&lt;contributors&gt;&lt;authors&gt;&lt;author&gt;Byrd, John C&lt;/author&gt;&lt;author&gt;Brown, Jennifer R&lt;/author&gt;&lt;author&gt;O&amp;apos;Brien, Susan&lt;/author&gt;&lt;author&gt;Barrientos, Jacqueline C&lt;/author&gt;&lt;author&gt;Kay, Neil E&lt;/author&gt;&lt;author&gt;Reddy, Nishitha M&lt;/author&gt;&lt;author&gt;Coutre, Steven&lt;/author&gt;&lt;author&gt;Tam, Constantine S&lt;/author&gt;&lt;author&gt;Mulligan, Stephen P&lt;/author&gt;&lt;author&gt;Jaeger, Ulrich %J New England Journal of Medicine&lt;/author&gt;&lt;/authors&gt;&lt;/contributors&gt;&lt;titles&gt;&lt;title&gt;Ibrutinib versus ofatumumab in previously treated chronic lymphoid leukemia&lt;/title&gt;&lt;/titles&gt;&lt;pages&gt;213-223&lt;/pages&gt;&lt;volume&gt;371&lt;/volume&gt;&lt;number&gt;3&lt;/number&gt;&lt;dates&gt;&lt;year&gt;2014&lt;/year&gt;&lt;/dates&gt;&lt;isbn&gt;0028-4793&lt;/isbn&gt;&lt;urls&gt;&lt;/urls&gt;&lt;/record&gt;&lt;/Cite&gt;&lt;/EndNote&gt;</w:instrText>
      </w:r>
      <w:r>
        <w:rPr>
          <w:lang w:val="en"/>
        </w:rPr>
        <w:fldChar w:fldCharType="end"/>
      </w:r>
      <w:r>
        <w:rPr>
          <w:rFonts w:eastAsiaTheme="majorEastAsia"/>
          <w:lang w:val="en"/>
        </w:rPr>
        <w:t xml:space="preserve"> In the confirmatory study (SHINE) of Ibrutinib combined with bendamustine and rituximab (BR) treatment for first-line (1L) MCL, compared to BR, Ibrutinib combined with BR did not show </w:t>
      </w:r>
      <w:r>
        <w:rPr>
          <w:rFonts w:eastAsiaTheme="majorEastAsia" w:hint="eastAsia"/>
          <w:lang w:val="en"/>
        </w:rPr>
        <w:t xml:space="preserve">improvement </w:t>
      </w:r>
      <w:r>
        <w:rPr>
          <w:rFonts w:eastAsiaTheme="majorEastAsia"/>
          <w:lang w:val="en"/>
        </w:rPr>
        <w:t xml:space="preserve">in </w:t>
      </w:r>
      <w:r>
        <w:rPr>
          <w:rFonts w:eastAsiaTheme="majorEastAsia" w:hint="eastAsia"/>
          <w:lang w:val="en"/>
        </w:rPr>
        <w:t xml:space="preserve">terms of </w:t>
      </w:r>
      <w:r>
        <w:rPr>
          <w:rFonts w:eastAsiaTheme="majorEastAsia"/>
          <w:lang w:val="en"/>
        </w:rPr>
        <w:t xml:space="preserve">OS, and its safety was relatively worse than the control group. In 2023, the sponsor proactively withdrew the MCL indication for Ibrutinib in the United States. The design purpose of the second-generation </w:t>
      </w:r>
      <w:r>
        <w:rPr>
          <w:lang w:val="en"/>
        </w:rPr>
        <w:t>BTK</w:t>
      </w:r>
      <w:r>
        <w:rPr>
          <w:rFonts w:eastAsiaTheme="majorEastAsia"/>
          <w:lang w:val="en"/>
        </w:rPr>
        <w:t xml:space="preserve"> inhibitors is to reduce off-target effects, thereby improving efficacy and</w:t>
      </w:r>
      <w:r>
        <w:rPr>
          <w:rFonts w:eastAsiaTheme="majorEastAsia" w:hint="eastAsia"/>
          <w:lang w:val="en"/>
        </w:rPr>
        <w:t xml:space="preserve"> tolerability</w:t>
      </w:r>
      <w:r>
        <w:rPr>
          <w:rFonts w:eastAsiaTheme="majorEastAsia"/>
          <w:lang w:val="en"/>
        </w:rPr>
        <w:t>.</w:t>
      </w:r>
      <w:r>
        <w:rPr>
          <w:lang w:val="en"/>
        </w:rPr>
        <w:t xml:space="preserve"> To date, the second-generation BTK inhibitors approved for marketing in patients with R/R MCL include Acalabrutinib </w:t>
      </w:r>
      <w:r>
        <w:rPr>
          <w:vertAlign w:val="superscript"/>
          <w:lang w:val="en"/>
        </w:rPr>
        <w:t>[16]</w:t>
      </w:r>
      <w:r>
        <w:rPr>
          <w:lang w:val="en"/>
        </w:rPr>
        <w:t xml:space="preserve">, Zanubrutinib </w:t>
      </w:r>
      <w:r>
        <w:rPr>
          <w:vertAlign w:val="superscript"/>
          <w:lang w:val="en"/>
        </w:rPr>
        <w:t>[17]</w:t>
      </w:r>
      <w:r>
        <w:rPr>
          <w:lang w:val="en"/>
        </w:rPr>
        <w:t>, and Orelabrutinib.</w:t>
      </w:r>
      <w:r>
        <w:rPr>
          <w:lang w:val="en"/>
        </w:rPr>
        <w:fldChar w:fldCharType="begin"/>
      </w:r>
      <w:r>
        <w:rPr>
          <w:lang w:val="en"/>
        </w:rPr>
        <w:instrText xml:space="preserve"> ADDIN EN.CITE &lt;EndNote&gt;&lt;Cite&gt;&lt;Author&gt;Wang&lt;/Author&gt;&lt;Year&gt;2018&lt;/Year&gt;&lt;RecNum&gt;16&lt;/RecNum&gt;&lt;DisplayText&gt;[16]&lt;/DisplayText&gt;&lt;record&gt;&lt;rec-number&gt;16&lt;/rec-number&gt;&lt;foreign-keys&gt;&lt;key app="EN" db-id="epx0xd9tjffpatevws8x5929x550v2ttd2zv" timestamp="1695700730"&gt;16&lt;/key&gt;&lt;/foreign-keys&gt;&lt;ref-type name="Journal Article"&gt;17&lt;/ref-type&gt;&lt;contributors&gt;&lt;authors&gt;&lt;author&gt;Wang, Michael&lt;/author&gt;&lt;author&gt;Rule, Simon&lt;/author&gt;&lt;author&gt;Zinzani, Pier Luigi&lt;/author&gt;&lt;author&gt;Goy, Andre&lt;/author&gt;&lt;author&gt;Casasnovas, Olivier&lt;/author&gt;&lt;author&gt;Smith, Stephen D&lt;/author&gt;&lt;author&gt;Damaj, Gandhi&lt;/author&gt;&lt;author&gt;Doorduijn, Jeanette&lt;/author&gt;&lt;author&gt;Lamy, Thierry&lt;/author&gt;&lt;author&gt;Morschhauser, Franck %J The Lancet&lt;/author&gt;&lt;/authors&gt;&lt;/contributors&gt;&lt;titles&gt;&lt;title&gt;Acalabrutinib in relapsed or refractory mantle cell lymphoma (ACE-LY-004): a single-arm, multicentre, phase 2 trial&lt;/title&gt;&lt;/titles&gt;&lt;pages&gt;659-667&lt;/pages&gt;&lt;volume&gt;391&lt;/volume&gt;&lt;number&gt;10121&lt;/number&gt;&lt;dates&gt;&lt;year&gt;2018&lt;/year&gt;&lt;/dates&gt;&lt;isbn&gt;0140-6736&lt;/isbn&gt;&lt;urls&gt;&lt;/urls&gt;&lt;/record&gt;&lt;/Cite&gt;&lt;/EndNote&gt;</w:instrText>
      </w:r>
      <w:r>
        <w:rPr>
          <w:lang w:val="en"/>
        </w:rPr>
        <w:fldChar w:fldCharType="end"/>
      </w:r>
      <w:r>
        <w:rPr>
          <w:lang w:val="en"/>
        </w:rPr>
        <w:fldChar w:fldCharType="begin"/>
      </w:r>
      <w:r>
        <w:rPr>
          <w:lang w:val="en"/>
        </w:rPr>
        <w:instrText xml:space="preserve"> ADDIN EN.CITE &lt;EndNote&gt;&lt;Cite&gt;&lt;Author&gt;Tam&lt;/Author&gt;&lt;Year&gt;2015&lt;/Year&gt;&lt;RecNum&gt;17&lt;/RecNum&gt;&lt;DisplayText&gt;[17]&lt;/DisplayText&gt;&lt;record&gt;&lt;rec-number&gt;17&lt;/rec-number&gt;&lt;foreign-keys&gt;&lt;key app="EN" db-id="epx0xd9tjffpatevws8x5929x550v2ttd2zv" timestamp="1695700730"&gt;17&lt;/key&gt;&lt;/foreign-keys&gt;&lt;ref-type name="Generic"&gt;13&lt;/ref-type&gt;&lt;contributors&gt;&lt;authors&gt;&lt;author&gt;Tam, Constantine&lt;/author&gt;&lt;author&gt;Grigg, Andrew P&lt;/author&gt;&lt;author&gt;Opat, Stephen&lt;/author&gt;&lt;author&gt;Ku, Matthew&lt;/author&gt;&lt;author&gt;Gilbertson, Michael&lt;/author&gt;&lt;author&gt;Anderson, Mary Ann&lt;/author&gt;&lt;author&gt;Seymour, John F&lt;/author&gt;&lt;author&gt;Ritchie, David S&lt;/author&gt;&lt;author&gt;Dicorleto, Carmen&lt;/author&gt;&lt;author&gt;Dimovski, Belinda&lt;/author&gt;&lt;/authors&gt;&lt;/contributors&gt;&lt;titles&gt;&lt;title&gt;The BTK inhibitor, Bgb-3111, is safe, tolerable, and highly active in patients with relapsed/refractory B-cell malignancies: initial report of a phase 1 first-in-human trial&lt;/title&gt;&lt;/titles&gt;&lt;dates&gt;&lt;year&gt;2015&lt;/year&gt;&lt;/dates&gt;&lt;publisher&gt;American Society of Hematology Washington, DC&lt;/publisher&gt;&lt;isbn&gt;0006-4971&lt;/isbn&gt;&lt;urls&gt;&lt;/urls&gt;&lt;/record&gt;&lt;/Cite&gt;&lt;/EndNote&gt;</w:instrText>
      </w:r>
      <w:r>
        <w:rPr>
          <w:lang w:val="en"/>
        </w:rPr>
        <w:fldChar w:fldCharType="end"/>
      </w:r>
      <w:r>
        <w:rPr>
          <w:lang w:val="en"/>
        </w:rPr>
        <w:t xml:space="preserve"> As shown in clinical trial data, these second-generation BTK inhibitors have a reduced incidence of off-target toxicity, such as haemorrhage, atrial fibrillation, hypertension, diarrhea, fatigue, nausea, and other general toxic reactions, compared to Ibrutinib.</w:t>
      </w:r>
      <w:r>
        <w:rPr>
          <w:rFonts w:eastAsiaTheme="majorEastAsia"/>
          <w:lang w:val="en"/>
        </w:rPr>
        <w:t xml:space="preserve"> However, the MCL indications for these three drugs are all based on single-arm studies with conditional approval, and their efficacy and safety in treating MCL are yet to be further clarified by large-sample randomized controlled studies. On the other hand, although the first and second-generation BTK inhibitors have encouraging clinical efficacy in various B-cell lymphomas, long-term clinical application leads to the development of acquired drug-resistance </w:t>
      </w:r>
      <w:r>
        <w:rPr>
          <w:rFonts w:eastAsiaTheme="majorEastAsia"/>
          <w:vertAlign w:val="superscript"/>
          <w:lang w:val="en"/>
        </w:rPr>
        <w:t>[18]</w:t>
      </w:r>
      <w:r>
        <w:rPr>
          <w:rFonts w:eastAsiaTheme="majorEastAsia"/>
          <w:lang w:val="en"/>
        </w:rPr>
        <w:t>.</w:t>
      </w:r>
      <w:r>
        <w:rPr>
          <w:lang w:val="en"/>
        </w:rPr>
        <w:fldChar w:fldCharType="begin"/>
      </w:r>
      <w:r>
        <w:rPr>
          <w:lang w:val="en"/>
        </w:rPr>
        <w:instrText xml:space="preserve"> ADDIN EN.CITE &lt;EndNote&gt;&lt;Cite&gt;&lt;Author&gt;Zhang&lt;/Author&gt;&lt;Year&gt;2015&lt;/Year&gt;&lt;RecNum&gt;18&lt;/RecNum&gt;&lt;DisplayText&gt;[18]&lt;/DisplayText&gt;&lt;record&gt;&lt;rec-number&gt;18&lt;/rec-number&gt;&lt;foreign-keys&gt;&lt;key app="EN" db-id="epx0xd9tjffpatevws8x5929x550v2ttd2zv" timestamp="1695700730"&gt;18&lt;/key&gt;&lt;/foreign-keys&gt;&lt;ref-type name="Journal Article"&gt;17&lt;/ref-type&gt;&lt;contributors&gt;&lt;authors&gt;&lt;author&gt;Zhang, Shuang Q.&lt;/author&gt;&lt;author&gt;Smith, Sonali M.&lt;/author&gt;&lt;author&gt;Zhang, Shuang Y.&lt;/author&gt;&lt;author&gt;Wang, Yue Lynn&lt;/author&gt;&lt;/authors&gt;&lt;/contributors&gt;&lt;auth-address&gt;https://doi.org/10.1111%2Fbjh.13427&lt;/auth-address&gt;&lt;titles&gt;&lt;title&gt;Mechanisms of ibrutinib resistance in chronic lymphocytic leukaemia and non-Hodgkin lymphoma&lt;/title&gt;&lt;secondary-title&gt;British Journal of Haematology&lt;/secondary-title&gt;&lt;/titles&gt;&lt;periodical&gt;&lt;full-title&gt;British Journal of Haematology&lt;/full-title&gt;&lt;/periodical&gt;&lt;pages&gt;445-456&lt;/pages&gt;&lt;volume&gt;170&lt;/volume&gt;&lt;number&gt;4&lt;/number&gt;&lt;dates&gt;&lt;year&gt;2015&lt;/year&gt;&lt;pub-dates&gt;&lt;date&gt;apr&lt;/date&gt;&lt;/pub-dates&gt;&lt;/dates&gt;&lt;publisher&gt;Wiley&lt;/publisher&gt;&lt;label&gt;Zhang_2015&lt;/label&gt;&lt;urls&gt;&lt;related-urls&gt;&lt;url&gt;10.1111/bjh.13427&lt;/url&gt;&lt;/related-urls&gt;&lt;/urls&gt;&lt;/record&gt;&lt;/Cite&gt;&lt;/EndNote&gt;</w:instrText>
      </w:r>
      <w:r>
        <w:rPr>
          <w:lang w:val="en"/>
        </w:rPr>
        <w:fldChar w:fldCharType="end"/>
      </w:r>
      <w:r>
        <w:rPr>
          <w:rFonts w:eastAsiaTheme="majorEastAsia"/>
          <w:lang w:val="en"/>
        </w:rPr>
        <w:t xml:space="preserve"> The currently recognized possible mechanisms of resistance </w:t>
      </w:r>
      <w:r>
        <w:rPr>
          <w:rFonts w:eastAsiaTheme="majorEastAsia"/>
          <w:vertAlign w:val="superscript"/>
          <w:lang w:val="en"/>
        </w:rPr>
        <w:t>[19, 20]</w:t>
      </w:r>
      <w:r>
        <w:rPr>
          <w:rFonts w:eastAsiaTheme="majorEastAsia"/>
          <w:lang w:val="en"/>
        </w:rPr>
        <w:t xml:space="preserve"> in MCL include the activation of parallel pathways to BTK in MCL cells, mutations in the PLCγ2 gene, and mutations at the BTK C481 site, which result in the inability of first and second-generation covalent BTK inhibitors to bind to this site.</w:t>
      </w:r>
      <w:r>
        <w:rPr>
          <w:lang w:val="en"/>
        </w:rPr>
        <w:fldChar w:fldCharType="begin">
          <w:fldData xml:space="preserve">PEVuZE5vdGU+PENpdGU+PEF1dGhvcj5Xb3lhY2g8L0F1dGhvcj48WWVhcj4yMDE0PC9ZZWFyPjxS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</w:fldData>
        </w:fldChar>
      </w:r>
      <w:r>
        <w:rPr>
          <w:lang w:val="en"/>
        </w:rPr>
        <w:instrText xml:space="preserve"> ADDIN EN.CITE </w:instrText>
      </w:r>
      <w:r>
        <w:rPr>
          <w:lang w:val="en"/>
        </w:rPr>
        <w:fldChar w:fldCharType="begin">
          <w:fldData xml:space="preserve">PEVuZE5vdGU+PENpdGU+PEF1dGhvcj5Xb3lhY2g8L0F1dGhvcj48WWVhcj4yMDE0PC9ZZWFyPjxS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</w:fldData>
        </w:fldChar>
      </w:r>
      <w:r>
        <w:rPr>
          <w:lang w:val="en"/>
        </w:rPr>
        <w:instrText xml:space="preserve"> ADDIN EN.CITE.DATA </w:instrText>
      </w:r>
      <w:r>
        <w:rPr>
          <w:lang w:val="en"/>
        </w:rPr>
      </w:r>
      <w:r>
        <w:rPr>
          <w:lang w:val="en"/>
        </w:rPr>
        <w:fldChar w:fldCharType="end"/>
      </w:r>
      <w:r>
        <w:rPr>
          <w:lang w:val="en"/>
        </w:rPr>
      </w:r>
      <w:r>
        <w:rPr>
          <w:lang w:val="en"/>
        </w:rPr>
        <w:fldChar w:fldCharType="end"/>
      </w:r>
      <w:r>
        <w:rPr>
          <w:rFonts w:eastAsiaTheme="majorEastAsia"/>
          <w:lang w:val="en"/>
        </w:rPr>
        <w:t xml:space="preserve"> Among them, non-covalent inhibitors such as LOXO-305, based on the C481 drug resistance mutation, still show good efficacy after resistance to covalent BTK inhibitors, with an ORR of 50% and a CR rate of 13% in 120 R/R MCL subjects who had received covalent BTK inhibitors </w:t>
      </w:r>
      <w:r>
        <w:rPr>
          <w:rFonts w:eastAsiaTheme="majorEastAsia"/>
          <w:vertAlign w:val="superscript"/>
          <w:lang w:val="en"/>
        </w:rPr>
        <w:t>[21]</w:t>
      </w:r>
      <w:r>
        <w:rPr>
          <w:rFonts w:eastAsiaTheme="majorEastAsia"/>
          <w:lang w:val="en"/>
        </w:rPr>
        <w:t>. This drug has been approved by the FDA for the treatment of R/R MCL patients who have received two lines of treatment, including a BTK inhibitor.</w:t>
      </w:r>
      <w:r>
        <w:rPr>
          <w:lang w:val="en"/>
        </w:rPr>
        <w:fldChar w:fldCharType="begin"/>
      </w:r>
      <w:r>
        <w:rPr>
          <w:lang w:val="en"/>
        </w:rPr>
        <w:instrText xml:space="preserve"> ADDIN EN.CITE &lt;EndNote&gt;&lt;Cite&gt;&lt;Author&gt;FDA&lt;/Author&gt;&lt;Year&gt;2023&lt;/Year&gt;&lt;RecNum&gt;21&lt;/RecNum&gt;&lt;DisplayText&gt;[21]&lt;/DisplayText&gt;&lt;record&gt;&lt;rec-number&gt;21&lt;/rec-number&gt;&lt;foreign-keys&gt;&lt;key app="EN" db-id="epx0xd9tjffpatevws8x5929x550v2ttd2zv" timestamp="1695700731"&gt;21&lt;/key&gt;&lt;/foreign-keys&gt;&lt;ref-type name="Journal Article"&gt;17&lt;/ref-type&gt;&lt;contributors&gt;&lt;authors&gt;&lt;author&gt;FDA&lt;/author&gt;&lt;/authors&gt;&lt;/contributors&gt;&lt;titles&gt;&lt;title&gt;JAYPIRCA Label&lt;/title&gt;&lt;/titles&gt;&lt;volume&gt;https://www.accessdata.fda.gov/drugsatfda_docs/label/2023/216059Orig1s000Corrected_lbl.pdf&lt;/volume&gt;&lt;dates&gt;&lt;year&gt;2023&lt;/year&gt;&lt;/dates&gt;&lt;urls&gt;&lt;/urls&gt;&lt;/record&gt;&lt;/Cite&gt;&lt;/EndNote&gt;</w:instrText>
      </w:r>
      <w:r>
        <w:rPr>
          <w:lang w:val="en"/>
        </w:rPr>
        <w:fldChar w:fldCharType="end"/>
      </w:r>
      <w:r>
        <w:rPr>
          <w:lang w:val="en"/>
        </w:rPr>
        <w:t xml:space="preserve"> However, this indication is based on conditional approval from single-arm studies, and its efficacy has not yet been confirmed by clinical data from </w:t>
      </w:r>
      <w:r>
        <w:rPr>
          <w:lang w:val="en"/>
        </w:rPr>
        <w:lastRenderedPageBreak/>
        <w:t xml:space="preserve">large-sample randomized controlled studies </w:t>
      </w:r>
      <w:r>
        <w:rPr>
          <w:vertAlign w:val="superscript"/>
          <w:lang w:val="en"/>
        </w:rPr>
        <w:t>[22-24]</w:t>
      </w:r>
      <w:r>
        <w:rPr>
          <w:lang w:val="en"/>
        </w:rPr>
        <w:t>.</w:t>
      </w:r>
      <w:r>
        <w:rPr>
          <w:lang w:val="en"/>
        </w:rPr>
        <w:fldChar w:fldCharType="begin">
          <w:fldData xml:space="preserve">PEVuZE5vdGU+PENpdGU+PEF1dGhvcj5CeXJkPC9BdXRob3I+PFllYXI+MjAxODwvWWVhcj48UmVj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</w:fldData>
        </w:fldChar>
      </w:r>
      <w:r>
        <w:rPr>
          <w:lang w:val="en"/>
        </w:rPr>
        <w:instrText xml:space="preserve"> ADDIN EN.CITE </w:instrText>
      </w:r>
      <w:r>
        <w:rPr>
          <w:lang w:val="en"/>
        </w:rPr>
        <w:fldChar w:fldCharType="begin">
          <w:fldData xml:space="preserve">PEVuZE5vdGU+PENpdGU+PEF1dGhvcj5CeXJkPC9BdXRob3I+PFllYXI+MjAxODwvWWVhcj48UmVj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</w:fldData>
        </w:fldChar>
      </w:r>
      <w:r>
        <w:rPr>
          <w:lang w:val="en"/>
        </w:rPr>
        <w:instrText xml:space="preserve"> ADDIN EN.CITE.DATA </w:instrText>
      </w:r>
      <w:r>
        <w:rPr>
          <w:lang w:val="en"/>
        </w:rPr>
      </w:r>
      <w:r>
        <w:rPr>
          <w:lang w:val="en"/>
        </w:rPr>
        <w:fldChar w:fldCharType="end"/>
      </w:r>
      <w:r>
        <w:rPr>
          <w:lang w:val="en"/>
        </w:rPr>
      </w:r>
      <w:r>
        <w:rPr>
          <w:lang w:val="en"/>
        </w:rPr>
        <w:fldChar w:fldCharType="end"/>
      </w:r>
      <w:r>
        <w:rPr>
          <w:lang w:val="en"/>
        </w:rPr>
        <w:t xml:space="preserve"> </w:t>
      </w:r>
    </w:p>
    <w:p w14:paraId="57C3F5A0" w14:textId="77777777" w:rsidR="007B694B" w:rsidRDefault="00FA3D63">
      <w:pPr>
        <w:ind w:firstLineChars="0" w:firstLine="0"/>
        <w:rPr>
          <w:rFonts w:eastAsiaTheme="minorEastAsia"/>
          <w:szCs w:val="32"/>
        </w:rPr>
      </w:pPr>
      <w:r>
        <w:rPr>
          <w:rFonts w:eastAsiaTheme="minorEastAsia"/>
          <w:szCs w:val="32"/>
          <w:lang w:val="en"/>
        </w:rPr>
        <w:t>In China, zanubrutinib and orelabrutinib have been conditionally approved, and acalabrutinib has just been approved this year, but the specific details of the approval have not yet been seen, and it is speculated to also be conditionally approved. Therefore, new agents remain to be developed for relapsed/refractory MCL. Globally, only LOXO-305 has been conditionally approved in the United States for the treatment of R/R MCL after BTK inhibitor therapy, which cannot meet the clinical needs of all patients, let alone be a treatment drug accessible in China. Therefore, an oral BTK inhibitor that is safe, effective, highly selective, and combines the characteristics of the first, second, and new generation BTK inhibitors (i.e., it can covalently and irreversibly inhibit wild-type BTK, as well as non-covalently and reversibly inhibit BTK with the C481 mutation) will become an urgently needed product to fill this clinical gap.</w:t>
      </w:r>
    </w:p>
    <w:p w14:paraId="13B2E5D3" w14:textId="77777777" w:rsidR="007B694B" w:rsidRDefault="00FA3D63">
      <w:pPr>
        <w:keepNext/>
        <w:keepLines/>
        <w:ind w:firstLineChars="0" w:firstLine="0"/>
        <w:outlineLvl w:val="2"/>
        <w:rPr>
          <w:b/>
          <w:bCs/>
        </w:rPr>
      </w:pPr>
      <w:bookmarkStart w:id="119" w:name="_Toc166778494"/>
      <w:bookmarkStart w:id="120" w:name="_Toc26083"/>
      <w:r>
        <w:rPr>
          <w:b/>
          <w:bCs/>
          <w:lang w:val="en"/>
        </w:rPr>
        <w:t>1.2 Development Background and Drug Introduction of BTK Inhibitors</w:t>
      </w:r>
      <w:bookmarkEnd w:id="119"/>
      <w:bookmarkEnd w:id="120"/>
    </w:p>
    <w:p w14:paraId="51279C4E" w14:textId="77777777" w:rsidR="007B694B" w:rsidRDefault="00FA3D63">
      <w:pPr>
        <w:ind w:firstLineChars="0" w:firstLine="0"/>
        <w:rPr>
          <w:rFonts w:eastAsiaTheme="majorEastAsia"/>
        </w:rPr>
      </w:pPr>
      <w:r>
        <w:rPr>
          <w:lang w:val="en"/>
        </w:rPr>
        <w:t xml:space="preserve">The activation of the B-cell receptor (BCR) signaling pathway is essential for the development and maturation of B cells </w:t>
      </w:r>
      <w:r>
        <w:rPr>
          <w:vertAlign w:val="superscript"/>
          <w:lang w:val="en"/>
        </w:rPr>
        <w:t>[25, 26]</w:t>
      </w:r>
      <w:r>
        <w:rPr>
          <w:lang w:val="en"/>
        </w:rPr>
        <w:t xml:space="preserve"> as well as the survival of various B-cell lymphomas, such as diffuse large B-cell lymphoma (DLBCL) </w:t>
      </w:r>
      <w:r>
        <w:rPr>
          <w:vertAlign w:val="superscript"/>
          <w:lang w:val="en"/>
        </w:rPr>
        <w:t>[27]</w:t>
      </w:r>
      <w:r>
        <w:rPr>
          <w:lang w:val="en"/>
        </w:rPr>
        <w:t xml:space="preserve">, marginal zone lymphoma (MZL) </w:t>
      </w:r>
      <w:r>
        <w:rPr>
          <w:vertAlign w:val="superscript"/>
          <w:lang w:val="en"/>
        </w:rPr>
        <w:t>[28]</w:t>
      </w:r>
      <w:r>
        <w:rPr>
          <w:lang w:val="en"/>
        </w:rPr>
        <w:t xml:space="preserve">, mantle cell lymphoma (MCL), follicular lymphoma (FL) </w:t>
      </w:r>
      <w:r>
        <w:rPr>
          <w:vertAlign w:val="superscript"/>
          <w:lang w:val="en"/>
        </w:rPr>
        <w:t>[29]</w:t>
      </w:r>
      <w:r>
        <w:rPr>
          <w:lang w:val="en"/>
        </w:rPr>
        <w:t xml:space="preserve">, and Burkitt lymphoma (BL) </w:t>
      </w:r>
      <w:r>
        <w:rPr>
          <w:vertAlign w:val="superscript"/>
          <w:lang w:val="en"/>
        </w:rPr>
        <w:t>[30]</w:t>
      </w:r>
      <w:r>
        <w:rPr>
          <w:lang w:val="en"/>
        </w:rPr>
        <w:t xml:space="preserve"> (Figure 1).</w:t>
      </w:r>
      <w:r>
        <w:rPr>
          <w:lang w:val="en"/>
        </w:rPr>
        <w:fldChar w:fldCharType="begin">
          <w:fldData xml:space="preserve">PEVuZE5vdGU+PENpdGU+PEF1dGhvcj5SaWNrZXJ0PC9BdXRob3I+PFllYXI+MjAxMzwvWWVhcj48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</w:fldData>
        </w:fldChar>
      </w:r>
      <w:r>
        <w:rPr>
          <w:lang w:val="en"/>
        </w:rPr>
        <w:instrText xml:space="preserve"> ADDIN EN.CITE </w:instrText>
      </w:r>
      <w:r>
        <w:rPr>
          <w:lang w:val="en"/>
        </w:rPr>
        <w:fldChar w:fldCharType="begin">
          <w:fldData xml:space="preserve">PEVuZE5vdGU+PENpdGU+PEF1dGhvcj5SaWNrZXJ0PC9BdXRob3I+PFllYXI+MjAxMzwvWWVhcj48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</w:fldData>
        </w:fldChar>
      </w:r>
      <w:r>
        <w:rPr>
          <w:lang w:val="en"/>
        </w:rPr>
        <w:instrText xml:space="preserve"> ADDIN EN.CITE.DATA </w:instrText>
      </w:r>
      <w:r>
        <w:rPr>
          <w:lang w:val="en"/>
        </w:rPr>
      </w:r>
      <w:r>
        <w:rPr>
          <w:lang w:val="en"/>
        </w:rPr>
        <w:fldChar w:fldCharType="end"/>
      </w:r>
      <w:r>
        <w:rPr>
          <w:lang w:val="en"/>
        </w:rPr>
      </w:r>
      <w:r>
        <w:rPr>
          <w:lang w:val="en"/>
        </w:rPr>
        <w:fldChar w:fldCharType="end"/>
      </w:r>
      <w:r>
        <w:rPr>
          <w:lang w:val="en"/>
        </w:rPr>
        <w:fldChar w:fldCharType="begin"/>
      </w:r>
      <w:r>
        <w:rPr>
          <w:lang w:val="en"/>
        </w:rPr>
        <w:instrText xml:space="preserve"> ADDIN EN.CITE &lt;EndNote&gt;&lt;Cite&gt;&lt;Author&gt;Havranek&lt;/Author&gt;&lt;Year&gt;2017&lt;/Year&gt;&lt;RecNum&gt;27&lt;/RecNum&gt;&lt;DisplayText&gt;[27]&lt;/DisplayText&gt;&lt;record&gt;&lt;rec-number&gt;27&lt;/rec-number&gt;&lt;foreign-keys&gt;&lt;key app="EN" db-id="epx0xd9tjffpatevws8x5929x550v2ttd2zv" timestamp="1695700731"&gt;27&lt;/key&gt;&lt;/foreign-keys&gt;&lt;ref-type name="Journal Article"&gt;17&lt;/ref-type&gt;&lt;contributors&gt;&lt;authors&gt;&lt;author&gt;Havranek, Ondrej&lt;/author&gt;&lt;author&gt;Xu, Jingda&lt;/author&gt;&lt;author&gt;Köhrer, Stefan&lt;/author&gt;&lt;author&gt;Wang, Zhiqiang&lt;/author&gt;&lt;author&gt;Becker, Lisa&lt;/author&gt;&lt;author&gt;Comer, Justin M.&lt;/author&gt;&lt;author&gt;Henderson, Jared&lt;/author&gt;&lt;author&gt;Ma, Wencai&lt;/author&gt;&lt;author&gt;Ma, John Man Chun&lt;/author&gt;&lt;author&gt;Westin, Jason R.&lt;/author&gt;&lt;author&gt;Ghosh, Dipanjan&lt;/author&gt;&lt;author&gt;Shinners, Nicholas&lt;/author&gt;&lt;author&gt;Sun, Luhong&lt;/author&gt;&lt;author&gt;Yi, Allen F.&lt;/author&gt;&lt;author&gt;Karri, Anusha R.&lt;/author&gt;&lt;author&gt;Burger, Jan A.&lt;/author&gt;&lt;author&gt;Zal, Tomasz&lt;/author&gt;&lt;author&gt;Davis, R. Eric&lt;/author&gt;&lt;/authors&gt;&lt;/contributors&gt;&lt;auth-address&gt;https://doi.org/10.1182%2Fblood-2016-10-747303&lt;/auth-address&gt;&lt;titles&gt;&lt;title&gt;Tonic B-cell receptor signaling in diffuse large B-cell lymphoma&lt;/title&gt;&lt;secondary-title&gt;Blood&lt;/secondary-title&gt;&lt;/titles&gt;&lt;periodical&gt;&lt;full-title&gt;Blood&lt;/full-title&gt;&lt;/periodical&gt;&lt;pages&gt;995-1006&lt;/pages&gt;&lt;volume&gt;130&lt;/volume&gt;&lt;number&gt;8&lt;/number&gt;&lt;dates&gt;&lt;year&gt;2017&lt;/year&gt;&lt;pub-dates&gt;&lt;date&gt;aug&lt;/date&gt;&lt;/pub-dates&gt;&lt;/dates&gt;&lt;publisher&gt;American Society of Hematology&lt;/publisher&gt;&lt;label&gt;Havranek_2017&lt;/label&gt;&lt;urls&gt;&lt;related-urls&gt;&lt;url&gt;10.1182/blood-2016-10-747303&lt;/url&gt;&lt;/related-urls&gt;&lt;/urls&gt;&lt;/record&gt;&lt;/Cite&gt;&lt;/EndNote&gt;</w:instrText>
      </w:r>
      <w:r>
        <w:rPr>
          <w:lang w:val="en"/>
        </w:rPr>
        <w:fldChar w:fldCharType="end"/>
      </w:r>
      <w:r>
        <w:rPr>
          <w:lang w:val="en"/>
        </w:rPr>
        <w:fldChar w:fldCharType="begin"/>
      </w:r>
      <w:r>
        <w:rPr>
          <w:lang w:val="en"/>
        </w:rPr>
        <w:instrText xml:space="preserve"> ADDIN EN.CITE &lt;EndNote&gt;&lt;Cite&gt;&lt;Author&gt;Martínez&lt;/Author&gt;&lt;Year&gt;2013&lt;/Year&gt;&lt;RecNum&gt;28&lt;/RecNum&gt;&lt;DisplayText&gt;[28]&lt;/DisplayText&gt;&lt;record&gt;&lt;rec-number&gt;28&lt;/rec-number&gt;&lt;foreign-keys&gt;&lt;key app="EN" db-id="epx0xd9tjffpatevws8x5929x550v2ttd2zv" timestamp="1695700731"&gt;28&lt;/key&gt;&lt;/foreign-keys&gt;&lt;ref-type name="Journal Article"&gt;17&lt;/ref-type&gt;&lt;contributors&gt;&lt;authors&gt;&lt;author&gt;Martínez, N&lt;/author&gt;&lt;author&gt;Almaraz, C&lt;/author&gt;&lt;author&gt;Vaqué, J P&lt;/author&gt;&lt;author&gt;Varela, I&lt;/author&gt;&lt;author&gt;Derdak, S&lt;/author&gt;&lt;author&gt;Beltran, S&lt;/author&gt;&lt;author&gt;Mollejo, M&lt;/author&gt;&lt;author&gt;Campos-Martin, Y&lt;/author&gt;&lt;author&gt;Agueda, L&lt;/author&gt;&lt;author&gt;Rinaldi, A&lt;/author&gt;&lt;author&gt;Kwee, I&lt;/author&gt;&lt;author&gt;Gut, M&lt;/author&gt;&lt;author&gt;Blanc, J&lt;/author&gt;&lt;author&gt;Oscier, D&lt;/author&gt;&lt;author&gt;Strefford, J C&lt;/author&gt;&lt;author&gt;Martinez-Lopez, J&lt;/author&gt;&lt;author&gt;Salar, A&lt;/author&gt;&lt;author&gt;Sole, F&lt;/author&gt;&lt;author&gt;Rodriguez-Peralto, J L&lt;/author&gt;&lt;author&gt;Diez-Tascón, C&lt;/author&gt;&lt;author&gt;García, J F&lt;/author&gt;&lt;author&gt;Fraga, M&lt;/author&gt;&lt;author&gt;Sebastián, E&lt;/author&gt;&lt;author&gt;Alvés, J&lt;/author&gt;&lt;author&gt;Menárguez, J&lt;/author&gt;&lt;author&gt;González-Carreró, J&lt;/author&gt;&lt;author&gt;Casado, L F&lt;/author&gt;&lt;author&gt;Bayes, M&lt;/author&gt;&lt;author&gt;Bertoni, F&lt;/author&gt;&lt;author&gt;Gut, I&lt;/author&gt;&lt;author&gt;Piris, M A&lt;/author&gt;&lt;/authors&gt;&lt;/contributors&gt;&lt;auth-address&gt;https://doi.org/10.1038%2Fleu.2013.365&lt;/auth-address&gt;&lt;titles&gt;&lt;title&gt;Whole-exome sequencing in splenic marginal zone lymphoma reveals mutations in genes involved in marginal zone differentiation&lt;/title&gt;&lt;secondary-title&gt;Leukemia&lt;/secondary-title&gt;&lt;/titles&gt;&lt;periodical&gt;&lt;full-title&gt;Leukemia&lt;/full-title&gt;&lt;/periodical&gt;&lt;pages&gt;1334-1340&lt;/pages&gt;&lt;volume&gt;28&lt;/volume&gt;&lt;number&gt;6&lt;/number&gt;&lt;dates&gt;&lt;year&gt;2013&lt;/year&gt;&lt;pub-dates&gt;&lt;date&gt;dec&lt;/date&gt;&lt;/pub-dates&gt;&lt;/dates&gt;&lt;publisher&gt;Springer Science and Business Media LLC&lt;/publisher&gt;&lt;label&gt;Mart_nez_2013&lt;/label&gt;&lt;urls&gt;&lt;related-urls&gt;&lt;url&gt;10.1038/leu.2013.365&lt;/url&gt;&lt;/related-urls&gt;&lt;/urls&gt;&lt;/record&gt;&lt;/Cite&gt;&lt;/EndNote&gt;</w:instrText>
      </w:r>
      <w:r>
        <w:rPr>
          <w:lang w:val="en"/>
        </w:rPr>
        <w:fldChar w:fldCharType="end"/>
      </w:r>
      <w:r>
        <w:rPr>
          <w:lang w:val="en"/>
        </w:rPr>
        <w:fldChar w:fldCharType="begin"/>
      </w:r>
      <w:r>
        <w:rPr>
          <w:lang w:val="en"/>
        </w:rPr>
        <w:instrText xml:space="preserve"> ADDIN EN.CITE &lt;EndNote&gt;&lt;Cite&gt;&lt;Author&gt;Krysiak&lt;/Author&gt;&lt;Year&gt;2017&lt;/Year&gt;&lt;RecNum&gt;29&lt;/RecNum&gt;&lt;DisplayText&gt;[29]&lt;/DisplayText&gt;&lt;record&gt;&lt;rec-number&gt;29&lt;/rec-number&gt;&lt;foreign-keys&gt;&lt;key app="EN" db-id="epx0xd9tjffpatevws8x5929x550v2ttd2zv" timestamp="1695700731"&gt;29&lt;/key&gt;&lt;/foreign-keys&gt;&lt;ref-type name="Journal Article"&gt;17&lt;/ref-type&gt;&lt;contributors&gt;&lt;authors&gt;&lt;author&gt;Krysiak, Kilannin&lt;/author&gt;&lt;author&gt;Gomez, Felicia&lt;/author&gt;&lt;author&gt;White, Brian S.&lt;/author&gt;&lt;author&gt;Matlock, Matthew&lt;/author&gt;&lt;author&gt;Miller, Christopher A.&lt;/author&gt;&lt;author&gt;Trani, Lee&lt;/author&gt;&lt;author&gt;Fronick, Catrina C.&lt;/author&gt;&lt;author&gt;Fulton, Robert S.&lt;/author&gt;&lt;author&gt;Kreisel, Friederike&lt;/author&gt;&lt;author&gt;Cashen, Amanda F.&lt;/author&gt;&lt;author&gt;Carson, Kenneth R.&lt;/author&gt;&lt;author&gt;Berrien-Elliott, Melissa M.&lt;/author&gt;&lt;author&gt;Bartlett, Nancy L.&lt;/author&gt;&lt;author&gt;Griffith, Malachi&lt;/author&gt;&lt;author&gt;Griffith, Obi L.&lt;/author&gt;&lt;author&gt;Fehniger, Todd A.&lt;/author&gt;&lt;/authors&gt;&lt;/contributors&gt;&lt;auth-address&gt;https://doi.org/10.1182%2Fblood-2016-07-729954&lt;/auth-address&gt;&lt;titles&gt;&lt;title&gt;Recurrent somatic mutations affecting B-cell receptor signaling pathway genes in follicular lymphoma&lt;/title&gt;&lt;secondary-title&gt;Blood&lt;/secondary-title&gt;&lt;/titles&gt;&lt;periodical&gt;&lt;full-title&gt;Blood&lt;/full-title&gt;&lt;/periodical&gt;&lt;pages&gt;473-483&lt;/pages&gt;&lt;volume&gt;129&lt;/volume&gt;&lt;number&gt;4&lt;/number&gt;&lt;dates&gt;&lt;year&gt;2017&lt;/year&gt;&lt;pub-dates&gt;&lt;date&gt;jan&lt;/date&gt;&lt;/pub-dates&gt;&lt;/dates&gt;&lt;publisher&gt;American Society of Hematology&lt;/publisher&gt;&lt;label&gt;Krysiak_2017&lt;/label&gt;&lt;urls&gt;&lt;related-urls&gt;&lt;url&gt;10.1182/blood-2016-07-729954&lt;/url&gt;&lt;/related-urls&gt;&lt;/urls&gt;&lt;/record&gt;&lt;/Cite&gt;&lt;/EndNote&gt;</w:instrText>
      </w:r>
      <w:r>
        <w:rPr>
          <w:lang w:val="en"/>
        </w:rPr>
        <w:fldChar w:fldCharType="end"/>
      </w:r>
      <w:r>
        <w:rPr>
          <w:lang w:val="en"/>
        </w:rPr>
        <w:fldChar w:fldCharType="begin"/>
      </w:r>
      <w:r>
        <w:rPr>
          <w:lang w:val="en"/>
        </w:rPr>
        <w:instrText xml:space="preserve"> ADDIN EN.CITE &lt;EndNote&gt;&lt;Cite&gt;&lt;Author&gt;Corso&lt;/Author&gt;&lt;Year&gt;2016&lt;/Year&gt;&lt;RecNum&gt;30&lt;/RecNum&gt;&lt;DisplayText&gt;[30]&lt;/DisplayText&gt;&lt;record&gt;&lt;rec-number&gt;30&lt;/rec-number&gt;&lt;foreign-keys&gt;&lt;key app="EN" db-id="epx0xd9tjffpatevws8x5929x550v2ttd2zv" timestamp="1695700731"&gt;30&lt;/key&gt;&lt;/foreign-keys&gt;&lt;ref-type name="Journal Article"&gt;17&lt;/ref-type&gt;&lt;contributors&gt;&lt;authors&gt;&lt;author&gt;Corso, Jasmin&lt;/author&gt;&lt;author&gt;Pan, Kuan-Ting&lt;/author&gt;&lt;author&gt;Walter, Roland&lt;/author&gt;&lt;author&gt;Doebele, Carmen&lt;/author&gt;&lt;author&gt;Mohr, Sebastian&lt;/author&gt;&lt;author&gt;Bohnenberger, Hanibal&lt;/author&gt;&lt;author&gt;Ströbel, Philipp&lt;/author&gt;&lt;author&gt;Lenz, Christof&lt;/author&gt;&lt;author&gt;Slabicki, Mikolaj&lt;/author&gt;&lt;author&gt;Hüllein, Jennifer&lt;/author&gt;&lt;author&gt;Comoglio, Federico&lt;/author&gt;&lt;author&gt;Rieger, Michael A.&lt;/author&gt;&lt;author&gt;Zenz, Thorsten&lt;/author&gt;&lt;author&gt;Wienands, Jürgen&lt;/author&gt;&lt;author&gt;Engelke, Michael&lt;/author&gt;&lt;author&gt;Serve, Hubert&lt;/author&gt;&lt;author&gt;Urlaub, Henning&lt;/author&gt;&lt;author&gt;Oellerich, Thomas&lt;/author&gt;&lt;/authors&gt;&lt;/contributors&gt;&lt;auth-address&gt;https://doi.org/10.1073%2Fpnas.1601053113&lt;/auth-address&gt;&lt;titles&gt;&lt;title&gt;Elucidation of tonic and activated B-cell receptor signaling in Burkitt&amp;apos;s lymphoma provides insights into regulation of cell survival&lt;/title&gt;&lt;secondary-title&gt;Proceedings of the National Academy of Sciences&lt;/secondary-title&gt;&lt;/titles&gt;&lt;periodical&gt;&lt;full-title&gt;Proceedings of the National Academy of Sciences&lt;/full-title&gt;&lt;/periodical&gt;&lt;pages&gt;5688-5693&lt;/pages&gt;&lt;volume&gt;113&lt;/volume&gt;&lt;number&gt;20&lt;/number&gt;&lt;dates&gt;&lt;year&gt;2016&lt;/year&gt;&lt;pub-dates&gt;&lt;date&gt;may&lt;/date&gt;&lt;/pub-dates&gt;&lt;/dates&gt;&lt;publisher&gt;Proceedings of the National Academy of Sciences&lt;/publisher&gt;&lt;label&gt;Corso_2016&lt;/label&gt;&lt;urls&gt;&lt;related-urls&gt;&lt;url&gt;10.1073/pnas.1601053113&lt;/url&gt;&lt;/related-urls&gt;&lt;/urls&gt;&lt;/record&gt;&lt;/Cite&gt;&lt;/EndNote&gt;</w:instrText>
      </w:r>
      <w:r>
        <w:rPr>
          <w:lang w:val="en"/>
        </w:rPr>
        <w:fldChar w:fldCharType="end"/>
      </w:r>
      <w:r>
        <w:rPr>
          <w:lang w:val="en"/>
        </w:rPr>
        <w:fldChar w:fldCharType="begin"/>
      </w:r>
      <w:r>
        <w:rPr>
          <w:lang w:val="en"/>
        </w:rPr>
        <w:instrText xml:space="preserve"> = 1 \* Arabic </w:instrText>
      </w:r>
      <w:r>
        <w:rPr>
          <w:lang w:val="en"/>
        </w:rPr>
        <w:fldChar w:fldCharType="end"/>
      </w:r>
      <w:r>
        <w:rPr>
          <w:lang w:val="en"/>
        </w:rPr>
        <w:t xml:space="preserve"> The BCR is composed of antigen-binding immunoglobulin heavy chains (IgH) and light chains (IgL) that are coupled with the heterodimer CD79a and CD79b, which contain tyrosine-based activation motifs </w:t>
      </w:r>
      <w:r>
        <w:rPr>
          <w:vertAlign w:val="superscript"/>
          <w:lang w:val="en"/>
        </w:rPr>
        <w:t>[31]</w:t>
      </w:r>
      <w:r>
        <w:rPr>
          <w:lang w:val="en"/>
        </w:rPr>
        <w:t>.</w:t>
      </w:r>
      <w:r>
        <w:rPr>
          <w:lang w:val="en"/>
        </w:rPr>
        <w:fldChar w:fldCharType="begin"/>
      </w:r>
      <w:r>
        <w:rPr>
          <w:lang w:val="en"/>
        </w:rPr>
        <w:instrText xml:space="preserve"> ADDIN EN.CITE &lt;EndNote&gt;&lt;Cite&gt;&lt;Author&gt;Burger&lt;/Author&gt;&lt;Year&gt;2018&lt;/Year&gt;&lt;RecNum&gt;31&lt;/RecNum&gt;&lt;DisplayText&gt;[31]&lt;/DisplayText&gt;&lt;record&gt;&lt;rec-number&gt;31&lt;/rec-number&gt;&lt;foreign-keys&gt;&lt;key app="EN" db-id="epx0xd9tjffpatevws8x5929x550v2ttd2zv" timestamp="1695700731"&gt;31&lt;/key&gt;&lt;/foreign-keys&gt;&lt;ref-type name="Journal Article"&gt;17&lt;/ref-type&gt;&lt;contributors&gt;&lt;authors&gt;&lt;author&gt;Burger, Jan A.&lt;/author&gt;&lt;author&gt;Wiestner, Adrian&lt;/author&gt;&lt;/authors&gt;&lt;/contributors&gt;&lt;auth-address&gt;https://doi.org/10.1038%2Fnrc.2017.121&lt;/auth-address&gt;&lt;titles&gt;&lt;title&gt;Targeting B cell receptor signalling in cancer: preclinical and clinical advances&lt;/title&gt;&lt;secondary-title&gt;Nature Reviews Cancer&lt;/secondary-title&gt;&lt;/titles&gt;&lt;periodical&gt;&lt;full-title&gt;Nature Reviews Cancer&lt;/full-title&gt;&lt;/periodical&gt;&lt;pages&gt;148-167&lt;/pages&gt;&lt;volume&gt;18&lt;/volume&gt;&lt;number&gt;3&lt;/number&gt;&lt;dates&gt;&lt;year&gt;2018&lt;/year&gt;&lt;pub-dates&gt;&lt;date&gt;jan&lt;/date&gt;&lt;/pub-dates&gt;&lt;/dates&gt;&lt;publisher&gt;Springer Science and Business Media LLC&lt;/publisher&gt;&lt;label&gt;Burger_2018&lt;/label&gt;&lt;urls&gt;&lt;related-urls&gt;&lt;url&gt;10.1038/nrc.2017.121&lt;/url&gt;&lt;/related-urls&gt;&lt;/urls&gt;&lt;/record&gt;&lt;/Cite&gt;&lt;/EndNote&gt;</w:instrText>
      </w:r>
      <w:r>
        <w:rPr>
          <w:lang w:val="en"/>
        </w:rPr>
        <w:fldChar w:fldCharType="end"/>
      </w:r>
      <w:r>
        <w:rPr>
          <w:lang w:val="en"/>
        </w:rPr>
        <w:t xml:space="preserve"> The BCR triggers the phosphorylation of tyrosine in the immunoreceptor tyrosine-based activation motifs (ITAM) of CD79a and CD79b by Src family tyrosine kinases (SFK) through antigen crosslinking </w:t>
      </w:r>
      <w:r>
        <w:rPr>
          <w:vertAlign w:val="superscript"/>
          <w:lang w:val="en"/>
        </w:rPr>
        <w:t>[31]</w:t>
      </w:r>
      <w:r>
        <w:rPr>
          <w:lang w:val="en"/>
        </w:rPr>
        <w:t>.</w:t>
      </w:r>
      <w:r>
        <w:rPr>
          <w:lang w:val="en"/>
        </w:rPr>
        <w:fldChar w:fldCharType="begin"/>
      </w:r>
      <w:r>
        <w:rPr>
          <w:lang w:val="en"/>
        </w:rPr>
        <w:instrText xml:space="preserve"> ADDIN EN.CITE &lt;EndNote&gt;&lt;Cite&gt;&lt;Author&gt;Burger&lt;/Author&gt;&lt;Year&gt;2018&lt;/Year&gt;&lt;RecNum&gt;31&lt;/RecNum&gt;&lt;DisplayText&gt;[31]&lt;/DisplayText&gt;&lt;record&gt;&lt;rec-number&gt;31&lt;/rec-number&gt;&lt;foreign-keys&gt;&lt;key app="EN" db-id="epx0xd9tjffpatevws8x5929x550v2ttd2zv" timestamp="1695700731"&gt;31&lt;/key&gt;&lt;/foreign-keys&gt;&lt;ref-type name="Journal Article"&gt;17&lt;/ref-type&gt;&lt;contributors&gt;&lt;authors&gt;&lt;author&gt;Burger, Jan A.&lt;/author&gt;&lt;author&gt;Wiestner, Adrian&lt;/author&gt;&lt;/authors&gt;&lt;/contributors&gt;&lt;auth-address&gt;https://doi.org/10.1038%2Fnrc.2017.121&lt;/auth-address&gt;&lt;titles&gt;&lt;title&gt;Targeting B cell receptor signalling in cancer: preclinical and clinical advances&lt;/title&gt;&lt;secondary-title&gt;Nature Reviews Cancer&lt;/secondary-title&gt;&lt;/titles&gt;&lt;periodical&gt;&lt;full-title&gt;Nature Reviews Cancer&lt;/full-title&gt;&lt;/periodical&gt;&lt;pages&gt;148-167&lt;/pages&gt;&lt;volume&gt;18&lt;/volume&gt;&lt;number&gt;3&lt;/number&gt;&lt;dates&gt;&lt;year&gt;2018&lt;/year&gt;&lt;pub-dates&gt;&lt;date&gt;jan&lt;/date&gt;&lt;/pub-dates&gt;&lt;/dates&gt;&lt;publisher&gt;Springer Science and Business Media LLC&lt;/publisher&gt;&lt;label&gt;Burger_2018&lt;/label&gt;&lt;urls&gt;&lt;related-urls&gt;&lt;url&gt;10.1038/nrc.2017.121&lt;/url&gt;&lt;/related-urls&gt;&lt;/urls&gt;&lt;/record&gt;&lt;/Cite&gt;&lt;/EndNote&gt;</w:instrText>
      </w:r>
      <w:r>
        <w:rPr>
          <w:lang w:val="en"/>
        </w:rPr>
        <w:fldChar w:fldCharType="end"/>
      </w:r>
      <w:r>
        <w:rPr>
          <w:rFonts w:eastAsiaTheme="minorEastAsia"/>
          <w:lang w:val="en"/>
        </w:rPr>
        <w:t xml:space="preserve"> The phosphorylated ITAM serves as a scaffold platform for the recruitment and activation of kinases with Src homology 2 (SH2) domains, such as spleen tyrosine kinase (SYK). The activated SYK phosphorylates the B-cell linker protein (BLNK), further recruiting Bruton’s Tyrosine Kinase (BTK) and phospholipase C-γ2 (PLC-γ2) through its SH2 domain.</w:t>
      </w:r>
      <w:bookmarkStart w:id="121" w:name="_Hlk49432363"/>
      <w:bookmarkEnd w:id="121"/>
      <w:r>
        <w:rPr>
          <w:rFonts w:eastAsiaTheme="minorEastAsia"/>
          <w:lang w:val="en"/>
        </w:rPr>
        <w:t xml:space="preserve"> BTK is </w:t>
      </w:r>
      <w:r>
        <w:rPr>
          <w:rFonts w:eastAsiaTheme="minorEastAsia"/>
          <w:lang w:val="en"/>
        </w:rPr>
        <w:lastRenderedPageBreak/>
        <w:t xml:space="preserve">then phosphorylated and activated by SYK to drive the activation of downstream signaling pathways, such as phosphoinositide 3-kinase (PI3K)/protein kinase B (Akt) and nuclear factor kappa-light-chain-enhancer of activated B cells (NF-κB) </w:t>
      </w:r>
      <w:r>
        <w:rPr>
          <w:rFonts w:eastAsiaTheme="minorEastAsia"/>
          <w:vertAlign w:val="superscript"/>
          <w:lang w:val="en"/>
        </w:rPr>
        <w:t>[32]</w:t>
      </w:r>
      <w:r>
        <w:rPr>
          <w:rFonts w:eastAsiaTheme="minorEastAsia"/>
          <w:lang w:val="en"/>
        </w:rPr>
        <w:t>.</w:t>
      </w:r>
      <w:r>
        <w:rPr>
          <w:lang w:val="en"/>
        </w:rPr>
        <w:fldChar w:fldCharType="begin"/>
      </w:r>
      <w:r>
        <w:rPr>
          <w:lang w:val="en"/>
        </w:rPr>
        <w:instrText xml:space="preserve"> ADDIN EN.CITE &lt;EndNote&gt;&lt;Cite&gt;&lt;Author&gt;Weber&lt;/Author&gt;&lt;Year&gt;2017&lt;/Year&gt;&lt;RecNum&gt;32&lt;/RecNum&gt;&lt;DisplayText&gt;[32]&lt;/DisplayText&gt;&lt;record&gt;&lt;rec-number&gt;32&lt;/rec-number&gt;&lt;foreign-keys&gt;&lt;key app="EN" db-id="epx0xd9tjffpatevws8x5929x550v2ttd2zv" timestamp="1695700731"&gt;32&lt;/key&gt;&lt;/foreign-keys&gt;&lt;ref-type name="Journal Article"&gt;17&lt;/ref-type&gt;&lt;contributors&gt;&lt;authors&gt;&lt;author&gt;Weber, Alexander N. R.&lt;/author&gt;&lt;author&gt;Bittner, Zsofia&lt;/author&gt;&lt;author&gt;Liu, Xiao&lt;/author&gt;&lt;author&gt;Dang, Truong-Minh&lt;/author&gt;&lt;author&gt;Radsak, Markus Philipp&lt;/author&gt;&lt;author&gt;Brunner, Cornelia&lt;/author&gt;&lt;/authors&gt;&lt;/contributors&gt;&lt;auth-address&gt;https://doi.org/10.3389%2Ffimmu.2017.01454&lt;/auth-address&gt;&lt;titles&gt;&lt;title&gt;Bruton&amp;apos;s Tyrosine Kinase: An Emerging Key Player in Innate Immunity&lt;/title&gt;&lt;secondary-title&gt;Frontiers in Immunology&lt;/secondary-title&gt;&lt;/titles&gt;&lt;periodical&gt;&lt;full-title&gt;Frontiers in Immunology&lt;/full-title&gt;&lt;/periodical&gt;&lt;volume&gt;8&lt;/volume&gt;&lt;dates&gt;&lt;year&gt;2017&lt;/year&gt;&lt;pub-dates&gt;&lt;date&gt;nov&lt;/date&gt;&lt;/pub-dates&gt;&lt;/dates&gt;&lt;publisher&gt;Frontiers Media SA&lt;/publisher&gt;&lt;label&gt;Weber_2017&lt;/label&gt;&lt;urls&gt;&lt;related-urls&gt;&lt;url&gt;10.3389/fimmu.2017.01454&lt;/url&gt;&lt;/related-urls&gt;&lt;/urls&gt;&lt;/record&gt;&lt;/Cite&gt;&lt;/EndNote&gt;</w:instrText>
      </w:r>
      <w:r>
        <w:rPr>
          <w:lang w:val="en"/>
        </w:rPr>
        <w:fldChar w:fldCharType="end"/>
      </w:r>
      <w:r>
        <w:rPr>
          <w:rFonts w:eastAsiaTheme="minorEastAsia"/>
          <w:lang w:val="en"/>
        </w:rPr>
        <w:t xml:space="preserve"> The complex of caspase recruitment domain family member 11 (CARD11), mucosa-associated lymphoid tissue lymphoma translocation protein 1 (MALT1), and B-cell lymphoma/leukemia 10 (BCL10) is an essential component in activating the NF-κB pathway. Additionally, the phosphorylation of the BCR receptor CD19 also recruits PI3K, generating phosphatidylinositol 3,4,5-trisphosphate (PIP3), which is involved in the recruitment and activation of BTK </w:t>
      </w:r>
      <w:r>
        <w:rPr>
          <w:rFonts w:eastAsiaTheme="minorEastAsia"/>
          <w:vertAlign w:val="superscript"/>
          <w:lang w:val="en"/>
        </w:rPr>
        <w:t>[33]</w:t>
      </w:r>
      <w:r>
        <w:rPr>
          <w:rFonts w:eastAsiaTheme="minorEastAsia"/>
          <w:lang w:val="en"/>
        </w:rPr>
        <w:t>.</w:t>
      </w:r>
      <w:r>
        <w:rPr>
          <w:lang w:val="en"/>
        </w:rPr>
        <w:fldChar w:fldCharType="begin"/>
      </w:r>
      <w:r>
        <w:rPr>
          <w:lang w:val="en"/>
        </w:rPr>
        <w:instrText xml:space="preserve"> ADDIN EN.CITE &lt;EndNote&gt;&lt;Cite&gt;&lt;Author&gt;Buhl&lt;/Author&gt;&lt;Year&gt;1999&lt;/Year&gt;&lt;RecNum&gt;33&lt;/RecNum&gt;&lt;DisplayText&gt;[33]&lt;/DisplayText&gt;&lt;record&gt;&lt;rec-number&gt;33&lt;/rec-number&gt;&lt;foreign-keys&gt;&lt;key app="EN" db-id="epx0xd9tjffpatevws8x5929x550v2ttd2zv" timestamp="1695700731"&gt;33&lt;/key&gt;&lt;/foreign-keys&gt;&lt;ref-type name="Journal Article"&gt;17&lt;/ref-type&gt;&lt;contributors&gt;&lt;authors&gt;&lt;author&gt;Buhl, Anne Mette&lt;/author&gt;&lt;author&gt;Cambier, John C %J The Journal of Immunology&lt;/author&gt;&lt;/authors&gt;&lt;/contributors&gt;&lt;titles&gt;&lt;title&gt;Phosphorylation of CD19 Y484 and Y515, and linked activation of phosphatidylinositol 3-kinase, are required for B cell antigen receptor-mediated activation of Bruton’s tyrosine kinase&lt;/title&gt;&lt;/titles&gt;&lt;pages&gt;4438-4446&lt;/pages&gt;&lt;volume&gt;162&lt;/volume&gt;&lt;number&gt;8&lt;/number&gt;&lt;dates&gt;&lt;year&gt;1999&lt;/year&gt;&lt;/dates&gt;&lt;isbn&gt;0022-1767&lt;/isbn&gt;&lt;urls&gt;&lt;/urls&gt;&lt;/record&gt;&lt;/Cite&gt;&lt;/EndNote&gt;</w:instrText>
      </w:r>
      <w:r>
        <w:rPr>
          <w:lang w:val="en"/>
        </w:rPr>
        <w:fldChar w:fldCharType="end"/>
      </w:r>
      <w:r>
        <w:rPr>
          <w:lang w:val="en"/>
        </w:rPr>
        <w:t xml:space="preserve"> The BCR signaling pathway provides numerous therapeutic targets, such as SYK, BTK, and PI3K, with drugs targeting these targets either on the market, under development, or in clinical trials to evaluate their efficacy against various B-cell lymphomas.</w:t>
      </w:r>
    </w:p>
    <w:tbl>
      <w:tblPr>
        <w:tblStyle w:val="7"/>
        <w:tblW w:w="0" w:type="auto"/>
        <w:tblLook w:val="04A0" w:firstRow="1" w:lastRow="0" w:firstColumn="1" w:lastColumn="0" w:noHBand="0" w:noVBand="1"/>
      </w:tblPr>
      <w:tblGrid>
        <w:gridCol w:w="8522"/>
      </w:tblGrid>
      <w:tr w:rsidR="007B694B" w14:paraId="70B3DA0B" w14:textId="77777777">
        <w:trPr>
          <w:trHeight w:val="8496"/>
        </w:trPr>
        <w:tc>
          <w:tcPr>
            <w:tcW w:w="8296" w:type="dxa"/>
          </w:tcPr>
          <w:p w14:paraId="77A42F34" w14:textId="77777777" w:rsidR="007B694B" w:rsidRDefault="00FA3D63">
            <w:pPr>
              <w:ind w:firstLine="480"/>
              <w:jc w:val="center"/>
              <w:rPr>
                <w:szCs w:val="21"/>
              </w:rPr>
            </w:pPr>
            <w:r>
              <w:rPr>
                <w:noProof/>
                <w:szCs w:val="21"/>
              </w:rPr>
              <w:lastRenderedPageBreak/>
              <w:drawing>
                <wp:anchor distT="0" distB="0" distL="114300" distR="114300" simplePos="0" relativeHeight="251660288" behindDoc="0" locked="0" layoutInCell="1" allowOverlap="1" wp14:anchorId="5FBD1867" wp14:editId="745E0872">
                  <wp:simplePos x="0" y="0"/>
                  <wp:positionH relativeFrom="column">
                    <wp:posOffset>-65405</wp:posOffset>
                  </wp:positionH>
                  <wp:positionV relativeFrom="paragraph">
                    <wp:posOffset>82550</wp:posOffset>
                  </wp:positionV>
                  <wp:extent cx="5334635" cy="5182235"/>
                  <wp:effectExtent l="0" t="0" r="0" b="0"/>
                  <wp:wrapSquare wrapText="bothSides"/>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5334635" cy="5182235"/>
                          </a:xfrm>
                          <a:prstGeom prst="rect">
                            <a:avLst/>
                          </a:prstGeom>
                          <a:noFill/>
                        </pic:spPr>
                      </pic:pic>
                    </a:graphicData>
                  </a:graphic>
                </wp:anchor>
              </w:drawing>
            </w:r>
          </w:p>
        </w:tc>
      </w:tr>
      <w:tr w:rsidR="007B694B" w14:paraId="07162F92" w14:textId="77777777">
        <w:tc>
          <w:tcPr>
            <w:tcW w:w="8296" w:type="dxa"/>
          </w:tcPr>
          <w:p w14:paraId="3EC0D773" w14:textId="77777777" w:rsidR="007B694B" w:rsidRDefault="00FA3D63">
            <w:pPr>
              <w:spacing w:line="240" w:lineRule="auto"/>
              <w:ind w:firstLineChars="0" w:firstLine="0"/>
              <w:rPr>
                <w:szCs w:val="21"/>
              </w:rPr>
            </w:pPr>
            <w:r>
              <w:rPr>
                <w:sz w:val="22"/>
                <w:szCs w:val="20"/>
                <w:lang w:val="en"/>
              </w:rPr>
              <w:t>Figure 1. Simplified B-cell receptor signaling. The BCR consists of antigen-binding immunoglobulin heavy chains (IgH) and light chains (IgL) that are coupled with the heterodimeric proteins CD79a and CD79b. Binding of an antigen triggers the phosphorylation of tyrosine in the ITAMs of CD79a and CD79b by SFKs. Phosphorylated ITAM recruits SYK, which then activates BLNK, BTK, and PLC γ 2. BTK is then phosphorylated and activated by Syk to drive the activation of PKCβ, PI3K/Akt/mTOR, and NF-κB. PKCβ phosphorylates and activates ERK and NF-κB transcription factors. BTK inhibitors such as Ibrutinib, Acalabrutinib, Tirabrutinib, Spebrutinib, and BGB-3111 inhibit the activity of BTK. A complex of CARD11, MALT1, and BCL-10 is an essential component in activating the NF-κB pathway. Additionally, the phosphorylation of the BCR receptor CD19 also participates in the recruitment and activation of BTK by generating PIP3 and activating the PI3K–AKT pathway through the recruitment of PI3K. The activated ERK, PI3K/Akt/mTOR, and NF-κB pathways upregulate genes involved in the proliferation and survival of B-cell lymphoma cells.</w:t>
            </w:r>
          </w:p>
        </w:tc>
      </w:tr>
    </w:tbl>
    <w:p w14:paraId="792BB0E1" w14:textId="77777777" w:rsidR="007B694B" w:rsidRDefault="00FA3D63">
      <w:pPr>
        <w:ind w:firstLineChars="0" w:firstLine="0"/>
        <w:rPr>
          <w:rFonts w:eastAsiaTheme="majorEastAsia"/>
        </w:rPr>
      </w:pPr>
      <w:r>
        <w:rPr>
          <w:rFonts w:eastAsiaTheme="majorEastAsia"/>
          <w:lang w:val="en"/>
        </w:rPr>
        <w:t xml:space="preserve">BTK is a member of the Tec family of non-receptor tyrosine kinases in the cytoplasm, which was discovered in 1993 by researchers studying the genes related to X-linked </w:t>
      </w:r>
      <w:r>
        <w:rPr>
          <w:rFonts w:eastAsiaTheme="majorEastAsia"/>
          <w:lang w:val="en"/>
        </w:rPr>
        <w:lastRenderedPageBreak/>
        <w:t xml:space="preserve">agammaglobulinemia (XLA) </w:t>
      </w:r>
      <w:r>
        <w:rPr>
          <w:rFonts w:eastAsiaTheme="majorEastAsia"/>
          <w:vertAlign w:val="superscript"/>
          <w:lang w:val="en"/>
        </w:rPr>
        <w:t>[34, 35]</w:t>
      </w:r>
      <w:r>
        <w:rPr>
          <w:rFonts w:eastAsiaTheme="majorEastAsia"/>
          <w:lang w:val="en"/>
        </w:rPr>
        <w:t>.</w:t>
      </w:r>
      <w:r>
        <w:rPr>
          <w:rFonts w:eastAsiaTheme="majorEastAsia"/>
          <w:lang w:val="en"/>
        </w:rPr>
        <w:fldChar w:fldCharType="begin">
          <w:fldData xml:space="preserve">PEVuZE5vdGU+PENpdGU+PEF1dGhvcj5WZXRyaWU8L0F1dGhvcj48WWVhcj4xOTkzPC9ZZWFyPjxS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</w:fldData>
        </w:fldChar>
      </w:r>
      <w:r>
        <w:rPr>
          <w:rFonts w:eastAsiaTheme="majorEastAsia"/>
          <w:lang w:val="en"/>
        </w:rPr>
        <w:instrText xml:space="preserve"> ADDIN EN.CITE </w:instrText>
      </w:r>
      <w:r>
        <w:rPr>
          <w:rFonts w:eastAsiaTheme="majorEastAsia"/>
          <w:lang w:val="en"/>
        </w:rPr>
        <w:fldChar w:fldCharType="begin">
          <w:fldData xml:space="preserve">PEVuZE5vdGU+PENpdGU+PEF1dGhvcj5WZXRyaWU8L0F1dGhvcj48WWVhcj4xOTkzPC9ZZWFyPjxS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</w:fldData>
        </w:fldChar>
      </w:r>
      <w:r>
        <w:rPr>
          <w:rFonts w:eastAsiaTheme="majorEastAsia"/>
          <w:lang w:val="en"/>
        </w:rPr>
        <w:instrText xml:space="preserve"> ADDIN EN.CITE.DATA </w:instrText>
      </w:r>
      <w:r>
        <w:rPr>
          <w:rFonts w:eastAsiaTheme="majorEastAsia"/>
          <w:lang w:val="en"/>
        </w:rPr>
      </w:r>
      <w:r>
        <w:rPr>
          <w:rFonts w:eastAsiaTheme="majorEastAsia"/>
          <w:lang w:val="en"/>
        </w:rPr>
        <w:fldChar w:fldCharType="end"/>
      </w:r>
      <w:r>
        <w:rPr>
          <w:rFonts w:eastAsiaTheme="majorEastAsia"/>
          <w:lang w:val="en"/>
        </w:rPr>
      </w:r>
      <w:r>
        <w:rPr>
          <w:rFonts w:eastAsiaTheme="majorEastAsia"/>
          <w:lang w:val="en"/>
        </w:rPr>
        <w:fldChar w:fldCharType="end"/>
      </w:r>
      <w:r>
        <w:rPr>
          <w:rFonts w:eastAsiaTheme="majorEastAsia"/>
          <w:lang w:val="en"/>
        </w:rPr>
        <w:t xml:space="preserve"> The gene encodes a protein of 659 amino acids, which is composed of several presumed structural domains: the N-terminal Pleckstrin homology (PH) domain that binds to membrane PIP3, the SH2 domain, the Src homology 3 (SH3) domain, and the proline-rich domain, all of which have regulatory roles in interactions with other cellular signaling pathways </w:t>
      </w:r>
      <w:r>
        <w:rPr>
          <w:rFonts w:eastAsiaTheme="majorEastAsia"/>
          <w:vertAlign w:val="superscript"/>
          <w:lang w:val="en"/>
        </w:rPr>
        <w:t>[36]</w:t>
      </w:r>
      <w:r>
        <w:rPr>
          <w:rFonts w:eastAsiaTheme="majorEastAsia"/>
          <w:lang w:val="en"/>
        </w:rPr>
        <w:t>.</w:t>
      </w:r>
      <w:r>
        <w:rPr>
          <w:rFonts w:eastAsiaTheme="majorEastAsia"/>
          <w:lang w:val="en"/>
        </w:rPr>
        <w:fldChar w:fldCharType="begin"/>
      </w:r>
      <w:r>
        <w:rPr>
          <w:rFonts w:eastAsiaTheme="majorEastAsia"/>
          <w:lang w:val="en"/>
        </w:rPr>
        <w:instrText xml:space="preserve"> ADDIN EN.CITE &lt;EndNote&gt;&lt;Cite&gt;&lt;Author&gt;MOHAMED&lt;/Author&gt;&lt;Year&gt;1999&lt;/Year&gt;&lt;RecNum&gt;36&lt;/RecNum&gt;&lt;DisplayText&gt;[36]&lt;/DisplayText&gt;&lt;record&gt;&lt;rec-number&gt;36&lt;/rec-number&gt;&lt;foreign-keys&gt;&lt;key app="EN" db-id="epx0xd9tjffpatevws8x5929x550v2ttd2zv" timestamp="1695700732"&gt;36&lt;/key&gt;&lt;/foreign-keys&gt;&lt;ref-type name="Journal Article"&gt;17&lt;/ref-type&gt;&lt;contributors&gt;&lt;authors&gt;&lt;author&gt;MOHAMED, &lt;/author&gt;&lt;author&gt;NORE, &lt;/author&gt;&lt;author&gt;CHRISTENSSON, &lt;/author&gt;&lt;author&gt;SMITH, &lt;/author&gt;&lt;/authors&gt;&lt;/contributors&gt;&lt;auth-address&gt;https://doi.org/10.1046%2Fj.1365-3083.1999.00504.x&lt;/auth-address&gt;&lt;titles&gt;&lt;title&gt;Signalling of Bruton\textquotesingles Tyrosine Kinase, Btk&lt;/title&gt;&lt;secondary-title&gt;Scandinavian Journal of Immunology&lt;/secondary-title&gt;&lt;/titles&gt;&lt;periodical&gt;&lt;full-title&gt;Scandinavian Journal of Immunology&lt;/full-title&gt;&lt;/periodical&gt;&lt;pages&gt;113-118&lt;/pages&gt;&lt;volume&gt;49&lt;/volume&gt;&lt;number&gt;2&lt;/number&gt;&lt;dates&gt;&lt;year&gt;1999&lt;/year&gt;&lt;pub-dates&gt;&lt;date&gt;feb&lt;/date&gt;&lt;/pub-dates&gt;&lt;/dates&gt;&lt;publisher&gt;Wiley&lt;/publisher&gt;&lt;label&gt;MOHAMED_1999&lt;/label&gt;&lt;urls&gt;&lt;related-urls&gt;&lt;url&gt;10.1046/j.1365-3083.1999.00504.x&lt;/url&gt;&lt;/related-urls&gt;&lt;/urls&gt;&lt;/record&gt;&lt;/Cite&gt;&lt;/EndNote&gt;</w:instrText>
      </w:r>
      <w:r>
        <w:rPr>
          <w:rFonts w:eastAsiaTheme="majorEastAsia"/>
          <w:lang w:val="en"/>
        </w:rPr>
        <w:fldChar w:fldCharType="end"/>
      </w:r>
      <w:r>
        <w:rPr>
          <w:rFonts w:eastAsiaTheme="majorEastAsia"/>
          <w:lang w:val="en"/>
        </w:rPr>
        <w:t xml:space="preserve"> The activation of BTK is associated with increased phosphorylation of two regulatory BTK tyrosine residues, Y551 and Y223 </w:t>
      </w:r>
      <w:r>
        <w:rPr>
          <w:rFonts w:eastAsiaTheme="majorEastAsia"/>
          <w:vertAlign w:val="superscript"/>
          <w:lang w:val="en"/>
        </w:rPr>
        <w:t>[37]</w:t>
      </w:r>
      <w:r>
        <w:rPr>
          <w:rFonts w:eastAsiaTheme="majorEastAsia"/>
          <w:lang w:val="en"/>
        </w:rPr>
        <w:t>.</w:t>
      </w:r>
      <w:r>
        <w:rPr>
          <w:rFonts w:eastAsiaTheme="majorEastAsia"/>
          <w:lang w:val="en"/>
        </w:rPr>
        <w:fldChar w:fldCharType="begin"/>
      </w:r>
      <w:r>
        <w:rPr>
          <w:rFonts w:eastAsiaTheme="majorEastAsia"/>
          <w:lang w:val="en"/>
        </w:rPr>
        <w:instrText xml:space="preserve"> ADDIN EN.CITE &lt;EndNote&gt;&lt;Cite&gt;&lt;Author&gt;Wahl&lt;/Author&gt;&lt;Year&gt;1997&lt;/Year&gt;&lt;RecNum&gt;37&lt;/RecNum&gt;&lt;DisplayText&gt;[37]&lt;/DisplayText&gt;&lt;record&gt;&lt;rec-number&gt;37&lt;/rec-number&gt;&lt;foreign-keys&gt;&lt;key app="EN" db-id="epx0xd9tjffpatevws8x5929x550v2ttd2zv" timestamp="1695700732"&gt;37&lt;/key&gt;&lt;/foreign-keys&gt;&lt;ref-type name="Journal Article"&gt;17&lt;/ref-type&gt;&lt;contributors&gt;&lt;authors&gt;&lt;author&gt;Wahl, M. I.&lt;/author&gt;&lt;author&gt;Fluckiger, A.-C.&lt;/author&gt;&lt;author&gt;Kato, R. M.&lt;/author&gt;&lt;author&gt;Park, H.&lt;/author&gt;&lt;author&gt;Witte, O. N.&lt;/author&gt;&lt;author&gt;Rawlings, D. J.&lt;/author&gt;&lt;/authors&gt;&lt;/contributors&gt;&lt;auth-address&gt;https://doi.org/10.1073%2Fpnas.94.21.11526&lt;/auth-address&gt;&lt;titles&gt;&lt;title&gt;Phosphorylation of two regulatory tyrosine residues in the activation of Bruton\textquotesingles tyrosine kinase via alternative receptors&lt;/title&gt;&lt;secondary-title&gt;Proceedings of the National Academy of Sciences&lt;/secondary-title&gt;&lt;/titles&gt;&lt;periodical&gt;&lt;full-title&gt;Proceedings of the National Academy of Sciences&lt;/full-title&gt;&lt;/periodical&gt;&lt;pages&gt;11526-11533&lt;/pages&gt;&lt;volume&gt;94&lt;/volume&gt;&lt;number&gt;21&lt;/number&gt;&lt;dates&gt;&lt;year&gt;1997&lt;/year&gt;&lt;pub-dates&gt;&lt;date&gt;oct&lt;/date&gt;&lt;/pub-dates&gt;&lt;/dates&gt;&lt;publisher&gt;Proceedings of the National Academy of Sciences&lt;/publisher&gt;&lt;label&gt;Wahl_1997&lt;/label&gt;&lt;urls&gt;&lt;related-urls&gt;&lt;url&gt;10.1073/pnas.94.21.11526&lt;/url&gt;&lt;/related-urls&gt;&lt;/urls&gt;&lt;/record&gt;&lt;/Cite&gt;&lt;/EndNote&gt;</w:instrText>
      </w:r>
      <w:r>
        <w:rPr>
          <w:rFonts w:eastAsiaTheme="majorEastAsia"/>
          <w:lang w:val="en"/>
        </w:rPr>
        <w:fldChar w:fldCharType="end"/>
      </w:r>
      <w:r>
        <w:rPr>
          <w:rFonts w:eastAsiaTheme="majorEastAsia"/>
          <w:lang w:val="en"/>
        </w:rPr>
        <w:t xml:space="preserve"> Y551 in the Src kinase domain is phosphorylated by Syk or Lyn kinase during BCR signal transduction, enhancing the catalytic activity of BTK. Y223 is an autophosphorylation site within the BTK SH3 domain, whose phosphorylation has little effect on the catalytic activity of BTK </w:t>
      </w:r>
      <w:r>
        <w:rPr>
          <w:rFonts w:eastAsiaTheme="majorEastAsia"/>
          <w:i/>
          <w:iCs/>
          <w:lang w:val="en"/>
        </w:rPr>
        <w:t>in vitro</w:t>
      </w:r>
      <w:r>
        <w:rPr>
          <w:rFonts w:eastAsiaTheme="majorEastAsia"/>
          <w:lang w:val="en"/>
        </w:rPr>
        <w:t>/</w:t>
      </w:r>
      <w:r>
        <w:rPr>
          <w:rFonts w:eastAsiaTheme="majorEastAsia"/>
          <w:i/>
          <w:iCs/>
          <w:lang w:val="en"/>
        </w:rPr>
        <w:t>vivo</w:t>
      </w:r>
      <w:r>
        <w:rPr>
          <w:rFonts w:eastAsiaTheme="majorEastAsia"/>
          <w:lang w:val="en"/>
        </w:rPr>
        <w:t xml:space="preserve">, but may be a mechanism for modifying protein-protein interactions </w:t>
      </w:r>
      <w:r>
        <w:rPr>
          <w:rFonts w:eastAsiaTheme="majorEastAsia"/>
          <w:vertAlign w:val="superscript"/>
          <w:lang w:val="en"/>
        </w:rPr>
        <w:t>[37]</w:t>
      </w:r>
      <w:r>
        <w:rPr>
          <w:rFonts w:eastAsiaTheme="majorEastAsia"/>
          <w:lang w:val="en"/>
        </w:rPr>
        <w:t>.</w:t>
      </w:r>
      <w:r>
        <w:rPr>
          <w:rFonts w:eastAsiaTheme="majorEastAsia"/>
          <w:lang w:val="en"/>
        </w:rPr>
        <w:fldChar w:fldCharType="begin"/>
      </w:r>
      <w:r>
        <w:rPr>
          <w:rFonts w:eastAsiaTheme="majorEastAsia"/>
          <w:lang w:val="en"/>
        </w:rPr>
        <w:instrText xml:space="preserve"> ADDIN EN.CITE &lt;EndNote&gt;&lt;Cite&gt;&lt;Author&gt;Wahl&lt;/Author&gt;&lt;Year&gt;1997&lt;/Year&gt;&lt;RecNum&gt;56&lt;/RecNum&gt;&lt;DisplayText&gt;[37]&lt;/DisplayText&gt;&lt;record&gt;&lt;rec-number&gt;56&lt;/rec-number&gt;&lt;foreign-keys&gt;&lt;key app="EN" db-id="axafxttdxztftweaw9fxeff092w0dt5fxfpv" timestamp="1582259200"&gt;56&lt;/key&gt;&lt;/foreign-keys&gt;&lt;ref-type name="Journal Article"&gt;17&lt;/ref-type&gt;&lt;contributors&gt;&lt;authors&gt;&lt;author&gt;Wahl, M. I.&lt;/author&gt;&lt;author&gt;Fluckiger, A.-C.&lt;/author&gt;&lt;author&gt;Kato, R. M.&lt;/author&gt;&lt;author&gt;Park, H.&lt;/author&gt;&lt;author&gt;Witte, O. N.&lt;/author&gt;&lt;author&gt;Rawlings, D. J.&lt;/author&gt;&lt;/authors&gt;&lt;/contributors&gt;&lt;auth-address&gt;https://doi.org/10.1073%2Fpnas.94.21.11526&lt;/auth-address&gt;&lt;titles&gt;&lt;title&gt;Phosphorylation of two regulatory tyrosine residues in the activation of Bruton\textquotesingles tyrosine kinase via alternative receptors&lt;/title&gt;&lt;secondary-title&gt;Proceedings of the National Academy of Sciences&lt;/secondary-title&gt;&lt;/titles&gt;&lt;periodical&gt;&lt;full-title&gt;Proceedings of the National Academy of Sciences&lt;/full-title&gt;&lt;/periodical&gt;&lt;pages&gt;11526-11533&lt;/pages&gt;&lt;volume&gt;94&lt;/volume&gt;&lt;number&gt;21&lt;/number&gt;&lt;dates&gt;&lt;year&gt;1997&lt;/year&gt;&lt;pub-dates&gt;&lt;date&gt;oct&lt;/date&gt;&lt;/pub-dates&gt;&lt;/dates&gt;&lt;publisher&gt;Proceedings of the National Academy of Sciences&lt;/publisher&gt;&lt;label&gt;Wahl_1997&lt;/label&gt;&lt;urls&gt;&lt;related-urls&gt;&lt;url&gt;10.1073/pnas.94.21.11526&lt;/url&gt;&lt;/related-urls&gt;&lt;/urls&gt;&lt;/record&gt;&lt;/Cite&gt;&lt;/EndNote&gt;</w:instrText>
      </w:r>
      <w:r>
        <w:rPr>
          <w:rFonts w:eastAsiaTheme="majorEastAsia"/>
          <w:lang w:val="en"/>
        </w:rPr>
        <w:fldChar w:fldCharType="end"/>
      </w:r>
      <w:r>
        <w:rPr>
          <w:rFonts w:eastAsiaTheme="majorEastAsia"/>
          <w:lang w:val="en"/>
        </w:rPr>
        <w:t xml:space="preserve"> BTK has been extensively characterized as a key mediator of signaling through the BCR and Fcγ receptor (FcγR), essential for the development, differentiation, proliferation, and survival of B cells </w:t>
      </w:r>
      <w:r>
        <w:rPr>
          <w:rFonts w:eastAsiaTheme="majorEastAsia"/>
          <w:vertAlign w:val="superscript"/>
          <w:lang w:val="en"/>
        </w:rPr>
        <w:t>[38, 39]</w:t>
      </w:r>
      <w:r>
        <w:rPr>
          <w:rFonts w:eastAsiaTheme="majorEastAsia"/>
          <w:lang w:val="en"/>
        </w:rPr>
        <w:t>.</w:t>
      </w:r>
      <w:r>
        <w:rPr>
          <w:rFonts w:eastAsiaTheme="majorEastAsia"/>
          <w:lang w:val="en"/>
        </w:rPr>
        <w:fldChar w:fldCharType="begin">
          <w:fldData xml:space="preserve">PEVuZE5vdGU+PENpdGU+PEF1dGhvcj5Nb2hhbWVkPC9BdXRob3I+PFllYXI+MjAwOTwvWWVhcj48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</w:fldData>
        </w:fldChar>
      </w:r>
      <w:r>
        <w:rPr>
          <w:rFonts w:eastAsiaTheme="majorEastAsia"/>
          <w:lang w:val="en"/>
        </w:rPr>
        <w:instrText xml:space="preserve"> ADDIN EN.CITE </w:instrText>
      </w:r>
      <w:r>
        <w:rPr>
          <w:rFonts w:eastAsiaTheme="majorEastAsia"/>
          <w:lang w:val="en"/>
        </w:rPr>
        <w:fldChar w:fldCharType="begin">
          <w:fldData xml:space="preserve">PEVuZE5vdGU+PENpdGU+PEF1dGhvcj5Nb2hhbWVkPC9BdXRob3I+PFllYXI+MjAwOTwvWWVhcj48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</w:fldData>
        </w:fldChar>
      </w:r>
      <w:r>
        <w:rPr>
          <w:rFonts w:eastAsiaTheme="majorEastAsia"/>
          <w:lang w:val="en"/>
        </w:rPr>
        <w:instrText xml:space="preserve"> ADDIN EN.CITE.DATA </w:instrText>
      </w:r>
      <w:r>
        <w:rPr>
          <w:rFonts w:eastAsiaTheme="majorEastAsia"/>
          <w:lang w:val="en"/>
        </w:rPr>
      </w:r>
      <w:r>
        <w:rPr>
          <w:rFonts w:eastAsiaTheme="majorEastAsia"/>
          <w:lang w:val="en"/>
        </w:rPr>
        <w:fldChar w:fldCharType="end"/>
      </w:r>
      <w:r>
        <w:rPr>
          <w:rFonts w:eastAsiaTheme="majorEastAsia"/>
          <w:lang w:val="en"/>
        </w:rPr>
      </w:r>
      <w:r>
        <w:rPr>
          <w:rFonts w:eastAsiaTheme="majorEastAsia"/>
          <w:lang w:val="en"/>
        </w:rPr>
        <w:fldChar w:fldCharType="end"/>
      </w:r>
      <w:r>
        <w:rPr>
          <w:rFonts w:eastAsiaTheme="majorEastAsia"/>
          <w:lang w:val="en"/>
        </w:rPr>
        <w:t xml:space="preserve"> Studies have shown that in-frame insertion of the reporter gene lacZ in mouse embryonic stem cells leads to inactivation of the BTK gene, resulting in defects in B cell differentiation and maturation. This defect occurs during the development of precursor B cells in the bone marrow into immature B cells, as well as during the development of B cells in peripheral blood from IgD (low) IgM (high) to IgD (high) IgM (low) stages, causing a cessation of B cell maturation </w:t>
      </w:r>
      <w:r>
        <w:rPr>
          <w:rFonts w:eastAsiaTheme="majorEastAsia"/>
          <w:vertAlign w:val="superscript"/>
          <w:lang w:val="en"/>
        </w:rPr>
        <w:t>[40]</w:t>
      </w:r>
      <w:r>
        <w:rPr>
          <w:rFonts w:eastAsiaTheme="majorEastAsia"/>
          <w:lang w:val="en"/>
        </w:rPr>
        <w:t>.</w:t>
      </w:r>
      <w:r>
        <w:rPr>
          <w:rFonts w:eastAsiaTheme="majorEastAsia"/>
          <w:lang w:val="en"/>
        </w:rPr>
        <w:fldChar w:fldCharType="begin"/>
      </w:r>
      <w:r>
        <w:rPr>
          <w:rFonts w:eastAsiaTheme="majorEastAsia"/>
          <w:lang w:val="en"/>
        </w:rPr>
        <w:instrText xml:space="preserve"> ADDIN EN.CITE &lt;EndNote&gt;&lt;Cite&gt;&lt;Author&gt;Hendriks&lt;/Author&gt;&lt;Year&gt;1996&lt;/Year&gt;&lt;RecNum&gt;40&lt;/RecNum&gt;&lt;DisplayText&gt;[40]&lt;/DisplayText&gt;&lt;record&gt;&lt;rec-number&gt;40&lt;/rec-number&gt;&lt;foreign-keys&gt;&lt;key app="EN" db-id="epx0xd9tjffpatevws8x5929x550v2ttd2zv" timestamp="1695700732"&gt;40&lt;/key&gt;&lt;/foreign-keys&gt;&lt;ref-type name="Journal Article"&gt;17&lt;/ref-type&gt;&lt;contributors&gt;&lt;authors&gt;&lt;author&gt;Hendriks, R. W.&lt;/author&gt;&lt;author&gt;de Bruijn, M. F.&lt;/author&gt;&lt;author&gt;Maas, A.&lt;/author&gt;&lt;author&gt;Dingjan, G. M.&lt;/author&gt;&lt;author&gt;Karis, A.&lt;/author&gt;&lt;author&gt;Grosveld, F.&lt;/author&gt;&lt;/authors&gt;&lt;/contributors&gt;&lt;auth-address&gt;https://doi.org/10.1002%2Fj.1460-2075.1996.tb00867.x&lt;/auth-address&gt;&lt;titles&gt;&lt;title&gt;Inactivation of Btk by insertion of lacZ reveals defects in B cell development only past the pre-B cell stage.&lt;/title&gt;&lt;secondary-title&gt;The EMBO Journal&lt;/secondary-title&gt;&lt;/titles&gt;&lt;periodical&gt;&lt;full-title&gt;The EMBO Journal&lt;/full-title&gt;&lt;/periodical&gt;&lt;pages&gt;4862-4872&lt;/pages&gt;&lt;volume&gt;15&lt;/volume&gt;&lt;number&gt;18&lt;/number&gt;&lt;dates&gt;&lt;year&gt;1996&lt;/year&gt;&lt;pub-dates&gt;&lt;date&gt;sep&lt;/date&gt;&lt;/pub-dates&gt;&lt;/dates&gt;&lt;publisher&gt;Wiley&lt;/publisher&gt;&lt;label&gt;Hendriks_1996&lt;/label&gt;&lt;urls&gt;&lt;related-urls&gt;&lt;url&gt;10.1002/j.1460-2075.1996.tb00867.x&lt;/url&gt;&lt;/related-urls&gt;&lt;/urls&gt;&lt;/record&gt;&lt;/Cite&gt;&lt;/EndNote&gt;</w:instrText>
      </w:r>
      <w:r>
        <w:rPr>
          <w:rFonts w:eastAsiaTheme="majorEastAsia"/>
          <w:lang w:val="en"/>
        </w:rPr>
        <w:fldChar w:fldCharType="end"/>
      </w:r>
      <w:r>
        <w:rPr>
          <w:rFonts w:eastAsiaTheme="majorEastAsia"/>
          <w:lang w:val="en"/>
        </w:rPr>
        <w:t xml:space="preserve"> In humans, extensive loss-of-function mutations in BTK (such as mutations in the PH domain of the BTK gene) result in almost complete absence of peripheral B cells and antibodies in XLA patients </w:t>
      </w:r>
      <w:r>
        <w:rPr>
          <w:rFonts w:eastAsiaTheme="majorEastAsia"/>
          <w:vertAlign w:val="superscript"/>
          <w:lang w:val="en"/>
        </w:rPr>
        <w:t>[41, 42]</w:t>
      </w:r>
      <w:r>
        <w:rPr>
          <w:rFonts w:eastAsiaTheme="majorEastAsia"/>
          <w:lang w:val="en"/>
        </w:rPr>
        <w:t>.</w:t>
      </w:r>
      <w:r>
        <w:rPr>
          <w:rFonts w:eastAsiaTheme="majorEastAsia"/>
          <w:lang w:val="en"/>
        </w:rPr>
        <w:fldChar w:fldCharType="begin">
          <w:fldData xml:space="preserve">PEVuZE5vdGU+PENpdGU+PEF1dGhvcj5WaWhpbmVuPC9BdXRob3I+PFllYXI+MTk5NzwvWWVhcj48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</w:fldData>
        </w:fldChar>
      </w:r>
      <w:r>
        <w:rPr>
          <w:rFonts w:eastAsiaTheme="majorEastAsia"/>
          <w:lang w:val="en"/>
        </w:rPr>
        <w:instrText xml:space="preserve"> ADDIN EN.CITE </w:instrText>
      </w:r>
      <w:r>
        <w:rPr>
          <w:rFonts w:eastAsiaTheme="majorEastAsia"/>
          <w:lang w:val="en"/>
        </w:rPr>
        <w:fldChar w:fldCharType="begin">
          <w:fldData xml:space="preserve">PEVuZE5vdGU+PENpdGU+PEF1dGhvcj5WaWhpbmVuPC9BdXRob3I+PFllYXI+MTk5NzwvWWVhcj48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</w:fldData>
        </w:fldChar>
      </w:r>
      <w:r>
        <w:rPr>
          <w:rFonts w:eastAsiaTheme="majorEastAsia"/>
          <w:lang w:val="en"/>
        </w:rPr>
        <w:instrText xml:space="preserve"> ADDIN EN.CITE.DATA </w:instrText>
      </w:r>
      <w:r>
        <w:rPr>
          <w:rFonts w:eastAsiaTheme="majorEastAsia"/>
          <w:lang w:val="en"/>
        </w:rPr>
      </w:r>
      <w:r>
        <w:rPr>
          <w:rFonts w:eastAsiaTheme="majorEastAsia"/>
          <w:lang w:val="en"/>
        </w:rPr>
        <w:fldChar w:fldCharType="end"/>
      </w:r>
      <w:r>
        <w:rPr>
          <w:rFonts w:eastAsiaTheme="majorEastAsia"/>
          <w:lang w:val="en"/>
        </w:rPr>
      </w:r>
      <w:r>
        <w:rPr>
          <w:rFonts w:eastAsiaTheme="majorEastAsia"/>
          <w:lang w:val="en"/>
        </w:rPr>
        <w:fldChar w:fldCharType="end"/>
      </w:r>
    </w:p>
    <w:p w14:paraId="1C2D9476" w14:textId="77777777" w:rsidR="007B694B" w:rsidRDefault="00FA3D63">
      <w:pPr>
        <w:ind w:firstLineChars="0" w:firstLine="0"/>
        <w:rPr>
          <w:rFonts w:eastAsiaTheme="majorEastAsia"/>
        </w:rPr>
      </w:pPr>
      <w:r>
        <w:rPr>
          <w:rFonts w:eastAsiaTheme="majorEastAsia"/>
          <w:lang w:val="en"/>
        </w:rPr>
        <w:t xml:space="preserve">BTK is a regulator of normal B-cell development and is activated upon BCR stimulation. The activation of the BCR signaling pathway has become a major route for promoting the growth and survival of both normal and malignant B cells. Antigen activation of the dimeric membrane immunoglobulin B-cell receptor can induce the phosphorylation and activation of BTK and PLCγ2, leading to the activation of many signaling pathways, including mitogen-activated protein kinase (MAPK), NF-κB, and </w:t>
      </w:r>
      <w:r>
        <w:rPr>
          <w:rFonts w:eastAsiaTheme="majorEastAsia"/>
          <w:lang w:val="en"/>
        </w:rPr>
        <w:lastRenderedPageBreak/>
        <w:t xml:space="preserve">Akt </w:t>
      </w:r>
      <w:r>
        <w:rPr>
          <w:rFonts w:eastAsiaTheme="majorEastAsia"/>
          <w:vertAlign w:val="superscript"/>
          <w:lang w:val="en"/>
        </w:rPr>
        <w:t>[43]</w:t>
      </w:r>
      <w:r>
        <w:rPr>
          <w:rFonts w:eastAsiaTheme="majorEastAsia"/>
          <w:lang w:val="en"/>
        </w:rPr>
        <w:t xml:space="preserve"> (Figure 1).</w:t>
      </w:r>
      <w:r>
        <w:rPr>
          <w:rFonts w:eastAsiaTheme="majorEastAsia"/>
          <w:lang w:val="en"/>
        </w:rPr>
        <w:fldChar w:fldCharType="begin"/>
      </w:r>
      <w:r>
        <w:rPr>
          <w:rFonts w:eastAsiaTheme="majorEastAsia"/>
          <w:lang w:val="en"/>
        </w:rPr>
        <w:instrText xml:space="preserve"> ADDIN EN.CITE &lt;EndNote&gt;&lt;Cite&gt;&lt;Author&gt;Qiu&lt;/Author&gt;&lt;Year&gt;2000&lt;/Year&gt;&lt;RecNum&gt;43&lt;/RecNum&gt;&lt;DisplayText&gt;[43]&lt;/DisplayText&gt;&lt;record&gt;&lt;rec-number&gt;43&lt;/rec-number&gt;&lt;foreign-keys&gt;&lt;key app="EN" db-id="epx0xd9tjffpatevws8x5929x550v2ttd2zv" timestamp="1695700732"&gt;43&lt;/key&gt;&lt;/foreign-keys&gt;&lt;ref-type name="Journal Article"&gt;17&lt;/ref-type&gt;&lt;contributors&gt;&lt;authors&gt;&lt;author&gt;Qiu, Yun&lt;/author&gt;&lt;author&gt;Kung, Hsing-Jien&lt;/author&gt;&lt;/authors&gt;&lt;/contributors&gt;&lt;auth-address&gt;https://doi.org/10.1038%2Fsj.onc.1203958&lt;/auth-address&gt;&lt;titles&gt;&lt;title&gt;Signaling network of the Btk family kinases&lt;/title&gt;&lt;secondary-title&gt;Oncogene&lt;/secondary-title&gt;&lt;/titles&gt;&lt;periodical&gt;&lt;full-title&gt;Oncogene&lt;/full-title&gt;&lt;/periodical&gt;&lt;pages&gt;5651-5661&lt;/pages&gt;&lt;volume&gt;19&lt;/volume&gt;&lt;number&gt;49&lt;/number&gt;&lt;dates&gt;&lt;year&gt;2000&lt;/year&gt;&lt;pub-dates&gt;&lt;date&gt;nov&lt;/date&gt;&lt;/pub-dates&gt;&lt;/dates&gt;&lt;publisher&gt;Springer Science and Business Media LLC&lt;/publisher&gt;&lt;label&gt;Qiu_2000&lt;/label&gt;&lt;urls&gt;&lt;related-urls&gt;&lt;url&gt;10.1038/sj.onc.1203958&lt;/url&gt;&lt;/related-urls&gt;&lt;/urls&gt;&lt;/record&gt;&lt;/Cite&gt;&lt;/EndNote&gt;</w:instrText>
      </w:r>
      <w:r>
        <w:rPr>
          <w:rFonts w:eastAsiaTheme="majorEastAsia"/>
          <w:lang w:val="en"/>
        </w:rPr>
        <w:fldChar w:fldCharType="end"/>
      </w:r>
      <w:r>
        <w:rPr>
          <w:rFonts w:eastAsiaTheme="majorEastAsia"/>
          <w:lang w:val="en"/>
        </w:rPr>
        <w:t xml:space="preserve"> The activation of BTK is crucial for the survival and proliferation of malignant B-cell neoplasms and their interactions with cells in the tumor microenvironment. MCL is characterized by the malignant transformation of mantle zone B lymphocytes surrounding the germinal center, and the transformation mechanism is significantly related to abnormalities in the BCR pathway. Overexpression of cyclin D1 and SOX11 are characteristic changes in the majority of MCL patients, which are also related to the abnormal proliferation of MCL, higher genetic instability, and a more aggressive clinical course. Primitive MCL cells exhibit strong expression of BTK and phosphorylation at Y223 </w:t>
      </w:r>
      <w:r>
        <w:rPr>
          <w:rFonts w:eastAsiaTheme="majorEastAsia"/>
          <w:vertAlign w:val="superscript"/>
          <w:lang w:val="en"/>
        </w:rPr>
        <w:t>[44]</w:t>
      </w:r>
      <w:r>
        <w:rPr>
          <w:rFonts w:eastAsiaTheme="majorEastAsia"/>
          <w:lang w:val="en"/>
        </w:rPr>
        <w:t xml:space="preserve">, along with constitutive phosphorylation of LYN, SLP65, SYK, and PKCβ in some patients </w:t>
      </w:r>
      <w:r>
        <w:rPr>
          <w:rFonts w:eastAsiaTheme="majorEastAsia"/>
          <w:vertAlign w:val="superscript"/>
          <w:lang w:val="en"/>
        </w:rPr>
        <w:t>[45, 46]</w:t>
      </w:r>
      <w:r>
        <w:rPr>
          <w:rFonts w:eastAsiaTheme="majorEastAsia"/>
          <w:lang w:val="en"/>
        </w:rPr>
        <w:t>.</w:t>
      </w:r>
      <w:r>
        <w:rPr>
          <w:rFonts w:eastAsiaTheme="majorEastAsia"/>
          <w:lang w:val="en"/>
        </w:rPr>
        <w:fldChar w:fldCharType="begin">
          <w:fldData xml:space="preserve">PEVuZE5vdGU+PENpdGU+PEF1dGhvcj5DaW5hcjwvQXV0aG9yPjxZZWFyPjIwMTM8L1llYXI+PFJl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</w:fldData>
        </w:fldChar>
      </w:r>
      <w:r>
        <w:rPr>
          <w:rFonts w:eastAsiaTheme="majorEastAsia"/>
          <w:lang w:val="en"/>
        </w:rPr>
        <w:instrText xml:space="preserve"> ADDIN EN.CITE </w:instrText>
      </w:r>
      <w:r>
        <w:rPr>
          <w:rFonts w:eastAsiaTheme="majorEastAsia"/>
          <w:lang w:val="en"/>
        </w:rPr>
        <w:fldChar w:fldCharType="begin">
          <w:fldData xml:space="preserve">PEVuZE5vdGU+PENpdGU+PEF1dGhvcj5DaW5hcjwvQXV0aG9yPjxZZWFyPjIwMTM8L1llYXI+PFJl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</w:fldData>
        </w:fldChar>
      </w:r>
      <w:r>
        <w:rPr>
          <w:rFonts w:eastAsiaTheme="majorEastAsia"/>
          <w:lang w:val="en"/>
        </w:rPr>
        <w:instrText xml:space="preserve"> ADDIN EN.CITE.DATA </w:instrText>
      </w:r>
      <w:r>
        <w:rPr>
          <w:rFonts w:eastAsiaTheme="majorEastAsia"/>
          <w:lang w:val="en"/>
        </w:rPr>
      </w:r>
      <w:r>
        <w:rPr>
          <w:rFonts w:eastAsiaTheme="majorEastAsia"/>
          <w:lang w:val="en"/>
        </w:rPr>
        <w:fldChar w:fldCharType="end"/>
      </w:r>
      <w:r>
        <w:rPr>
          <w:rFonts w:eastAsiaTheme="majorEastAsia"/>
          <w:lang w:val="en"/>
        </w:rPr>
      </w:r>
      <w:r>
        <w:rPr>
          <w:rFonts w:eastAsiaTheme="majorEastAsia"/>
          <w:lang w:val="en"/>
        </w:rPr>
        <w:fldChar w:fldCharType="end"/>
      </w:r>
      <w:r>
        <w:rPr>
          <w:rFonts w:eastAsiaTheme="majorEastAsia"/>
          <w:lang w:val="en"/>
        </w:rPr>
        <w:fldChar w:fldCharType="begin">
          <w:fldData xml:space="preserve">PEVuZE5vdGU+PENpdGU+PEF1dGhvcj5Cb3lkPC9BdXRob3I+PFllYXI+MjAwOTwvWWVhcj48UmVj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</w:fldData>
        </w:fldChar>
      </w:r>
      <w:r>
        <w:rPr>
          <w:rFonts w:eastAsiaTheme="majorEastAsia"/>
          <w:lang w:val="en"/>
        </w:rPr>
        <w:instrText xml:space="preserve"> ADDIN EN.CITE </w:instrText>
      </w:r>
      <w:r>
        <w:rPr>
          <w:rFonts w:eastAsiaTheme="majorEastAsia"/>
          <w:lang w:val="en"/>
        </w:rPr>
        <w:fldChar w:fldCharType="begin">
          <w:fldData xml:space="preserve">PEVuZE5vdGU+PENpdGU+PEF1dGhvcj5Cb3lkPC9BdXRob3I+PFllYXI+MjAwOTwvWWVhcj48UmVj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</w:fldData>
        </w:fldChar>
      </w:r>
      <w:r>
        <w:rPr>
          <w:rFonts w:eastAsiaTheme="majorEastAsia"/>
          <w:lang w:val="en"/>
        </w:rPr>
        <w:instrText xml:space="preserve"> ADDIN EN.CITE.DATA </w:instrText>
      </w:r>
      <w:r>
        <w:rPr>
          <w:rFonts w:eastAsiaTheme="majorEastAsia"/>
          <w:lang w:val="en"/>
        </w:rPr>
      </w:r>
      <w:r>
        <w:rPr>
          <w:rFonts w:eastAsiaTheme="majorEastAsia"/>
          <w:lang w:val="en"/>
        </w:rPr>
        <w:fldChar w:fldCharType="end"/>
      </w:r>
      <w:r>
        <w:rPr>
          <w:rFonts w:eastAsiaTheme="majorEastAsia"/>
          <w:lang w:val="en"/>
        </w:rPr>
      </w:r>
      <w:r>
        <w:rPr>
          <w:rFonts w:eastAsiaTheme="majorEastAsia"/>
          <w:lang w:val="en"/>
        </w:rPr>
        <w:fldChar w:fldCharType="end"/>
      </w:r>
      <w:r>
        <w:rPr>
          <w:rFonts w:eastAsiaTheme="majorEastAsia"/>
          <w:lang w:val="en"/>
        </w:rPr>
        <w:t xml:space="preserve"> Meanwhile, the tumor microenvironment plays an important role in the pathogenesis of MCL, where BTK is crucial for the retention of MCL cells in lymphoid tissues </w:t>
      </w:r>
      <w:r>
        <w:rPr>
          <w:rFonts w:eastAsiaTheme="majorEastAsia"/>
          <w:vertAlign w:val="superscript"/>
          <w:lang w:val="en"/>
        </w:rPr>
        <w:t>[47]</w:t>
      </w:r>
      <w:r>
        <w:rPr>
          <w:rFonts w:eastAsiaTheme="majorEastAsia"/>
          <w:lang w:val="en"/>
        </w:rPr>
        <w:t xml:space="preserve">. Therefore, BTK inhibitors can inhibit the activation of BTK, further blocking the activation of the BCR signaling pathway in the long term </w:t>
      </w:r>
      <w:r>
        <w:rPr>
          <w:rFonts w:eastAsiaTheme="majorEastAsia"/>
          <w:vertAlign w:val="superscript"/>
          <w:lang w:val="en"/>
        </w:rPr>
        <w:t>[48, 49]</w:t>
      </w:r>
      <w:r>
        <w:rPr>
          <w:rFonts w:eastAsiaTheme="majorEastAsia"/>
          <w:lang w:val="en"/>
        </w:rPr>
        <w:t>, thereby forcing MCL cells to leave the lymphoid tissues and enter the peripheral blood circulation.</w:t>
      </w:r>
      <w:r>
        <w:rPr>
          <w:rFonts w:eastAsiaTheme="majorEastAsia"/>
          <w:lang w:val="en"/>
        </w:rPr>
        <w:fldChar w:fldCharType="begin">
          <w:fldData xml:space="preserve">PEVuZE5vdGU+PENpdGU+PEF1dGhvcj5DaGFuZzwvQXV0aG9yPjxZZWFyPjIwMTM8L1llYXI+PFJl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</w:fldData>
        </w:fldChar>
      </w:r>
      <w:r>
        <w:rPr>
          <w:rFonts w:eastAsiaTheme="majorEastAsia"/>
          <w:lang w:val="en"/>
        </w:rPr>
        <w:instrText xml:space="preserve"> ADDIN EN.CITE </w:instrText>
      </w:r>
      <w:r>
        <w:rPr>
          <w:rFonts w:eastAsiaTheme="majorEastAsia"/>
          <w:lang w:val="en"/>
        </w:rPr>
        <w:fldChar w:fldCharType="begin">
          <w:fldData xml:space="preserve">PEVuZE5vdGU+PENpdGU+PEF1dGhvcj5DaGFuZzwvQXV0aG9yPjxZZWFyPjIwMTM8L1llYXI+PFJl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</w:fldData>
        </w:fldChar>
      </w:r>
      <w:r>
        <w:rPr>
          <w:rFonts w:eastAsiaTheme="majorEastAsia"/>
          <w:lang w:val="en"/>
        </w:rPr>
        <w:instrText xml:space="preserve"> ADDIN EN.CITE.DATA </w:instrText>
      </w:r>
      <w:r>
        <w:rPr>
          <w:rFonts w:eastAsiaTheme="majorEastAsia"/>
          <w:lang w:val="en"/>
        </w:rPr>
      </w:r>
      <w:r>
        <w:rPr>
          <w:rFonts w:eastAsiaTheme="majorEastAsia"/>
          <w:lang w:val="en"/>
        </w:rPr>
        <w:fldChar w:fldCharType="end"/>
      </w:r>
      <w:r>
        <w:rPr>
          <w:rFonts w:eastAsiaTheme="majorEastAsia"/>
          <w:lang w:val="en"/>
        </w:rPr>
      </w:r>
      <w:r>
        <w:rPr>
          <w:rFonts w:eastAsiaTheme="majorEastAsia"/>
          <w:lang w:val="en"/>
        </w:rPr>
        <w:fldChar w:fldCharType="end"/>
      </w:r>
      <w:r>
        <w:rPr>
          <w:rFonts w:eastAsiaTheme="majorEastAsia"/>
          <w:lang w:val="en"/>
        </w:rPr>
        <w:fldChar w:fldCharType="begin">
          <w:fldData xml:space="preserve">PEVuZE5vdGU+PENpdGU+PEF1dGhvcj5EYXZpczwvQXV0aG9yPjxZZWFyPjIwMTA8L1llYXI+PFJl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</w:fldData>
        </w:fldChar>
      </w:r>
      <w:r>
        <w:rPr>
          <w:rFonts w:eastAsiaTheme="majorEastAsia"/>
          <w:lang w:val="en"/>
        </w:rPr>
        <w:instrText xml:space="preserve"> ADDIN EN.CITE </w:instrText>
      </w:r>
      <w:r>
        <w:rPr>
          <w:rFonts w:eastAsiaTheme="majorEastAsia"/>
          <w:lang w:val="en"/>
        </w:rPr>
        <w:fldChar w:fldCharType="begin">
          <w:fldData xml:space="preserve">PEVuZE5vdGU+PENpdGU+PEF1dGhvcj5EYXZpczwvQXV0aG9yPjxZZWFyPjIwMTA8L1llYXI+PFJl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</w:fldData>
        </w:fldChar>
      </w:r>
      <w:r>
        <w:rPr>
          <w:rFonts w:eastAsiaTheme="majorEastAsia"/>
          <w:lang w:val="en"/>
        </w:rPr>
        <w:instrText xml:space="preserve"> ADDIN EN.CITE.DATA </w:instrText>
      </w:r>
      <w:r>
        <w:rPr>
          <w:rFonts w:eastAsiaTheme="majorEastAsia"/>
          <w:lang w:val="en"/>
        </w:rPr>
      </w:r>
      <w:r>
        <w:rPr>
          <w:rFonts w:eastAsiaTheme="majorEastAsia"/>
          <w:lang w:val="en"/>
        </w:rPr>
        <w:fldChar w:fldCharType="end"/>
      </w:r>
      <w:r>
        <w:rPr>
          <w:rFonts w:eastAsiaTheme="majorEastAsia"/>
          <w:lang w:val="en"/>
        </w:rPr>
      </w:r>
      <w:r>
        <w:rPr>
          <w:rFonts w:eastAsiaTheme="majorEastAsia"/>
          <w:lang w:val="en"/>
        </w:rPr>
        <w:fldChar w:fldCharType="end"/>
      </w:r>
    </w:p>
    <w:p w14:paraId="1BA53BED" w14:textId="77777777" w:rsidR="007B694B" w:rsidRDefault="00FA3D63">
      <w:pPr>
        <w:ind w:firstLineChars="0" w:firstLine="0"/>
        <w:rPr>
          <w:rFonts w:eastAsiaTheme="majorEastAsia"/>
        </w:rPr>
      </w:pPr>
      <w:r>
        <w:rPr>
          <w:lang w:val="en"/>
        </w:rPr>
        <w:t>LP-168 is a new generation of highly selective BTK inhibitor independently developed by</w:t>
      </w:r>
      <w:r>
        <w:rPr>
          <w:rFonts w:hint="eastAsia"/>
        </w:rPr>
        <w:t xml:space="preserve"> </w:t>
      </w:r>
      <w:r>
        <w:rPr>
          <w:lang w:val="en"/>
        </w:rPr>
        <w:t>Guangzhou Lupeng Pharmaceutical Co., Ltd.. It can irreversibly and covalently inhibit Wild-type BTK and reversibly and non-covalently inhibit BTK with the C481 mutation. It combines the advantages of first, second, and new generation BTK inhibitors, being safe, effective, and resistant to drug resistance. It offers more profound and lasting therapeutic effects for clinical hematological neoplasms.</w:t>
      </w:r>
    </w:p>
    <w:p w14:paraId="2CF8AA65" w14:textId="77777777" w:rsidR="007B694B" w:rsidRDefault="00FA3D63" w:rsidP="001727E9">
      <w:pPr>
        <w:keepNext/>
        <w:keepLines/>
        <w:numPr>
          <w:ilvl w:val="0"/>
          <w:numId w:val="9"/>
        </w:numPr>
        <w:adjustRightInd w:val="0"/>
        <w:snapToGrid w:val="0"/>
        <w:spacing w:before="156"/>
        <w:ind w:firstLineChars="0"/>
        <w:jc w:val="left"/>
        <w:outlineLvl w:val="1"/>
        <w:rPr>
          <w:b/>
          <w:bCs/>
          <w:sz w:val="28"/>
          <w:szCs w:val="32"/>
        </w:rPr>
      </w:pPr>
      <w:bookmarkStart w:id="122" w:name="_Toc147648651"/>
      <w:bookmarkStart w:id="123" w:name="_Toc147648652"/>
      <w:bookmarkStart w:id="124" w:name="_Toc147648653"/>
      <w:bookmarkStart w:id="125" w:name="_Toc147648654"/>
      <w:bookmarkStart w:id="126" w:name="_Toc147648655"/>
      <w:bookmarkStart w:id="127" w:name="_Toc147648650"/>
      <w:bookmarkStart w:id="128" w:name="_Toc166778495"/>
      <w:bookmarkStart w:id="129" w:name="_Toc32167"/>
      <w:bookmarkEnd w:id="122"/>
      <w:bookmarkEnd w:id="123"/>
      <w:bookmarkEnd w:id="124"/>
      <w:bookmarkEnd w:id="125"/>
      <w:bookmarkEnd w:id="126"/>
      <w:bookmarkEnd w:id="127"/>
      <w:r>
        <w:rPr>
          <w:b/>
          <w:bCs/>
          <w:sz w:val="28"/>
          <w:szCs w:val="32"/>
          <w:lang w:val="en"/>
        </w:rPr>
        <w:t>Primary Results of Preclinical Studies</w:t>
      </w:r>
      <w:bookmarkEnd w:id="128"/>
      <w:bookmarkEnd w:id="129"/>
    </w:p>
    <w:p w14:paraId="5AADC07A" w14:textId="77777777" w:rsidR="007B694B" w:rsidRDefault="00FA3D63">
      <w:pPr>
        <w:keepNext/>
        <w:keepLines/>
        <w:ind w:firstLineChars="0" w:firstLine="0"/>
        <w:outlineLvl w:val="2"/>
        <w:rPr>
          <w:b/>
          <w:bCs/>
          <w:szCs w:val="32"/>
        </w:rPr>
      </w:pPr>
      <w:bookmarkStart w:id="130" w:name="_Toc15401"/>
      <w:bookmarkStart w:id="131" w:name="_Toc5080"/>
      <w:bookmarkStart w:id="132" w:name="_Toc3840"/>
      <w:bookmarkStart w:id="133" w:name="_Toc502302240"/>
      <w:bookmarkStart w:id="134" w:name="_Toc24231"/>
      <w:bookmarkStart w:id="135" w:name="_Toc13135137"/>
      <w:bookmarkStart w:id="136" w:name="_Toc12441"/>
      <w:bookmarkStart w:id="137" w:name="_Toc4475"/>
      <w:bookmarkStart w:id="138" w:name="_Toc166778496"/>
      <w:bookmarkStart w:id="139" w:name="_Toc6678"/>
      <w:bookmarkStart w:id="140" w:name="_Toc4404"/>
      <w:bookmarkStart w:id="141" w:name="_Toc1987"/>
      <w:bookmarkStart w:id="142" w:name="_Toc18924"/>
      <w:bookmarkStart w:id="143" w:name="_Toc18548"/>
      <w:bookmarkStart w:id="144" w:name="_Toc29085"/>
      <w:bookmarkStart w:id="145" w:name="_Toc8434"/>
      <w:bookmarkStart w:id="146" w:name="_Toc31629"/>
      <w:bookmarkStart w:id="147" w:name="_Toc18520"/>
      <w:bookmarkStart w:id="148" w:name="_Toc42786146"/>
      <w:bookmarkStart w:id="149" w:name="_Toc2415"/>
      <w:r>
        <w:rPr>
          <w:b/>
          <w:bCs/>
          <w:szCs w:val="32"/>
          <w:lang w:val="en"/>
        </w:rPr>
        <w:t xml:space="preserve">2.1 Pharmacology </w:t>
      </w:r>
      <w:r>
        <w:rPr>
          <w:rFonts w:hint="eastAsia"/>
          <w:b/>
          <w:bCs/>
          <w:szCs w:val="32"/>
          <w:lang w:val="en"/>
        </w:rPr>
        <w:t>S</w:t>
      </w:r>
      <w:r>
        <w:rPr>
          <w:b/>
          <w:bCs/>
          <w:szCs w:val="32"/>
          <w:lang w:val="en"/>
        </w:rPr>
        <w:t>tudies</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14:paraId="56BDF5B7" w14:textId="77777777" w:rsidR="007B694B" w:rsidRDefault="00FA3D63">
      <w:pPr>
        <w:topLinePunct/>
        <w:snapToGrid w:val="0"/>
        <w:ind w:firstLineChars="0" w:firstLine="0"/>
        <w:rPr>
          <w:color w:val="000000"/>
          <w:kern w:val="0"/>
        </w:rPr>
      </w:pPr>
      <w:r>
        <w:rPr>
          <w:color w:val="000000"/>
          <w:lang w:val="en"/>
        </w:rPr>
        <w:t xml:space="preserve">Preclinical pharmacological study has demonstrated that LP-168 forms a covalent bond with the active site cysteine of BTK at the molecular level, acting as an irreversible inhibitor of Wild-type BTK. Additionally, LP-168 is also active against BTK with mutations at the cysteine 481 residue, such as mutations changing the cysteine residue to serine, phenylalanine, or arginine, and mutations changing the threonine 474 residue to serine. Selective kinase inhibition assays and competitive </w:t>
      </w:r>
      <w:r>
        <w:rPr>
          <w:color w:val="000000"/>
          <w:lang w:val="en"/>
        </w:rPr>
        <w:lastRenderedPageBreak/>
        <w:t xml:space="preserve">binding assays for LP-168 indicate weak inhibitory and binding activity to other human kinases besides BTK. </w:t>
      </w:r>
      <w:r>
        <w:rPr>
          <w:i/>
          <w:iCs/>
          <w:color w:val="000000"/>
          <w:lang w:val="en"/>
        </w:rPr>
        <w:t>In vitro</w:t>
      </w:r>
      <w:r>
        <w:rPr>
          <w:color w:val="000000"/>
          <w:lang w:val="en"/>
        </w:rPr>
        <w:t xml:space="preserve"> mechanistic studies have showed that LP-168 inhibits CD69 expression on human primary B cells, binds to BTK cysteine-481 residue (target occupancy) in REC-1 cell line, and represses ERK protein phosphorylation (BTK-regulated cell signaling) in REC-1 cells. At the cellular level, LP-168 shows a good anti-proliferative effect on REC-1 cell line. The administration of LP-168 at a certain dose significantly inhibits tumor growth in LY2298 human B-cell lymphoma xenograft models and REC-1 human lymphoma xenograft models in female cb.17 SCID mice. The tumor inhibitory activity of LP-168 at a dose of 5 mg/kg is superior to that of Acalabrutinib and Ibrutinib.</w:t>
      </w:r>
    </w:p>
    <w:p w14:paraId="50884ED0" w14:textId="77777777" w:rsidR="007B694B" w:rsidRDefault="00FA3D63">
      <w:pPr>
        <w:topLinePunct/>
        <w:snapToGrid w:val="0"/>
        <w:ind w:firstLineChars="0" w:firstLine="0"/>
        <w:rPr>
          <w:color w:val="000000"/>
        </w:rPr>
      </w:pPr>
      <w:r>
        <w:rPr>
          <w:color w:val="000000"/>
          <w:lang w:val="en"/>
        </w:rPr>
        <w:t>Safety pharmacology studies have demonstrated that the IC</w:t>
      </w:r>
      <w:r>
        <w:rPr>
          <w:color w:val="000000"/>
          <w:vertAlign w:val="subscript"/>
          <w:lang w:val="en"/>
        </w:rPr>
        <w:t>50</w:t>
      </w:r>
      <w:r>
        <w:rPr>
          <w:color w:val="000000"/>
          <w:lang w:val="en"/>
        </w:rPr>
        <w:t xml:space="preserve"> of LP-168 on the inhibition of hERG potassium current is greater than 29.57 μM, which indicates that LP-168 has a low risk of cardiac toxicity, and shows no effect on the neurological behavior of mice as well as the respiratory system function and cardiovascular system in beagle dogs.</w:t>
      </w:r>
    </w:p>
    <w:p w14:paraId="18445988" w14:textId="77777777" w:rsidR="007B694B" w:rsidRDefault="00FA3D63">
      <w:pPr>
        <w:keepNext/>
        <w:keepLines/>
        <w:ind w:firstLineChars="0" w:firstLine="0"/>
        <w:outlineLvl w:val="2"/>
        <w:rPr>
          <w:b/>
          <w:bCs/>
          <w:szCs w:val="32"/>
        </w:rPr>
      </w:pPr>
      <w:bookmarkStart w:id="150" w:name="_Toc32500"/>
      <w:bookmarkStart w:id="151" w:name="_Toc6595"/>
      <w:bookmarkStart w:id="152" w:name="_Toc502302241"/>
      <w:bookmarkStart w:id="153" w:name="_Toc6908"/>
      <w:bookmarkStart w:id="154" w:name="_Toc27792"/>
      <w:bookmarkStart w:id="155" w:name="_Toc18778"/>
      <w:bookmarkStart w:id="156" w:name="_Toc3458"/>
      <w:bookmarkStart w:id="157" w:name="_Toc42786147"/>
      <w:bookmarkStart w:id="158" w:name="_Toc6370"/>
      <w:bookmarkStart w:id="159" w:name="_Toc878"/>
      <w:bookmarkStart w:id="160" w:name="_Toc7233"/>
      <w:bookmarkStart w:id="161" w:name="_Toc32737"/>
      <w:bookmarkStart w:id="162" w:name="_Toc14349"/>
      <w:bookmarkStart w:id="163" w:name="_Toc3894"/>
      <w:bookmarkStart w:id="164" w:name="_Toc13135138"/>
      <w:bookmarkStart w:id="165" w:name="_Toc166778497"/>
      <w:bookmarkStart w:id="166" w:name="_Toc29736"/>
      <w:bookmarkStart w:id="167" w:name="_Toc32239"/>
      <w:bookmarkStart w:id="168" w:name="_Toc26894"/>
      <w:bookmarkStart w:id="169" w:name="_Toc20939"/>
      <w:r>
        <w:rPr>
          <w:b/>
          <w:bCs/>
          <w:szCs w:val="32"/>
          <w:lang w:val="en"/>
        </w:rPr>
        <w:t>2.2 Pharmacokinetic Studies</w:t>
      </w:r>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p w14:paraId="112B7353" w14:textId="77777777" w:rsidR="007B694B" w:rsidRDefault="00FA3D63">
      <w:pPr>
        <w:ind w:firstLineChars="0" w:firstLine="0"/>
        <w:rPr>
          <w:rFonts w:eastAsiaTheme="minorEastAsia"/>
        </w:rPr>
      </w:pPr>
      <w:r>
        <w:rPr>
          <w:rFonts w:eastAsiaTheme="minorEastAsia"/>
          <w:lang w:val="en"/>
        </w:rPr>
        <w:t>The sponsor have conducted the study of the absorption, distribution, metabolism, and excretion characteristics of LP-168 in animals according to the relevant national requirements for non-clinical pharmacokinetic study of Class 1 new drugs, obtained the basic pharmacokinetic parameters, evaluated the inhibitory and inductive effects of LP-168 on major CYP450 enzymes as well as the species variation in metabolic processes, and identified the major metabolic enzyme phenotypes.</w:t>
      </w:r>
    </w:p>
    <w:p w14:paraId="4AF4047A" w14:textId="77777777" w:rsidR="007B694B" w:rsidRDefault="00FA3D63">
      <w:pPr>
        <w:ind w:firstLineChars="0" w:firstLine="0"/>
        <w:rPr>
          <w:rFonts w:eastAsiaTheme="majorEastAsia"/>
          <w:snapToGrid w:val="0"/>
          <w:kern w:val="0"/>
        </w:rPr>
      </w:pPr>
      <w:r>
        <w:rPr>
          <w:rFonts w:eastAsiaTheme="majorEastAsia"/>
          <w:snapToGrid w:val="0"/>
          <w:lang w:val="en"/>
        </w:rPr>
        <w:t>The pharmacokinetic studies in CD-1 mice receiving gavage administration indicated that LP-168 had low clearance, plasma distribution, and oral bioavailability in mice (20.0%/10</w:t>
      </w:r>
      <w:r>
        <w:rPr>
          <w:rFonts w:eastAsiaTheme="majorEastAsia" w:hint="eastAsia"/>
          <w:snapToGrid w:val="0"/>
          <w:lang w:val="en"/>
        </w:rPr>
        <w:t xml:space="preserve"> </w:t>
      </w:r>
      <w:r>
        <w:rPr>
          <w:rFonts w:eastAsiaTheme="majorEastAsia"/>
          <w:snapToGrid w:val="0"/>
          <w:lang w:val="en"/>
        </w:rPr>
        <w:t>mg/kg, 17.3%/30</w:t>
      </w:r>
      <w:r>
        <w:rPr>
          <w:rFonts w:eastAsiaTheme="majorEastAsia" w:hint="eastAsia"/>
          <w:snapToGrid w:val="0"/>
          <w:lang w:val="en"/>
        </w:rPr>
        <w:t xml:space="preserve"> </w:t>
      </w:r>
      <w:r>
        <w:rPr>
          <w:rFonts w:eastAsiaTheme="majorEastAsia"/>
          <w:snapToGrid w:val="0"/>
          <w:lang w:val="en"/>
        </w:rPr>
        <w:t>mg/kg, and 15.0%/100</w:t>
      </w:r>
      <w:r>
        <w:rPr>
          <w:rFonts w:eastAsiaTheme="majorEastAsia" w:hint="eastAsia"/>
          <w:snapToGrid w:val="0"/>
          <w:lang w:val="en"/>
        </w:rPr>
        <w:t xml:space="preserve"> </w:t>
      </w:r>
      <w:r>
        <w:rPr>
          <w:rFonts w:eastAsiaTheme="majorEastAsia"/>
          <w:snapToGrid w:val="0"/>
          <w:lang w:val="en"/>
        </w:rPr>
        <w:t>mg/kg). Pharmacokinetic studies in beagle dogs receiving gavage administration showed that LP-168 exhibited low plasma clearance, low plasma distribution, and low to moderate bioavailability in dogs (5.53 to 19.0% bioavailability in male dogs and 20.4 to 48.5% bioavailability in female dogs).</w:t>
      </w:r>
    </w:p>
    <w:p w14:paraId="0E5CA78C" w14:textId="77777777" w:rsidR="007B694B" w:rsidRDefault="00FA3D63">
      <w:pPr>
        <w:ind w:firstLineChars="0" w:firstLine="0"/>
        <w:rPr>
          <w:rFonts w:eastAsiaTheme="majorEastAsia"/>
        </w:rPr>
      </w:pPr>
      <w:r>
        <w:rPr>
          <w:rFonts w:eastAsiaTheme="majorEastAsia"/>
          <w:lang w:val="en"/>
        </w:rPr>
        <w:t>LP-168 showed low permeability across Caco-2 cell monolayers, could be transported by efflux, and had little or no potential for being a substrate of P-gp and BCRP.</w:t>
      </w:r>
    </w:p>
    <w:p w14:paraId="13945691" w14:textId="77777777" w:rsidR="007B694B" w:rsidRDefault="00FA3D63">
      <w:pPr>
        <w:widowControl/>
        <w:ind w:firstLineChars="0" w:firstLine="0"/>
        <w:rPr>
          <w:rFonts w:eastAsiaTheme="majorEastAsia"/>
          <w:snapToGrid w:val="0"/>
          <w:color w:val="000000"/>
          <w:kern w:val="0"/>
        </w:rPr>
      </w:pPr>
      <w:r>
        <w:rPr>
          <w:rFonts w:eastAsiaTheme="majorEastAsia"/>
          <w:snapToGrid w:val="0"/>
          <w:color w:val="000000"/>
          <w:kern w:val="0"/>
          <w:lang w:val="en"/>
        </w:rPr>
        <w:lastRenderedPageBreak/>
        <w:t>The protein binding rate of LP-168 was high in all animals tested (the mean binding to human, monkey, dog, rat, and mouse proteins was 95% to 99%, respectively). LP-168 did not exhibit high erythrocyte distribution in mouse, dog, and human blood at concentrations of 0.2, 2, or 10 μM, and the whole blood-to-plasma and erythrocyte-to-plasma concentration ratios showed no obvious concentration-dependent manner. LP-168 exhibited a rapid tissue distribution in CD-1 mice after a single administration of 30 mg/kg and distributed to most tissues within 15 minutes of administration.</w:t>
      </w:r>
      <w:r>
        <w:rPr>
          <w:rFonts w:eastAsiaTheme="majorEastAsia"/>
          <w:snapToGrid w:val="0"/>
          <w:kern w:val="0"/>
          <w:lang w:val="en"/>
        </w:rPr>
        <w:t xml:space="preserve"> In male mice, the highest tissue exposure (AUC</w:t>
      </w:r>
      <w:r>
        <w:rPr>
          <w:rFonts w:eastAsiaTheme="majorEastAsia"/>
          <w:snapToGrid w:val="0"/>
          <w:kern w:val="0"/>
          <w:vertAlign w:val="subscript"/>
          <w:lang w:val="en"/>
        </w:rPr>
        <w:t>0-last</w:t>
      </w:r>
      <w:r>
        <w:rPr>
          <w:rFonts w:eastAsiaTheme="majorEastAsia"/>
          <w:snapToGrid w:val="0"/>
          <w:kern w:val="0"/>
          <w:lang w:val="en"/>
        </w:rPr>
        <w:t>) was observed in the stomach (214000 ng·h/g) and small intestine (64400 ng·h/g), with the remaining tissues in descending order of the liver, lung, kidney, large intestine, spleen, lymph node, prostate, fat, thymus, heart, muscle, testis, and brain. In female mice, the highest tissue exposure (AUC</w:t>
      </w:r>
      <w:r>
        <w:rPr>
          <w:rFonts w:eastAsiaTheme="majorEastAsia"/>
          <w:snapToGrid w:val="0"/>
          <w:kern w:val="0"/>
          <w:vertAlign w:val="subscript"/>
          <w:lang w:val="en"/>
        </w:rPr>
        <w:t>0-last</w:t>
      </w:r>
      <w:r>
        <w:rPr>
          <w:rFonts w:eastAsiaTheme="majorEastAsia"/>
          <w:snapToGrid w:val="0"/>
          <w:kern w:val="0"/>
          <w:lang w:val="en"/>
        </w:rPr>
        <w:t>) was observed in the stomach (221000 ng·h/g) and small intestine (89600 ng·h/g), with the remaining tissues in descending order of the liver, large intestine, ovary, spleen, lung, kidney, uterus, lymph node, fat, heart, thymus, muscle, and brain.</w:t>
      </w:r>
      <w:r>
        <w:rPr>
          <w:rFonts w:eastAsiaTheme="majorEastAsia"/>
          <w:snapToGrid w:val="0"/>
          <w:color w:val="000000"/>
          <w:kern w:val="0"/>
          <w:lang w:val="en"/>
        </w:rPr>
        <w:t xml:space="preserve"> LP-168 had a low apparent volume of distribution (Vd</w:t>
      </w:r>
      <w:r>
        <w:rPr>
          <w:rFonts w:eastAsiaTheme="majorEastAsia"/>
          <w:snapToGrid w:val="0"/>
          <w:color w:val="000000"/>
          <w:kern w:val="0"/>
          <w:vertAlign w:val="subscript"/>
          <w:lang w:val="en"/>
        </w:rPr>
        <w:t>z</w:t>
      </w:r>
      <w:r>
        <w:rPr>
          <w:rFonts w:eastAsiaTheme="majorEastAsia"/>
          <w:snapToGrid w:val="0"/>
          <w:color w:val="000000"/>
          <w:kern w:val="0"/>
          <w:lang w:val="en"/>
        </w:rPr>
        <w:t>) in mice and dogs, with the Vd</w:t>
      </w:r>
      <w:r>
        <w:rPr>
          <w:rFonts w:eastAsiaTheme="majorEastAsia"/>
          <w:snapToGrid w:val="0"/>
          <w:color w:val="000000"/>
          <w:kern w:val="0"/>
          <w:vertAlign w:val="subscript"/>
          <w:lang w:val="en"/>
        </w:rPr>
        <w:t>z</w:t>
      </w:r>
      <w:r>
        <w:rPr>
          <w:rFonts w:eastAsiaTheme="majorEastAsia"/>
          <w:snapToGrid w:val="0"/>
          <w:color w:val="000000"/>
          <w:kern w:val="0"/>
          <w:lang w:val="en"/>
        </w:rPr>
        <w:t xml:space="preserve"> of 0.498 L/kg in mice and the Vd</w:t>
      </w:r>
      <w:r>
        <w:rPr>
          <w:rFonts w:eastAsiaTheme="majorEastAsia"/>
          <w:snapToGrid w:val="0"/>
          <w:color w:val="000000"/>
          <w:kern w:val="0"/>
          <w:vertAlign w:val="subscript"/>
          <w:lang w:val="en"/>
        </w:rPr>
        <w:t>z</w:t>
      </w:r>
      <w:r>
        <w:rPr>
          <w:rFonts w:eastAsiaTheme="majorEastAsia"/>
          <w:snapToGrid w:val="0"/>
          <w:color w:val="000000"/>
          <w:kern w:val="0"/>
          <w:lang w:val="en"/>
        </w:rPr>
        <w:t xml:space="preserve"> of 0.720 L/kg and 0.964 L/kg in dogs.</w:t>
      </w:r>
    </w:p>
    <w:p w14:paraId="3CC9AEB3" w14:textId="77777777" w:rsidR="007B694B" w:rsidRDefault="00FA3D63">
      <w:pPr>
        <w:ind w:firstLineChars="0" w:firstLine="0"/>
        <w:rPr>
          <w:rFonts w:eastAsiaTheme="majorEastAsia"/>
        </w:rPr>
      </w:pPr>
      <w:r>
        <w:rPr>
          <w:rFonts w:eastAsiaTheme="majorEastAsia"/>
          <w:lang w:val="en"/>
        </w:rPr>
        <w:t xml:space="preserve">LP-168 was unstable in artificial gastric and intestinal fluids. It was rapidly metabolized in hepatocytes of beagle dogs, moderately metabolized in hepatocytes of CD-1 mice, SD rats, and cynomolgus monkeys, and slowly metabolized in human hepatocytes. A total of 11 metabolites were detected and identified by LC-UV-MS (n=1-2) in liver microsomes of mice, rats, dogs, monkeys, and humans. LP-168 was primarily metabolized by mono-oxidation, N-demethylation, and N-dealkylation. M10 (MW = 777.9, mono-oxidized metabolite), M29 (MW = 747.9, N-demethylated metabolite), M31 (MW = 677.8, N-dealkylated metabolite), and M32 (MW = 777.9, mono-oxidized metabolite) were the most prominent metabolites. The distribution of the various metabolites varied markedly among the five species, especially in dog microsomes. After incubation of LP-168 with hepatocytes of mice, rats, dogs, </w:t>
      </w:r>
      <w:r>
        <w:rPr>
          <w:rFonts w:eastAsiaTheme="majorEastAsia"/>
          <w:lang w:val="en"/>
        </w:rPr>
        <w:lastRenderedPageBreak/>
        <w:t>monkeys, and humans, a total of 27 metabolites (M1-M5, M9-M10, M13-M19, M21-M22, M25, M27-M35, and M37) were detected. Based on the mass spectrometry response signal, M22 was considered the most abundant metabolite among the five species, accounting for 50.0%, 65.1%, 61.5%, 66.7%, and 19.7% of total abundance in hepatocytes of mice, rats, dogs, monkeys, and humans, respectively. No specific metabolites were found in human hepatocytes, and the major metabolic pathways of LP-168 in hepatocytes were hydrolysis, N-demethylation, mono-oxidation, di-oxidation, and glutathione addition. After gavage administration of LP-168 at 100 mg/kg, 14 metabolites (M8, M9, M14, M18, M23, M25, M28, M31, M32, M33, M34, M35, M36, and M37) were detected in plasma of CD-1 mice, of which M28, M31 (MW = 677.8, N-dealkylated metabolite), and M34 (MW = 793.9, di-oxidized metabolite) were the 3 most abundant metabolites. The prototype parent drug LP-168 remained the major ingredient in plasma samples. The major metabolic pathways of LP-168 in mouse plasma were mono-oxidation, di-oxidation, and N-dealkylation.</w:t>
      </w:r>
      <w:r>
        <w:rPr>
          <w:lang w:val="en"/>
        </w:rPr>
        <w:t xml:space="preserve"> </w:t>
      </w:r>
      <w:r>
        <w:rPr>
          <w:rFonts w:eastAsiaTheme="majorEastAsia"/>
          <w:lang w:val="en"/>
        </w:rPr>
        <w:t>After gavage administration of 30 mg/kg LP-168 to beagle dogs, a total of 8 metabolites were detected in dog plasma: M10, M11, M12, M18, M29, M31, M34, and M37, of which M29 was the most abundant metabolite, accounting for 38.6% and 42.5% of the total mass spectrometry abundance in plasma of male and female dogs, respectively. The relative abundance of parent drug LP-168 in plasma of male and female dogs was greater than 48.8%, making it the most predominant ingredient.</w:t>
      </w:r>
      <w:r>
        <w:rPr>
          <w:lang w:val="en"/>
        </w:rPr>
        <w:t xml:space="preserve"> There was no apparent sex difference in metabolites of LP-168 in dog plasma, and the major metabolic pathway in dog plasma was N-demethylation</w:t>
      </w:r>
      <w:r>
        <w:rPr>
          <w:rFonts w:eastAsiaTheme="majorEastAsia"/>
          <w:lang w:val="en"/>
        </w:rPr>
        <w:t>. Metabolizing enzyme phenotyping studies indicate that CYP3A is the major metabolizing enzyme for LP-168, CYP2C8 may play a minor role, and other isozymes (CYP1A2, CYP2B6, CYP2C9, CYP2C19, and CYP2D6) play little or no role.</w:t>
      </w:r>
    </w:p>
    <w:p w14:paraId="203FE172" w14:textId="77777777" w:rsidR="007B694B" w:rsidRDefault="00FA3D63">
      <w:pPr>
        <w:ind w:firstLineChars="0" w:firstLine="0"/>
        <w:rPr>
          <w:rFonts w:eastAsiaTheme="majorEastAsia"/>
        </w:rPr>
      </w:pPr>
      <w:r>
        <w:rPr>
          <w:rFonts w:eastAsiaTheme="majorEastAsia"/>
          <w:lang w:val="en"/>
        </w:rPr>
        <w:t xml:space="preserve">The mass balance test in mice showed that the main excretion pathway of LP-168 was feces (the percent recovery of LP-168 was 16.3% and 17.4% in feces, and 0.426% and 0.109% in urine of male and female mice, respectively). The plasma elimination </w:t>
      </w:r>
      <w:r>
        <w:rPr>
          <w:rFonts w:eastAsiaTheme="majorEastAsia"/>
          <w:lang w:val="en"/>
        </w:rPr>
        <w:lastRenderedPageBreak/>
        <w:t>half-life of LP-168 was 1.17 h in mice and 1.59-1.62 h in dogs. Plasma clearance (CL) was low in mice and dogs, which was 4.88 mL/min/kg and 5.37 to 7.13 mL/min/kg, respectively.</w:t>
      </w:r>
    </w:p>
    <w:p w14:paraId="4DB892C7" w14:textId="77777777" w:rsidR="007B694B" w:rsidRDefault="00FA3D63">
      <w:pPr>
        <w:ind w:firstLineChars="0" w:firstLine="0"/>
        <w:rPr>
          <w:rFonts w:eastAsiaTheme="majorEastAsia"/>
        </w:rPr>
      </w:pPr>
      <w:r>
        <w:rPr>
          <w:lang w:val="en"/>
        </w:rPr>
        <w:t>Results from pharmacokinetic and toxicokinetic studies in mice indicated that systemic exposure C</w:t>
      </w:r>
      <w:r>
        <w:rPr>
          <w:vertAlign w:val="subscript"/>
          <w:lang w:val="en"/>
        </w:rPr>
        <w:t>max</w:t>
      </w:r>
      <w:r>
        <w:rPr>
          <w:lang w:val="en"/>
        </w:rPr>
        <w:t xml:space="preserve"> and AUC</w:t>
      </w:r>
      <w:r>
        <w:rPr>
          <w:vertAlign w:val="subscript"/>
          <w:lang w:val="en"/>
        </w:rPr>
        <w:t>0-last</w:t>
      </w:r>
      <w:r>
        <w:rPr>
          <w:lang w:val="en"/>
        </w:rPr>
        <w:t xml:space="preserve"> increased less than or near the proportion of dose increase, with little sex difference.</w:t>
      </w:r>
      <w:r>
        <w:rPr>
          <w:rFonts w:eastAsiaTheme="majorEastAsia"/>
          <w:snapToGrid w:val="0"/>
          <w:lang w:val="en"/>
        </w:rPr>
        <w:t xml:space="preserve"> Results from pharmacokinetic and toxicokinetic studies in dogs indicated that systemic exposure C</w:t>
      </w:r>
      <w:r>
        <w:rPr>
          <w:rFonts w:eastAsiaTheme="majorEastAsia"/>
          <w:snapToGrid w:val="0"/>
          <w:vertAlign w:val="subscript"/>
          <w:lang w:val="en"/>
        </w:rPr>
        <w:t>max</w:t>
      </w:r>
      <w:r>
        <w:rPr>
          <w:rFonts w:eastAsiaTheme="majorEastAsia"/>
          <w:snapToGrid w:val="0"/>
          <w:lang w:val="en"/>
        </w:rPr>
        <w:t xml:space="preserve"> and AUC</w:t>
      </w:r>
      <w:r>
        <w:rPr>
          <w:rFonts w:eastAsiaTheme="majorEastAsia"/>
          <w:snapToGrid w:val="0"/>
          <w:vertAlign w:val="subscript"/>
          <w:lang w:val="en"/>
        </w:rPr>
        <w:t>0-last</w:t>
      </w:r>
      <w:r>
        <w:rPr>
          <w:rFonts w:eastAsiaTheme="majorEastAsia"/>
          <w:snapToGrid w:val="0"/>
          <w:lang w:val="en"/>
        </w:rPr>
        <w:t xml:space="preserve"> increased less than the proportion of dose increase, with little sex difference (large individual variability in animal exposure).</w:t>
      </w:r>
    </w:p>
    <w:p w14:paraId="3CE3B742" w14:textId="77777777" w:rsidR="007B694B" w:rsidRDefault="00FA3D63">
      <w:pPr>
        <w:ind w:firstLineChars="0" w:firstLine="0"/>
        <w:rPr>
          <w:rFonts w:eastAsiaTheme="majorEastAsia"/>
        </w:rPr>
      </w:pPr>
      <w:r>
        <w:rPr>
          <w:rFonts w:eastAsiaTheme="majorEastAsia"/>
          <w:lang w:val="en"/>
        </w:rPr>
        <w:t>LP-168 showed an inhibitory effect on both CYP1A2 and CYP2C8, with IC</w:t>
      </w:r>
      <w:r>
        <w:rPr>
          <w:rFonts w:eastAsiaTheme="majorEastAsia"/>
          <w:vertAlign w:val="subscript"/>
          <w:lang w:val="en"/>
        </w:rPr>
        <w:t>50</w:t>
      </w:r>
      <w:r>
        <w:rPr>
          <w:rFonts w:eastAsiaTheme="majorEastAsia"/>
          <w:lang w:val="en"/>
        </w:rPr>
        <w:t xml:space="preserve"> of 25.3 μM and 21.1 μM, respectively, and exhibited time-dependent inhibition on CYP3A4 (with testosterone as the substrate) and possible time-dependent inhibition on CYP3A4 (with midazolam as the substrate). The clinical relevance of inhibition on CYP3A enzyme required further investigation. Both enzyme activity and gene expression data revealed that the test article, LP-168, was not an inducer of cytochrome P450 isozymes CYP1A2, CYP2B6, and CYP3A4 at concentrations of 0.150, 1.50, and 15.0 µM.</w:t>
      </w:r>
      <w:bookmarkStart w:id="170" w:name="_Hlk46858045"/>
      <w:bookmarkEnd w:id="170"/>
      <w:r>
        <w:rPr>
          <w:rFonts w:eastAsiaTheme="majorEastAsia"/>
          <w:lang w:val="en"/>
        </w:rPr>
        <w:t xml:space="preserve"> </w:t>
      </w:r>
    </w:p>
    <w:p w14:paraId="06FA2616" w14:textId="77777777" w:rsidR="007B694B" w:rsidRDefault="00FA3D63">
      <w:pPr>
        <w:ind w:firstLineChars="0" w:firstLine="0"/>
        <w:rPr>
          <w:rFonts w:eastAsiaTheme="majorEastAsia"/>
          <w:snapToGrid w:val="0"/>
        </w:rPr>
      </w:pPr>
      <w:r>
        <w:rPr>
          <w:rFonts w:eastAsiaTheme="majorEastAsia"/>
          <w:i/>
          <w:iCs/>
          <w:snapToGrid w:val="0"/>
          <w:lang w:val="en"/>
        </w:rPr>
        <w:t>In vitro</w:t>
      </w:r>
      <w:r>
        <w:rPr>
          <w:rFonts w:eastAsiaTheme="majorEastAsia"/>
          <w:snapToGrid w:val="0"/>
          <w:lang w:val="en"/>
        </w:rPr>
        <w:t xml:space="preserve"> transporter studies suggested that LP-168 had little or no potential to be a substrate of P-gp and BCRP, with IC</w:t>
      </w:r>
      <w:r>
        <w:rPr>
          <w:rFonts w:eastAsiaTheme="majorEastAsia"/>
          <w:snapToGrid w:val="0"/>
          <w:vertAlign w:val="subscript"/>
          <w:lang w:val="en"/>
        </w:rPr>
        <w:t>50</w:t>
      </w:r>
      <w:r>
        <w:rPr>
          <w:rFonts w:eastAsiaTheme="majorEastAsia"/>
          <w:snapToGrid w:val="0"/>
          <w:lang w:val="en"/>
        </w:rPr>
        <w:t xml:space="preserve"> greater than 10 μM for P-gp and 5.89 μM for BCRP. LP-168 was not a substrate of OATP1B1, OATP1B3, OAT1, OAT3, OCT2, MATE1, and MATE2-K transporters. LP-168 showed an inhibitory effect on OATP1B3, OCT2, MATE1, and MATE2-K, with IC</w:t>
      </w:r>
      <w:r>
        <w:rPr>
          <w:rFonts w:eastAsiaTheme="majorEastAsia"/>
          <w:snapToGrid w:val="0"/>
          <w:vertAlign w:val="subscript"/>
          <w:lang w:val="en"/>
        </w:rPr>
        <w:t>50</w:t>
      </w:r>
      <w:r>
        <w:rPr>
          <w:rFonts w:eastAsiaTheme="majorEastAsia"/>
          <w:snapToGrid w:val="0"/>
          <w:lang w:val="en"/>
        </w:rPr>
        <w:t xml:space="preserve"> values of 0.282, 7.80, 1.72, and 1.07 μM, respectively. The IC</w:t>
      </w:r>
      <w:r>
        <w:rPr>
          <w:rFonts w:eastAsiaTheme="majorEastAsia"/>
          <w:snapToGrid w:val="0"/>
          <w:vertAlign w:val="subscript"/>
          <w:lang w:val="en"/>
        </w:rPr>
        <w:t>50</w:t>
      </w:r>
      <w:r>
        <w:rPr>
          <w:rFonts w:eastAsiaTheme="majorEastAsia"/>
          <w:snapToGrid w:val="0"/>
          <w:lang w:val="en"/>
        </w:rPr>
        <w:t xml:space="preserve"> values for OATP1B1, OAT1, and OAT3 were greater than 10.0 μM. The clinical relevance of LP-168 on transporter inhibition required further investigation.</w:t>
      </w:r>
    </w:p>
    <w:p w14:paraId="4593DBEE" w14:textId="77777777" w:rsidR="007B694B" w:rsidRDefault="00FA3D63">
      <w:pPr>
        <w:keepNext/>
        <w:keepLines/>
        <w:ind w:firstLineChars="0" w:firstLine="0"/>
        <w:outlineLvl w:val="2"/>
        <w:rPr>
          <w:b/>
          <w:bCs/>
          <w:szCs w:val="32"/>
        </w:rPr>
      </w:pPr>
      <w:bookmarkStart w:id="171" w:name="_Toc2180"/>
      <w:bookmarkStart w:id="172" w:name="_Toc16852"/>
      <w:bookmarkStart w:id="173" w:name="_Toc42786148"/>
      <w:bookmarkStart w:id="174" w:name="_Toc21262"/>
      <w:bookmarkStart w:id="175" w:name="_Toc502302242"/>
      <w:bookmarkStart w:id="176" w:name="_Toc166778498"/>
      <w:bookmarkStart w:id="177" w:name="_Toc24722"/>
      <w:bookmarkStart w:id="178" w:name="_Toc3022"/>
      <w:bookmarkStart w:id="179" w:name="_Toc27073"/>
      <w:bookmarkStart w:id="180" w:name="_Toc10550"/>
      <w:bookmarkStart w:id="181" w:name="_Toc12159"/>
      <w:bookmarkStart w:id="182" w:name="_Toc17928"/>
      <w:bookmarkStart w:id="183" w:name="_Toc13135139"/>
      <w:bookmarkStart w:id="184" w:name="_Toc1137"/>
      <w:bookmarkStart w:id="185" w:name="_Toc6271"/>
      <w:bookmarkStart w:id="186" w:name="_Toc21266"/>
      <w:bookmarkStart w:id="187" w:name="_Toc16143"/>
      <w:bookmarkStart w:id="188" w:name="_Toc4499"/>
      <w:bookmarkStart w:id="189" w:name="_Toc24593"/>
      <w:bookmarkStart w:id="190" w:name="_Toc18126"/>
      <w:r>
        <w:rPr>
          <w:b/>
          <w:bCs/>
          <w:szCs w:val="32"/>
          <w:lang w:val="en"/>
        </w:rPr>
        <w:t>2.3 Toxicology Studies</w:t>
      </w:r>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p>
    <w:p w14:paraId="54690D4E" w14:textId="77777777" w:rsidR="007B694B" w:rsidRDefault="00FA3D63">
      <w:pPr>
        <w:ind w:firstLineChars="0" w:firstLine="0"/>
        <w:rPr>
          <w:rFonts w:eastAsiaTheme="minorEastAsia"/>
        </w:rPr>
      </w:pPr>
      <w:r>
        <w:rPr>
          <w:lang w:val="en"/>
        </w:rPr>
        <w:t>In support of the IND application, safety pharmacology, general toxicology, and genotoxicity studies have been conducted in accordance with NMPA GLP.</w:t>
      </w:r>
      <w:r>
        <w:rPr>
          <w:rFonts w:eastAsiaTheme="minorEastAsia"/>
          <w:lang w:val="en"/>
        </w:rPr>
        <w:t xml:space="preserve"> These </w:t>
      </w:r>
      <w:r>
        <w:rPr>
          <w:rFonts w:eastAsiaTheme="minorEastAsia"/>
          <w:lang w:val="en"/>
        </w:rPr>
        <w:lastRenderedPageBreak/>
        <w:t>studies include: the hERG testing; the cardiovascular telemetry study using a telemetry system in conscious beagle dogs; the 28-day toxicity and toxicokinetic study in CD-1 mice (with a 28-day recovery period, including behavioral/central nervous system function assessments) and in beagle dogs (with a 28-day recovery period, including respiratory system function assessments); the bacterial reverse mutation test (Ames); the chromosomal aberration test in Chinese hamster ovary cells; and the micronucleus test in mouse bone marrow cells.</w:t>
      </w:r>
    </w:p>
    <w:p w14:paraId="5D304CFD" w14:textId="77777777" w:rsidR="007B694B" w:rsidRDefault="00FA3D63">
      <w:pPr>
        <w:ind w:firstLineChars="0" w:firstLine="0"/>
        <w:rPr>
          <w:rFonts w:eastAsiaTheme="minorEastAsia"/>
        </w:rPr>
      </w:pPr>
      <w:r>
        <w:rPr>
          <w:rFonts w:eastAsiaTheme="minorEastAsia"/>
          <w:lang w:val="en"/>
        </w:rPr>
        <w:t xml:space="preserve">In addition, a GLP maximum tolerated dose study and a 14-day repeated dose range-finding study of LP-168 were conducted in both CD-1 mice and beagle dogs. </w:t>
      </w:r>
    </w:p>
    <w:p w14:paraId="21067614" w14:textId="77777777" w:rsidR="007B694B" w:rsidRDefault="00FA3D63">
      <w:pPr>
        <w:ind w:firstLineChars="0" w:firstLine="0"/>
        <w:rPr>
          <w:kern w:val="0"/>
        </w:rPr>
      </w:pPr>
      <w:r>
        <w:rPr>
          <w:lang w:val="en"/>
        </w:rPr>
        <w:t>CD-1 mice were administered with LP-168 by gavage at a single dose of 2000 mg/kg or received repeated gavage administration of LP-168 at a dose of 200 mg/kg (for 14 consecutive days), and the both were tolerable. Single gavage administration of LP-168 at 1000 mg/kg or repeated gavage administration of LP-168 at 30 mg/kg for 14 consecutive days in beagle dogs was tolerable.</w:t>
      </w:r>
    </w:p>
    <w:p w14:paraId="0FECB3E3" w14:textId="77777777" w:rsidR="007B694B" w:rsidRDefault="00FA3D63">
      <w:pPr>
        <w:ind w:firstLineChars="0" w:firstLine="0"/>
      </w:pPr>
      <w:r>
        <w:rPr>
          <w:lang w:val="en"/>
        </w:rPr>
        <w:t>LP-168 (daily doses of 30, 100 and 300 mg/kg) was administered once daily by gavage to male and female CD-1 mice for 28 consecutive days, and no test article-related toxic reaction was observed. The no-observed-adverse-effect level (NOAEL) of mice was considered to be 300 mg/kg per day. The severely toxic dose in 10% of animals (STD10) was expected to be greater than 300 mg/kg in female and male mice.</w:t>
      </w:r>
    </w:p>
    <w:p w14:paraId="06BDBE0C" w14:textId="77777777" w:rsidR="007B694B" w:rsidRDefault="00FA3D63">
      <w:pPr>
        <w:ind w:firstLineChars="0" w:firstLine="0"/>
      </w:pPr>
      <w:r>
        <w:rPr>
          <w:lang w:val="en"/>
        </w:rPr>
        <w:t>In a longer-term repeated-dose toxicity study, LP-168 (daily doses of 30, 100 and 300 mg/kg) was administered to CD-1 mice by gavage for 13 consecutive weeks, and no administration-related adverse changes were observed in clinical symptom, body weight, food consumption, ophthalmic examination, clinical pathology (hematology and serum biochemistry), organ weight, gross anatomy, and histopathology. The NOAEL of CD-1 mice was 300 mg/kg. The AUC</w:t>
      </w:r>
      <w:r>
        <w:rPr>
          <w:vertAlign w:val="subscript"/>
          <w:lang w:val="en"/>
        </w:rPr>
        <w:t>0-24h</w:t>
      </w:r>
      <w:r>
        <w:rPr>
          <w:lang w:val="en"/>
        </w:rPr>
        <w:t xml:space="preserve"> and C</w:t>
      </w:r>
      <w:r>
        <w:rPr>
          <w:vertAlign w:val="subscript"/>
          <w:lang w:val="en"/>
        </w:rPr>
        <w:t>max</w:t>
      </w:r>
      <w:r>
        <w:rPr>
          <w:lang w:val="en"/>
        </w:rPr>
        <w:t xml:space="preserve"> of LP-168 after the final administration (the day 91) at the NOAEL were 142000 hr*ng/mL and 7120 ng/mL in male mice and 175000 hr*ng/mL and 8540 ng/mL in female mice, </w:t>
      </w:r>
      <w:r>
        <w:rPr>
          <w:lang w:val="en"/>
        </w:rPr>
        <w:lastRenderedPageBreak/>
        <w:t>respectively.</w:t>
      </w:r>
    </w:p>
    <w:p w14:paraId="383076C6" w14:textId="77777777" w:rsidR="007B694B" w:rsidRDefault="00FA3D63">
      <w:pPr>
        <w:ind w:firstLineChars="0" w:firstLine="0"/>
      </w:pPr>
      <w:r>
        <w:rPr>
          <w:lang w:val="en"/>
        </w:rPr>
        <w:t>Male and female beagle dogs were administered with LP-168 (daily doses of 10, 30, and 100 mg/kg) by gavage, once daily for 28 consecutive days. Significant increase in ALT was observed in the high-dose group at the end of administration period, which was considered to be the administration-related toxic reaction. In addition, slight to moderate erythrophagocytosis and medullary sinus congestion were observed in mesenteric and submandibular lymph nodes in each administration group, and moderate lymphopenia was observed in the thymus of one male dog in the high-dose group. The NOAEL of beagle dogs was considered to be greater than 30 mg/kg/day. The HNSTD of LP-168 in beagle dogs was 100 mg/kg.</w:t>
      </w:r>
    </w:p>
    <w:p w14:paraId="36496E69" w14:textId="77777777" w:rsidR="007B694B" w:rsidRDefault="00FA3D63">
      <w:pPr>
        <w:ind w:firstLineChars="0" w:firstLine="0"/>
      </w:pPr>
      <w:r>
        <w:rPr>
          <w:lang w:val="en"/>
        </w:rPr>
        <w:t>In a longer-term repeat-dose toxicity study, male and female beagle dogs were administrated with LP-168 at doses of 10, 30, or 80 mg/kg/day by oral gavage once a day for 13 weeks, with a 28-day recovery period, and one female dog at 80 mg/kg/day died. The cause of death was severe lymphocyte depletion leading to immunosuppression, which in turn caused bacterial septicemia. LP-168-related deleterious but recoverable microscopic findings (consisting of minimal or slight epithelial single cell necrosis, hypertrophy/hyperplasia, mixed cell infiltration, and/or increased epithelial mitotic figures) were observed in the gallbladder mucosa of male dogs at ≥ 30 mg/kg/day and female dogs at 80 mg/kg/day. A moderate decrease of lymphocytes was observed in the thymus of the dose group at 80 mg/kg/day. Compared to the control group, body weight of male and female dogs in the 80 mg/kg/day group at the end of administration period were reduced by 15.9% and 16.3%, respectively. In summary, the NOAEL was considered to be 10 mg/kg/day for male dogs and 30 mg/kg/day for female dogs. The corresponding AUC</w:t>
      </w:r>
      <w:r>
        <w:rPr>
          <w:vertAlign w:val="subscript"/>
          <w:lang w:val="en"/>
        </w:rPr>
        <w:t>0-24h</w:t>
      </w:r>
      <w:r>
        <w:rPr>
          <w:lang w:val="en"/>
        </w:rPr>
        <w:t xml:space="preserve"> and C</w:t>
      </w:r>
      <w:r>
        <w:rPr>
          <w:vertAlign w:val="subscript"/>
          <w:lang w:val="en"/>
        </w:rPr>
        <w:t>max</w:t>
      </w:r>
      <w:r>
        <w:rPr>
          <w:lang w:val="en"/>
        </w:rPr>
        <w:t xml:space="preserve"> after the final administration of LP-168 at the NOAEL were 52900 ± 37100 hr*ng/mL and 8370 ± 5360 ng/mL for male dogs and 39000 ± 25200 hr*ng/mL and 5040 ± 2290 ng/mL for female dogs, respectively.</w:t>
      </w:r>
    </w:p>
    <w:p w14:paraId="3A1D7BE0" w14:textId="77777777" w:rsidR="007B694B" w:rsidRDefault="00FA3D63">
      <w:pPr>
        <w:ind w:firstLineChars="0" w:firstLine="0"/>
      </w:pPr>
      <w:r>
        <w:rPr>
          <w:lang w:val="en"/>
        </w:rPr>
        <w:t xml:space="preserve">The genotoxicity of LP-168 was assessed via the bacterial reverse mutation (Ames) </w:t>
      </w:r>
      <w:r>
        <w:rPr>
          <w:lang w:val="en"/>
        </w:rPr>
        <w:lastRenderedPageBreak/>
        <w:t xml:space="preserve">test, </w:t>
      </w:r>
      <w:r>
        <w:rPr>
          <w:i/>
          <w:iCs/>
          <w:lang w:val="en"/>
        </w:rPr>
        <w:t>in vitro</w:t>
      </w:r>
      <w:r>
        <w:rPr>
          <w:lang w:val="en"/>
        </w:rPr>
        <w:t xml:space="preserve"> chromosomal aberration test in Chinese hamster ovary cells, and </w:t>
      </w:r>
      <w:r>
        <w:rPr>
          <w:i/>
          <w:iCs/>
          <w:lang w:val="en"/>
        </w:rPr>
        <w:t>in vivo</w:t>
      </w:r>
      <w:r>
        <w:rPr>
          <w:lang w:val="en"/>
        </w:rPr>
        <w:t xml:space="preserve"> micronucleus test in mammalian bone marrow cells, which indicated that LP-168 exhibited no mutagenicity at clinically relevant concentrations.</w:t>
      </w:r>
    </w:p>
    <w:p w14:paraId="18261007" w14:textId="77777777" w:rsidR="007B694B" w:rsidRDefault="00FA3D63">
      <w:pPr>
        <w:keepNext/>
        <w:keepLines/>
        <w:ind w:firstLineChars="0" w:firstLine="0"/>
        <w:outlineLvl w:val="2"/>
        <w:rPr>
          <w:b/>
          <w:bCs/>
          <w:szCs w:val="32"/>
        </w:rPr>
      </w:pPr>
      <w:bookmarkStart w:id="191" w:name="_Toc30737"/>
      <w:bookmarkStart w:id="192" w:name="_Toc24971"/>
      <w:bookmarkStart w:id="193" w:name="_Toc9786"/>
      <w:bookmarkStart w:id="194" w:name="_Toc7378"/>
      <w:bookmarkStart w:id="195" w:name="_Toc22489"/>
      <w:bookmarkStart w:id="196" w:name="_Toc13844"/>
      <w:bookmarkStart w:id="197" w:name="_Toc166778499"/>
      <w:bookmarkStart w:id="198" w:name="_Toc502302243"/>
      <w:bookmarkStart w:id="199" w:name="_Toc22873"/>
      <w:bookmarkStart w:id="200" w:name="_Toc12705"/>
      <w:bookmarkStart w:id="201" w:name="_Toc9071"/>
      <w:bookmarkStart w:id="202" w:name="_Toc42786149"/>
      <w:bookmarkStart w:id="203" w:name="_Toc13135140"/>
      <w:bookmarkStart w:id="204" w:name="_Toc10937"/>
      <w:bookmarkStart w:id="205" w:name="_Toc18925"/>
      <w:bookmarkStart w:id="206" w:name="_Toc15669"/>
      <w:bookmarkStart w:id="207" w:name="_Toc8582"/>
      <w:bookmarkStart w:id="208" w:name="_Toc11439"/>
      <w:bookmarkStart w:id="209" w:name="_Toc2131"/>
      <w:bookmarkStart w:id="210" w:name="_Toc2541"/>
      <w:r>
        <w:rPr>
          <w:b/>
          <w:bCs/>
          <w:szCs w:val="32"/>
          <w:lang w:val="en"/>
        </w:rPr>
        <w:t>2.4 Summary of Preclinical Study Data</w:t>
      </w:r>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14:paraId="0741933F" w14:textId="77777777" w:rsidR="007B694B" w:rsidRDefault="00FA3D63">
      <w:pPr>
        <w:topLinePunct/>
        <w:snapToGrid w:val="0"/>
        <w:ind w:firstLineChars="0" w:firstLine="0"/>
        <w:rPr>
          <w:rFonts w:eastAsiaTheme="majorEastAsia"/>
          <w:color w:val="000000"/>
        </w:rPr>
      </w:pPr>
      <w:r>
        <w:rPr>
          <w:lang w:val="en"/>
        </w:rPr>
        <w:t>In summary, the non-clinical data of LP-168 may help to understand the pharmaco-toxicological characteristics of LP-168.</w:t>
      </w:r>
      <w:r>
        <w:rPr>
          <w:rFonts w:eastAsiaTheme="majorEastAsia"/>
          <w:lang w:val="en"/>
        </w:rPr>
        <w:t xml:space="preserve"> LP-168 had a good oral bioavailability. No human-specific metabolites were observed. The safety pharmacology risk was small. It had no mutagenicity and the tolerance of single administration was good. Slight to moderate acute intrasinus/especially acute hemorrhage in lymph nodes was observed in CD-1 mice after repeated administration. Slight to moderate erythrophagocytosis in lymph nodes was observed in Beagle dogs after repeated administration. Meanwhile, hematological examination showed decreased erythrocyte count, hemoglobin, and hematocrit. Compared with the control group, the percentages of erythrocyte count, hemoglobin, and hematocrit were reduced by 29.14%, 28.3%, and 20.5% in male beagle dogs in the high dose group (80 mg/kg). Compared with the control group, the above three indicators showed decreased percentages of 32.51%, 30.5%, and 24.6% in female beagle dogs in the high-dose group (80 mg/kg), and all returned to normal levels at the end of recovery period. Decreased erythrocyte count, hemoglobin and hematocrit were also observed in the high dose group of CD-1 mice, but the changes were small. The same or similar hematological and histopathological changes were found in the non-clinical study of marketed drugs with the same target. The hematological and histopathological changes were related to the mechanism of action.</w:t>
      </w:r>
    </w:p>
    <w:p w14:paraId="79BA7BED" w14:textId="77777777" w:rsidR="007B694B" w:rsidRDefault="00FA3D63">
      <w:pPr>
        <w:topLinePunct/>
        <w:snapToGrid w:val="0"/>
        <w:ind w:firstLineChars="0" w:firstLine="0"/>
        <w:rPr>
          <w:color w:val="000000" w:themeColor="text1"/>
        </w:rPr>
      </w:pPr>
      <w:r>
        <w:rPr>
          <w:lang w:val="en"/>
        </w:rPr>
        <w:t>Toxic reactions noted in beagle dogs receiving repeated administration included minimal or mild epithelial single cell necrosis, hypertrophy/hyperplasia, mixed cell infiltration, and/or increased epithelial mitosis in the gallbladder mucosa, and slight to moderate lymphopenia in the thymus, which correlated with the decreased thymic weight and hematological change, lymphopenia. The immunosuppression caused by severe lymphopenia in the thymus may result in the death of one dog due to bacterial septicaemia.</w:t>
      </w:r>
      <w:r>
        <w:rPr>
          <w:color w:val="000000" w:themeColor="text1"/>
          <w:lang w:val="en"/>
        </w:rPr>
        <w:t xml:space="preserve"> The above histopathological changes of the gallbladder mucosa in beagle dogs were not observed in the low dose group of dogs or mice. In addition, in the phase I clinical study of LP-168, no clinical signs related to hepatobiliary lesions or changes in serum biochemical parameters were observed when patient systemic </w:t>
      </w:r>
      <w:r>
        <w:rPr>
          <w:color w:val="000000" w:themeColor="text1"/>
          <w:lang w:val="en"/>
        </w:rPr>
        <w:lastRenderedPageBreak/>
        <w:t xml:space="preserve">exposure was close to or higher than the systemic exposure in beagle dogs at 30 mg/kg. Therefore, it was speculated that this was a species-specific toxic reaction in beagle dogs. In addition, the decrease in the number of lymphocytes in the thymus was accompanied by the decrease of lymphocytes in the blood. This hematological indicator was a clinical hematological indicator, which was easy to monitor and the risk was controllable. Therefore, the preclinical study provides support for conducting an open-label, single-arm, multicenter phase </w:t>
      </w:r>
      <w:r>
        <w:rPr>
          <w:rFonts w:hint="eastAsia"/>
          <w:color w:val="000000" w:themeColor="text1"/>
          <w:lang w:val="en"/>
        </w:rPr>
        <w:t>2</w:t>
      </w:r>
      <w:r>
        <w:rPr>
          <w:color w:val="000000" w:themeColor="text1"/>
          <w:lang w:val="en"/>
        </w:rPr>
        <w:t xml:space="preserve"> clinical study to evaluate the efficacy and safety of LP-168 as a monotherapy in relapsed or refractory mantle cell lymphoma.</w:t>
      </w:r>
    </w:p>
    <w:p w14:paraId="02311B1A" w14:textId="77777777" w:rsidR="007B694B" w:rsidRDefault="00FA3D63" w:rsidP="001727E9">
      <w:pPr>
        <w:keepNext/>
        <w:keepLines/>
        <w:numPr>
          <w:ilvl w:val="0"/>
          <w:numId w:val="9"/>
        </w:numPr>
        <w:adjustRightInd w:val="0"/>
        <w:snapToGrid w:val="0"/>
        <w:spacing w:before="156"/>
        <w:ind w:firstLineChars="0"/>
        <w:jc w:val="left"/>
        <w:outlineLvl w:val="1"/>
        <w:rPr>
          <w:b/>
          <w:bCs/>
          <w:sz w:val="28"/>
          <w:szCs w:val="32"/>
        </w:rPr>
      </w:pPr>
      <w:bookmarkStart w:id="211" w:name="_Toc166778500"/>
      <w:bookmarkStart w:id="212" w:name="_Toc29899"/>
      <w:r>
        <w:rPr>
          <w:b/>
          <w:bCs/>
          <w:szCs w:val="32"/>
          <w:lang w:val="en"/>
        </w:rPr>
        <w:t>Selection of Target Dose in the Study</w:t>
      </w:r>
      <w:bookmarkEnd w:id="211"/>
      <w:bookmarkEnd w:id="212"/>
    </w:p>
    <w:p w14:paraId="30E96C6B" w14:textId="77777777" w:rsidR="007B694B" w:rsidRDefault="00FA3D63">
      <w:pPr>
        <w:topLinePunct/>
        <w:snapToGrid w:val="0"/>
        <w:ind w:firstLineChars="0" w:firstLine="0"/>
      </w:pPr>
      <w:r>
        <w:rPr>
          <w:lang w:val="en"/>
        </w:rPr>
        <w:t xml:space="preserve">Two clinical trials in oncology and one clinical trial in healthy subjects have been conducted with LP-168 Tablets. Among these, a phase I, multicenter, open-label, dose-escalation study has been performed to evaluate the safety, tolerability, pharmacokinetics, and preliminary efficacy of oral LP-168 in subjects with relapsed or refractory B-cell malignant lymphoma (Study No.: LP-168-CN101; CDE Clinical Trial Registration No.: CTR20211173) in China. The phase Ia dose-escalation trial has been successfully completed and this study has entered the enrollment period of phase Ib. Meanwhile, a phase I clinical study of LP-168 in subjects with relapsed or refractory B-cell lymphoma has also been conducted in the US (Study No.: LP-168-US-I01; Clinical Trial Registration No.: NCT04775745). The study has been approved by FDA on July 6, 2021 and is currently in the enrollment phase. In addition, the CDE Clinical Trials Notification (Acceptance No.: CXHL2101447 and CXHL2101448; CDE Clinical Trials Registration No.: CTR20220960) has been obtained on November 11, 2021, approving the conduct of a randomized, double-blind, placebo-controlled phase I clinical study to evaluate the safety, tolerability, and pharmacokinetics of LP-168 Tablets in healthy subjects after single and repeated administration in China (Study No.: LP-168-CN102; CDE Clinical Trials Registration No.: CTR20220960). At present, the database of this study is locked. To date, in both oncology studies, subjects </w:t>
      </w:r>
      <w:r>
        <w:rPr>
          <w:rFonts w:hint="eastAsia"/>
          <w:lang w:val="en"/>
        </w:rPr>
        <w:t>primarily</w:t>
      </w:r>
      <w:r>
        <w:rPr>
          <w:rFonts w:hint="eastAsia"/>
        </w:rPr>
        <w:t xml:space="preserve"> </w:t>
      </w:r>
      <w:r>
        <w:rPr>
          <w:lang w:val="en"/>
        </w:rPr>
        <w:t xml:space="preserve">enrolled in China </w:t>
      </w:r>
      <w:r>
        <w:rPr>
          <w:rFonts w:hint="eastAsia"/>
        </w:rPr>
        <w:t xml:space="preserve">are those with </w:t>
      </w:r>
      <w:r>
        <w:rPr>
          <w:lang w:val="en"/>
        </w:rPr>
        <w:t xml:space="preserve">R/R MCL, while subjects </w:t>
      </w:r>
      <w:r>
        <w:rPr>
          <w:rFonts w:hint="eastAsia"/>
          <w:lang w:val="en"/>
        </w:rPr>
        <w:t>primarily</w:t>
      </w:r>
      <w:r>
        <w:rPr>
          <w:rFonts w:hint="eastAsia"/>
        </w:rPr>
        <w:t xml:space="preserve"> </w:t>
      </w:r>
      <w:r>
        <w:rPr>
          <w:lang w:val="en"/>
        </w:rPr>
        <w:t xml:space="preserve">enrolled in the US </w:t>
      </w:r>
      <w:r>
        <w:rPr>
          <w:rFonts w:hint="eastAsia"/>
        </w:rPr>
        <w:t>are those with</w:t>
      </w:r>
      <w:r>
        <w:rPr>
          <w:lang w:val="en"/>
        </w:rPr>
        <w:t xml:space="preserve"> R/R CLL/SLL.</w:t>
      </w:r>
    </w:p>
    <w:p w14:paraId="05F112A7" w14:textId="77777777" w:rsidR="007B694B" w:rsidRDefault="00FA3D63">
      <w:pPr>
        <w:topLinePunct/>
        <w:snapToGrid w:val="0"/>
        <w:ind w:firstLineChars="0" w:firstLine="0"/>
      </w:pPr>
      <w:r>
        <w:rPr>
          <w:lang w:val="en"/>
        </w:rPr>
        <w:t>The selection of the target study dose for this project is mainly based on the PK/PD, safety, and efficacy data of the above 3 phase I studies.</w:t>
      </w:r>
    </w:p>
    <w:p w14:paraId="0C65499E" w14:textId="77777777" w:rsidR="007B694B" w:rsidRDefault="00FA3D63">
      <w:pPr>
        <w:keepNext/>
        <w:keepLines/>
        <w:ind w:firstLineChars="0" w:firstLine="0"/>
        <w:outlineLvl w:val="2"/>
        <w:rPr>
          <w:b/>
          <w:bCs/>
        </w:rPr>
      </w:pPr>
      <w:bookmarkStart w:id="213" w:name="_Toc166778501"/>
      <w:bookmarkStart w:id="214" w:name="_Toc1903"/>
      <w:r>
        <w:rPr>
          <w:b/>
          <w:bCs/>
          <w:lang w:val="en"/>
        </w:rPr>
        <w:lastRenderedPageBreak/>
        <w:t>3.1 Introduction and Progress of Conducted Clinical Studies</w:t>
      </w:r>
      <w:bookmarkEnd w:id="213"/>
      <w:bookmarkEnd w:id="214"/>
    </w:p>
    <w:p w14:paraId="24C5E7AD" w14:textId="77777777" w:rsidR="007B694B" w:rsidRDefault="00FA3D63">
      <w:pPr>
        <w:keepNext/>
        <w:keepLines/>
        <w:ind w:firstLineChars="0" w:firstLine="0"/>
        <w:outlineLvl w:val="2"/>
      </w:pPr>
      <w:bookmarkStart w:id="215" w:name="_Toc166778502"/>
      <w:bookmarkStart w:id="216" w:name="_Toc17913"/>
      <w:r>
        <w:rPr>
          <w:b/>
          <w:bCs/>
          <w:lang w:val="en"/>
        </w:rPr>
        <w:t>3.1.1 LP-168-CN101</w:t>
      </w:r>
      <w:bookmarkEnd w:id="215"/>
      <w:r>
        <w:rPr>
          <w:b/>
          <w:bCs/>
          <w:lang w:val="en"/>
        </w:rPr>
        <w:t xml:space="preserve"> Study</w:t>
      </w:r>
      <w:bookmarkEnd w:id="216"/>
    </w:p>
    <w:p w14:paraId="575590F1" w14:textId="77777777" w:rsidR="007B694B" w:rsidRDefault="00FA3D63">
      <w:pPr>
        <w:adjustRightInd w:val="0"/>
        <w:snapToGrid w:val="0"/>
        <w:ind w:firstLineChars="0" w:firstLine="0"/>
      </w:pPr>
      <w:r>
        <w:rPr>
          <w:lang w:val="en"/>
        </w:rPr>
        <w:t xml:space="preserve">On March 11, 2021, the CDE Clinical Trial Notification (Acceptance No.: CXHL2000688) was obtained and a phase I, multicenter, open-label, and dose-escalation study was approved to evaluate the safety, tolerability, pharmacokinetics, and preliminary efficacy of oral LP-168 in subjects with relapsed or refractory B-cell malignant lymphoma in China (Study No.: LP-168-CN101; CDE Clinical Trial Registration No.: CTR20211173). The population enrolled in the phase Ia study included patients with follicular lymphoma (FL), diffuse large B-cell lymphoma (DLBCL), MCL, and MZL. A total of 3 dose groups (100mg QD, 150mg QD and 200mg QD) were set, and the dose escalation was performed using a classic “3 +3” escalation design. The population enrolled in phase Ib was patients with relapsed/refractory B-NHL, and the expansion study was conducted in 3 dose groups: 100 mg QD, 150 mg QD and 200 mg QD. Eligible subjects were treated with LP-168 once daily in 28-day cycles until disease progression or </w:t>
      </w:r>
      <w:r>
        <w:rPr>
          <w:rFonts w:hint="eastAsia"/>
          <w:lang w:val="en"/>
        </w:rPr>
        <w:t>unacceptable toxicity</w:t>
      </w:r>
      <w:r>
        <w:rPr>
          <w:lang w:val="en"/>
        </w:rPr>
        <w:t>. The first patient in the study was enrolled on August 10, 2020. As of May 31, 2023, a total of 68 subjects were enrolled and completed the escalation and DLT observation of all 3 dose groups (100 mg QD, 150 mg QD, and 200 mg QD) in phase Ia. The enrollment of phase Ib is currently ongoing.</w:t>
      </w:r>
    </w:p>
    <w:p w14:paraId="08A65721" w14:textId="77777777" w:rsidR="007B694B" w:rsidRDefault="00FA3D63">
      <w:pPr>
        <w:keepNext/>
        <w:keepLines/>
        <w:ind w:firstLineChars="0" w:firstLine="0"/>
        <w:outlineLvl w:val="2"/>
      </w:pPr>
      <w:bookmarkStart w:id="217" w:name="_Toc166778503"/>
      <w:bookmarkStart w:id="218" w:name="_Toc5738"/>
      <w:r>
        <w:rPr>
          <w:b/>
          <w:bCs/>
          <w:lang w:val="en"/>
        </w:rPr>
        <w:t>3.1.2 LP-168-US-I01</w:t>
      </w:r>
      <w:bookmarkEnd w:id="217"/>
      <w:r>
        <w:rPr>
          <w:b/>
          <w:bCs/>
          <w:lang w:val="en"/>
        </w:rPr>
        <w:t xml:space="preserve"> Study</w:t>
      </w:r>
      <w:bookmarkEnd w:id="218"/>
    </w:p>
    <w:p w14:paraId="70693DD7" w14:textId="77777777" w:rsidR="007B694B" w:rsidRDefault="00FA3D63">
      <w:pPr>
        <w:adjustRightInd w:val="0"/>
        <w:snapToGrid w:val="0"/>
        <w:ind w:firstLineChars="0" w:firstLine="0"/>
      </w:pPr>
      <w:r>
        <w:rPr>
          <w:lang w:val="en"/>
        </w:rPr>
        <w:t>On July 6, 2021, a phase I clinical study of LP-168 in subjects with relapsed or refractory B-cell lymphoma was approved by the FDA in the US (Study No.: LP-168-US-I01; Clinical Trial Registration No.: NCT04775745). The objectives of this study were to assess the safety, tolerability, preliminary efficacy, and PK characteristics of LP-168 as a single drug and to determine the MTD and RP2D of LP-168. Subjects were orally administrated with LP-168 daily until disease progression and unacceptable toxicity occurred, or clinical observations met the criteria for withdrawal from treatment. As of June 12, 2023, 46 subjects were enrolled and completed the enrollment and DLT observation of the 100 mg QD, 150 mg QD, 200 mg QD, 150 mg BID, and 300 mg QD dose groups. More patients are being enrolled to determine the RP2D in CLL/SLL.</w:t>
      </w:r>
    </w:p>
    <w:p w14:paraId="10764B6F" w14:textId="77777777" w:rsidR="007B694B" w:rsidRDefault="00FA3D63">
      <w:pPr>
        <w:keepNext/>
        <w:keepLines/>
        <w:ind w:firstLineChars="0" w:firstLine="0"/>
        <w:outlineLvl w:val="2"/>
      </w:pPr>
      <w:bookmarkStart w:id="219" w:name="_Toc166778504"/>
      <w:bookmarkStart w:id="220" w:name="_Toc29333"/>
      <w:r>
        <w:rPr>
          <w:b/>
          <w:bCs/>
          <w:lang w:val="en"/>
        </w:rPr>
        <w:t>3.1.2 LP-168-CN102</w:t>
      </w:r>
      <w:bookmarkEnd w:id="219"/>
      <w:r>
        <w:rPr>
          <w:b/>
          <w:bCs/>
          <w:lang w:val="en"/>
        </w:rPr>
        <w:t xml:space="preserve"> Study</w:t>
      </w:r>
      <w:bookmarkEnd w:id="220"/>
    </w:p>
    <w:p w14:paraId="25388B36" w14:textId="77777777" w:rsidR="007B694B" w:rsidRDefault="00FA3D63">
      <w:pPr>
        <w:adjustRightInd w:val="0"/>
        <w:snapToGrid w:val="0"/>
        <w:ind w:firstLineChars="0" w:firstLine="0"/>
      </w:pPr>
      <w:r>
        <w:rPr>
          <w:lang w:val="en"/>
        </w:rPr>
        <w:t xml:space="preserve">This was a single-center, randomized, double-blind, placebo-controlled, and phase I </w:t>
      </w:r>
      <w:r>
        <w:rPr>
          <w:lang w:val="en"/>
        </w:rPr>
        <w:lastRenderedPageBreak/>
        <w:t>clinical study to evaluate the safety, tolerability, pharmacokinetics, the effect of food on pharmacokinetics, and the target occupancy effect of single and repeated administration of LP-168 Tablets in healthy subjects. Approximately 40 healthy subjects were planned to be enrolled in the single administration period of this study and 4 dose groups of 12.5 mg, 25 mg, 50 mg and 75 mg were set. Approximately 10 subjects were enrolled in each dose group. The subjects of each sex were not less than 1/3. The dose ratio of LP-168 to placebo was 8:2. Sentinel dosing was applied for the single administration in each dose group. Specifically, subjects were administrated in 2 batches, with 2 subjects in the first sentinel cohort (Cohort A) receiving LP-168 and 8 subjects in the second formal cohort (Cohort B) receiving LP-168 and placebo in a 6:2 ratio. For the first 12.5 mg dose group, 2 subjects in the sentinel cohort (Cohort A) completed the administration and did not experience SAR or ≥ Grade 2 adverse reactions 48 hours after administration, and then the enrollment of 8 subjects in the formal cohort (Cohort B) could be initiated. The food effect study was conducted in the single administration group at a dose of 50 mg. A total of 10 subjects in the 50 mg S3A and S3B cohorts (no less than 1/3 of each sex) were included in the food effect study. The subjects underwent 2 cycles of self-crossover administration, respectively. The safety observation was conducted for 4 days after the initial administration, which was considered the first period. The washout period between two administrations was 5 days, and the interval between the first and second periods was 1 day. Of a total of 10 subjects in S3A and S3B cohorts, 8 subjects received LP-168 administration and 2 subjects received placebo administration. The subject was randomized to receive a drug number and randomly assigned in a 1:1 ratio to either the fast-postprandial group (FE1) or the postprandial-fast group (FE2). In the repeated administration period of this study, 12.5 mg, 25 mg, and 50 mg dose groups were selected, and 10 subjects were enrolled in each dose group, with subjects of each sex no less than 1/3. The dose ratio of LP-168 to placebo was 8:2 in each dose group, and a total of 30 subjects were enrolled.</w:t>
      </w:r>
    </w:p>
    <w:p w14:paraId="05415EB4" w14:textId="77777777" w:rsidR="007B694B" w:rsidRDefault="00FA3D63">
      <w:pPr>
        <w:adjustRightInd w:val="0"/>
        <w:snapToGrid w:val="0"/>
        <w:ind w:firstLineChars="0" w:firstLine="0"/>
      </w:pPr>
      <w:r>
        <w:rPr>
          <w:lang w:val="en"/>
        </w:rPr>
        <w:t>This study was initiated in May 2022, and a total of 70 healthy adult subjects were enrolled in the single and repeated administration periods. The 7 dose groups were set, administrated, and observed clinically. The clinical database was locked on December 29, 2022.</w:t>
      </w:r>
    </w:p>
    <w:p w14:paraId="37DAC8D4" w14:textId="77777777" w:rsidR="007B694B" w:rsidRDefault="00FA3D63">
      <w:pPr>
        <w:keepNext/>
        <w:keepLines/>
        <w:ind w:firstLineChars="0" w:firstLine="0"/>
        <w:outlineLvl w:val="2"/>
        <w:rPr>
          <w:b/>
          <w:bCs/>
        </w:rPr>
      </w:pPr>
      <w:bookmarkStart w:id="221" w:name="_Toc166778505"/>
      <w:bookmarkStart w:id="222" w:name="_Toc24714"/>
      <w:r>
        <w:rPr>
          <w:b/>
          <w:bCs/>
          <w:lang w:val="en"/>
        </w:rPr>
        <w:lastRenderedPageBreak/>
        <w:t>3.2 PK and PD Data from Conducted Clinical Studies</w:t>
      </w:r>
      <w:bookmarkEnd w:id="221"/>
      <w:bookmarkEnd w:id="222"/>
    </w:p>
    <w:p w14:paraId="5F5731A6" w14:textId="77777777" w:rsidR="007B694B" w:rsidRDefault="00FA3D63">
      <w:pPr>
        <w:adjustRightInd w:val="0"/>
        <w:snapToGrid w:val="0"/>
        <w:ind w:firstLineChars="0" w:firstLine="0"/>
        <w:rPr>
          <w:color w:val="000000"/>
          <w:kern w:val="0"/>
        </w:rPr>
      </w:pPr>
      <w:r>
        <w:rPr>
          <w:szCs w:val="28"/>
          <w:lang w:val="en"/>
        </w:rPr>
        <w:t>In terms of pharmacokinetics, the results of two phase I clinical studies in China showed that plasma exposure (C</w:t>
      </w:r>
      <w:r>
        <w:rPr>
          <w:szCs w:val="28"/>
          <w:vertAlign w:val="subscript"/>
          <w:lang w:val="en"/>
        </w:rPr>
        <w:t>max</w:t>
      </w:r>
      <w:r>
        <w:rPr>
          <w:szCs w:val="28"/>
          <w:lang w:val="en"/>
        </w:rPr>
        <w:t xml:space="preserve"> and AUC</w:t>
      </w:r>
      <w:r>
        <w:rPr>
          <w:szCs w:val="28"/>
          <w:vertAlign w:val="subscript"/>
          <w:lang w:val="en"/>
        </w:rPr>
        <w:t>0-t</w:t>
      </w:r>
      <w:r>
        <w:rPr>
          <w:szCs w:val="28"/>
          <w:lang w:val="en"/>
        </w:rPr>
        <w:t>) of LP-168 in the dose range of 12.5 mg to 200 mg was generally in direct proportion to the dose. The PK data obtained from the US phase I study revealed that the increase in exposure tended to be slower with the dose increase from 150 mg to 200 mg. Overall, compared with the 100 mg dose group, PK data indicated that LP-168 was dose-linear from 12.5 mg to 150 mg, with a linear increase in exposure in the 150 mg dose group.</w:t>
      </w:r>
    </w:p>
    <w:p w14:paraId="2F1895D5" w14:textId="77777777" w:rsidR="007B694B" w:rsidRPr="001727E9" w:rsidRDefault="00FA3D63">
      <w:pPr>
        <w:adjustRightInd w:val="0"/>
        <w:snapToGrid w:val="0"/>
        <w:ind w:firstLineChars="0" w:firstLine="0"/>
        <w:rPr>
          <w:szCs w:val="28"/>
          <w:lang w:val="en"/>
        </w:rPr>
      </w:pPr>
      <w:r>
        <w:rPr>
          <w:szCs w:val="28"/>
          <w:lang w:val="en"/>
        </w:rPr>
        <w:t>In terms of pharmacodynamics, the results of study LP-168-CN102 showed that after a single 12.5 mg dose in healthy subjects, BTK occupancy in peripheral blood mononuclear cells was almost 100% in 5 out of 8 subjects who received</w:t>
      </w:r>
      <w:r>
        <w:rPr>
          <w:rFonts w:hint="eastAsia"/>
          <w:szCs w:val="28"/>
          <w:lang w:val="en"/>
        </w:rPr>
        <w:t xml:space="preserve"> the study drug</w:t>
      </w:r>
      <w:r>
        <w:rPr>
          <w:szCs w:val="28"/>
          <w:lang w:val="en"/>
        </w:rPr>
        <w:t>, while the free BTK was still detectable in 3 subjects (lower limit of quantification 0.313 ng/mL), but the free BTK concentrations were below the lower limit of quantification in samples within 24 hours after administration as the dose was increased to 25-75mg. The clinical study results of LP-168 in subjects with B-cell lymphoma showed that in both the US LP-168-US-I01 study (</w:t>
      </w:r>
      <w:r>
        <w:rPr>
          <w:rFonts w:hint="eastAsia"/>
          <w:szCs w:val="28"/>
          <w:lang w:val="en"/>
        </w:rPr>
        <w:t>p</w:t>
      </w:r>
      <w:r>
        <w:rPr>
          <w:szCs w:val="28"/>
          <w:lang w:val="en"/>
        </w:rPr>
        <w:t>rimarily enrolling subjects</w:t>
      </w:r>
      <w:r>
        <w:rPr>
          <w:rFonts w:hint="eastAsia"/>
          <w:szCs w:val="28"/>
          <w:lang w:val="en"/>
        </w:rPr>
        <w:t xml:space="preserve"> with </w:t>
      </w:r>
      <w:r>
        <w:rPr>
          <w:szCs w:val="28"/>
          <w:lang w:val="en"/>
        </w:rPr>
        <w:t>CLL) and the Chinese LP-168-CN101 study (</w:t>
      </w:r>
      <w:r>
        <w:rPr>
          <w:rFonts w:hint="eastAsia"/>
          <w:szCs w:val="28"/>
          <w:lang w:val="en"/>
        </w:rPr>
        <w:t>p</w:t>
      </w:r>
      <w:r>
        <w:rPr>
          <w:szCs w:val="28"/>
          <w:lang w:val="en"/>
        </w:rPr>
        <w:t>rimarily enrolling subjects</w:t>
      </w:r>
      <w:r>
        <w:rPr>
          <w:rFonts w:hint="eastAsia"/>
          <w:szCs w:val="28"/>
          <w:lang w:val="en"/>
        </w:rPr>
        <w:t xml:space="preserve"> with</w:t>
      </w:r>
      <w:r>
        <w:rPr>
          <w:szCs w:val="28"/>
          <w:lang w:val="en"/>
        </w:rPr>
        <w:t xml:space="preserve"> MCL</w:t>
      </w:r>
      <w:r>
        <w:rPr>
          <w:rFonts w:hint="eastAsia"/>
          <w:szCs w:val="28"/>
          <w:lang w:val="en"/>
        </w:rPr>
        <w:t xml:space="preserve"> and </w:t>
      </w:r>
      <w:r>
        <w:rPr>
          <w:szCs w:val="28"/>
          <w:lang w:val="en"/>
        </w:rPr>
        <w:t>DLBCL), when LP-168 was administered orally at 100mg QD, most subjects achieved 100% BTK occupancy in peripheral blood mononuclear cells, but a small number of subjects still did not achieve or approach 100% target occupancy. Taking into account the inter-patient differences, it is speculated that further increasing the dose based on 100mg QD will help more subjects achieve 100% target occupancy, thus further improving the clinical efficacy.</w:t>
      </w:r>
    </w:p>
    <w:p w14:paraId="5D38CEC4" w14:textId="77777777" w:rsidR="007B694B" w:rsidRDefault="00FA3D63">
      <w:pPr>
        <w:keepNext/>
        <w:keepLines/>
        <w:ind w:firstLineChars="0" w:firstLine="0"/>
        <w:outlineLvl w:val="2"/>
        <w:rPr>
          <w:b/>
          <w:bCs/>
        </w:rPr>
      </w:pPr>
      <w:bookmarkStart w:id="223" w:name="_Toc166778506"/>
      <w:bookmarkStart w:id="224" w:name="_Toc3706"/>
      <w:r>
        <w:rPr>
          <w:b/>
          <w:bCs/>
          <w:lang w:val="en"/>
        </w:rPr>
        <w:t>3.3 Summary of Safety Data from Conducted Clinical Studies</w:t>
      </w:r>
      <w:bookmarkEnd w:id="223"/>
      <w:bookmarkEnd w:id="224"/>
    </w:p>
    <w:p w14:paraId="67610C7E" w14:textId="77777777" w:rsidR="007B694B" w:rsidRDefault="00FA3D63">
      <w:pPr>
        <w:keepNext/>
        <w:keepLines/>
        <w:ind w:firstLineChars="0" w:firstLine="0"/>
        <w:outlineLvl w:val="2"/>
        <w:rPr>
          <w:b/>
          <w:bCs/>
        </w:rPr>
      </w:pPr>
      <w:bookmarkStart w:id="225" w:name="_Toc166778507"/>
      <w:bookmarkStart w:id="226" w:name="_Toc24496"/>
      <w:r>
        <w:rPr>
          <w:b/>
          <w:bCs/>
          <w:lang w:val="en"/>
        </w:rPr>
        <w:t>3.3.1 LP-168-CN101</w:t>
      </w:r>
      <w:bookmarkEnd w:id="225"/>
      <w:r>
        <w:rPr>
          <w:b/>
          <w:bCs/>
          <w:lang w:val="en"/>
        </w:rPr>
        <w:t xml:space="preserve"> Study</w:t>
      </w:r>
      <w:bookmarkEnd w:id="226"/>
    </w:p>
    <w:p w14:paraId="11292F11" w14:textId="77777777" w:rsidR="007B694B" w:rsidRDefault="00FA3D63">
      <w:pPr>
        <w:ind w:firstLineChars="0" w:firstLine="0"/>
        <w:rPr>
          <w:bCs/>
        </w:rPr>
      </w:pPr>
      <w:r>
        <w:rPr>
          <w:lang w:val="en"/>
        </w:rPr>
        <w:t xml:space="preserve">As of May 31, 2023, a total of 68 subjects could be included in the SS set and evaluated for safety. The results showed that the overall safety and tolerability of LP-168 Tablets monotherapy in Chinese subjects with relapsed or refractory B-cell non-Hodgkin's lymphoma was good within the dose range of 100-200mg QD. The median treatment duration for all subjects was 2.9 months (range: 0.3-21.5 months), and the median treatment duration for subjects in the 100mg QD, 150mg QD and 200mg QD dose groups was 13.1 months (range: 1.6-21.5 months), 2.0 months (range: </w:t>
      </w:r>
      <w:r>
        <w:rPr>
          <w:lang w:val="en"/>
        </w:rPr>
        <w:lastRenderedPageBreak/>
        <w:t>0.3-12.8 months) and 3.6 months (range: 1.6-7.6 months), respectively. Overall, DLT was observed in all subjects in Phase 1a of LP-168 Tablets 100mg QD to 200mg QD. DLT was not observed in the dose range of LP-168 Tablets 100 to 200mg QD. LP-168 demonstrates favorable tolerance and safety profile.</w:t>
      </w:r>
    </w:p>
    <w:p w14:paraId="73FF6B3A" w14:textId="77777777" w:rsidR="007B694B" w:rsidRDefault="00FA3D63">
      <w:pPr>
        <w:ind w:firstLineChars="0" w:firstLine="0"/>
        <w:rPr>
          <w:bCs/>
        </w:rPr>
      </w:pPr>
      <w:r>
        <w:rPr>
          <w:lang w:val="en"/>
        </w:rPr>
        <w:t>Although a total of 64 (94.1%) subjects experienced at least one treatment-emergent adverse event</w:t>
      </w:r>
      <w:r>
        <w:rPr>
          <w:rFonts w:hint="eastAsia"/>
          <w:lang w:val="en"/>
        </w:rPr>
        <w:t>s</w:t>
      </w:r>
      <w:r>
        <w:rPr>
          <w:lang w:val="en"/>
        </w:rPr>
        <w:t xml:space="preserve"> (TEAE</w:t>
      </w:r>
      <w:r>
        <w:rPr>
          <w:rFonts w:hint="eastAsia"/>
          <w:lang w:val="en"/>
        </w:rPr>
        <w:t>s</w:t>
      </w:r>
      <w:r>
        <w:rPr>
          <w:lang w:val="en"/>
        </w:rPr>
        <w:t>) of any grade in this study, only 14 (20.6%) subjects experienced at least one TEAE</w:t>
      </w:r>
      <w:r>
        <w:rPr>
          <w:rFonts w:hint="eastAsia"/>
          <w:lang w:val="en"/>
        </w:rPr>
        <w:t>s</w:t>
      </w:r>
      <w:r>
        <w:rPr>
          <w:lang w:val="en"/>
        </w:rPr>
        <w:t xml:space="preserve"> of Grade ≥ 3. These adverse events included TEAEs that were judged by the investigator to be not related to</w:t>
      </w:r>
      <w:r>
        <w:rPr>
          <w:rFonts w:hint="eastAsia"/>
          <w:lang w:val="en"/>
        </w:rPr>
        <w:t xml:space="preserve"> the study drug</w:t>
      </w:r>
      <w:r>
        <w:rPr>
          <w:lang w:val="en"/>
        </w:rPr>
        <w:t>.</w:t>
      </w:r>
    </w:p>
    <w:p w14:paraId="28C177EC" w14:textId="77777777" w:rsidR="007B694B" w:rsidRDefault="00FA3D63">
      <w:pPr>
        <w:ind w:firstLineChars="0" w:firstLine="0"/>
      </w:pPr>
      <w:r>
        <w:rPr>
          <w:lang w:val="en"/>
        </w:rPr>
        <w:t>The TEAEs (any grade) occurring in ≥ 10% of subjects overall across all dose groups included neutrophil count decreased (29.4%), platelet count decreased (26.5%), anemia (23.5%), COVID-19 (19.1%), white blood cell count decreased (17.6%), hyperuricemia (16.2%), petechiae (14.7%), lymphocyte count decreased (13.2%), blood creatinine increased in 9 subjects (13.2%), rash (11.8%), hyperlipidemia (10.3%), and upper respiratory tract infection (10.3%), and were primarily hematologic toxicities, most of which were Grade 1 to 2 in severity. The incidence of the most common (≥ 10% of subjects in all dose groups overall) TEAE</w:t>
      </w:r>
      <w:r>
        <w:rPr>
          <w:rFonts w:hint="eastAsia"/>
          <w:lang w:val="en"/>
        </w:rPr>
        <w:t>s</w:t>
      </w:r>
      <w:r>
        <w:rPr>
          <w:lang w:val="en"/>
        </w:rPr>
        <w:t xml:space="preserve"> was generally comparable across dose groups by 100mg QD (N=13), 150mg QD (N=40), and 200mg QD (N=15) dose groups, except neutrophil count, platelet count decreased, white blood cell count decreased, and petechiae, which were higher at 150mg and 200mg. These adverse events included TEAEs that were judged by the investigator to be not related to</w:t>
      </w:r>
      <w:r>
        <w:rPr>
          <w:rFonts w:hint="eastAsia"/>
          <w:lang w:val="en"/>
        </w:rPr>
        <w:t xml:space="preserve"> the study drug</w:t>
      </w:r>
      <w:r>
        <w:rPr>
          <w:lang w:val="en"/>
        </w:rPr>
        <w:t>.</w:t>
      </w:r>
    </w:p>
    <w:p w14:paraId="21226949" w14:textId="77777777" w:rsidR="007B694B" w:rsidRDefault="00FA3D63">
      <w:pPr>
        <w:ind w:firstLineChars="0" w:firstLine="0"/>
      </w:pPr>
      <w:r>
        <w:rPr>
          <w:lang w:val="en"/>
        </w:rPr>
        <w:t xml:space="preserve">The Grade 3 TEAEs were neutrophil count decreased, pneumonia, lymphocyte count decreased, white blood cell count increased, lymphocyte count increased, white blood cell count decreased, anaemia, oral infection, hypokalaemia, hyperlipidemia (possibly unrelated), and immune-mediated pancreatitis (possibly unrelated) in 14 subjects. Grade 4 neutrophil count decreased and Grade 5 pneumonia (unrelated) were reported in 2 and 1 subject, respectively. Grade ≥ 3 TEAEs in each dose group were [ 4 subjects at 100mg QD (30.8%),  11 subjects at 150mg QD (27.5%), and 2 subjects at </w:t>
      </w:r>
      <w:r>
        <w:rPr>
          <w:lang w:val="en"/>
        </w:rPr>
        <w:lastRenderedPageBreak/>
        <w:t>200mg QD (13.3%)].</w:t>
      </w:r>
    </w:p>
    <w:p w14:paraId="402DD31C" w14:textId="77777777" w:rsidR="007B694B" w:rsidRDefault="00FA3D63">
      <w:pPr>
        <w:ind w:firstLineChars="0" w:firstLine="0"/>
      </w:pPr>
      <w:r>
        <w:rPr>
          <w:lang w:val="en"/>
        </w:rPr>
        <w:t xml:space="preserve">A total of 22 TEAEs leading to </w:t>
      </w:r>
      <w:r>
        <w:rPr>
          <w:rFonts w:hint="eastAsia"/>
          <w:lang w:val="en"/>
        </w:rPr>
        <w:t xml:space="preserve">interruption </w:t>
      </w:r>
      <w:r>
        <w:rPr>
          <w:lang w:val="en"/>
        </w:rPr>
        <w:t>of</w:t>
      </w:r>
      <w:r>
        <w:rPr>
          <w:rFonts w:hint="eastAsia"/>
          <w:lang w:val="en"/>
        </w:rPr>
        <w:t xml:space="preserve"> the study drug</w:t>
      </w:r>
      <w:r>
        <w:rPr>
          <w:lang w:val="en"/>
        </w:rPr>
        <w:t xml:space="preserve"> occurred in 15 (22.1%) subjects, including 2 cases of COVID-19 (unrelated), 1 case of pneumonia (unrelated), respiratory tract infection, pyrexia (unrelated), and gastrointestinal adenoma (unrelated) in the 100mg dose group; 3 cases of COVID-19 (unrelated), 2 cases of neutrophil count decreased, 1 case of white blood cell count decreased, lymphocyte count increased, oral infection, pneumonia (unrelated), SARS-CoV-2 test positive (unrelated), and immune-mediated pancreatitis (possibly unrelated) in the 150mg dose group; 2 cases of cough, 1 case of nasal discharge, COVID-19 (unrelated) and SARS-CoV-2 test positive (unrelated) in the 200mg dose group. As of the data cutoff date, only 1 subject had a dose reduction (150 mg → 100 mg) due to an AE of immune-mediated pancreatitis (possibly unrelated), no subjects had permanent drug withdrawal due to an AE, and 1 subject died due to pneumonia (unrelated to</w:t>
      </w:r>
      <w:r>
        <w:rPr>
          <w:rFonts w:hint="eastAsia"/>
          <w:lang w:val="en"/>
        </w:rPr>
        <w:t xml:space="preserve"> the study drug</w:t>
      </w:r>
      <w:r>
        <w:rPr>
          <w:lang w:val="en"/>
        </w:rPr>
        <w:t>) during the study treatment/within 28 days after drug withdrawal.</w:t>
      </w:r>
    </w:p>
    <w:p w14:paraId="3908BEDA" w14:textId="77777777" w:rsidR="007B694B" w:rsidRDefault="00FA3D63">
      <w:pPr>
        <w:ind w:firstLineChars="0" w:firstLine="0"/>
      </w:pPr>
      <w:r>
        <w:rPr>
          <w:lang w:val="en"/>
        </w:rPr>
        <w:t>A total of 10 serious adverse events (SAE</w:t>
      </w:r>
      <w:r>
        <w:rPr>
          <w:rFonts w:hint="eastAsia"/>
          <w:lang w:val="en"/>
        </w:rPr>
        <w:t>s</w:t>
      </w:r>
      <w:r>
        <w:rPr>
          <w:lang w:val="en"/>
        </w:rPr>
        <w:t>) occurred in 9 subjects, of which 6 were judged by the investigator to be unrelated to LP-168 (definitely related, probably related, and possibly related), including 2 cases (1 each at 100mg and 150mg) of Grade 3 and 1 case (100mg) of Grade 2 pneumonia, and 1 case of Grade 3 oral infection, lymphocyte count increased, and immune-mediated pancreatitis, respectively (all at 150mg). All of the above cases resulted in hospitalization or prolongation of hospitalization. The other 4 cases were judged by the investigator to be unrelated to LP-168, including 3 cases (2 at 100mg and 1 at 150mg) of pneumonia and 1 case (100mg) of villous tubular adenoma of the cecum that resulted in hospitalization or prolongation of hospitalization of the subject.</w:t>
      </w:r>
    </w:p>
    <w:p w14:paraId="1F8E7755" w14:textId="77777777" w:rsidR="007B694B" w:rsidRDefault="00FA3D63">
      <w:pPr>
        <w:adjustRightInd w:val="0"/>
        <w:snapToGrid w:val="0"/>
        <w:ind w:firstLineChars="0" w:firstLine="0"/>
        <w:rPr>
          <w:highlight w:val="yellow"/>
        </w:rPr>
      </w:pPr>
      <w:r>
        <w:rPr>
          <w:lang w:val="en"/>
        </w:rPr>
        <w:t>Safety data from Study LP-168-CN101 as of May 31, 2023 indicate that LP-168 has demonstrated a favorable safety and tolerability profile in patients with B-NHL as well as in the R/R MCL subpopulation. No DLTs occurred, and only 16 of the 68 subjects in the overall population experienced TEAEs of Grade 3 or higher, 3 of which were judged to be unrelated to</w:t>
      </w:r>
      <w:r>
        <w:rPr>
          <w:rFonts w:hint="eastAsia"/>
          <w:lang w:val="en"/>
        </w:rPr>
        <w:t xml:space="preserve"> the study drug</w:t>
      </w:r>
      <w:r>
        <w:rPr>
          <w:lang w:val="en"/>
        </w:rPr>
        <w:t xml:space="preserve">. There were only 6 SAEs whose </w:t>
      </w:r>
      <w:r>
        <w:rPr>
          <w:lang w:val="en"/>
        </w:rPr>
        <w:lastRenderedPageBreak/>
        <w:t>relatedness with</w:t>
      </w:r>
      <w:r>
        <w:rPr>
          <w:rFonts w:hint="eastAsia"/>
          <w:lang w:val="en"/>
        </w:rPr>
        <w:t xml:space="preserve"> the study drug</w:t>
      </w:r>
      <w:r>
        <w:rPr>
          <w:lang w:val="en"/>
        </w:rPr>
        <w:t xml:space="preserve"> could not be excluded (definitely related, probably related and possibly related). One subject had a Grade 5 TEAE (unrelated to</w:t>
      </w:r>
      <w:r>
        <w:rPr>
          <w:rFonts w:hint="eastAsia"/>
          <w:lang w:val="en"/>
        </w:rPr>
        <w:t xml:space="preserve"> the study drug</w:t>
      </w:r>
      <w:r>
        <w:rPr>
          <w:lang w:val="en"/>
        </w:rPr>
        <w:t>). Of the 33 subjects with R/R MCL, 9 subjects experienced TEAEs of Grade 3 or higher TEAE</w:t>
      </w:r>
      <w:r>
        <w:rPr>
          <w:rFonts w:hint="eastAsia"/>
          <w:lang w:val="en"/>
        </w:rPr>
        <w:t>s</w:t>
      </w:r>
      <w:r>
        <w:rPr>
          <w:lang w:val="en"/>
        </w:rPr>
        <w:t>. Only 3 subjects experienced SAEs. So far, there have been no permanent withdrawal of the drug due to TEAEs in the study. The incidences of all grades of neutrophil count decreased, platelet count decreased, white blood cell count decreased and petechiae were higher in the 150mg and 200mg dose groups, but the incidences of grade 3-4 neutrophil count decreased, platelet count decreased and white blood cell count decreased were basically comparable to those in the 100mg dose group. Overall, LP-168 was well tolerated by the subjects in each dose group with no apparent dose-related toxic effects.</w:t>
      </w:r>
    </w:p>
    <w:p w14:paraId="3784ABF4" w14:textId="77777777" w:rsidR="007B694B" w:rsidRDefault="00FA3D63">
      <w:pPr>
        <w:keepNext/>
        <w:keepLines/>
        <w:ind w:firstLineChars="0" w:firstLine="0"/>
        <w:outlineLvl w:val="2"/>
        <w:rPr>
          <w:b/>
          <w:bCs/>
        </w:rPr>
      </w:pPr>
      <w:bookmarkStart w:id="227" w:name="_Toc166778508"/>
      <w:bookmarkStart w:id="228" w:name="_Toc21420"/>
      <w:r>
        <w:rPr>
          <w:b/>
          <w:bCs/>
          <w:lang w:val="en"/>
        </w:rPr>
        <w:t>3.3.2 LP-168-US-I01</w:t>
      </w:r>
      <w:bookmarkEnd w:id="227"/>
      <w:r>
        <w:rPr>
          <w:b/>
          <w:bCs/>
          <w:lang w:val="en"/>
        </w:rPr>
        <w:t xml:space="preserve"> Study</w:t>
      </w:r>
      <w:bookmarkEnd w:id="228"/>
    </w:p>
    <w:p w14:paraId="77C592B1" w14:textId="77777777" w:rsidR="007B694B" w:rsidRPr="001727E9" w:rsidRDefault="00FA3D63">
      <w:pPr>
        <w:adjustRightInd w:val="0"/>
        <w:snapToGrid w:val="0"/>
        <w:ind w:firstLineChars="0" w:firstLine="0"/>
        <w:rPr>
          <w:lang w:val="en"/>
        </w:rPr>
      </w:pPr>
      <w:r>
        <w:rPr>
          <w:lang w:val="en"/>
        </w:rPr>
        <w:t>As of June 12, 2023, 46 subjects with R/R CLL/SLL</w:t>
      </w:r>
      <w:r>
        <w:rPr>
          <w:rFonts w:hint="eastAsia"/>
          <w:lang w:val="en"/>
        </w:rPr>
        <w:t xml:space="preserve">, </w:t>
      </w:r>
      <w:r>
        <w:rPr>
          <w:lang w:val="en"/>
        </w:rPr>
        <w:t>MCL</w:t>
      </w:r>
      <w:r>
        <w:rPr>
          <w:rFonts w:hint="eastAsia"/>
          <w:lang w:val="en"/>
        </w:rPr>
        <w:t xml:space="preserve">, </w:t>
      </w:r>
      <w:r>
        <w:rPr>
          <w:lang w:val="en"/>
        </w:rPr>
        <w:t>MZL</w:t>
      </w:r>
      <w:r>
        <w:rPr>
          <w:rFonts w:hint="eastAsia"/>
          <w:lang w:val="en"/>
        </w:rPr>
        <w:t xml:space="preserve"> and </w:t>
      </w:r>
      <w:r>
        <w:rPr>
          <w:lang w:val="en"/>
        </w:rPr>
        <w:t>HCL were evaluable for safety. 95.7% (44/46) of the subjects experienced at least one TEAE. The TEAEs with an incidence of ≥ 10% included: fatigue (34.8%), diarrhea (32.6%), arthralgia (28.3%), headache (28.3%), constipation (23.9%), cough (19.6%), vomiting (19.6%), dizziness (19.6%), COVID-19 (17.4%), nausea (17.4%), blood creatinine increased (15.2%), rash maculopapular (13.0%), back pain (13.0%), nasal congestion (13.0%), contusion (13.0%), hyperhidrosis (13%), muscle spasms (13.0%), decreased appetite (13.0%), dyspepsia (13.0%), electrocardiogram QT prolonged (13.0%), palpitations (13.0%), neutrophil count decreased (13.0%), sinusitis (10.9%), epistaxis (10.9%), abdominal pain (10.9%), hyperuricemia (10.9%), dyspnea (10.9%), skin infection (10.9%), peripheral edema (10.9%), toothache (10.9%), and petechiae (10.9%). The Grade ≥ 3 TEAEs included fatigue, constipation, COVID-19 infection, back pain, electrocardiogram QT prolonged, neutrophil count decreased, sinusitis, and dyspnea. At the same time, the preliminary data showed that the safety and tolerability of each dose group were good, and no significant dose-related toxic and side effects were observed.</w:t>
      </w:r>
    </w:p>
    <w:p w14:paraId="71999572" w14:textId="77777777" w:rsidR="007B694B" w:rsidRDefault="00FA3D63">
      <w:pPr>
        <w:adjustRightInd w:val="0"/>
        <w:snapToGrid w:val="0"/>
        <w:ind w:firstLineChars="0" w:firstLine="0"/>
      </w:pPr>
      <w:r>
        <w:rPr>
          <w:lang w:val="en"/>
        </w:rPr>
        <w:t>Fourteen subjects experienced SAEs. Specifically, 4 subjects had SAEs considered possibly related or at least possibly related to</w:t>
      </w:r>
      <w:r>
        <w:rPr>
          <w:rFonts w:hint="eastAsia"/>
          <w:lang w:val="en"/>
        </w:rPr>
        <w:t xml:space="preserve"> the study drug</w:t>
      </w:r>
      <w:r>
        <w:rPr>
          <w:lang w:val="en"/>
        </w:rPr>
        <w:t xml:space="preserve">: pneumonia (possibly related by both the investigator and the sponsor), hyperkalemia (possibly related by both the investigator and the sponsor), intracranial hemorrhage (possibly related by the investigator, unrelated by the sponsor), and shock of unknown origin (possibly </w:t>
      </w:r>
      <w:r>
        <w:rPr>
          <w:lang w:val="en"/>
        </w:rPr>
        <w:lastRenderedPageBreak/>
        <w:t>related by the investigator, unrelated by the sponsor). Two subjects had dose modifications due to Grade 2 AEs, 1 subject had dose modifications from 150mg QD to 100mg QD due to Grade 2 increased blood creatinine (possibly unrelated), and 1 subject had dose modifications from 150mg BID to 100mg QD due to Grade 2 skin infection (definitely related); Two subjects permanently withdrew the drug due to adverse events, 1 with Grade 3 tumor flare and 1 with Grade 3 acute kidney injury, both of which were judged to be unrelated to LP-168 administration.</w:t>
      </w:r>
    </w:p>
    <w:p w14:paraId="2C072E13" w14:textId="77777777" w:rsidR="007B694B" w:rsidRDefault="00FA3D63">
      <w:pPr>
        <w:adjustRightInd w:val="0"/>
        <w:snapToGrid w:val="0"/>
        <w:ind w:firstLineChars="0" w:firstLine="0"/>
      </w:pPr>
      <w:r>
        <w:rPr>
          <w:lang w:val="en"/>
        </w:rPr>
        <w:t>In conclusion, as of Jun 12, 2023, in the LP-168-US-I01 study, no DLT occurred, 24 of the 46 subjects experienced Grade 3 TEAEs, most of which were unrelated to</w:t>
      </w:r>
      <w:r>
        <w:rPr>
          <w:rFonts w:hint="eastAsia"/>
          <w:lang w:val="en"/>
        </w:rPr>
        <w:t xml:space="preserve"> the study drug</w:t>
      </w:r>
      <w:r>
        <w:rPr>
          <w:lang w:val="en"/>
        </w:rPr>
        <w:t>. Specifically, only 4 events were judged as possibly related to</w:t>
      </w:r>
      <w:r>
        <w:rPr>
          <w:rFonts w:hint="eastAsia"/>
          <w:lang w:val="en"/>
        </w:rPr>
        <w:t xml:space="preserve"> the study drug</w:t>
      </w:r>
      <w:r>
        <w:rPr>
          <w:lang w:val="en"/>
        </w:rPr>
        <w:t>, including neutropenia, lymphopenia and hemorrhage, and only 1 case of neutropenia was judged as probably related to</w:t>
      </w:r>
      <w:r>
        <w:rPr>
          <w:rFonts w:hint="eastAsia"/>
          <w:lang w:val="en"/>
        </w:rPr>
        <w:t xml:space="preserve"> the study drug</w:t>
      </w:r>
      <w:r>
        <w:rPr>
          <w:lang w:val="en"/>
        </w:rPr>
        <w:t>. There were 4 SAEs that were judged by the investigator to be possibly related or at least possibly related to</w:t>
      </w:r>
      <w:r>
        <w:rPr>
          <w:rFonts w:hint="eastAsia"/>
          <w:lang w:val="en"/>
        </w:rPr>
        <w:t xml:space="preserve"> the study drug</w:t>
      </w:r>
      <w:r>
        <w:rPr>
          <w:lang w:val="en"/>
        </w:rPr>
        <w:t>. Two subjects had dose modifications due to Grade 2 AEs; Although 2 subjects permanently withdrew the drug due to adverse events, none was judged by the investigator to be related to LP-168 administration. LP-168 was generally safe and well tolerated. It was well tolerated by the subjects in each dose group, and no significant dose-related side effects were observed.</w:t>
      </w:r>
    </w:p>
    <w:p w14:paraId="2A7F6BE4" w14:textId="77777777" w:rsidR="007B694B" w:rsidRDefault="00FA3D63">
      <w:pPr>
        <w:keepNext/>
        <w:keepLines/>
        <w:ind w:firstLineChars="0" w:firstLine="0"/>
        <w:outlineLvl w:val="2"/>
        <w:rPr>
          <w:b/>
          <w:bCs/>
        </w:rPr>
      </w:pPr>
      <w:bookmarkStart w:id="229" w:name="_Toc166778509"/>
      <w:bookmarkStart w:id="230" w:name="_Toc5840"/>
      <w:r>
        <w:rPr>
          <w:b/>
          <w:bCs/>
          <w:lang w:val="en"/>
        </w:rPr>
        <w:t>3.3.3 LP-168-CN102</w:t>
      </w:r>
      <w:bookmarkEnd w:id="229"/>
      <w:r>
        <w:rPr>
          <w:b/>
          <w:bCs/>
          <w:lang w:val="en"/>
        </w:rPr>
        <w:t xml:space="preserve"> Study</w:t>
      </w:r>
      <w:bookmarkEnd w:id="230"/>
    </w:p>
    <w:p w14:paraId="755ACD43" w14:textId="77777777" w:rsidR="007B694B" w:rsidRDefault="00FA3D63">
      <w:pPr>
        <w:adjustRightInd w:val="0"/>
        <w:snapToGrid w:val="0"/>
        <w:ind w:firstLineChars="0" w:firstLine="0"/>
      </w:pPr>
      <w:r>
        <w:rPr>
          <w:lang w:val="en"/>
        </w:rPr>
        <w:t>As of December 29, 2022, 70 subjects in all the 7 dose groups have been enrolled, dosed, and observed in the LP-168-CN102 study. Currently, the clinical database has been locked and the study has been unblinded. In terms of safety, a total of 67 AEs occurred in 56 subjects who received each dose of LP-168 Tablets. Specifically, 1 AE was CTCAE Grade 2 in severity and the remaining 66 AEs were CTCAE Grade 1 in severity. A total of 4 AEs occurred in 14 subjects who received placebo, all of which were CTCAE Grade 1 in severity. Among the above AEs, a total of 21 AEs were assessed by the investigator as related to</w:t>
      </w:r>
      <w:r>
        <w:rPr>
          <w:rFonts w:hint="eastAsia"/>
          <w:lang w:val="en"/>
        </w:rPr>
        <w:t xml:space="preserve"> the study drug</w:t>
      </w:r>
      <w:r>
        <w:rPr>
          <w:lang w:val="en"/>
        </w:rPr>
        <w:t xml:space="preserve"> or placebo (TRAE, excluding possibly unrelated or definitely unrelated), all of which occurred in the subjects taking each dose of LP-168. No AE of Grade 3 or above occurred, and no subjects had dose modifications, interruptions, or discontinuations due to AEs. No SAE occurred.</w:t>
      </w:r>
    </w:p>
    <w:p w14:paraId="37816F76" w14:textId="77777777" w:rsidR="007B694B" w:rsidRDefault="00FA3D63">
      <w:pPr>
        <w:adjustRightInd w:val="0"/>
        <w:snapToGrid w:val="0"/>
        <w:ind w:firstLineChars="0" w:firstLine="0"/>
        <w:rPr>
          <w:szCs w:val="21"/>
        </w:rPr>
      </w:pPr>
      <w:r>
        <w:rPr>
          <w:lang w:val="en"/>
        </w:rPr>
        <w:t>Based on the above safety data, LP-168 had a very excellent clinical safety profile, and was well tolerated by subjects from 12.5 mg to 300mg.</w:t>
      </w:r>
    </w:p>
    <w:p w14:paraId="7B9DDFE6" w14:textId="77777777" w:rsidR="007B694B" w:rsidRDefault="00FA3D63">
      <w:pPr>
        <w:keepNext/>
        <w:keepLines/>
        <w:ind w:firstLineChars="0" w:firstLine="0"/>
        <w:outlineLvl w:val="2"/>
        <w:rPr>
          <w:b/>
          <w:bCs/>
        </w:rPr>
      </w:pPr>
      <w:bookmarkStart w:id="231" w:name="_Toc166778510"/>
      <w:bookmarkStart w:id="232" w:name="_Toc11846"/>
      <w:r>
        <w:rPr>
          <w:b/>
          <w:bCs/>
          <w:lang w:val="en"/>
        </w:rPr>
        <w:lastRenderedPageBreak/>
        <w:t>3.4 Efficacy Data from Conducted Clinical Studies</w:t>
      </w:r>
      <w:bookmarkEnd w:id="231"/>
      <w:bookmarkEnd w:id="232"/>
    </w:p>
    <w:p w14:paraId="72A3792E" w14:textId="77777777" w:rsidR="007B694B" w:rsidRDefault="00FA3D63">
      <w:pPr>
        <w:keepNext/>
        <w:keepLines/>
        <w:ind w:firstLineChars="0" w:firstLine="0"/>
        <w:outlineLvl w:val="2"/>
        <w:rPr>
          <w:b/>
          <w:bCs/>
        </w:rPr>
      </w:pPr>
      <w:bookmarkStart w:id="233" w:name="_Toc166778511"/>
      <w:bookmarkStart w:id="234" w:name="_Toc19117"/>
      <w:r>
        <w:rPr>
          <w:b/>
          <w:bCs/>
          <w:lang w:val="en"/>
        </w:rPr>
        <w:t>3.4.1 LP-168-CN101</w:t>
      </w:r>
      <w:bookmarkEnd w:id="233"/>
      <w:r>
        <w:rPr>
          <w:b/>
          <w:bCs/>
          <w:lang w:val="en"/>
        </w:rPr>
        <w:t xml:space="preserve"> Study</w:t>
      </w:r>
      <w:bookmarkEnd w:id="234"/>
    </w:p>
    <w:p w14:paraId="046CD905" w14:textId="77777777" w:rsidR="007B694B" w:rsidRDefault="00FA3D63">
      <w:pPr>
        <w:ind w:firstLineChars="0" w:firstLine="0"/>
        <w:rPr>
          <w:sz w:val="21"/>
          <w:szCs w:val="21"/>
        </w:rPr>
      </w:pPr>
      <w:r>
        <w:rPr>
          <w:lang w:val="en"/>
        </w:rPr>
        <w:t>As of 24 July 2023, a total of 65 subjects in all dose groups (100mg QD, 150mg QD and 200mg QD) in the dose escalation and expansion study were evaluable for efficacy (according to the PPS set). Forty-four subjects achieved an objective response (ORR: 67.7%) as assessed by the investigator (same below), including 18 subjects with complete response (CR) or complete metabolic response (CMR) and 26 subjects with partial response (PR) or partial metabolic response (PMR). The best response of 7 subjects was stable disease (SD). Specifically, 5 subjects showed varying degrees of shrinkage of their target lesions. Currently, 5 subjects are still under treatment, and the longest treatment duration has exceeded 23 cycles (28 days/cycle). The best response was assessed as progressive disease (PD) in 14 subjects (21.5%). The time from the median to first response (mTTR) was 1.9 months (range 1.6 to 4.6 months). With a median follow-up of 5.7 months (range: 2.0 to 22.3 months), data on the median duration of disease response (DOR), progression-free survival (PFS), and overall survival (OS) are immature. Of the patients who achieved an objective response, 37 (84.1%) are still in response. The efficacy by dose group and lymphoma type is shown in Table 13. Of the 11 subjects with non-germinal center (non-GCB) DLBCL, 8 (72.7%) achieved objective response, including 4 (36.4%) patients with CMR. In the 14 subjects with MZL, the ORR and disease control rate (DCR) were 64.3% and 85.7%, respectively.</w:t>
      </w:r>
    </w:p>
    <w:p w14:paraId="5ECE394E" w14:textId="77777777" w:rsidR="007B694B" w:rsidRDefault="00FA3D63">
      <w:pPr>
        <w:adjustRightInd w:val="0"/>
        <w:snapToGrid w:val="0"/>
        <w:ind w:firstLineChars="0" w:firstLine="0"/>
      </w:pPr>
      <w:r>
        <w:rPr>
          <w:lang w:val="en"/>
        </w:rPr>
        <w:t xml:space="preserve">Of the 32 subjects with R/R MCL who were evaluable for efficacy and had one response assessment, 25 (78.1%) achieved a disease response, including 12 who achieved CR/CMR and 13 who achieved PR/PMR.  The time from the median to first response was 1.9 months (range: 1.7 to 4.6 months). By dose group, among the 8 subjects in the 100mg QD group, 6 (75%) achieved a response and 4 (50.0%) achieved a CR. Two subjects had PD at the first efficacy evaluation and both were withdrawn from study treatment. Of the 23 subjects in the 150mg QD dose group, 18 subjects achieved a response (78.3%), including 8 subjects who achieved CR/CMR (34.8%). One subject in the 200 mg QD dose group achieved PR (100%). Of the 7 </w:t>
      </w:r>
      <w:r>
        <w:rPr>
          <w:lang w:val="en"/>
        </w:rPr>
        <w:lastRenderedPageBreak/>
        <w:t>subjects with blastic/pleomorphic variant MCL, 4 were treated with cBTKi, and the best efficacy was CR and PR in 2 and 3 subjects respectively. The first subject with MCL enrolled in the study has been treated for more than 25 cycles.</w:t>
      </w:r>
    </w:p>
    <w:p w14:paraId="287950C9" w14:textId="77777777" w:rsidR="007B694B" w:rsidRDefault="00FA3D63">
      <w:pPr>
        <w:adjustRightInd w:val="0"/>
        <w:snapToGrid w:val="0"/>
        <w:ind w:firstLineChars="0" w:firstLine="0"/>
      </w:pPr>
      <w:r>
        <w:rPr>
          <w:lang w:val="en"/>
        </w:rPr>
        <w:t>For the 14 subjects with R/R MCL who had not received prior BTKi therapy and were evaluable for efficacy, preliminary efficacy data showed that 12 subjects (85.7%) achieved a disease response (4 subjects in the 100mg dose group, 7 subjects in the 150mg dose group, and 1 subject in the 200mg dose group), including 6 subjects with CR and 6 with PR. Specifically, only 1 subject with PR (01015, 150mg QD dose group, polymorphic variant) was discharged from the study due to PD after 4 cycles of treatment, and the remaining patients with response are still under continuous treatment. Efficacy analysis was performed by dose group, and all the 4 patients (100%) in the 100mg dose group achieved response, including 3 patients (75.0%) with CR/CMR. Of the 9 subjects in the 150mg dose group, 7 subjects achieved response (77.8%) and 3 subjects achieved CR/CMR. One subject in the 200mg dose group achieved PR (100%).</w:t>
      </w:r>
    </w:p>
    <w:p w14:paraId="511CF4A1" w14:textId="77777777" w:rsidR="007B694B" w:rsidRDefault="00FA3D63">
      <w:pPr>
        <w:adjustRightInd w:val="0"/>
        <w:snapToGrid w:val="0"/>
        <w:ind w:firstLineChars="0" w:firstLine="0"/>
      </w:pPr>
      <w:r>
        <w:rPr>
          <w:lang w:val="en"/>
        </w:rPr>
        <w:t>Of the 18 subjects with R/R MCL previously treated with BTKi who were evaluable for efficacy and had at least one efficacy evaluation, 13 subjects (72.2%) achieved a disease response, including 6 with CR and 7 with PR. By dose group, 2 (50%) of the 4 subjects in the 100mg dose group achieved response, including 1 (25%) with CR/CMR. Of the 14 subjects in the 150mg dose group, 11 subjects achieved response (78.6%), including 5 with CR/CMR (35.7%), and 1 with SD. Of the 12 subjects who were resistant to cBTKi, 8 subjects (66.7%) achieved a response. In terms of the best response, 3 subjects achieved CR/CMR, and 5 achieved PR. By dose group, among the 4 subjects in the 100mg group, 2 subjects achieved response (50.0%). In terms of the best response, 1 subject achieved CR/CMR, 1 achieved PR, and 1 had PD. In the 150mg dose group, 6 of the 9 subjects achieved response (66.7%). In terms of the best response, 2 subjects achieved CR/CMR and 4 achieved PR.</w:t>
      </w:r>
    </w:p>
    <w:p w14:paraId="5EE19483" w14:textId="77777777" w:rsidR="007B694B" w:rsidRDefault="00FA3D63">
      <w:pPr>
        <w:adjustRightInd w:val="0"/>
        <w:snapToGrid w:val="0"/>
        <w:ind w:firstLineChars="0" w:firstLine="0"/>
      </w:pPr>
      <w:r>
        <w:rPr>
          <w:lang w:val="en"/>
        </w:rPr>
        <w:t xml:space="preserve">These results indicate that LP-168 has a clear clinical response in a variety of B-cell neoplasms, including DLBCL, MZL, and MCL. In subjects with R/R MCL, the ORR among the 32 evaluable subjects with R/R MCL was 78.1%. The ORR was also 72.2% in the 18 subjects who received BTKi treatment, and 8 (66.7%) of the 12 subjects who were cBTKi-resistant achieved a response. Thus, LP-168 is highly efficacious in the treatment of R/R MCL, including treatment of patients with cBTKi resistance. In addition, the response rate of subjects in the 150mg dose group remained high, even if </w:t>
      </w:r>
      <w:r>
        <w:rPr>
          <w:lang w:val="en"/>
        </w:rPr>
        <w:lastRenderedPageBreak/>
        <w:t>the number of previous treatment lines was ≥3 (11 subjects) and the mother cell type/pleomorphic variant (7 cases) were concentrated.</w:t>
      </w:r>
    </w:p>
    <w:p w14:paraId="0F0B3F22" w14:textId="77777777" w:rsidR="007B694B" w:rsidRDefault="00FA3D63">
      <w:pPr>
        <w:keepNext/>
        <w:keepLines/>
        <w:ind w:firstLineChars="0" w:firstLine="0"/>
        <w:outlineLvl w:val="2"/>
        <w:rPr>
          <w:b/>
          <w:bCs/>
        </w:rPr>
      </w:pPr>
      <w:bookmarkStart w:id="235" w:name="_Toc166778512"/>
      <w:bookmarkStart w:id="236" w:name="_Toc31953"/>
      <w:r>
        <w:rPr>
          <w:b/>
          <w:bCs/>
          <w:lang w:val="en"/>
        </w:rPr>
        <w:t>3.4.2 LP-168-US-I01 Study</w:t>
      </w:r>
      <w:bookmarkEnd w:id="235"/>
      <w:bookmarkEnd w:id="236"/>
    </w:p>
    <w:p w14:paraId="3D81B127" w14:textId="77777777" w:rsidR="007B694B" w:rsidRDefault="00FA3D63">
      <w:pPr>
        <w:adjustRightInd w:val="0"/>
        <w:snapToGrid w:val="0"/>
        <w:ind w:firstLineChars="0" w:firstLine="0"/>
      </w:pPr>
      <w:r>
        <w:rPr>
          <w:lang w:val="en"/>
        </w:rPr>
        <w:t>As of June 12, 2023, a total of 39 subjects with R/R CLL/SLL, MZL, MCL, WM who had received multiple lines of therapy had completed at least one efficacy evaluation. Twenty-one subjects had an objective response (ORR: 53.8%), including 13 subjects with R/R CLL/SLL who had PR (1 subject at 100mg QD, 5 subjects at 150mg QD, 2 subjects at 200mg QD, 4 subjects at 150mg BID, and 1 subject at 300mg QD); Four subjects with R/R CLL/SLL were PR-L (2 subjects at 100mg QD and 2 subjects at 150mg BID) and 1 subject with R/R MCL was CR (200mg QD); One R/R MZL subject was PR (150mg QD); One R/R WM subject was PR (300mg QD), 1 R/R WM subject was PR-L (200mg QD), and 17 subjects had stable disease with the efficacy evaluation of SD (DCR: 97.4%).</w:t>
      </w:r>
    </w:p>
    <w:p w14:paraId="3375E8AE" w14:textId="77777777" w:rsidR="007B694B" w:rsidRDefault="00FA3D63">
      <w:pPr>
        <w:adjustRightInd w:val="0"/>
        <w:snapToGrid w:val="0"/>
        <w:ind w:firstLineChars="0" w:firstLine="0"/>
      </w:pPr>
      <w:r>
        <w:rPr>
          <w:lang w:val="en"/>
        </w:rPr>
        <w:t>There were a total of 32 evaluable subjects with R/R CLL/SLL, 2 of whom were BTK inhibitor naïve and whose response was both PR (ORR: 100%). Thirty subjects had received prior BTK inhibitor therapy, of which 11 had PR, 4 had PR-L, and 15 had SD (ORR: 50.0%; DCR: 100%).”</w:t>
      </w:r>
    </w:p>
    <w:p w14:paraId="4D6C27F0" w14:textId="77777777" w:rsidR="007B694B" w:rsidRDefault="00FA3D63">
      <w:pPr>
        <w:adjustRightInd w:val="0"/>
        <w:snapToGrid w:val="0"/>
        <w:ind w:firstLineChars="0" w:firstLine="0"/>
      </w:pPr>
      <w:r>
        <w:rPr>
          <w:lang w:val="en"/>
        </w:rPr>
        <w:t>There were a total of 3 efficacy-evaluable subjects with R/R MCL, who were treated with 1 kind of cBTKi in the 100 mg QD, 200 mg QD, and 150 mg BID dose groups respectively. The best response of subjects in the 100mg dose group was PD, the best response of subjects in the 200mg dose group was CR/CMR, and the best response of subjects in the 150mg BID dose group was SD.</w:t>
      </w:r>
    </w:p>
    <w:p w14:paraId="4944FC07" w14:textId="77777777" w:rsidR="007B694B" w:rsidRDefault="00FA3D63">
      <w:pPr>
        <w:adjustRightInd w:val="0"/>
        <w:snapToGrid w:val="0"/>
        <w:ind w:firstLineChars="0" w:firstLine="0"/>
      </w:pPr>
      <w:r>
        <w:rPr>
          <w:lang w:val="en"/>
        </w:rPr>
        <w:t>These preliminary results indicate that LP-168 as a single agent demonstrates promising clinical efficacy in subjects with R/R CLL/SLL, MCL, even after multiple lines of therapy. The results suggest that subjects who have previously received BTKi therapy may still be sensitive to treatment with LP-168, both in subjects with R/R CLL/SLL and in subjects with R/R MCL.</w:t>
      </w:r>
    </w:p>
    <w:p w14:paraId="76856A36" w14:textId="77777777" w:rsidR="007B694B" w:rsidRDefault="00FA3D63">
      <w:pPr>
        <w:keepNext/>
        <w:keepLines/>
        <w:ind w:firstLineChars="0" w:firstLine="0"/>
        <w:outlineLvl w:val="2"/>
        <w:rPr>
          <w:b/>
          <w:bCs/>
        </w:rPr>
      </w:pPr>
      <w:bookmarkStart w:id="237" w:name="_Toc166778513"/>
      <w:bookmarkStart w:id="238" w:name="_Toc335"/>
      <w:r>
        <w:rPr>
          <w:b/>
          <w:bCs/>
          <w:lang w:val="en"/>
        </w:rPr>
        <w:t>3.5 Dose-Exposure-Response Correlation Analysis</w:t>
      </w:r>
      <w:bookmarkEnd w:id="237"/>
      <w:bookmarkEnd w:id="238"/>
    </w:p>
    <w:p w14:paraId="7748995E" w14:textId="77777777" w:rsidR="007B694B" w:rsidRDefault="00FA3D63">
      <w:pPr>
        <w:adjustRightInd w:val="0"/>
        <w:snapToGrid w:val="0"/>
        <w:ind w:firstLineChars="0" w:firstLine="0"/>
      </w:pPr>
      <w:r>
        <w:rPr>
          <w:lang w:val="en"/>
        </w:rPr>
        <w:t xml:space="preserve">The dose-exposure-response correlation (E-R) analysis used data from the pharmacokinetic dataset (PKS) and the exposure-response analysis dataset (ERAS) to first find the effective exposure by analyzing the relationship between exposure and efficacy in the subjects included in the ERAS. Then, the appropriate recommended dose (RP2D) was preliminarily determined by comparing the distribution of </w:t>
      </w:r>
      <w:r>
        <w:rPr>
          <w:lang w:val="en"/>
        </w:rPr>
        <w:lastRenderedPageBreak/>
        <w:t>descriptive statistics of PK parameters related to exposure of each dose group in the PKS with the obtained effective exposure.</w:t>
      </w:r>
    </w:p>
    <w:p w14:paraId="37309FD0" w14:textId="77777777" w:rsidR="007B694B" w:rsidRDefault="00FA3D63">
      <w:pPr>
        <w:adjustRightInd w:val="0"/>
        <w:snapToGrid w:val="0"/>
        <w:ind w:firstLineChars="0" w:firstLine="0"/>
      </w:pPr>
      <w:r>
        <w:rPr>
          <w:lang w:val="en"/>
        </w:rPr>
        <w:t xml:space="preserve">The exposure-related parameters analyzed include Cmax, AUC24h, ss and Ctrough. The </w:t>
      </w:r>
      <w:r>
        <w:rPr>
          <w:rFonts w:hint="eastAsia"/>
          <w:lang w:val="en"/>
        </w:rPr>
        <w:t>efficacy parameter</w:t>
      </w:r>
      <w:r>
        <w:rPr>
          <w:lang w:val="en"/>
        </w:rPr>
        <w:t>s include best objective response rate (ORR), complete response rate (CRR) and best change from baseline in size of progressive disease (SPD). For the correlation analysis of best response evaluation results and PK exposure parameters, it is proposed to arrange the exposure parameters from high to low, divide the subjects into 4 segments according to the 4-percentile of exposure parameters (Q4/Q3/Q2/Q1), and calculate the mean [range] of Cmax, AUC24h, ss, Ctrough, ORR and CRR in each segment. Descriptive statistics will be performed for the age and number of previous treatment lines of subjects in each segment. For the correlation between the best change in SPD and PK exposure parameters, a linear regression analysis was performed, and the correlation was assessed based on the results of the regression analysis.</w:t>
      </w:r>
    </w:p>
    <w:p w14:paraId="5F6FC15B" w14:textId="77777777" w:rsidR="007B694B" w:rsidRDefault="00FA3D63">
      <w:pPr>
        <w:adjustRightInd w:val="0"/>
        <w:snapToGrid w:val="0"/>
        <w:ind w:firstLineChars="0" w:firstLine="0"/>
      </w:pPr>
      <w:r>
        <w:rPr>
          <w:lang w:val="en"/>
        </w:rPr>
        <w:t>All subjects with available steady-state multiple-dose PK parameters for each dose group in the LP-168-CN101 study were selected for inclusion in the PKS. The number of subjects included in the PKS was 12, 22 and 12 in the 100mg, 150mg and 200mg dose groups, respectively, consistent with the PK data of multiple-dose administration in the communication data.</w:t>
      </w:r>
    </w:p>
    <w:p w14:paraId="5D59B53F" w14:textId="77777777" w:rsidR="007B694B" w:rsidRDefault="00FA3D63">
      <w:pPr>
        <w:adjustRightInd w:val="0"/>
        <w:snapToGrid w:val="0"/>
        <w:ind w:firstLineChars="0" w:firstLine="0"/>
      </w:pPr>
      <w:r>
        <w:rPr>
          <w:lang w:val="en"/>
        </w:rPr>
        <w:t>All BTKi-treated R/R MCL subjects with efficacy evaluation and at least one PK exposure parameter (Cmax, AUC24h, ss, Ctrough) were selected for inclusion in the ERAS. A total of 19 subjects were included in the ERAS analysis. In comparison to the overall 20 efficacy-evaluable subjects with R/R MCL exposed to BTKi in the ERAS, 19 subjects were included in the ERAS, except for Subject 08001 who was excluded due to lack of PK sample collection and lack of valid PK exposure parameters.</w:t>
      </w:r>
    </w:p>
    <w:p w14:paraId="558B0F06" w14:textId="77777777" w:rsidR="007B694B" w:rsidRDefault="00FA3D63">
      <w:pPr>
        <w:adjustRightInd w:val="0"/>
        <w:snapToGrid w:val="0"/>
        <w:ind w:firstLineChars="0" w:firstLine="0"/>
      </w:pPr>
      <w:r>
        <w:rPr>
          <w:lang w:val="en"/>
        </w:rPr>
        <w:t xml:space="preserve">The median values of PK exposure parameters Cmax, AUC24h,ss and Ctrough of each ERAS segment were used as abscissa, respectively, and the </w:t>
      </w:r>
      <w:r>
        <w:rPr>
          <w:rFonts w:hint="eastAsia"/>
          <w:lang w:val="en"/>
        </w:rPr>
        <w:t>efficacy parameter</w:t>
      </w:r>
      <w:r>
        <w:rPr>
          <w:lang w:val="en"/>
        </w:rPr>
        <w:t xml:space="preserve"> ORR/CRR was plotted on the ordinate. The distribution of PK parameters of each segment from Q1 to Q4 was superimposed in the form of median (minimum-maximum) and scatter plot, so as to analyze PK exposure-best efficacy evaluation. See Figure 2, Figure 3 and Figure 4, respectively.</w:t>
      </w:r>
    </w:p>
    <w:p w14:paraId="52CC2A8D" w14:textId="77777777" w:rsidR="007B694B" w:rsidRDefault="00FA3D63">
      <w:pPr>
        <w:adjustRightInd w:val="0"/>
        <w:snapToGrid w:val="0"/>
        <w:ind w:firstLine="480"/>
        <w:jc w:val="center"/>
        <w:rPr>
          <w:sz w:val="32"/>
          <w:szCs w:val="32"/>
        </w:rPr>
      </w:pPr>
      <w:r>
        <w:rPr>
          <w:noProof/>
        </w:rPr>
        <w:lastRenderedPageBreak/>
        <w:drawing>
          <wp:inline distT="0" distB="0" distL="0" distR="0" wp14:anchorId="5677063B" wp14:editId="2F36F959">
            <wp:extent cx="2631440" cy="2135505"/>
            <wp:effectExtent l="0" t="0" r="0" b="0"/>
            <wp:docPr id="21054919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491947" name="图片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2640135" cy="2142414"/>
                    </a:xfrm>
                    <a:prstGeom prst="rect">
                      <a:avLst/>
                    </a:prstGeom>
                    <a:noFill/>
                  </pic:spPr>
                </pic:pic>
              </a:graphicData>
            </a:graphic>
          </wp:inline>
        </w:drawing>
      </w:r>
    </w:p>
    <w:p w14:paraId="7D894719" w14:textId="77777777" w:rsidR="007B694B" w:rsidRDefault="00FA3D63">
      <w:pPr>
        <w:adjustRightInd w:val="0"/>
        <w:snapToGrid w:val="0"/>
        <w:ind w:firstLine="480"/>
        <w:jc w:val="center"/>
      </w:pPr>
      <w:r>
        <w:rPr>
          <w:lang w:val="en"/>
        </w:rPr>
        <w:t>Figure 2 Correlation Analysis between Efficacy Response Evaluation and PK Exposure Parameter Cmax</w:t>
      </w:r>
    </w:p>
    <w:p w14:paraId="16798F28" w14:textId="77777777" w:rsidR="007B694B" w:rsidRDefault="00FA3D63">
      <w:pPr>
        <w:adjustRightInd w:val="0"/>
        <w:snapToGrid w:val="0"/>
        <w:ind w:firstLine="480"/>
        <w:jc w:val="center"/>
      </w:pPr>
      <w:r>
        <w:rPr>
          <w:noProof/>
        </w:rPr>
        <w:drawing>
          <wp:inline distT="0" distB="0" distL="0" distR="0" wp14:anchorId="6B08A518" wp14:editId="45B27AC9">
            <wp:extent cx="2462530" cy="2154555"/>
            <wp:effectExtent l="0" t="0" r="0" b="0"/>
            <wp:docPr id="186021882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218821" name="图片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2479545" cy="2169271"/>
                    </a:xfrm>
                    <a:prstGeom prst="rect">
                      <a:avLst/>
                    </a:prstGeom>
                    <a:noFill/>
                  </pic:spPr>
                </pic:pic>
              </a:graphicData>
            </a:graphic>
          </wp:inline>
        </w:drawing>
      </w:r>
    </w:p>
    <w:p w14:paraId="5075BBC9" w14:textId="77777777" w:rsidR="007B694B" w:rsidRDefault="00FA3D63">
      <w:pPr>
        <w:adjustRightInd w:val="0"/>
        <w:snapToGrid w:val="0"/>
        <w:ind w:firstLine="480"/>
        <w:jc w:val="center"/>
      </w:pPr>
      <w:r>
        <w:rPr>
          <w:lang w:val="en"/>
        </w:rPr>
        <w:t>Figure 3 Correlation Analysis of Best Efficacy Evaluation and PK Exposure Parameter AUC24h, ss</w:t>
      </w:r>
    </w:p>
    <w:p w14:paraId="4FB1E815" w14:textId="77777777" w:rsidR="007B694B" w:rsidRDefault="00FA3D63">
      <w:pPr>
        <w:adjustRightInd w:val="0"/>
        <w:snapToGrid w:val="0"/>
        <w:ind w:firstLine="480"/>
        <w:jc w:val="center"/>
      </w:pPr>
      <w:r>
        <w:rPr>
          <w:noProof/>
        </w:rPr>
        <w:drawing>
          <wp:inline distT="0" distB="0" distL="0" distR="0" wp14:anchorId="6B1D4E9A" wp14:editId="5E5D6520">
            <wp:extent cx="3028950" cy="2698750"/>
            <wp:effectExtent l="0" t="0" r="0" b="6350"/>
            <wp:docPr id="16960796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079653" name="图片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3037639" cy="2706114"/>
                    </a:xfrm>
                    <a:prstGeom prst="rect">
                      <a:avLst/>
                    </a:prstGeom>
                    <a:noFill/>
                  </pic:spPr>
                </pic:pic>
              </a:graphicData>
            </a:graphic>
          </wp:inline>
        </w:drawing>
      </w:r>
    </w:p>
    <w:p w14:paraId="77215434" w14:textId="77777777" w:rsidR="007B694B" w:rsidRDefault="00FA3D63">
      <w:pPr>
        <w:adjustRightInd w:val="0"/>
        <w:snapToGrid w:val="0"/>
        <w:ind w:firstLine="480"/>
        <w:jc w:val="center"/>
      </w:pPr>
      <w:r>
        <w:rPr>
          <w:lang w:val="en"/>
        </w:rPr>
        <w:t>Figure 4 Correlation Analysis between Best Efficacy Evaluation and PK Exposure Parameter Ctrough</w:t>
      </w:r>
    </w:p>
    <w:p w14:paraId="54A84247" w14:textId="77777777" w:rsidR="007B694B" w:rsidRDefault="00FA3D63">
      <w:pPr>
        <w:adjustRightInd w:val="0"/>
        <w:snapToGrid w:val="0"/>
        <w:ind w:firstLineChars="0" w:firstLine="0"/>
      </w:pPr>
      <w:r>
        <w:rPr>
          <w:lang w:val="en"/>
        </w:rPr>
        <w:lastRenderedPageBreak/>
        <w:t>Overall, as shown in Figure 2-4, the results of the PK exposure-best efficacy evaluation suggest that the efficacy plateau was reached in the Q2 segment of each exposure parameter analysis, and ORR and CRR did not appear to be significantly increase at higher exposures. In the Q2 group, the corresponding median C</w:t>
      </w:r>
      <w:r>
        <w:rPr>
          <w:vertAlign w:val="subscript"/>
          <w:lang w:val="en"/>
        </w:rPr>
        <w:t xml:space="preserve">max, </w:t>
      </w:r>
      <w:r>
        <w:rPr>
          <w:lang w:val="en"/>
        </w:rPr>
        <w:t>AUC</w:t>
      </w:r>
      <w:r>
        <w:rPr>
          <w:vertAlign w:val="subscript"/>
          <w:lang w:val="en"/>
        </w:rPr>
        <w:t xml:space="preserve">24h,ss </w:t>
      </w:r>
      <w:r>
        <w:rPr>
          <w:lang w:val="en"/>
        </w:rPr>
        <w:t>and C</w:t>
      </w:r>
      <w:r>
        <w:rPr>
          <w:vertAlign w:val="subscript"/>
          <w:lang w:val="en"/>
        </w:rPr>
        <w:t>trough</w:t>
      </w:r>
      <w:r>
        <w:rPr>
          <w:lang w:val="en"/>
        </w:rPr>
        <w:t xml:space="preserve"> were 3010ng/mL, 38436ng/mL*h and 791ng/mL, respectively, while the C</w:t>
      </w:r>
      <w:r>
        <w:rPr>
          <w:vertAlign w:val="subscript"/>
          <w:lang w:val="en"/>
        </w:rPr>
        <w:t xml:space="preserve">max, </w:t>
      </w:r>
      <w:r>
        <w:rPr>
          <w:lang w:val="en"/>
        </w:rPr>
        <w:t>AUC</w:t>
      </w:r>
      <w:r>
        <w:rPr>
          <w:vertAlign w:val="subscript"/>
          <w:lang w:val="en"/>
        </w:rPr>
        <w:t xml:space="preserve">24h,ss </w:t>
      </w:r>
      <w:r>
        <w:rPr>
          <w:lang w:val="en"/>
        </w:rPr>
        <w:t>and C</w:t>
      </w:r>
      <w:r>
        <w:rPr>
          <w:vertAlign w:val="subscript"/>
          <w:lang w:val="en"/>
        </w:rPr>
        <w:t>trough</w:t>
      </w:r>
      <w:r>
        <w:rPr>
          <w:lang w:val="en"/>
        </w:rPr>
        <w:t xml:space="preserve"> of the Q1 quantile</w:t>
      </w:r>
      <w:r>
        <w:rPr>
          <w:vertAlign w:val="subscript"/>
          <w:lang w:val="en"/>
        </w:rPr>
        <w:t xml:space="preserve"> </w:t>
      </w:r>
      <w:r>
        <w:rPr>
          <w:lang w:val="en"/>
        </w:rPr>
        <w:t>of PKS 150mg were 3040ng/mL, 37390ng/mL*h and 784ng/mL, respectively (see Table 1), which were basically the same. Therefore, the exposure-related parameters (C</w:t>
      </w:r>
      <w:r>
        <w:rPr>
          <w:vertAlign w:val="subscript"/>
          <w:lang w:val="en"/>
        </w:rPr>
        <w:t xml:space="preserve">max, </w:t>
      </w:r>
      <w:r>
        <w:rPr>
          <w:lang w:val="en"/>
        </w:rPr>
        <w:t>AUC</w:t>
      </w:r>
      <w:r>
        <w:rPr>
          <w:vertAlign w:val="subscript"/>
          <w:lang w:val="en"/>
        </w:rPr>
        <w:t xml:space="preserve">24h,ss </w:t>
      </w:r>
      <w:r>
        <w:rPr>
          <w:lang w:val="en"/>
        </w:rPr>
        <w:t>and C</w:t>
      </w:r>
      <w:r>
        <w:rPr>
          <w:vertAlign w:val="subscript"/>
          <w:lang w:val="en"/>
        </w:rPr>
        <w:t>trough</w:t>
      </w:r>
      <w:r>
        <w:rPr>
          <w:lang w:val="en"/>
        </w:rPr>
        <w:t>) of most patients at 150mg could reach the median PK exposure of the Q2 segment in the efficacy plateau phase.</w:t>
      </w:r>
    </w:p>
    <w:p w14:paraId="56039381" w14:textId="77777777" w:rsidR="007B694B" w:rsidRDefault="007B694B">
      <w:pPr>
        <w:adjustRightInd w:val="0"/>
        <w:snapToGrid w:val="0"/>
        <w:ind w:firstLineChars="0" w:firstLine="0"/>
      </w:pPr>
    </w:p>
    <w:p w14:paraId="623EA36A" w14:textId="77777777" w:rsidR="007B694B" w:rsidRDefault="00FA3D63">
      <w:pPr>
        <w:adjustRightInd w:val="0"/>
        <w:snapToGrid w:val="0"/>
        <w:ind w:firstLineChars="0" w:firstLine="0"/>
      </w:pPr>
      <w:r>
        <w:rPr>
          <w:lang w:val="en"/>
        </w:rPr>
        <w:t>Table 1 Mean, standard deviation, median and Q1 quartile statistics of PK exposure parameters in each dose group in PKS</w:t>
      </w:r>
    </w:p>
    <w:tbl>
      <w:tblPr>
        <w:tblStyle w:val="440"/>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560"/>
        <w:gridCol w:w="1842"/>
        <w:gridCol w:w="1992"/>
        <w:gridCol w:w="1777"/>
      </w:tblGrid>
      <w:tr w:rsidR="007B694B" w14:paraId="4FEB4317" w14:textId="77777777">
        <w:tc>
          <w:tcPr>
            <w:tcW w:w="1134" w:type="dxa"/>
            <w:tcBorders>
              <w:top w:val="single" w:sz="12" w:space="0" w:color="auto"/>
            </w:tcBorders>
            <w:vAlign w:val="center"/>
          </w:tcPr>
          <w:p w14:paraId="180FF466" w14:textId="77777777" w:rsidR="007B694B" w:rsidRDefault="007B694B">
            <w:pPr>
              <w:widowControl/>
              <w:autoSpaceDE w:val="0"/>
              <w:autoSpaceDN w:val="0"/>
              <w:ind w:firstLineChars="0" w:firstLine="0"/>
              <w:rPr>
                <w:rFonts w:eastAsiaTheme="minorEastAsia" w:hint="eastAsia"/>
                <w:kern w:val="0"/>
                <w:sz w:val="21"/>
                <w:szCs w:val="21"/>
              </w:rPr>
            </w:pPr>
          </w:p>
        </w:tc>
        <w:tc>
          <w:tcPr>
            <w:tcW w:w="1560" w:type="dxa"/>
            <w:tcBorders>
              <w:top w:val="single" w:sz="12" w:space="0" w:color="auto"/>
            </w:tcBorders>
            <w:vAlign w:val="center"/>
          </w:tcPr>
          <w:p w14:paraId="371FAD32" w14:textId="77777777" w:rsidR="007B694B" w:rsidRDefault="007B694B">
            <w:pPr>
              <w:widowControl/>
              <w:autoSpaceDE w:val="0"/>
              <w:autoSpaceDN w:val="0"/>
              <w:ind w:firstLineChars="0" w:firstLine="0"/>
              <w:rPr>
                <w:rFonts w:eastAsiaTheme="minorEastAsia" w:hint="eastAsia"/>
                <w:kern w:val="0"/>
                <w:sz w:val="21"/>
                <w:szCs w:val="21"/>
              </w:rPr>
            </w:pPr>
          </w:p>
        </w:tc>
        <w:tc>
          <w:tcPr>
            <w:tcW w:w="1842" w:type="dxa"/>
            <w:tcBorders>
              <w:top w:val="single" w:sz="12" w:space="0" w:color="auto"/>
            </w:tcBorders>
            <w:vAlign w:val="center"/>
          </w:tcPr>
          <w:p w14:paraId="55441D39"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C</w:t>
            </w:r>
            <w:r>
              <w:rPr>
                <w:rFonts w:eastAsiaTheme="minorEastAsia"/>
                <w:kern w:val="0"/>
                <w:sz w:val="21"/>
                <w:szCs w:val="21"/>
                <w:vertAlign w:val="subscript"/>
                <w:lang w:val="en"/>
              </w:rPr>
              <w:t>max</w:t>
            </w:r>
          </w:p>
        </w:tc>
        <w:tc>
          <w:tcPr>
            <w:tcW w:w="1992" w:type="dxa"/>
            <w:tcBorders>
              <w:top w:val="single" w:sz="12" w:space="0" w:color="auto"/>
            </w:tcBorders>
            <w:vAlign w:val="center"/>
          </w:tcPr>
          <w:p w14:paraId="3121E72E"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AUC</w:t>
            </w:r>
            <w:r>
              <w:rPr>
                <w:rFonts w:eastAsiaTheme="minorEastAsia"/>
                <w:kern w:val="0"/>
                <w:sz w:val="21"/>
                <w:szCs w:val="21"/>
                <w:vertAlign w:val="subscript"/>
                <w:lang w:val="en"/>
              </w:rPr>
              <w:t>24h,ss</w:t>
            </w:r>
          </w:p>
        </w:tc>
        <w:tc>
          <w:tcPr>
            <w:tcW w:w="1777" w:type="dxa"/>
            <w:tcBorders>
              <w:top w:val="single" w:sz="12" w:space="0" w:color="auto"/>
            </w:tcBorders>
            <w:vAlign w:val="center"/>
          </w:tcPr>
          <w:p w14:paraId="7CAE9085"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C</w:t>
            </w:r>
            <w:r>
              <w:rPr>
                <w:rFonts w:eastAsiaTheme="minorEastAsia"/>
                <w:kern w:val="0"/>
                <w:sz w:val="21"/>
                <w:szCs w:val="21"/>
                <w:vertAlign w:val="subscript"/>
                <w:lang w:val="en"/>
              </w:rPr>
              <w:t>trough</w:t>
            </w:r>
          </w:p>
        </w:tc>
      </w:tr>
      <w:tr w:rsidR="007B694B" w14:paraId="67A2FCA7" w14:textId="77777777">
        <w:tc>
          <w:tcPr>
            <w:tcW w:w="1134" w:type="dxa"/>
            <w:tcBorders>
              <w:bottom w:val="single" w:sz="4" w:space="0" w:color="auto"/>
            </w:tcBorders>
            <w:vAlign w:val="center"/>
          </w:tcPr>
          <w:p w14:paraId="0F799E1A" w14:textId="77777777" w:rsidR="007B694B" w:rsidRDefault="007B694B">
            <w:pPr>
              <w:widowControl/>
              <w:autoSpaceDE w:val="0"/>
              <w:autoSpaceDN w:val="0"/>
              <w:ind w:firstLineChars="0" w:firstLine="0"/>
              <w:rPr>
                <w:rFonts w:eastAsiaTheme="minorEastAsia" w:hint="eastAsia"/>
                <w:kern w:val="0"/>
                <w:sz w:val="21"/>
                <w:szCs w:val="21"/>
              </w:rPr>
            </w:pPr>
          </w:p>
        </w:tc>
        <w:tc>
          <w:tcPr>
            <w:tcW w:w="1560" w:type="dxa"/>
            <w:tcBorders>
              <w:bottom w:val="single" w:sz="4" w:space="0" w:color="auto"/>
            </w:tcBorders>
            <w:vAlign w:val="center"/>
          </w:tcPr>
          <w:p w14:paraId="47B30FA1" w14:textId="77777777" w:rsidR="007B694B" w:rsidRDefault="007B694B">
            <w:pPr>
              <w:widowControl/>
              <w:autoSpaceDE w:val="0"/>
              <w:autoSpaceDN w:val="0"/>
              <w:ind w:firstLineChars="0" w:firstLine="0"/>
              <w:rPr>
                <w:rFonts w:eastAsiaTheme="minorEastAsia" w:hint="eastAsia"/>
                <w:kern w:val="0"/>
                <w:sz w:val="21"/>
                <w:szCs w:val="21"/>
              </w:rPr>
            </w:pPr>
          </w:p>
        </w:tc>
        <w:tc>
          <w:tcPr>
            <w:tcW w:w="1842" w:type="dxa"/>
            <w:tcBorders>
              <w:bottom w:val="single" w:sz="4" w:space="0" w:color="auto"/>
            </w:tcBorders>
            <w:vAlign w:val="center"/>
          </w:tcPr>
          <w:p w14:paraId="3B6B7891"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ng/mL)</w:t>
            </w:r>
          </w:p>
        </w:tc>
        <w:tc>
          <w:tcPr>
            <w:tcW w:w="1992" w:type="dxa"/>
            <w:tcBorders>
              <w:bottom w:val="single" w:sz="4" w:space="0" w:color="auto"/>
            </w:tcBorders>
            <w:vAlign w:val="center"/>
          </w:tcPr>
          <w:p w14:paraId="24FD2DCA"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ng/mL*h)</w:t>
            </w:r>
          </w:p>
        </w:tc>
        <w:tc>
          <w:tcPr>
            <w:tcW w:w="1777" w:type="dxa"/>
            <w:tcBorders>
              <w:bottom w:val="single" w:sz="4" w:space="0" w:color="auto"/>
            </w:tcBorders>
            <w:vAlign w:val="center"/>
          </w:tcPr>
          <w:p w14:paraId="1FD2736E"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ng/mL)</w:t>
            </w:r>
          </w:p>
        </w:tc>
      </w:tr>
      <w:tr w:rsidR="007B694B" w14:paraId="62E26613" w14:textId="77777777">
        <w:tc>
          <w:tcPr>
            <w:tcW w:w="1134" w:type="dxa"/>
            <w:tcBorders>
              <w:top w:val="single" w:sz="4" w:space="0" w:color="auto"/>
              <w:bottom w:val="nil"/>
            </w:tcBorders>
            <w:vAlign w:val="center"/>
          </w:tcPr>
          <w:p w14:paraId="72C38D9F"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100 mg</w:t>
            </w:r>
          </w:p>
        </w:tc>
        <w:tc>
          <w:tcPr>
            <w:tcW w:w="1560" w:type="dxa"/>
            <w:tcBorders>
              <w:top w:val="single" w:sz="4" w:space="0" w:color="auto"/>
              <w:bottom w:val="nil"/>
            </w:tcBorders>
            <w:vAlign w:val="center"/>
          </w:tcPr>
          <w:p w14:paraId="531D0FBC"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Mean</w:t>
            </w:r>
          </w:p>
        </w:tc>
        <w:tc>
          <w:tcPr>
            <w:tcW w:w="1842" w:type="dxa"/>
            <w:tcBorders>
              <w:top w:val="nil"/>
              <w:left w:val="nil"/>
              <w:bottom w:val="nil"/>
              <w:right w:val="nil"/>
            </w:tcBorders>
            <w:vAlign w:val="center"/>
          </w:tcPr>
          <w:p w14:paraId="1CF18C9F"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3933</w:t>
            </w:r>
          </w:p>
        </w:tc>
        <w:tc>
          <w:tcPr>
            <w:tcW w:w="1992" w:type="dxa"/>
            <w:tcBorders>
              <w:top w:val="nil"/>
              <w:left w:val="nil"/>
              <w:bottom w:val="nil"/>
              <w:right w:val="nil"/>
            </w:tcBorders>
            <w:vAlign w:val="center"/>
          </w:tcPr>
          <w:p w14:paraId="79AC63C2"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51423</w:t>
            </w:r>
          </w:p>
        </w:tc>
        <w:tc>
          <w:tcPr>
            <w:tcW w:w="1777" w:type="dxa"/>
            <w:tcBorders>
              <w:top w:val="nil"/>
              <w:left w:val="nil"/>
              <w:bottom w:val="nil"/>
              <w:right w:val="nil"/>
            </w:tcBorders>
            <w:vAlign w:val="center"/>
          </w:tcPr>
          <w:p w14:paraId="657C0BED"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1170</w:t>
            </w:r>
          </w:p>
        </w:tc>
      </w:tr>
      <w:tr w:rsidR="007B694B" w14:paraId="7004AE86" w14:textId="77777777">
        <w:tc>
          <w:tcPr>
            <w:tcW w:w="1134" w:type="dxa"/>
            <w:tcBorders>
              <w:top w:val="nil"/>
              <w:bottom w:val="nil"/>
            </w:tcBorders>
            <w:vAlign w:val="center"/>
          </w:tcPr>
          <w:p w14:paraId="2272E515"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N=12)</w:t>
            </w:r>
          </w:p>
        </w:tc>
        <w:tc>
          <w:tcPr>
            <w:tcW w:w="1560" w:type="dxa"/>
            <w:tcBorders>
              <w:top w:val="nil"/>
              <w:bottom w:val="nil"/>
            </w:tcBorders>
            <w:vAlign w:val="center"/>
          </w:tcPr>
          <w:p w14:paraId="2CCB2BF9"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Standard deviation</w:t>
            </w:r>
          </w:p>
        </w:tc>
        <w:tc>
          <w:tcPr>
            <w:tcW w:w="1842" w:type="dxa"/>
            <w:tcBorders>
              <w:top w:val="nil"/>
              <w:left w:val="nil"/>
              <w:bottom w:val="nil"/>
              <w:right w:val="nil"/>
            </w:tcBorders>
            <w:vAlign w:val="center"/>
          </w:tcPr>
          <w:p w14:paraId="0962C507"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1600</w:t>
            </w:r>
          </w:p>
        </w:tc>
        <w:tc>
          <w:tcPr>
            <w:tcW w:w="1992" w:type="dxa"/>
            <w:tcBorders>
              <w:top w:val="nil"/>
              <w:left w:val="nil"/>
              <w:bottom w:val="nil"/>
              <w:right w:val="nil"/>
            </w:tcBorders>
            <w:vAlign w:val="center"/>
          </w:tcPr>
          <w:p w14:paraId="2D2D61A7"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25112</w:t>
            </w:r>
          </w:p>
        </w:tc>
        <w:tc>
          <w:tcPr>
            <w:tcW w:w="1777" w:type="dxa"/>
            <w:tcBorders>
              <w:top w:val="nil"/>
              <w:left w:val="nil"/>
              <w:bottom w:val="nil"/>
              <w:right w:val="nil"/>
            </w:tcBorders>
            <w:vAlign w:val="center"/>
          </w:tcPr>
          <w:p w14:paraId="410821C7"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739</w:t>
            </w:r>
          </w:p>
        </w:tc>
      </w:tr>
      <w:tr w:rsidR="007B694B" w14:paraId="0AC136A2" w14:textId="77777777">
        <w:tc>
          <w:tcPr>
            <w:tcW w:w="1134" w:type="dxa"/>
            <w:tcBorders>
              <w:top w:val="nil"/>
              <w:bottom w:val="single" w:sz="4" w:space="0" w:color="auto"/>
            </w:tcBorders>
            <w:vAlign w:val="center"/>
          </w:tcPr>
          <w:p w14:paraId="7EA845B5" w14:textId="77777777" w:rsidR="007B694B" w:rsidRDefault="007B694B">
            <w:pPr>
              <w:widowControl/>
              <w:autoSpaceDE w:val="0"/>
              <w:autoSpaceDN w:val="0"/>
              <w:ind w:firstLineChars="0" w:firstLine="0"/>
              <w:rPr>
                <w:rFonts w:eastAsiaTheme="minorEastAsia" w:hint="eastAsia"/>
                <w:kern w:val="0"/>
                <w:sz w:val="21"/>
                <w:szCs w:val="21"/>
              </w:rPr>
            </w:pPr>
          </w:p>
        </w:tc>
        <w:tc>
          <w:tcPr>
            <w:tcW w:w="1560" w:type="dxa"/>
            <w:tcBorders>
              <w:top w:val="nil"/>
              <w:bottom w:val="single" w:sz="4" w:space="0" w:color="auto"/>
            </w:tcBorders>
            <w:vAlign w:val="center"/>
          </w:tcPr>
          <w:p w14:paraId="18873AD9"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Median (Q1)</w:t>
            </w:r>
          </w:p>
        </w:tc>
        <w:tc>
          <w:tcPr>
            <w:tcW w:w="1842" w:type="dxa"/>
            <w:tcBorders>
              <w:top w:val="nil"/>
              <w:left w:val="nil"/>
              <w:bottom w:val="single" w:sz="4" w:space="0" w:color="auto"/>
              <w:right w:val="nil"/>
            </w:tcBorders>
            <w:vAlign w:val="center"/>
          </w:tcPr>
          <w:p w14:paraId="16E967AF"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3670 (2283)</w:t>
            </w:r>
          </w:p>
        </w:tc>
        <w:tc>
          <w:tcPr>
            <w:tcW w:w="1992" w:type="dxa"/>
            <w:tcBorders>
              <w:top w:val="nil"/>
              <w:left w:val="nil"/>
              <w:bottom w:val="single" w:sz="4" w:space="0" w:color="auto"/>
              <w:right w:val="nil"/>
            </w:tcBorders>
            <w:vAlign w:val="center"/>
          </w:tcPr>
          <w:p w14:paraId="133B57AE"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47598 (27373)</w:t>
            </w:r>
          </w:p>
        </w:tc>
        <w:tc>
          <w:tcPr>
            <w:tcW w:w="1777" w:type="dxa"/>
            <w:tcBorders>
              <w:top w:val="nil"/>
              <w:left w:val="nil"/>
              <w:bottom w:val="single" w:sz="4" w:space="0" w:color="auto"/>
              <w:right w:val="nil"/>
            </w:tcBorders>
            <w:vAlign w:val="center"/>
          </w:tcPr>
          <w:p w14:paraId="669F5D0A"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1175 (536)</w:t>
            </w:r>
          </w:p>
        </w:tc>
      </w:tr>
      <w:tr w:rsidR="007B694B" w14:paraId="4E5C9FAF" w14:textId="77777777">
        <w:tc>
          <w:tcPr>
            <w:tcW w:w="1134" w:type="dxa"/>
            <w:tcBorders>
              <w:top w:val="single" w:sz="4" w:space="0" w:color="auto"/>
              <w:bottom w:val="nil"/>
            </w:tcBorders>
            <w:vAlign w:val="center"/>
          </w:tcPr>
          <w:p w14:paraId="31598AD7"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150 mg</w:t>
            </w:r>
          </w:p>
        </w:tc>
        <w:tc>
          <w:tcPr>
            <w:tcW w:w="1560" w:type="dxa"/>
            <w:tcBorders>
              <w:top w:val="single" w:sz="4" w:space="0" w:color="auto"/>
              <w:bottom w:val="nil"/>
            </w:tcBorders>
            <w:vAlign w:val="center"/>
          </w:tcPr>
          <w:p w14:paraId="53303777"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Mean</w:t>
            </w:r>
          </w:p>
        </w:tc>
        <w:tc>
          <w:tcPr>
            <w:tcW w:w="1842" w:type="dxa"/>
            <w:tcBorders>
              <w:top w:val="single" w:sz="4" w:space="0" w:color="auto"/>
              <w:left w:val="nil"/>
              <w:bottom w:val="nil"/>
              <w:right w:val="nil"/>
            </w:tcBorders>
            <w:vAlign w:val="center"/>
          </w:tcPr>
          <w:p w14:paraId="7BCCB681"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4610</w:t>
            </w:r>
          </w:p>
        </w:tc>
        <w:tc>
          <w:tcPr>
            <w:tcW w:w="1992" w:type="dxa"/>
            <w:tcBorders>
              <w:top w:val="single" w:sz="4" w:space="0" w:color="auto"/>
              <w:left w:val="nil"/>
              <w:bottom w:val="nil"/>
              <w:right w:val="nil"/>
            </w:tcBorders>
            <w:vAlign w:val="center"/>
          </w:tcPr>
          <w:p w14:paraId="778270BD"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60628</w:t>
            </w:r>
          </w:p>
        </w:tc>
        <w:tc>
          <w:tcPr>
            <w:tcW w:w="1777" w:type="dxa"/>
            <w:tcBorders>
              <w:top w:val="single" w:sz="4" w:space="0" w:color="auto"/>
              <w:left w:val="nil"/>
              <w:bottom w:val="nil"/>
              <w:right w:val="nil"/>
            </w:tcBorders>
            <w:vAlign w:val="center"/>
          </w:tcPr>
          <w:p w14:paraId="622C08DB"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1571</w:t>
            </w:r>
          </w:p>
        </w:tc>
      </w:tr>
      <w:tr w:rsidR="007B694B" w14:paraId="3FE9668A" w14:textId="77777777">
        <w:tc>
          <w:tcPr>
            <w:tcW w:w="1134" w:type="dxa"/>
            <w:tcBorders>
              <w:top w:val="nil"/>
              <w:bottom w:val="nil"/>
            </w:tcBorders>
            <w:vAlign w:val="center"/>
          </w:tcPr>
          <w:p w14:paraId="5266EC84"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N=22)</w:t>
            </w:r>
          </w:p>
        </w:tc>
        <w:tc>
          <w:tcPr>
            <w:tcW w:w="1560" w:type="dxa"/>
            <w:tcBorders>
              <w:top w:val="nil"/>
              <w:bottom w:val="nil"/>
            </w:tcBorders>
            <w:vAlign w:val="center"/>
          </w:tcPr>
          <w:p w14:paraId="518C6C07"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Standard deviation</w:t>
            </w:r>
          </w:p>
        </w:tc>
        <w:tc>
          <w:tcPr>
            <w:tcW w:w="1842" w:type="dxa"/>
            <w:tcBorders>
              <w:top w:val="nil"/>
              <w:left w:val="nil"/>
              <w:bottom w:val="nil"/>
              <w:right w:val="nil"/>
            </w:tcBorders>
            <w:vAlign w:val="center"/>
          </w:tcPr>
          <w:p w14:paraId="13192DD9"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2138</w:t>
            </w:r>
          </w:p>
        </w:tc>
        <w:tc>
          <w:tcPr>
            <w:tcW w:w="1992" w:type="dxa"/>
            <w:tcBorders>
              <w:top w:val="nil"/>
              <w:left w:val="nil"/>
              <w:bottom w:val="nil"/>
              <w:right w:val="nil"/>
            </w:tcBorders>
            <w:vAlign w:val="center"/>
          </w:tcPr>
          <w:p w14:paraId="4800A77D"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35794</w:t>
            </w:r>
          </w:p>
        </w:tc>
        <w:tc>
          <w:tcPr>
            <w:tcW w:w="1777" w:type="dxa"/>
            <w:tcBorders>
              <w:top w:val="nil"/>
              <w:left w:val="nil"/>
              <w:bottom w:val="nil"/>
              <w:right w:val="nil"/>
            </w:tcBorders>
            <w:vAlign w:val="center"/>
          </w:tcPr>
          <w:p w14:paraId="5C262F17"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1271</w:t>
            </w:r>
          </w:p>
        </w:tc>
      </w:tr>
      <w:tr w:rsidR="007B694B" w14:paraId="75339348" w14:textId="77777777">
        <w:tc>
          <w:tcPr>
            <w:tcW w:w="1134" w:type="dxa"/>
            <w:tcBorders>
              <w:top w:val="nil"/>
              <w:bottom w:val="single" w:sz="4" w:space="0" w:color="auto"/>
            </w:tcBorders>
            <w:vAlign w:val="center"/>
          </w:tcPr>
          <w:p w14:paraId="780F8629" w14:textId="77777777" w:rsidR="007B694B" w:rsidRDefault="007B694B">
            <w:pPr>
              <w:widowControl/>
              <w:autoSpaceDE w:val="0"/>
              <w:autoSpaceDN w:val="0"/>
              <w:ind w:firstLineChars="0" w:firstLine="0"/>
              <w:rPr>
                <w:rFonts w:eastAsiaTheme="minorEastAsia" w:hint="eastAsia"/>
                <w:kern w:val="0"/>
                <w:sz w:val="21"/>
                <w:szCs w:val="21"/>
              </w:rPr>
            </w:pPr>
          </w:p>
        </w:tc>
        <w:tc>
          <w:tcPr>
            <w:tcW w:w="1560" w:type="dxa"/>
            <w:tcBorders>
              <w:top w:val="nil"/>
              <w:bottom w:val="single" w:sz="4" w:space="0" w:color="auto"/>
            </w:tcBorders>
            <w:vAlign w:val="center"/>
          </w:tcPr>
          <w:p w14:paraId="069ABE6C"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Median (Q1)</w:t>
            </w:r>
          </w:p>
        </w:tc>
        <w:tc>
          <w:tcPr>
            <w:tcW w:w="1842" w:type="dxa"/>
            <w:tcBorders>
              <w:top w:val="nil"/>
              <w:left w:val="nil"/>
              <w:bottom w:val="single" w:sz="4" w:space="0" w:color="auto"/>
              <w:right w:val="nil"/>
            </w:tcBorders>
            <w:vAlign w:val="center"/>
          </w:tcPr>
          <w:p w14:paraId="7987DB85"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4515 (3040)</w:t>
            </w:r>
          </w:p>
        </w:tc>
        <w:tc>
          <w:tcPr>
            <w:tcW w:w="1992" w:type="dxa"/>
            <w:tcBorders>
              <w:top w:val="nil"/>
              <w:left w:val="nil"/>
              <w:bottom w:val="single" w:sz="4" w:space="0" w:color="auto"/>
              <w:right w:val="nil"/>
            </w:tcBorders>
            <w:vAlign w:val="center"/>
          </w:tcPr>
          <w:p w14:paraId="6BFD768C"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52157 (37390)</w:t>
            </w:r>
          </w:p>
        </w:tc>
        <w:tc>
          <w:tcPr>
            <w:tcW w:w="1777" w:type="dxa"/>
            <w:tcBorders>
              <w:top w:val="nil"/>
              <w:left w:val="nil"/>
              <w:bottom w:val="single" w:sz="4" w:space="0" w:color="auto"/>
              <w:right w:val="nil"/>
            </w:tcBorders>
            <w:vAlign w:val="center"/>
          </w:tcPr>
          <w:p w14:paraId="75B9D52A"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1170 (784)</w:t>
            </w:r>
          </w:p>
        </w:tc>
      </w:tr>
      <w:tr w:rsidR="007B694B" w14:paraId="7F17A625" w14:textId="77777777">
        <w:tc>
          <w:tcPr>
            <w:tcW w:w="1134" w:type="dxa"/>
            <w:tcBorders>
              <w:top w:val="single" w:sz="4" w:space="0" w:color="auto"/>
            </w:tcBorders>
            <w:vAlign w:val="center"/>
          </w:tcPr>
          <w:p w14:paraId="56A62811"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200 mg</w:t>
            </w:r>
          </w:p>
        </w:tc>
        <w:tc>
          <w:tcPr>
            <w:tcW w:w="1560" w:type="dxa"/>
            <w:tcBorders>
              <w:top w:val="single" w:sz="4" w:space="0" w:color="auto"/>
            </w:tcBorders>
            <w:vAlign w:val="center"/>
          </w:tcPr>
          <w:p w14:paraId="3F5BF835"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Mean</w:t>
            </w:r>
          </w:p>
        </w:tc>
        <w:tc>
          <w:tcPr>
            <w:tcW w:w="1842" w:type="dxa"/>
            <w:tcBorders>
              <w:top w:val="single" w:sz="4" w:space="0" w:color="auto"/>
              <w:left w:val="nil"/>
              <w:bottom w:val="nil"/>
              <w:right w:val="nil"/>
            </w:tcBorders>
            <w:vAlign w:val="center"/>
          </w:tcPr>
          <w:p w14:paraId="464DCF89"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5774</w:t>
            </w:r>
          </w:p>
        </w:tc>
        <w:tc>
          <w:tcPr>
            <w:tcW w:w="1992" w:type="dxa"/>
            <w:tcBorders>
              <w:top w:val="single" w:sz="4" w:space="0" w:color="auto"/>
              <w:left w:val="nil"/>
              <w:bottom w:val="nil"/>
              <w:right w:val="nil"/>
            </w:tcBorders>
            <w:vAlign w:val="center"/>
          </w:tcPr>
          <w:p w14:paraId="321FA325"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78619</w:t>
            </w:r>
          </w:p>
        </w:tc>
        <w:tc>
          <w:tcPr>
            <w:tcW w:w="1777" w:type="dxa"/>
            <w:tcBorders>
              <w:top w:val="single" w:sz="4" w:space="0" w:color="auto"/>
              <w:left w:val="nil"/>
              <w:bottom w:val="nil"/>
              <w:right w:val="nil"/>
            </w:tcBorders>
            <w:vAlign w:val="center"/>
          </w:tcPr>
          <w:p w14:paraId="02C29D42"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1849</w:t>
            </w:r>
          </w:p>
        </w:tc>
      </w:tr>
      <w:tr w:rsidR="007B694B" w14:paraId="1772FCD6" w14:textId="77777777">
        <w:tc>
          <w:tcPr>
            <w:tcW w:w="1134" w:type="dxa"/>
            <w:vAlign w:val="center"/>
          </w:tcPr>
          <w:p w14:paraId="494DC9FC"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N=12)</w:t>
            </w:r>
          </w:p>
        </w:tc>
        <w:tc>
          <w:tcPr>
            <w:tcW w:w="1560" w:type="dxa"/>
            <w:vAlign w:val="center"/>
          </w:tcPr>
          <w:p w14:paraId="484AB2B8"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Standard deviation</w:t>
            </w:r>
          </w:p>
        </w:tc>
        <w:tc>
          <w:tcPr>
            <w:tcW w:w="1842" w:type="dxa"/>
            <w:tcBorders>
              <w:top w:val="nil"/>
              <w:left w:val="nil"/>
              <w:bottom w:val="nil"/>
              <w:right w:val="nil"/>
            </w:tcBorders>
            <w:vAlign w:val="center"/>
          </w:tcPr>
          <w:p w14:paraId="74B72571"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1373</w:t>
            </w:r>
          </w:p>
        </w:tc>
        <w:tc>
          <w:tcPr>
            <w:tcW w:w="1992" w:type="dxa"/>
            <w:tcBorders>
              <w:top w:val="nil"/>
              <w:left w:val="nil"/>
              <w:bottom w:val="nil"/>
              <w:right w:val="nil"/>
            </w:tcBorders>
            <w:vAlign w:val="center"/>
          </w:tcPr>
          <w:p w14:paraId="31244FC5"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27253</w:t>
            </w:r>
          </w:p>
        </w:tc>
        <w:tc>
          <w:tcPr>
            <w:tcW w:w="1777" w:type="dxa"/>
            <w:tcBorders>
              <w:top w:val="nil"/>
              <w:left w:val="nil"/>
              <w:bottom w:val="nil"/>
              <w:right w:val="nil"/>
            </w:tcBorders>
            <w:vAlign w:val="center"/>
          </w:tcPr>
          <w:p w14:paraId="59150BCF"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858</w:t>
            </w:r>
          </w:p>
        </w:tc>
      </w:tr>
      <w:tr w:rsidR="007B694B" w14:paraId="263BC099" w14:textId="77777777">
        <w:tc>
          <w:tcPr>
            <w:tcW w:w="1134" w:type="dxa"/>
            <w:tcBorders>
              <w:bottom w:val="single" w:sz="12" w:space="0" w:color="auto"/>
            </w:tcBorders>
            <w:vAlign w:val="center"/>
          </w:tcPr>
          <w:p w14:paraId="315A6227" w14:textId="77777777" w:rsidR="007B694B" w:rsidRDefault="007B694B">
            <w:pPr>
              <w:widowControl/>
              <w:autoSpaceDE w:val="0"/>
              <w:autoSpaceDN w:val="0"/>
              <w:ind w:firstLineChars="0" w:firstLine="0"/>
              <w:rPr>
                <w:rFonts w:eastAsiaTheme="minorEastAsia" w:hint="eastAsia"/>
                <w:kern w:val="0"/>
                <w:sz w:val="21"/>
                <w:szCs w:val="21"/>
              </w:rPr>
            </w:pPr>
          </w:p>
        </w:tc>
        <w:tc>
          <w:tcPr>
            <w:tcW w:w="1560" w:type="dxa"/>
            <w:tcBorders>
              <w:bottom w:val="single" w:sz="12" w:space="0" w:color="auto"/>
            </w:tcBorders>
            <w:vAlign w:val="center"/>
          </w:tcPr>
          <w:p w14:paraId="737445C9"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Median (Q1)</w:t>
            </w:r>
          </w:p>
        </w:tc>
        <w:tc>
          <w:tcPr>
            <w:tcW w:w="1842" w:type="dxa"/>
            <w:tcBorders>
              <w:top w:val="nil"/>
              <w:left w:val="nil"/>
              <w:bottom w:val="single" w:sz="12" w:space="0" w:color="auto"/>
              <w:right w:val="nil"/>
            </w:tcBorders>
            <w:vAlign w:val="center"/>
          </w:tcPr>
          <w:p w14:paraId="4EA62522"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5680 (4535)</w:t>
            </w:r>
          </w:p>
        </w:tc>
        <w:tc>
          <w:tcPr>
            <w:tcW w:w="1992" w:type="dxa"/>
            <w:tcBorders>
              <w:top w:val="nil"/>
              <w:left w:val="nil"/>
              <w:bottom w:val="single" w:sz="12" w:space="0" w:color="auto"/>
              <w:right w:val="nil"/>
            </w:tcBorders>
            <w:vAlign w:val="center"/>
          </w:tcPr>
          <w:p w14:paraId="56EB5F98"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70679 (51810)</w:t>
            </w:r>
          </w:p>
        </w:tc>
        <w:tc>
          <w:tcPr>
            <w:tcW w:w="1777" w:type="dxa"/>
            <w:tcBorders>
              <w:top w:val="nil"/>
              <w:left w:val="nil"/>
              <w:bottom w:val="single" w:sz="12" w:space="0" w:color="auto"/>
              <w:right w:val="nil"/>
            </w:tcBorders>
            <w:vAlign w:val="center"/>
          </w:tcPr>
          <w:p w14:paraId="1EBF26AF" w14:textId="77777777" w:rsidR="007B694B" w:rsidRDefault="00FA3D63">
            <w:pPr>
              <w:widowControl/>
              <w:autoSpaceDE w:val="0"/>
              <w:autoSpaceDN w:val="0"/>
              <w:ind w:firstLineChars="0" w:firstLine="0"/>
              <w:rPr>
                <w:rFonts w:eastAsiaTheme="minorEastAsia" w:hint="eastAsia"/>
                <w:kern w:val="0"/>
                <w:sz w:val="21"/>
                <w:szCs w:val="21"/>
              </w:rPr>
            </w:pPr>
            <w:r>
              <w:rPr>
                <w:rFonts w:eastAsiaTheme="minorEastAsia"/>
                <w:kern w:val="0"/>
                <w:sz w:val="21"/>
                <w:szCs w:val="21"/>
                <w:lang w:val="en"/>
              </w:rPr>
              <w:t>1715 (1063)</w:t>
            </w:r>
          </w:p>
        </w:tc>
      </w:tr>
    </w:tbl>
    <w:p w14:paraId="5D5869D3" w14:textId="77777777" w:rsidR="007B694B" w:rsidRDefault="007B694B">
      <w:pPr>
        <w:adjustRightInd w:val="0"/>
        <w:snapToGrid w:val="0"/>
        <w:ind w:firstLineChars="0" w:firstLine="0"/>
      </w:pPr>
    </w:p>
    <w:p w14:paraId="23E09EFE" w14:textId="77777777" w:rsidR="007B694B" w:rsidRDefault="00FA3D63">
      <w:pPr>
        <w:adjustRightInd w:val="0"/>
        <w:snapToGrid w:val="0"/>
        <w:ind w:firstLineChars="0" w:firstLine="0"/>
      </w:pPr>
      <w:r>
        <w:rPr>
          <w:lang w:val="en"/>
        </w:rPr>
        <w:t>The correlation analysis between the best change in SPD and PK exposure parameters shows that only C</w:t>
      </w:r>
      <w:r>
        <w:rPr>
          <w:vertAlign w:val="subscript"/>
          <w:lang w:val="en"/>
        </w:rPr>
        <w:t>max</w:t>
      </w:r>
      <w:r>
        <w:rPr>
          <w:lang w:val="en"/>
        </w:rPr>
        <w:t xml:space="preserve"> and the best change in SPD has a negative correlation among the 3 exposure parameters, and the correlation is not good, while the other PK exposure </w:t>
      </w:r>
      <w:r>
        <w:rPr>
          <w:lang w:val="en"/>
        </w:rPr>
        <w:lastRenderedPageBreak/>
        <w:t>parameters have no negative correlation with the best change in SPD. These findings may be related to the fact that the optimal change in SPD does not take into account new lesions, lesion tumor activity (PET SUV uptake), and the duration of treatment required to cause a change in SPD. Therefore, it may not be a sensitive index to evaluate the dose-effect relationship when the treatment time is still short and the number of cases is small.</w:t>
      </w:r>
    </w:p>
    <w:p w14:paraId="7B4039DB" w14:textId="77777777" w:rsidR="007B694B" w:rsidRDefault="00FA3D63">
      <w:pPr>
        <w:adjustRightInd w:val="0"/>
        <w:snapToGrid w:val="0"/>
        <w:ind w:firstLineChars="0" w:firstLine="0"/>
      </w:pPr>
      <w:r>
        <w:rPr>
          <w:lang w:val="en"/>
        </w:rPr>
        <w:t xml:space="preserve">In the quantitative analysis study of human Free BTK after administration of LP-168, the titration experiment of BTK protein occupancy in human PBMC lysate by different concentrations of LP-168 was performed by the central laboratory entrusted by the sponsor, and the results showed that LP-168 could completely bind to BTK protein in PBMC lysate when the concentration of LP-168 reached 10 nM </w:t>
      </w:r>
      <w:r>
        <w:rPr>
          <w:i/>
          <w:iCs/>
          <w:lang w:val="en"/>
        </w:rPr>
        <w:t>in vitro</w:t>
      </w:r>
      <w:r>
        <w:rPr>
          <w:lang w:val="en"/>
        </w:rPr>
        <w:t>. According to the statistical results of PKS, at 150 mg QD, the Q1 quantile of trough concentration Ctrough was 784 ng/mL. Considering that the bound form of LP-168 and wild-type BTK protein is covalently bound, human plasma protein binding is 98.7%. Thus, at steady state after administration of LP-168 150 mg, the trough concentration of plasma free drug, C</w:t>
      </w:r>
      <w:r>
        <w:rPr>
          <w:vertAlign w:val="subscript"/>
          <w:lang w:val="en"/>
        </w:rPr>
        <w:t>trough</w:t>
      </w:r>
      <w:r>
        <w:rPr>
          <w:lang w:val="en"/>
        </w:rPr>
        <w:t>, is approximately 10 nM or more in most subjects, i.e., it could be maintained in excess of the fully occupied concentration of the BTK protein in the PBMCs for one dosing interval.</w:t>
      </w:r>
    </w:p>
    <w:p w14:paraId="69F8809D" w14:textId="77777777" w:rsidR="007B694B" w:rsidRDefault="00FA3D63">
      <w:pPr>
        <w:adjustRightInd w:val="0"/>
        <w:snapToGrid w:val="0"/>
        <w:ind w:firstLineChars="0" w:firstLine="0"/>
        <w:jc w:val="left"/>
      </w:pPr>
      <w:r>
        <w:rPr>
          <w:lang w:val="en"/>
        </w:rPr>
        <w:t>In summary, the results of the best efficacy evaluation and correlation analysis of PK exposure parameters and PK-PD assessment suggest that the 150 mg QD dose is sufficient to maximize the efficacy of LP-168 in the majority of R/R MCL patients exposed to BTKi.</w:t>
      </w:r>
    </w:p>
    <w:p w14:paraId="7D6B0330" w14:textId="77777777" w:rsidR="007B694B" w:rsidRDefault="00FA3D63">
      <w:pPr>
        <w:keepNext/>
        <w:keepLines/>
        <w:ind w:firstLineChars="0" w:firstLine="0"/>
        <w:outlineLvl w:val="2"/>
        <w:rPr>
          <w:b/>
          <w:bCs/>
        </w:rPr>
      </w:pPr>
      <w:bookmarkStart w:id="239" w:name="_Toc166778514"/>
      <w:bookmarkStart w:id="240" w:name="_Toc20551"/>
      <w:r>
        <w:rPr>
          <w:b/>
          <w:bCs/>
          <w:lang w:val="en"/>
        </w:rPr>
        <w:t>3.6 Dose</w:t>
      </w:r>
      <w:r>
        <w:rPr>
          <w:rFonts w:hint="eastAsia"/>
          <w:b/>
          <w:bCs/>
          <w:lang w:val="en"/>
        </w:rPr>
        <w:t xml:space="preserve"> </w:t>
      </w:r>
      <w:r>
        <w:rPr>
          <w:b/>
          <w:bCs/>
          <w:lang w:val="en"/>
        </w:rPr>
        <w:t>Selection of the Study</w:t>
      </w:r>
      <w:bookmarkEnd w:id="239"/>
      <w:bookmarkEnd w:id="240"/>
    </w:p>
    <w:p w14:paraId="0D6647D2" w14:textId="77777777" w:rsidR="007B694B" w:rsidRDefault="00FA3D63">
      <w:pPr>
        <w:adjustRightInd w:val="0"/>
        <w:snapToGrid w:val="0"/>
        <w:ind w:firstLineChars="0" w:firstLine="0"/>
        <w:rPr>
          <w:szCs w:val="21"/>
        </w:rPr>
      </w:pPr>
      <w:r>
        <w:rPr>
          <w:szCs w:val="21"/>
          <w:lang w:val="en"/>
        </w:rPr>
        <w:t>These PK, PD, safety, and efficacy data indicate that exposure to LP-168 is approximately dose-proportional from 100 mg QD to 150 mg QD, with a trend toward saturation of subject exposure with further dose escalation. Treatment with LP-168 is well tolerated by subjects in all dose groups. All dose groups has good efficacy in the treatment of R/R MCL. Compared with 100 mg QD, 150 mg QD has better efficacy. However, the efficacy does not appear to be further improved by further increasing the dose. This is also supported by the dose-exposure-response analysis and data from the BTK target occupancy study. Therefore, 150 mg QD is selected as the recommended Phase 2 dose of LP-168</w:t>
      </w:r>
      <w:r>
        <w:rPr>
          <w:rFonts w:hint="eastAsia"/>
          <w:szCs w:val="21"/>
          <w:lang w:val="en"/>
        </w:rPr>
        <w:t xml:space="preserve"> in MCL</w:t>
      </w:r>
      <w:r>
        <w:rPr>
          <w:szCs w:val="21"/>
          <w:lang w:val="en"/>
        </w:rPr>
        <w:t>.</w:t>
      </w:r>
    </w:p>
    <w:p w14:paraId="27DDEEAD" w14:textId="77777777" w:rsidR="007B694B" w:rsidRDefault="00FA3D63" w:rsidP="001727E9">
      <w:pPr>
        <w:keepNext/>
        <w:keepLines/>
        <w:numPr>
          <w:ilvl w:val="0"/>
          <w:numId w:val="9"/>
        </w:numPr>
        <w:adjustRightInd w:val="0"/>
        <w:snapToGrid w:val="0"/>
        <w:spacing w:before="156"/>
        <w:ind w:firstLineChars="0"/>
        <w:jc w:val="left"/>
        <w:outlineLvl w:val="1"/>
        <w:rPr>
          <w:b/>
          <w:bCs/>
          <w:sz w:val="28"/>
          <w:szCs w:val="32"/>
        </w:rPr>
      </w:pPr>
      <w:bookmarkStart w:id="241" w:name="_Toc166778515"/>
      <w:bookmarkStart w:id="242" w:name="_Toc1653"/>
      <w:r>
        <w:rPr>
          <w:b/>
          <w:bCs/>
          <w:sz w:val="28"/>
          <w:szCs w:val="32"/>
          <w:lang w:val="en"/>
        </w:rPr>
        <w:lastRenderedPageBreak/>
        <w:t>Study Objectives</w:t>
      </w:r>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241"/>
      <w:bookmarkEnd w:id="242"/>
    </w:p>
    <w:p w14:paraId="081A1CD9" w14:textId="77777777" w:rsidR="007B694B" w:rsidRDefault="00FA3D63">
      <w:pPr>
        <w:keepNext/>
        <w:keepLines/>
        <w:ind w:firstLineChars="0" w:firstLine="0"/>
        <w:outlineLvl w:val="2"/>
        <w:rPr>
          <w:b/>
          <w:bCs/>
          <w:szCs w:val="32"/>
        </w:rPr>
      </w:pPr>
      <w:bookmarkStart w:id="243" w:name="_Toc166778516"/>
      <w:bookmarkStart w:id="244" w:name="_Toc4442"/>
      <w:r>
        <w:rPr>
          <w:b/>
          <w:bCs/>
          <w:szCs w:val="32"/>
          <w:lang w:val="en"/>
        </w:rPr>
        <w:t>4.1 Primary Objective</w:t>
      </w:r>
      <w:bookmarkEnd w:id="243"/>
      <w:bookmarkEnd w:id="244"/>
    </w:p>
    <w:p w14:paraId="6CD15492" w14:textId="77777777" w:rsidR="007B694B" w:rsidRDefault="00FA3D63">
      <w:pPr>
        <w:ind w:firstLineChars="0" w:firstLine="0"/>
      </w:pPr>
      <w:r>
        <w:rPr>
          <w:lang w:val="en"/>
        </w:rPr>
        <w:t>To evaluate the overall response rate (ORR) of LP-168 tablets in subjects with relapsed or refractory mantle cell lymphoma (R/R MCL)</w:t>
      </w:r>
    </w:p>
    <w:p w14:paraId="35A65788" w14:textId="77777777" w:rsidR="007B694B" w:rsidRDefault="00FA3D63">
      <w:pPr>
        <w:keepNext/>
        <w:keepLines/>
        <w:ind w:firstLineChars="0" w:firstLine="0"/>
        <w:outlineLvl w:val="2"/>
        <w:rPr>
          <w:b/>
          <w:bCs/>
          <w:szCs w:val="28"/>
        </w:rPr>
      </w:pPr>
      <w:bookmarkStart w:id="245" w:name="_Toc166778517"/>
      <w:bookmarkStart w:id="246" w:name="_Toc25680"/>
      <w:r>
        <w:rPr>
          <w:b/>
          <w:bCs/>
          <w:szCs w:val="32"/>
          <w:lang w:val="en"/>
        </w:rPr>
        <w:t>4.2 Secondary Objectives</w:t>
      </w:r>
      <w:bookmarkEnd w:id="245"/>
      <w:bookmarkEnd w:id="246"/>
    </w:p>
    <w:p w14:paraId="4978C4DD" w14:textId="77777777" w:rsidR="007B694B" w:rsidRDefault="00FA3D63" w:rsidP="001727E9">
      <w:pPr>
        <w:pStyle w:val="afa"/>
        <w:numPr>
          <w:ilvl w:val="0"/>
          <w:numId w:val="10"/>
        </w:numPr>
        <w:spacing w:line="360" w:lineRule="auto"/>
        <w:ind w:left="902" w:firstLineChars="0"/>
        <w:rPr>
          <w:rFonts w:ascii="Times New Roman" w:hAnsi="Times New Roman"/>
        </w:rPr>
      </w:pPr>
      <w:r>
        <w:rPr>
          <w:rFonts w:ascii="Times New Roman" w:hAnsi="Times New Roman"/>
          <w:sz w:val="24"/>
          <w:lang w:val="en"/>
        </w:rPr>
        <w:t>To evaluate the complete response (CR) rate, progression-free survival (PFS), overall survival (OS), duration of response (DOR), and time to response (TTR) of subjects with R/R MCL receiving treatment with LP-168 tablets.</w:t>
      </w:r>
    </w:p>
    <w:p w14:paraId="39251E90" w14:textId="77777777" w:rsidR="007B694B" w:rsidRDefault="00FA3D63" w:rsidP="001727E9">
      <w:pPr>
        <w:pStyle w:val="afa"/>
        <w:numPr>
          <w:ilvl w:val="0"/>
          <w:numId w:val="10"/>
        </w:numPr>
        <w:spacing w:line="360" w:lineRule="auto"/>
        <w:ind w:left="902" w:firstLineChars="0"/>
        <w:rPr>
          <w:rFonts w:ascii="Times New Roman" w:hAnsi="Times New Roman"/>
        </w:rPr>
      </w:pPr>
      <w:r>
        <w:rPr>
          <w:rFonts w:ascii="Times New Roman" w:hAnsi="Times New Roman"/>
          <w:sz w:val="24"/>
          <w:lang w:val="en"/>
        </w:rPr>
        <w:t>To evaluate the safety and tolerability of LP-168 monotherapy in subjects with R/R MCL.</w:t>
      </w:r>
    </w:p>
    <w:p w14:paraId="601250B4" w14:textId="77777777" w:rsidR="007B694B" w:rsidRDefault="00FA3D63" w:rsidP="001727E9">
      <w:pPr>
        <w:pStyle w:val="afa"/>
        <w:numPr>
          <w:ilvl w:val="0"/>
          <w:numId w:val="10"/>
        </w:numPr>
        <w:spacing w:line="360" w:lineRule="auto"/>
        <w:ind w:left="902" w:firstLineChars="0"/>
        <w:rPr>
          <w:rFonts w:ascii="Times New Roman" w:hAnsi="Times New Roman"/>
        </w:rPr>
      </w:pPr>
      <w:r>
        <w:rPr>
          <w:rFonts w:ascii="Times New Roman" w:hAnsi="Times New Roman"/>
          <w:sz w:val="24"/>
          <w:lang w:val="en"/>
        </w:rPr>
        <w:t>To evaluate the improvement in quality of life (QoL) by LP-168 monotherapy in subjects with R/R MCL as measured by the EORTC QLQ-C30 questionnaire.</w:t>
      </w:r>
    </w:p>
    <w:p w14:paraId="39AEF3CA" w14:textId="77777777" w:rsidR="007B694B" w:rsidRDefault="00FA3D63" w:rsidP="001727E9">
      <w:pPr>
        <w:pStyle w:val="afa"/>
        <w:numPr>
          <w:ilvl w:val="0"/>
          <w:numId w:val="10"/>
        </w:numPr>
        <w:spacing w:line="360" w:lineRule="auto"/>
        <w:ind w:left="902" w:firstLineChars="0"/>
        <w:rPr>
          <w:rFonts w:ascii="Times New Roman" w:hAnsi="Times New Roman"/>
        </w:rPr>
      </w:pPr>
      <w:r>
        <w:rPr>
          <w:rFonts w:ascii="Times New Roman" w:hAnsi="Times New Roman"/>
          <w:sz w:val="24"/>
          <w:lang w:val="en"/>
        </w:rPr>
        <w:t>To evaluate the pharmacokinetic (PK) characteristics of LP-168.</w:t>
      </w:r>
    </w:p>
    <w:p w14:paraId="07CB6387" w14:textId="77777777" w:rsidR="007B694B" w:rsidRDefault="00FA3D63">
      <w:pPr>
        <w:keepNext/>
        <w:keepLines/>
        <w:ind w:firstLineChars="0" w:firstLine="0"/>
        <w:outlineLvl w:val="2"/>
        <w:rPr>
          <w:b/>
          <w:bCs/>
          <w:szCs w:val="28"/>
        </w:rPr>
      </w:pPr>
      <w:bookmarkStart w:id="247" w:name="_Toc166778518"/>
      <w:bookmarkStart w:id="248" w:name="_Toc23727"/>
      <w:r>
        <w:rPr>
          <w:b/>
          <w:bCs/>
          <w:szCs w:val="28"/>
          <w:lang w:val="en"/>
        </w:rPr>
        <w:t>4.3 Exploratory Objectives</w:t>
      </w:r>
      <w:bookmarkEnd w:id="247"/>
      <w:bookmarkEnd w:id="248"/>
    </w:p>
    <w:p w14:paraId="20B5EF09" w14:textId="77777777" w:rsidR="007B694B" w:rsidRDefault="00FA3D63" w:rsidP="001727E9">
      <w:pPr>
        <w:pStyle w:val="afa"/>
        <w:numPr>
          <w:ilvl w:val="0"/>
          <w:numId w:val="11"/>
        </w:numPr>
        <w:spacing w:line="360" w:lineRule="auto"/>
        <w:ind w:left="902" w:firstLineChars="0"/>
        <w:rPr>
          <w:rFonts w:ascii="Times New Roman" w:hAnsi="Times New Roman"/>
        </w:rPr>
      </w:pPr>
      <w:r>
        <w:rPr>
          <w:rFonts w:ascii="Times New Roman" w:hAnsi="Times New Roman"/>
          <w:sz w:val="24"/>
          <w:lang w:val="en"/>
        </w:rPr>
        <w:t>To evaluate the correlation of potential biomarkers in lymphoma tissue or circulating lymphoma cells with efficacy of LP-168 monotherapy, etc.</w:t>
      </w:r>
    </w:p>
    <w:p w14:paraId="7EA0008F" w14:textId="77777777" w:rsidR="007B694B" w:rsidRDefault="00FA3D63" w:rsidP="001727E9">
      <w:pPr>
        <w:pStyle w:val="afa"/>
        <w:numPr>
          <w:ilvl w:val="0"/>
          <w:numId w:val="11"/>
        </w:numPr>
        <w:spacing w:line="360" w:lineRule="auto"/>
        <w:ind w:left="902" w:firstLineChars="0"/>
        <w:rPr>
          <w:rFonts w:ascii="Times New Roman" w:hAnsi="Times New Roman"/>
        </w:rPr>
      </w:pPr>
      <w:r>
        <w:rPr>
          <w:rFonts w:ascii="Times New Roman" w:hAnsi="Times New Roman"/>
          <w:sz w:val="24"/>
          <w:lang w:val="en"/>
        </w:rPr>
        <w:t xml:space="preserve">To evaluate the intrinsic or extrinsic factors that may affect exposure to </w:t>
      </w:r>
      <w:r>
        <w:rPr>
          <w:rFonts w:ascii="Times New Roman" w:hAnsi="Times New Roman" w:hint="eastAsia"/>
          <w:sz w:val="24"/>
          <w:lang w:val="en"/>
        </w:rPr>
        <w:t>the study drug</w:t>
      </w:r>
      <w:r>
        <w:rPr>
          <w:rFonts w:ascii="Times New Roman" w:hAnsi="Times New Roman"/>
          <w:sz w:val="24"/>
          <w:lang w:val="en"/>
        </w:rPr>
        <w:t>.</w:t>
      </w:r>
    </w:p>
    <w:p w14:paraId="5B427B6A" w14:textId="77777777" w:rsidR="007B694B" w:rsidRDefault="00FA3D63" w:rsidP="001727E9">
      <w:pPr>
        <w:keepNext/>
        <w:keepLines/>
        <w:numPr>
          <w:ilvl w:val="0"/>
          <w:numId w:val="9"/>
        </w:numPr>
        <w:adjustRightInd w:val="0"/>
        <w:snapToGrid w:val="0"/>
        <w:spacing w:before="156"/>
        <w:ind w:firstLineChars="0"/>
        <w:jc w:val="left"/>
        <w:outlineLvl w:val="1"/>
        <w:rPr>
          <w:b/>
          <w:bCs/>
          <w:sz w:val="28"/>
          <w:szCs w:val="32"/>
        </w:rPr>
      </w:pPr>
      <w:bookmarkStart w:id="249" w:name="_Toc166778519"/>
      <w:bookmarkStart w:id="250" w:name="_Toc31554"/>
      <w:r>
        <w:rPr>
          <w:b/>
          <w:bCs/>
          <w:sz w:val="28"/>
          <w:szCs w:val="32"/>
          <w:lang w:val="en"/>
        </w:rPr>
        <w:t>Study Endpoints and Estimands</w:t>
      </w:r>
      <w:bookmarkEnd w:id="249"/>
      <w:bookmarkEnd w:id="250"/>
    </w:p>
    <w:p w14:paraId="208568F4" w14:textId="77777777" w:rsidR="007B694B" w:rsidRDefault="00FA3D63">
      <w:pPr>
        <w:keepNext/>
        <w:keepLines/>
        <w:ind w:firstLineChars="0" w:firstLine="0"/>
        <w:outlineLvl w:val="2"/>
        <w:rPr>
          <w:b/>
          <w:bCs/>
          <w:szCs w:val="32"/>
        </w:rPr>
      </w:pPr>
      <w:bookmarkStart w:id="251" w:name="_Toc166778520"/>
      <w:bookmarkStart w:id="252" w:name="_Toc13866"/>
      <w:r>
        <w:rPr>
          <w:b/>
          <w:bCs/>
          <w:szCs w:val="32"/>
          <w:lang w:val="en"/>
        </w:rPr>
        <w:t>5.1 Primary Endpoint</w:t>
      </w:r>
      <w:bookmarkEnd w:id="251"/>
      <w:bookmarkEnd w:id="252"/>
    </w:p>
    <w:p w14:paraId="39180B25" w14:textId="77777777" w:rsidR="007B694B" w:rsidRDefault="00FA3D63">
      <w:pPr>
        <w:ind w:firstLineChars="0" w:firstLine="0"/>
      </w:pPr>
      <w:r>
        <w:rPr>
          <w:lang w:val="en"/>
        </w:rPr>
        <w:t xml:space="preserve">Overall response rate (ORR) [complete response (CR) + partial response (PR)] as assessed by Independent Review Committee (IRC) according to the </w:t>
      </w:r>
      <w:r>
        <w:rPr>
          <w:rFonts w:hint="eastAsia"/>
          <w:lang w:val="en"/>
        </w:rPr>
        <w:t>Lugano 2014 Response Criteria</w:t>
      </w:r>
    </w:p>
    <w:p w14:paraId="6A704E40" w14:textId="77777777" w:rsidR="007B694B" w:rsidRDefault="00FA3D63">
      <w:pPr>
        <w:keepNext/>
        <w:keepLines/>
        <w:ind w:firstLineChars="0"/>
        <w:outlineLvl w:val="2"/>
        <w:rPr>
          <w:b/>
          <w:bCs/>
          <w:szCs w:val="32"/>
        </w:rPr>
      </w:pPr>
      <w:bookmarkStart w:id="253" w:name="_Toc166778521"/>
      <w:bookmarkStart w:id="254" w:name="_Toc30846"/>
      <w:r>
        <w:rPr>
          <w:b/>
          <w:bCs/>
          <w:szCs w:val="32"/>
          <w:lang w:val="en"/>
        </w:rPr>
        <w:t>5.2 Secondary Endpoints</w:t>
      </w:r>
      <w:bookmarkEnd w:id="253"/>
      <w:bookmarkEnd w:id="254"/>
    </w:p>
    <w:p w14:paraId="7176D5D9" w14:textId="77777777" w:rsidR="007B694B" w:rsidRDefault="00FA3D63" w:rsidP="001727E9">
      <w:pPr>
        <w:pStyle w:val="afa"/>
        <w:numPr>
          <w:ilvl w:val="0"/>
          <w:numId w:val="12"/>
        </w:numPr>
        <w:spacing w:line="360" w:lineRule="auto"/>
        <w:ind w:left="902" w:firstLineChars="0"/>
        <w:rPr>
          <w:rFonts w:ascii="Times New Roman" w:hAnsi="Times New Roman"/>
        </w:rPr>
      </w:pPr>
      <w:r>
        <w:rPr>
          <w:rFonts w:ascii="Times New Roman" w:hAnsi="Times New Roman"/>
          <w:sz w:val="24"/>
          <w:lang w:val="en"/>
        </w:rPr>
        <w:t xml:space="preserve">ORR as assessed by the investigator according to the </w:t>
      </w:r>
      <w:r>
        <w:rPr>
          <w:rFonts w:ascii="Times New Roman" w:hAnsi="Times New Roman" w:hint="eastAsia"/>
          <w:sz w:val="24"/>
          <w:lang w:val="en"/>
        </w:rPr>
        <w:t>Lugano 2014 Response Criteria</w:t>
      </w:r>
      <w:r>
        <w:rPr>
          <w:rFonts w:ascii="Times New Roman" w:hAnsi="Times New Roman"/>
          <w:sz w:val="24"/>
          <w:lang w:val="en"/>
        </w:rPr>
        <w:t>.</w:t>
      </w:r>
    </w:p>
    <w:p w14:paraId="76F6D58C" w14:textId="77777777" w:rsidR="007B694B" w:rsidRDefault="00FA3D63" w:rsidP="001727E9">
      <w:pPr>
        <w:pStyle w:val="afa"/>
        <w:numPr>
          <w:ilvl w:val="0"/>
          <w:numId w:val="12"/>
        </w:numPr>
        <w:spacing w:line="360" w:lineRule="auto"/>
        <w:ind w:left="902" w:firstLineChars="0"/>
        <w:rPr>
          <w:rFonts w:ascii="Times New Roman" w:hAnsi="Times New Roman"/>
        </w:rPr>
      </w:pPr>
      <w:r>
        <w:rPr>
          <w:rFonts w:ascii="Times New Roman" w:hAnsi="Times New Roman"/>
          <w:sz w:val="24"/>
          <w:lang w:val="en"/>
        </w:rPr>
        <w:lastRenderedPageBreak/>
        <w:t>CR rate, PFS, OS, DOR, and TTR by IRC or investigator assessment.</w:t>
      </w:r>
    </w:p>
    <w:p w14:paraId="766B5577" w14:textId="77777777" w:rsidR="007B694B" w:rsidRDefault="00FA3D63" w:rsidP="001727E9">
      <w:pPr>
        <w:pStyle w:val="afa"/>
        <w:numPr>
          <w:ilvl w:val="0"/>
          <w:numId w:val="12"/>
        </w:numPr>
        <w:spacing w:line="360" w:lineRule="auto"/>
        <w:ind w:left="902" w:firstLineChars="0"/>
        <w:rPr>
          <w:rFonts w:ascii="Times New Roman" w:hAnsi="Times New Roman"/>
          <w:sz w:val="24"/>
        </w:rPr>
      </w:pPr>
      <w:r>
        <w:rPr>
          <w:rFonts w:ascii="Times New Roman" w:hAnsi="Times New Roman"/>
          <w:sz w:val="24"/>
          <w:lang w:val="en"/>
        </w:rPr>
        <w:t>Safety evaluation including vital signs, physical examination, electrocardiogram (ECG) parameters, ECOG performance status, laboratory tests, and adverse events (AEs).</w:t>
      </w:r>
    </w:p>
    <w:p w14:paraId="0EBAAEF1" w14:textId="77777777" w:rsidR="007B694B" w:rsidRDefault="00FA3D63" w:rsidP="001727E9">
      <w:pPr>
        <w:pStyle w:val="afa"/>
        <w:numPr>
          <w:ilvl w:val="0"/>
          <w:numId w:val="12"/>
        </w:numPr>
        <w:spacing w:line="360" w:lineRule="auto"/>
        <w:ind w:left="902" w:firstLineChars="0"/>
        <w:rPr>
          <w:rFonts w:ascii="Times New Roman" w:hAnsi="Times New Roman"/>
          <w:sz w:val="24"/>
        </w:rPr>
      </w:pPr>
      <w:r>
        <w:rPr>
          <w:rFonts w:ascii="Times New Roman" w:hAnsi="Times New Roman"/>
          <w:sz w:val="24"/>
          <w:lang w:val="en"/>
        </w:rPr>
        <w:t>Change in subject-reported QoL as measured by the EORTC QLQ-C30 questionnaire.</w:t>
      </w:r>
    </w:p>
    <w:p w14:paraId="2AD61F01" w14:textId="77777777" w:rsidR="007B694B" w:rsidRDefault="00FA3D63" w:rsidP="001727E9">
      <w:pPr>
        <w:pStyle w:val="afa"/>
        <w:numPr>
          <w:ilvl w:val="0"/>
          <w:numId w:val="12"/>
        </w:numPr>
        <w:spacing w:line="360" w:lineRule="auto"/>
        <w:ind w:left="902" w:firstLineChars="0"/>
        <w:rPr>
          <w:rFonts w:ascii="Times New Roman" w:hAnsi="Times New Roman"/>
          <w:sz w:val="24"/>
        </w:rPr>
      </w:pPr>
      <w:r>
        <w:rPr>
          <w:rFonts w:ascii="Times New Roman" w:hAnsi="Times New Roman"/>
          <w:sz w:val="24"/>
          <w:lang w:val="en"/>
        </w:rPr>
        <w:t xml:space="preserve">PK characteristics of LP-168 and the correlation of </w:t>
      </w:r>
      <w:r w:rsidRPr="001727E9">
        <w:rPr>
          <w:rFonts w:ascii="Times New Roman" w:hAnsi="Times New Roman"/>
          <w:sz w:val="24"/>
          <w:lang w:val="en"/>
        </w:rPr>
        <w:t xml:space="preserve">metrics of </w:t>
      </w:r>
      <w:r>
        <w:rPr>
          <w:rFonts w:ascii="Times New Roman" w:hAnsi="Times New Roman"/>
          <w:sz w:val="24"/>
          <w:lang w:val="en"/>
        </w:rPr>
        <w:t>exposure with efficacy and safety.</w:t>
      </w:r>
    </w:p>
    <w:p w14:paraId="73703FD4" w14:textId="77777777" w:rsidR="007B694B" w:rsidRDefault="00FA3D63" w:rsidP="001727E9">
      <w:pPr>
        <w:pStyle w:val="afa"/>
        <w:numPr>
          <w:ilvl w:val="0"/>
          <w:numId w:val="12"/>
        </w:numPr>
        <w:spacing w:line="360" w:lineRule="auto"/>
        <w:ind w:left="902" w:firstLineChars="0"/>
        <w:rPr>
          <w:rFonts w:ascii="Times New Roman" w:hAnsi="Times New Roman"/>
          <w:sz w:val="24"/>
        </w:rPr>
      </w:pPr>
      <w:r>
        <w:rPr>
          <w:rFonts w:ascii="Times New Roman" w:hAnsi="Times New Roman"/>
          <w:sz w:val="24"/>
          <w:lang w:val="en"/>
        </w:rPr>
        <w:t>Parameters related to PK characteristics mainly include maximum concentration (C</w:t>
      </w:r>
      <w:r>
        <w:rPr>
          <w:rFonts w:ascii="Times New Roman" w:hAnsi="Times New Roman"/>
          <w:sz w:val="24"/>
          <w:vertAlign w:val="subscript"/>
          <w:lang w:val="en"/>
        </w:rPr>
        <w:t>max</w:t>
      </w:r>
      <w:r>
        <w:rPr>
          <w:rFonts w:ascii="Times New Roman" w:hAnsi="Times New Roman"/>
          <w:sz w:val="24"/>
          <w:lang w:val="en"/>
        </w:rPr>
        <w:t>), time to maximum concentration (T</w:t>
      </w:r>
      <w:r>
        <w:rPr>
          <w:rFonts w:ascii="Times New Roman" w:hAnsi="Times New Roman"/>
          <w:sz w:val="24"/>
          <w:vertAlign w:val="subscript"/>
          <w:lang w:val="en"/>
        </w:rPr>
        <w:t>max</w:t>
      </w:r>
      <w:r>
        <w:rPr>
          <w:rFonts w:ascii="Times New Roman" w:hAnsi="Times New Roman"/>
          <w:sz w:val="24"/>
          <w:lang w:val="en"/>
        </w:rPr>
        <w:t>), half-life (T</w:t>
      </w:r>
      <w:r>
        <w:rPr>
          <w:rFonts w:ascii="Times New Roman" w:hAnsi="Times New Roman"/>
          <w:sz w:val="24"/>
          <w:vertAlign w:val="subscript"/>
          <w:lang w:val="en"/>
        </w:rPr>
        <w:t>1/2</w:t>
      </w:r>
      <w:r>
        <w:rPr>
          <w:rFonts w:ascii="Times New Roman" w:hAnsi="Times New Roman"/>
          <w:sz w:val="24"/>
          <w:lang w:val="en"/>
        </w:rPr>
        <w:t>), area under plasma concentration-time curve (AUC</w:t>
      </w:r>
      <w:r>
        <w:rPr>
          <w:rFonts w:ascii="Times New Roman" w:hAnsi="Times New Roman"/>
          <w:sz w:val="24"/>
          <w:vertAlign w:val="subscript"/>
          <w:lang w:val="en"/>
        </w:rPr>
        <w:t xml:space="preserve">0-t, </w:t>
      </w:r>
      <w:r>
        <w:rPr>
          <w:rFonts w:ascii="Times New Roman" w:hAnsi="Times New Roman"/>
          <w:sz w:val="24"/>
          <w:lang w:val="en"/>
        </w:rPr>
        <w:t>AUC</w:t>
      </w:r>
      <w:r>
        <w:rPr>
          <w:rFonts w:ascii="Times New Roman" w:hAnsi="Times New Roman"/>
          <w:sz w:val="24"/>
          <w:vertAlign w:val="subscript"/>
          <w:lang w:val="en"/>
        </w:rPr>
        <w:t>0-∞</w:t>
      </w:r>
      <w:r>
        <w:rPr>
          <w:rFonts w:ascii="Times New Roman" w:hAnsi="Times New Roman"/>
          <w:sz w:val="24"/>
          <w:lang w:val="en"/>
        </w:rPr>
        <w:t xml:space="preserve">), clearance (CL/F) and apparent volume of distribution (Vd/F) and other </w:t>
      </w:r>
      <w:r>
        <w:rPr>
          <w:rFonts w:ascii="Times New Roman" w:hAnsi="Times New Roman" w:hint="eastAsia"/>
          <w:sz w:val="24"/>
          <w:lang w:val="en"/>
        </w:rPr>
        <w:t>pharmacokinetic parameters</w:t>
      </w:r>
    </w:p>
    <w:p w14:paraId="344D9962" w14:textId="77777777" w:rsidR="007B694B" w:rsidRDefault="00FA3D63">
      <w:pPr>
        <w:keepNext/>
        <w:keepLines/>
        <w:ind w:firstLineChars="0" w:firstLine="0"/>
        <w:outlineLvl w:val="2"/>
        <w:rPr>
          <w:b/>
          <w:bCs/>
          <w:szCs w:val="32"/>
        </w:rPr>
      </w:pPr>
      <w:bookmarkStart w:id="255" w:name="_Toc166778522"/>
      <w:bookmarkStart w:id="256" w:name="_Toc29579"/>
      <w:r>
        <w:rPr>
          <w:b/>
          <w:bCs/>
          <w:szCs w:val="32"/>
          <w:lang w:val="en"/>
        </w:rPr>
        <w:t>5.3 Exploratory Endpoints</w:t>
      </w:r>
      <w:bookmarkEnd w:id="255"/>
      <w:bookmarkEnd w:id="256"/>
    </w:p>
    <w:p w14:paraId="200217B3" w14:textId="77777777" w:rsidR="007B694B" w:rsidRDefault="00FA3D63" w:rsidP="001727E9">
      <w:pPr>
        <w:pStyle w:val="afa"/>
        <w:numPr>
          <w:ilvl w:val="0"/>
          <w:numId w:val="13"/>
        </w:numPr>
        <w:spacing w:line="360" w:lineRule="auto"/>
        <w:ind w:left="902" w:firstLineChars="0"/>
        <w:rPr>
          <w:rFonts w:ascii="Times New Roman" w:hAnsi="Times New Roman"/>
        </w:rPr>
      </w:pPr>
      <w:r>
        <w:rPr>
          <w:rFonts w:ascii="Times New Roman" w:hAnsi="Times New Roman"/>
          <w:sz w:val="24"/>
          <w:lang w:val="en"/>
        </w:rPr>
        <w:t>To evaluate the correlation of potential biomarkers (</w:t>
      </w:r>
      <w:r>
        <w:rPr>
          <w:rFonts w:ascii="Times New Roman" w:hAnsi="Times New Roman" w:hint="eastAsia"/>
          <w:sz w:val="24"/>
          <w:lang w:val="en"/>
        </w:rPr>
        <w:t xml:space="preserve">e.g., </w:t>
      </w:r>
      <w:r>
        <w:rPr>
          <w:rFonts w:ascii="Times New Roman" w:hAnsi="Times New Roman"/>
          <w:sz w:val="24"/>
          <w:lang w:val="en"/>
        </w:rPr>
        <w:t>BTK mutation, PLC mutation, TP53 mutation, etc.) in lymphoma tissue/circulating lymphoma cells with efficacy of LP-168 monotherapy</w:t>
      </w:r>
    </w:p>
    <w:p w14:paraId="0B53F25E" w14:textId="77777777" w:rsidR="007B694B" w:rsidRDefault="00FA3D63" w:rsidP="001727E9">
      <w:pPr>
        <w:pStyle w:val="afa"/>
        <w:numPr>
          <w:ilvl w:val="0"/>
          <w:numId w:val="13"/>
        </w:numPr>
        <w:spacing w:line="360" w:lineRule="auto"/>
        <w:ind w:left="902" w:firstLineChars="0"/>
        <w:rPr>
          <w:rFonts w:ascii="Times New Roman" w:hAnsi="Times New Roman"/>
        </w:rPr>
      </w:pPr>
      <w:r w:rsidRPr="001727E9">
        <w:rPr>
          <w:rFonts w:ascii="Times New Roman" w:hAnsi="Times New Roman"/>
          <w:sz w:val="24"/>
          <w:lang w:val="en"/>
        </w:rPr>
        <w:t>To evaluate the effect of intrinsic or extrinsic factors such as age, liver function and renal function on the exposure to the study drug by conducting covariate analysis in the population pharmacokinetic model</w:t>
      </w:r>
      <w:r>
        <w:rPr>
          <w:rFonts w:ascii="Times New Roman" w:hAnsi="Times New Roman"/>
          <w:sz w:val="24"/>
          <w:lang w:val="en"/>
        </w:rPr>
        <w:t>.</w:t>
      </w:r>
    </w:p>
    <w:p w14:paraId="2E85A670" w14:textId="77777777" w:rsidR="007B694B" w:rsidRDefault="00FA3D63">
      <w:pPr>
        <w:keepNext/>
        <w:keepLines/>
        <w:ind w:firstLineChars="0" w:firstLine="0"/>
        <w:outlineLvl w:val="2"/>
        <w:rPr>
          <w:b/>
          <w:bCs/>
          <w:szCs w:val="32"/>
        </w:rPr>
      </w:pPr>
      <w:bookmarkStart w:id="257" w:name="_Toc166778523"/>
      <w:bookmarkStart w:id="258" w:name="_Toc10936"/>
      <w:r>
        <w:rPr>
          <w:b/>
          <w:bCs/>
          <w:szCs w:val="32"/>
          <w:lang w:val="en"/>
        </w:rPr>
        <w:t>5.4 Estimands</w:t>
      </w:r>
      <w:bookmarkEnd w:id="257"/>
      <w:bookmarkEnd w:id="258"/>
    </w:p>
    <w:p w14:paraId="584EE98F" w14:textId="77777777" w:rsidR="007B694B" w:rsidRDefault="00FA3D63">
      <w:pPr>
        <w:ind w:firstLineChars="0" w:firstLine="0"/>
      </w:pPr>
      <w:r>
        <w:rPr>
          <w:lang w:val="en"/>
        </w:rPr>
        <w:t>The primary clinical concern of this study is to evaluate whether the overall response rate (ORR) of LP-168 monotherapy in patients with relapsed or refractory mantle cell lymphoma (R/R MCL) is significantly higher than that achieved in current clinical practice. The primary estimands are defined as follows:</w:t>
      </w:r>
    </w:p>
    <w:p w14:paraId="6662E8BD" w14:textId="77777777" w:rsidR="007B694B" w:rsidRDefault="00FA3D63">
      <w:pPr>
        <w:ind w:firstLineChars="0" w:firstLine="0"/>
        <w:rPr>
          <w:b/>
          <w:bCs/>
        </w:rPr>
      </w:pPr>
      <w:r>
        <w:rPr>
          <w:b/>
          <w:bCs/>
          <w:lang w:val="en"/>
        </w:rPr>
        <w:t>Population</w:t>
      </w:r>
    </w:p>
    <w:p w14:paraId="7B879A09" w14:textId="77777777" w:rsidR="007B694B" w:rsidRDefault="00FA3D63">
      <w:pPr>
        <w:ind w:firstLineChars="0" w:firstLine="0"/>
      </w:pPr>
      <w:r>
        <w:rPr>
          <w:lang w:val="en"/>
        </w:rPr>
        <w:t xml:space="preserve">Patients with a confirmed diagnosis of relapsed/refractory mantle cell lymphoma (R/R MCL) who have received at least one dose of LP-168, the definition of </w:t>
      </w:r>
      <w:r>
        <w:rPr>
          <w:lang w:val="en"/>
        </w:rPr>
        <w:lastRenderedPageBreak/>
        <w:t xml:space="preserve">relapsed/refractory is described in Section 6.3 of the protocol. </w:t>
      </w:r>
    </w:p>
    <w:p w14:paraId="1C2D4362" w14:textId="77777777" w:rsidR="007B694B" w:rsidRDefault="00FA3D63">
      <w:pPr>
        <w:ind w:firstLineChars="0" w:firstLine="0"/>
        <w:rPr>
          <w:b/>
          <w:bCs/>
        </w:rPr>
      </w:pPr>
      <w:r>
        <w:rPr>
          <w:rFonts w:hint="eastAsia"/>
          <w:b/>
          <w:bCs/>
          <w:lang w:val="en"/>
        </w:rPr>
        <w:t>Treatment</w:t>
      </w:r>
    </w:p>
    <w:p w14:paraId="0F7EC0AD" w14:textId="77777777" w:rsidR="007B694B" w:rsidRDefault="00FA3D63">
      <w:pPr>
        <w:ind w:firstLineChars="0" w:firstLine="0"/>
      </w:pPr>
      <w:r>
        <w:rPr>
          <w:lang w:val="en"/>
        </w:rPr>
        <w:t xml:space="preserve">LP-168 150 mg will be administered orally once daily before meals (except for the period from 1 hour before to 2 hours after a meal) in 28-day treatment cycles until disease progression, </w:t>
      </w:r>
      <w:r>
        <w:rPr>
          <w:rFonts w:hint="eastAsia"/>
          <w:lang w:val="en"/>
        </w:rPr>
        <w:t>unacceptable toxicity</w:t>
      </w:r>
      <w:r>
        <w:rPr>
          <w:lang w:val="en"/>
        </w:rPr>
        <w:t xml:space="preserve">, or satisfaction of other criteria for treatment termination. Best supportive care is allowed, but concomitant use of </w:t>
      </w:r>
      <w:r>
        <w:rPr>
          <w:rFonts w:hint="eastAsia"/>
          <w:lang w:val="en"/>
        </w:rPr>
        <w:t>anti-cancer</w:t>
      </w:r>
      <w:r>
        <w:rPr>
          <w:lang w:val="en"/>
        </w:rPr>
        <w:t xml:space="preserve"> therapy and drugs that significantly inhibit or induce the absorptive and metabolic processes of LP-168 is not allowed.</w:t>
      </w:r>
    </w:p>
    <w:p w14:paraId="0CB2578F" w14:textId="77777777" w:rsidR="007B694B" w:rsidRDefault="00FA3D63">
      <w:pPr>
        <w:ind w:firstLineChars="0" w:firstLine="0"/>
        <w:rPr>
          <w:b/>
          <w:bCs/>
        </w:rPr>
      </w:pPr>
      <w:r>
        <w:rPr>
          <w:b/>
          <w:bCs/>
          <w:lang w:val="en"/>
        </w:rPr>
        <w:t>Variable</w:t>
      </w:r>
    </w:p>
    <w:p w14:paraId="30D5D0F5" w14:textId="77777777" w:rsidR="007B694B" w:rsidRDefault="00FA3D63">
      <w:pPr>
        <w:ind w:firstLineChars="0" w:firstLine="0"/>
      </w:pPr>
      <w:r>
        <w:rPr>
          <w:lang w:val="en"/>
        </w:rPr>
        <w:t xml:space="preserve">Best overall response (CR/PR/SD/PD) as assessed by IRC from the start of treatment until the start of next line therapy based on the </w:t>
      </w:r>
      <w:r>
        <w:rPr>
          <w:rFonts w:hint="eastAsia"/>
          <w:lang w:val="en"/>
        </w:rPr>
        <w:t>Lugano 2014 Response Criteria</w:t>
      </w:r>
      <w:r>
        <w:rPr>
          <w:lang w:val="en"/>
        </w:rPr>
        <w:t xml:space="preserve"> for NHL.</w:t>
      </w:r>
    </w:p>
    <w:p w14:paraId="15BE0FD6" w14:textId="77777777" w:rsidR="007B694B" w:rsidRDefault="00FA3D63">
      <w:pPr>
        <w:ind w:firstLineChars="0" w:firstLine="0"/>
        <w:rPr>
          <w:b/>
          <w:bCs/>
        </w:rPr>
      </w:pPr>
      <w:r>
        <w:rPr>
          <w:b/>
          <w:bCs/>
          <w:lang w:val="en"/>
        </w:rPr>
        <w:t>Concurrent events and management strategies</w:t>
      </w:r>
    </w:p>
    <w:tbl>
      <w:tblPr>
        <w:tblStyle w:val="af1"/>
        <w:tblW w:w="8500" w:type="dxa"/>
        <w:tblLook w:val="04A0" w:firstRow="1" w:lastRow="0" w:firstColumn="1" w:lastColumn="0" w:noHBand="0" w:noVBand="1"/>
      </w:tblPr>
      <w:tblGrid>
        <w:gridCol w:w="3400"/>
        <w:gridCol w:w="1469"/>
        <w:gridCol w:w="3631"/>
      </w:tblGrid>
      <w:tr w:rsidR="007B694B" w14:paraId="46250E48" w14:textId="77777777">
        <w:tc>
          <w:tcPr>
            <w:tcW w:w="3403" w:type="dxa"/>
          </w:tcPr>
          <w:p w14:paraId="37724D80" w14:textId="77777777" w:rsidR="007B694B" w:rsidRDefault="00FA3D63">
            <w:pPr>
              <w:ind w:firstLineChars="0" w:firstLine="0"/>
            </w:pPr>
            <w:r>
              <w:rPr>
                <w:lang w:val="en"/>
              </w:rPr>
              <w:t>Concurrent event</w:t>
            </w:r>
          </w:p>
        </w:tc>
        <w:tc>
          <w:tcPr>
            <w:tcW w:w="1459" w:type="dxa"/>
          </w:tcPr>
          <w:p w14:paraId="3713E94A" w14:textId="77777777" w:rsidR="007B694B" w:rsidRDefault="00FA3D63">
            <w:pPr>
              <w:ind w:firstLineChars="0" w:firstLine="0"/>
            </w:pPr>
            <w:r>
              <w:rPr>
                <w:lang w:val="en"/>
              </w:rPr>
              <w:t>Management strategy</w:t>
            </w:r>
          </w:p>
        </w:tc>
        <w:tc>
          <w:tcPr>
            <w:tcW w:w="3638" w:type="dxa"/>
          </w:tcPr>
          <w:p w14:paraId="11E981CB" w14:textId="77777777" w:rsidR="007B694B" w:rsidRDefault="00FA3D63">
            <w:pPr>
              <w:ind w:firstLineChars="0" w:firstLine="0"/>
            </w:pPr>
            <w:r>
              <w:rPr>
                <w:lang w:val="en"/>
              </w:rPr>
              <w:t>Consideration or explanation</w:t>
            </w:r>
          </w:p>
        </w:tc>
      </w:tr>
      <w:tr w:rsidR="007B694B" w14:paraId="7F0BE828" w14:textId="77777777">
        <w:tc>
          <w:tcPr>
            <w:tcW w:w="3403" w:type="dxa"/>
          </w:tcPr>
          <w:p w14:paraId="16A1A937" w14:textId="77777777" w:rsidR="007B694B" w:rsidRDefault="00FA3D63">
            <w:pPr>
              <w:ind w:firstLineChars="0" w:firstLine="0"/>
            </w:pPr>
            <w:r>
              <w:rPr>
                <w:rFonts w:hint="eastAsia"/>
                <w:lang w:val="en"/>
              </w:rPr>
              <w:t>Early</w:t>
            </w:r>
            <w:r>
              <w:rPr>
                <w:lang w:val="en"/>
              </w:rPr>
              <w:t xml:space="preserve"> </w:t>
            </w:r>
            <w:r>
              <w:rPr>
                <w:rFonts w:hint="eastAsia"/>
                <w:lang w:val="en"/>
              </w:rPr>
              <w:t>end of treatment</w:t>
            </w:r>
          </w:p>
        </w:tc>
        <w:tc>
          <w:tcPr>
            <w:tcW w:w="1459" w:type="dxa"/>
          </w:tcPr>
          <w:p w14:paraId="52E55A47" w14:textId="77777777" w:rsidR="007B694B" w:rsidRDefault="00FA3D63">
            <w:pPr>
              <w:ind w:firstLineChars="0" w:firstLine="0"/>
            </w:pPr>
            <w:r>
              <w:rPr>
                <w:lang w:val="en"/>
              </w:rPr>
              <w:t>Treatment policy strategy</w:t>
            </w:r>
          </w:p>
        </w:tc>
        <w:tc>
          <w:tcPr>
            <w:tcW w:w="3638" w:type="dxa"/>
          </w:tcPr>
          <w:p w14:paraId="43C53195" w14:textId="77777777" w:rsidR="007B694B" w:rsidRDefault="00FA3D63">
            <w:pPr>
              <w:ind w:firstLineChars="0" w:firstLine="0"/>
            </w:pPr>
            <w:r>
              <w:rPr>
                <w:lang w:val="en"/>
              </w:rPr>
              <w:t>Efficacy responses prior to initiation of next line therapy are considered to be related to LP-168, even if treatment was terminated early.</w:t>
            </w:r>
          </w:p>
        </w:tc>
      </w:tr>
      <w:tr w:rsidR="007B694B" w14:paraId="34A93B71" w14:textId="77777777">
        <w:tc>
          <w:tcPr>
            <w:tcW w:w="3403" w:type="dxa"/>
          </w:tcPr>
          <w:p w14:paraId="06D64E3B" w14:textId="77777777" w:rsidR="007B694B" w:rsidRDefault="00FA3D63">
            <w:pPr>
              <w:ind w:firstLineChars="0" w:firstLine="0"/>
            </w:pPr>
            <w:r>
              <w:rPr>
                <w:lang w:val="en"/>
              </w:rPr>
              <w:t>Supportive care</w:t>
            </w:r>
          </w:p>
        </w:tc>
        <w:tc>
          <w:tcPr>
            <w:tcW w:w="1459" w:type="dxa"/>
          </w:tcPr>
          <w:p w14:paraId="6683DF1C" w14:textId="77777777" w:rsidR="007B694B" w:rsidRDefault="00FA3D63">
            <w:pPr>
              <w:ind w:firstLineChars="0" w:firstLine="0"/>
            </w:pPr>
            <w:r>
              <w:rPr>
                <w:lang w:val="en"/>
              </w:rPr>
              <w:t>Treatment policy strategy</w:t>
            </w:r>
          </w:p>
        </w:tc>
        <w:tc>
          <w:tcPr>
            <w:tcW w:w="3638" w:type="dxa"/>
          </w:tcPr>
          <w:p w14:paraId="6C131F6B" w14:textId="77777777" w:rsidR="007B694B" w:rsidRDefault="00FA3D63">
            <w:pPr>
              <w:ind w:firstLineChars="0" w:firstLine="0"/>
            </w:pPr>
            <w:r>
              <w:rPr>
                <w:lang w:val="en"/>
              </w:rPr>
              <w:t>Supportive care is part of the study treatment regimen and is consistent with clinical practice.</w:t>
            </w:r>
          </w:p>
        </w:tc>
      </w:tr>
      <w:tr w:rsidR="007B694B" w14:paraId="53D89B7F" w14:textId="77777777">
        <w:tc>
          <w:tcPr>
            <w:tcW w:w="3403" w:type="dxa"/>
          </w:tcPr>
          <w:p w14:paraId="5B5A235C" w14:textId="77777777" w:rsidR="007B694B" w:rsidRDefault="00FA3D63">
            <w:pPr>
              <w:ind w:firstLineChars="0" w:firstLine="0"/>
            </w:pPr>
            <w:r>
              <w:rPr>
                <w:lang w:val="en"/>
              </w:rPr>
              <w:t xml:space="preserve">Combined oral administration of CYP3A strong-moderate inhibitors or inducers, OATP1B1/OATP1B3 sensitive substrates, H2 blockers, proton </w:t>
            </w:r>
            <w:r>
              <w:rPr>
                <w:lang w:val="en"/>
              </w:rPr>
              <w:lastRenderedPageBreak/>
              <w:t>pump inhibitors</w:t>
            </w:r>
          </w:p>
        </w:tc>
        <w:tc>
          <w:tcPr>
            <w:tcW w:w="1459" w:type="dxa"/>
          </w:tcPr>
          <w:p w14:paraId="2C0B5AF0" w14:textId="77777777" w:rsidR="007B694B" w:rsidRDefault="00FA3D63">
            <w:pPr>
              <w:ind w:firstLineChars="0" w:firstLine="0"/>
            </w:pPr>
            <w:r>
              <w:rPr>
                <w:lang w:val="en"/>
              </w:rPr>
              <w:lastRenderedPageBreak/>
              <w:t>Treatment policy strategy</w:t>
            </w:r>
          </w:p>
        </w:tc>
        <w:tc>
          <w:tcPr>
            <w:tcW w:w="3638" w:type="dxa"/>
          </w:tcPr>
          <w:p w14:paraId="4AAC6CD9" w14:textId="77777777" w:rsidR="007B694B" w:rsidRDefault="00FA3D63">
            <w:pPr>
              <w:ind w:firstLineChars="0" w:firstLine="0"/>
            </w:pPr>
            <w:r>
              <w:rPr>
                <w:lang w:val="en"/>
              </w:rPr>
              <w:t>Transient use has limited impact on the assessment of therapeutic reaction.</w:t>
            </w:r>
          </w:p>
        </w:tc>
      </w:tr>
      <w:tr w:rsidR="007B694B" w14:paraId="4ECF0A2E" w14:textId="77777777">
        <w:tc>
          <w:tcPr>
            <w:tcW w:w="3403" w:type="dxa"/>
          </w:tcPr>
          <w:p w14:paraId="37D228BC" w14:textId="77777777" w:rsidR="007B694B" w:rsidRDefault="00FA3D63">
            <w:pPr>
              <w:ind w:firstLineChars="0" w:firstLine="0"/>
            </w:pPr>
            <w:r>
              <w:rPr>
                <w:lang w:val="en"/>
              </w:rPr>
              <w:t xml:space="preserve">Combination/Initiation of a new </w:t>
            </w:r>
            <w:r>
              <w:rPr>
                <w:rFonts w:hint="eastAsia"/>
                <w:lang w:val="en"/>
              </w:rPr>
              <w:t>anti-cancer</w:t>
            </w:r>
            <w:r>
              <w:rPr>
                <w:lang w:val="en"/>
              </w:rPr>
              <w:t xml:space="preserve"> therapy</w:t>
            </w:r>
          </w:p>
        </w:tc>
        <w:tc>
          <w:tcPr>
            <w:tcW w:w="1459" w:type="dxa"/>
          </w:tcPr>
          <w:p w14:paraId="147186B9" w14:textId="77777777" w:rsidR="007B694B" w:rsidRDefault="00FA3D63">
            <w:pPr>
              <w:ind w:firstLineChars="0" w:firstLine="0"/>
            </w:pPr>
            <w:r>
              <w:rPr>
                <w:lang w:val="en"/>
              </w:rPr>
              <w:t>While on treatment strategy</w:t>
            </w:r>
          </w:p>
        </w:tc>
        <w:tc>
          <w:tcPr>
            <w:tcW w:w="3638" w:type="dxa"/>
          </w:tcPr>
          <w:p w14:paraId="624A1330" w14:textId="77777777" w:rsidR="007B694B" w:rsidRDefault="00FA3D63">
            <w:pPr>
              <w:ind w:firstLineChars="0" w:firstLine="0"/>
            </w:pPr>
            <w:r>
              <w:rPr>
                <w:lang w:val="en"/>
              </w:rPr>
              <w:t xml:space="preserve">Efficacy outcome after initiation of a new </w:t>
            </w:r>
            <w:r>
              <w:rPr>
                <w:rFonts w:hint="eastAsia"/>
                <w:lang w:val="en"/>
              </w:rPr>
              <w:t>anti-cancer</w:t>
            </w:r>
            <w:r>
              <w:rPr>
                <w:lang w:val="en"/>
              </w:rPr>
              <w:t xml:space="preserve"> therapy is not related to LP-168.</w:t>
            </w:r>
          </w:p>
        </w:tc>
      </w:tr>
    </w:tbl>
    <w:p w14:paraId="77C65635" w14:textId="77777777" w:rsidR="007B694B" w:rsidRDefault="00FA3D63">
      <w:pPr>
        <w:ind w:firstLineChars="0" w:firstLine="0"/>
        <w:rPr>
          <w:b/>
          <w:bCs/>
        </w:rPr>
      </w:pPr>
      <w:r>
        <w:rPr>
          <w:b/>
          <w:bCs/>
          <w:lang w:val="en"/>
        </w:rPr>
        <w:t>Population-level summary</w:t>
      </w:r>
    </w:p>
    <w:p w14:paraId="0EE624BF" w14:textId="77777777" w:rsidR="007B694B" w:rsidRDefault="00FA3D63">
      <w:pPr>
        <w:ind w:firstLineChars="0" w:firstLine="0"/>
        <w:rPr>
          <w:b/>
          <w:bCs/>
        </w:rPr>
      </w:pPr>
      <w:r>
        <w:rPr>
          <w:lang w:val="en"/>
        </w:rPr>
        <w:t>Overall response rate (ORR) and its 95% confidence interval will be calculated for the target population. ORR is defined as the percentage of the target population with a best response of CR/PR.</w:t>
      </w:r>
    </w:p>
    <w:p w14:paraId="2E1C5FAC" w14:textId="77777777" w:rsidR="007B694B" w:rsidRDefault="00FA3D63" w:rsidP="001727E9">
      <w:pPr>
        <w:pStyle w:val="afa"/>
        <w:keepNext/>
        <w:keepLines/>
        <w:numPr>
          <w:ilvl w:val="0"/>
          <w:numId w:val="9"/>
        </w:numPr>
        <w:adjustRightInd w:val="0"/>
        <w:snapToGrid w:val="0"/>
        <w:spacing w:before="156"/>
        <w:ind w:firstLineChars="0"/>
        <w:jc w:val="left"/>
        <w:outlineLvl w:val="1"/>
        <w:rPr>
          <w:rFonts w:ascii="Times New Roman" w:hAnsi="Times New Roman"/>
          <w:b/>
          <w:bCs/>
          <w:sz w:val="28"/>
          <w:szCs w:val="32"/>
        </w:rPr>
      </w:pPr>
      <w:bookmarkStart w:id="259" w:name="_Toc502302247"/>
      <w:bookmarkStart w:id="260" w:name="_Toc21840"/>
      <w:bookmarkStart w:id="261" w:name="_Toc22564"/>
      <w:bookmarkStart w:id="262" w:name="_Toc22598"/>
      <w:bookmarkStart w:id="263" w:name="_Toc1601"/>
      <w:bookmarkStart w:id="264" w:name="_Toc5337"/>
      <w:bookmarkStart w:id="265" w:name="_Toc29782"/>
      <w:bookmarkStart w:id="266" w:name="_Toc23927"/>
      <w:bookmarkStart w:id="267" w:name="_Toc42786153"/>
      <w:bookmarkStart w:id="268" w:name="_Toc29661"/>
      <w:bookmarkStart w:id="269" w:name="_Toc9304"/>
      <w:bookmarkStart w:id="270" w:name="_Toc11531"/>
      <w:bookmarkStart w:id="271" w:name="_Toc166778524"/>
      <w:bookmarkStart w:id="272" w:name="_Toc32380"/>
      <w:bookmarkStart w:id="273" w:name="_Toc29084"/>
      <w:bookmarkStart w:id="274" w:name="_Toc24294"/>
      <w:bookmarkStart w:id="275" w:name="_Toc5525"/>
      <w:bookmarkStart w:id="276" w:name="_Toc13135144"/>
      <w:bookmarkStart w:id="277" w:name="_Toc31559"/>
      <w:bookmarkStart w:id="278" w:name="_Toc17410"/>
      <w:bookmarkStart w:id="279" w:name="_Toc224"/>
      <w:r>
        <w:rPr>
          <w:rFonts w:ascii="Times New Roman" w:hAnsi="Times New Roman"/>
          <w:b/>
          <w:bCs/>
          <w:sz w:val="28"/>
          <w:szCs w:val="32"/>
          <w:lang w:val="en"/>
        </w:rPr>
        <w:t>Subject Population</w:t>
      </w:r>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p>
    <w:p w14:paraId="118F0A60" w14:textId="77777777" w:rsidR="007B694B" w:rsidRDefault="00FA3D63">
      <w:pPr>
        <w:keepNext/>
        <w:keepLines/>
        <w:ind w:firstLineChars="0" w:firstLine="0"/>
        <w:outlineLvl w:val="2"/>
        <w:rPr>
          <w:b/>
          <w:bCs/>
          <w:szCs w:val="32"/>
        </w:rPr>
      </w:pPr>
      <w:bookmarkStart w:id="280" w:name="_Toc31407"/>
      <w:bookmarkStart w:id="281" w:name="_Toc26061"/>
      <w:bookmarkStart w:id="282" w:name="_Toc13135145"/>
      <w:bookmarkStart w:id="283" w:name="_Toc28317"/>
      <w:bookmarkStart w:id="284" w:name="_Toc281"/>
      <w:bookmarkStart w:id="285" w:name="_Toc21416"/>
      <w:bookmarkStart w:id="286" w:name="_Toc21496"/>
      <w:bookmarkStart w:id="287" w:name="_Toc23811"/>
      <w:bookmarkStart w:id="288" w:name="_Toc502302248"/>
      <w:bookmarkStart w:id="289" w:name="_Toc1886"/>
      <w:bookmarkStart w:id="290" w:name="_Toc18816"/>
      <w:bookmarkStart w:id="291" w:name="_Toc23585"/>
      <w:bookmarkStart w:id="292" w:name="_Toc31249"/>
      <w:bookmarkStart w:id="293" w:name="_Toc42786154"/>
      <w:bookmarkStart w:id="294" w:name="_Toc3603"/>
      <w:bookmarkStart w:id="295" w:name="_Toc9583"/>
      <w:bookmarkStart w:id="296" w:name="_Toc21119"/>
      <w:bookmarkStart w:id="297" w:name="_Toc23613"/>
      <w:bookmarkStart w:id="298" w:name="_Toc166778525"/>
      <w:bookmarkStart w:id="299" w:name="_Toc27978"/>
      <w:r>
        <w:rPr>
          <w:b/>
          <w:bCs/>
          <w:szCs w:val="32"/>
          <w:lang w:val="en"/>
        </w:rPr>
        <w:t>6.1 Inclusion Criteria</w:t>
      </w:r>
      <w:bookmarkStart w:id="300" w:name="_Toc78"/>
      <w:bookmarkStart w:id="301" w:name="_Toc13243"/>
      <w:bookmarkStart w:id="302" w:name="_Toc25650"/>
      <w:bookmarkStart w:id="303" w:name="_Toc30691"/>
      <w:bookmarkStart w:id="304" w:name="_Toc20868"/>
      <w:bookmarkStart w:id="305" w:name="_Toc7374"/>
      <w:bookmarkStart w:id="306" w:name="_Toc26312"/>
      <w:bookmarkStart w:id="307" w:name="_Toc3009"/>
      <w:bookmarkStart w:id="308" w:name="_Toc14242"/>
      <w:bookmarkStart w:id="309" w:name="_Toc24653"/>
      <w:bookmarkStart w:id="310" w:name="_Toc26158"/>
      <w:bookmarkStart w:id="311" w:name="_Toc210"/>
      <w:bookmarkStart w:id="312" w:name="_Toc8496"/>
      <w:bookmarkStart w:id="313" w:name="_Toc18387"/>
      <w:bookmarkStart w:id="314" w:name="_Toc26873"/>
      <w:bookmarkStart w:id="315" w:name="_Toc4318"/>
      <w:bookmarkStart w:id="316" w:name="_Toc7934"/>
      <w:bookmarkStart w:id="317" w:name="_Toc502302249"/>
      <w:bookmarkStart w:id="318" w:name="_Toc25854"/>
      <w:bookmarkStart w:id="319" w:name="_Toc18235"/>
      <w:bookmarkStart w:id="320" w:name="_Toc7907"/>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p>
    <w:p w14:paraId="378DC3E4" w14:textId="77777777" w:rsidR="007B694B" w:rsidRDefault="00FA3D63">
      <w:pPr>
        <w:ind w:firstLineChars="0" w:firstLine="0"/>
      </w:pPr>
      <w:r>
        <w:rPr>
          <w:lang w:val="en"/>
        </w:rPr>
        <w:t>Each patient must meet all of the following inclusion criteria to be eligible for inclusion in the study:</w:t>
      </w:r>
    </w:p>
    <w:p w14:paraId="54A0D273" w14:textId="77777777" w:rsidR="007B694B" w:rsidRDefault="00FA3D63" w:rsidP="001727E9">
      <w:pPr>
        <w:pStyle w:val="afa"/>
        <w:numPr>
          <w:ilvl w:val="0"/>
          <w:numId w:val="14"/>
        </w:numPr>
        <w:spacing w:line="360" w:lineRule="auto"/>
        <w:ind w:left="851" w:firstLineChars="0" w:hanging="371"/>
        <w:rPr>
          <w:rFonts w:ascii="Times New Roman" w:hAnsi="Times New Roman"/>
        </w:rPr>
      </w:pPr>
      <w:r w:rsidRPr="001727E9">
        <w:rPr>
          <w:rFonts w:ascii="Times New Roman" w:hAnsi="Times New Roman"/>
          <w:sz w:val="24"/>
          <w:lang w:val="en"/>
        </w:rPr>
        <w:t xml:space="preserve">Men and women </w:t>
      </w:r>
      <w:r>
        <w:rPr>
          <w:rFonts w:eastAsiaTheme="minorEastAsia"/>
          <w:color w:val="000000"/>
          <w:kern w:val="0"/>
          <w:szCs w:val="21"/>
          <w:lang w:val="en" w:eastAsia="en-US"/>
        </w:rPr>
        <w:t>≥</w:t>
      </w:r>
      <w:r w:rsidRPr="001727E9">
        <w:rPr>
          <w:rFonts w:ascii="Times New Roman" w:hAnsi="Times New Roman"/>
          <w:sz w:val="24"/>
          <w:lang w:val="en"/>
        </w:rPr>
        <w:t xml:space="preserve"> 18 years of age</w:t>
      </w:r>
      <w:r>
        <w:rPr>
          <w:rFonts w:ascii="Times New Roman" w:hAnsi="Times New Roman"/>
          <w:sz w:val="24"/>
          <w:lang w:val="en"/>
        </w:rPr>
        <w:t>.</w:t>
      </w:r>
    </w:p>
    <w:p w14:paraId="38B670B3" w14:textId="77777777" w:rsidR="007B694B" w:rsidRDefault="00FA3D63" w:rsidP="001727E9">
      <w:pPr>
        <w:pStyle w:val="afa"/>
        <w:numPr>
          <w:ilvl w:val="0"/>
          <w:numId w:val="14"/>
        </w:numPr>
        <w:spacing w:line="360" w:lineRule="auto"/>
        <w:ind w:firstLineChars="0"/>
        <w:rPr>
          <w:rFonts w:ascii="Times New Roman" w:hAnsi="Times New Roman"/>
          <w:sz w:val="24"/>
        </w:rPr>
      </w:pPr>
      <w:r>
        <w:rPr>
          <w:rFonts w:ascii="Times New Roman" w:hAnsi="Times New Roman"/>
          <w:sz w:val="24"/>
          <w:lang w:val="en"/>
        </w:rPr>
        <w:t xml:space="preserve">Patients with histologically confirmed mantle cell lymphoma (MCL) with </w:t>
      </w:r>
      <w:r>
        <w:rPr>
          <w:rFonts w:ascii="Times New Roman" w:hAnsi="Times New Roman" w:hint="eastAsia"/>
          <w:sz w:val="24"/>
          <w:lang w:val="en"/>
        </w:rPr>
        <w:t>chromosome translocation t(11;14) and/or overexpress cyclin D1</w:t>
      </w:r>
      <w:r>
        <w:rPr>
          <w:rFonts w:ascii="Times New Roman" w:hAnsi="Times New Roman"/>
          <w:sz w:val="24"/>
          <w:lang w:val="en"/>
        </w:rPr>
        <w:t xml:space="preserve"> and/or CCND1 gene rearrangement according to 2017 Revised WHO Classification Criteria for Lymphoma. For these patients, </w:t>
      </w:r>
      <w:r>
        <w:rPr>
          <w:rFonts w:ascii="Times New Roman" w:hAnsi="Times New Roman" w:hint="eastAsia"/>
          <w:sz w:val="24"/>
          <w:lang w:val="en"/>
        </w:rPr>
        <w:t>adequate</w:t>
      </w:r>
      <w:r>
        <w:rPr>
          <w:rFonts w:ascii="Times New Roman" w:hAnsi="Times New Roman" w:hint="eastAsia"/>
          <w:sz w:val="24"/>
        </w:rPr>
        <w:t xml:space="preserve"> </w:t>
      </w:r>
      <w:r>
        <w:rPr>
          <w:rFonts w:ascii="Times New Roman" w:hAnsi="Times New Roman"/>
          <w:sz w:val="24"/>
          <w:lang w:val="en"/>
        </w:rPr>
        <w:t xml:space="preserve">tumor tissue blocks or slides are required </w:t>
      </w:r>
      <w:r w:rsidRPr="001727E9">
        <w:rPr>
          <w:rFonts w:ascii="Times New Roman" w:hAnsi="Times New Roman"/>
          <w:sz w:val="24"/>
          <w:lang w:val="en"/>
        </w:rPr>
        <w:t xml:space="preserve">to be sent to </w:t>
      </w:r>
      <w:r w:rsidRPr="001727E9">
        <w:rPr>
          <w:rFonts w:ascii="Times New Roman" w:hAnsi="Times New Roman"/>
          <w:sz w:val="24"/>
          <w:lang w:val="en" w:eastAsia="en-US"/>
        </w:rPr>
        <w:t xml:space="preserve">central laboratory </w:t>
      </w:r>
      <w:r>
        <w:rPr>
          <w:rFonts w:ascii="Times New Roman" w:hAnsi="Times New Roman"/>
          <w:sz w:val="24"/>
          <w:lang w:val="en"/>
        </w:rPr>
        <w:t>for confirmation of pathological diagnosis.</w:t>
      </w:r>
    </w:p>
    <w:p w14:paraId="4A0E6495" w14:textId="77777777" w:rsidR="007B694B" w:rsidRDefault="00FA3D63" w:rsidP="001727E9">
      <w:pPr>
        <w:pStyle w:val="afa"/>
        <w:numPr>
          <w:ilvl w:val="0"/>
          <w:numId w:val="14"/>
        </w:numPr>
        <w:spacing w:line="360" w:lineRule="auto"/>
        <w:ind w:left="851" w:firstLineChars="0" w:hanging="371"/>
        <w:rPr>
          <w:rFonts w:ascii="Times New Roman" w:hAnsi="Times New Roman"/>
        </w:rPr>
      </w:pPr>
      <w:r>
        <w:rPr>
          <w:rFonts w:ascii="Times New Roman" w:hAnsi="Times New Roman"/>
          <w:sz w:val="24"/>
          <w:lang w:val="en"/>
        </w:rPr>
        <w:t>At least one measurable lesion (&gt; 1.5 cm in longest diameter for lymph node lesions or &gt; 1.0 cm in longest diameter for extranodal lesions).</w:t>
      </w:r>
    </w:p>
    <w:p w14:paraId="25359500" w14:textId="77777777" w:rsidR="007B694B" w:rsidRDefault="00FA3D63" w:rsidP="001727E9">
      <w:pPr>
        <w:pStyle w:val="afa"/>
        <w:numPr>
          <w:ilvl w:val="0"/>
          <w:numId w:val="14"/>
        </w:numPr>
        <w:spacing w:line="360" w:lineRule="auto"/>
        <w:ind w:left="851" w:firstLineChars="0" w:hanging="371"/>
        <w:rPr>
          <w:rFonts w:ascii="Times New Roman" w:hAnsi="Times New Roman"/>
          <w:sz w:val="24"/>
        </w:rPr>
      </w:pPr>
      <w:r>
        <w:rPr>
          <w:rFonts w:ascii="Times New Roman" w:hAnsi="Times New Roman"/>
          <w:sz w:val="24"/>
          <w:lang w:val="en"/>
        </w:rPr>
        <w:t xml:space="preserve">Subjects who have failed </w:t>
      </w:r>
      <w:r w:rsidRPr="001727E9">
        <w:rPr>
          <w:rFonts w:ascii="Times New Roman" w:hAnsi="Times New Roman"/>
          <w:sz w:val="24"/>
          <w:lang w:val="en"/>
        </w:rPr>
        <w:t xml:space="preserve">or relapsed after </w:t>
      </w:r>
      <w:r>
        <w:rPr>
          <w:rFonts w:ascii="Times New Roman" w:hAnsi="Times New Roman"/>
          <w:sz w:val="24"/>
          <w:lang w:val="en"/>
        </w:rPr>
        <w:t>a prior anti-CD20 mAb-containing regimen and treatment with at least one BTK inhibitor</w:t>
      </w:r>
      <w:r>
        <w:rPr>
          <w:rFonts w:ascii="Times New Roman" w:hAnsi="Times New Roman" w:hint="eastAsia"/>
          <w:sz w:val="24"/>
        </w:rPr>
        <w:t xml:space="preserve"> </w:t>
      </w:r>
      <w:r>
        <w:rPr>
          <w:rFonts w:ascii="Times New Roman" w:hAnsi="Times New Roman"/>
          <w:sz w:val="24"/>
          <w:lang w:val="en"/>
        </w:rPr>
        <w:t xml:space="preserve">or are intolerant to such therapy (if the subject is previously intolerant to anti-CD20 mAb, only one </w:t>
      </w:r>
      <w:r w:rsidRPr="001727E9">
        <w:rPr>
          <w:rFonts w:ascii="Times New Roman" w:hAnsi="Times New Roman"/>
          <w:sz w:val="24"/>
          <w:lang w:val="en"/>
        </w:rPr>
        <w:t xml:space="preserve">dose of </w:t>
      </w:r>
      <w:r>
        <w:rPr>
          <w:rFonts w:ascii="Times New Roman" w:hAnsi="Times New Roman"/>
          <w:sz w:val="24"/>
          <w:lang w:val="en"/>
        </w:rPr>
        <w:t xml:space="preserve">prior anti-CD20 mAb therapy is allowed; </w:t>
      </w:r>
      <w:r>
        <w:rPr>
          <w:rFonts w:ascii="Times New Roman" w:hAnsi="Times New Roman" w:hint="eastAsia"/>
          <w:sz w:val="24"/>
          <w:lang w:val="en"/>
        </w:rPr>
        <w:t>the use of anti-CD20 monoclonal antibodies in combination with BTK inhibitors is permitted within the same line of therapy</w:t>
      </w:r>
      <w:r>
        <w:rPr>
          <w:rFonts w:ascii="Times New Roman" w:hAnsi="Times New Roman"/>
          <w:sz w:val="24"/>
          <w:lang w:val="en"/>
        </w:rPr>
        <w:t xml:space="preserve">); or subjects who have failed treatment with a BTK inhibitor or relapsed after or are intolerant to a BTK inhibitor and are </w:t>
      </w:r>
      <w:r>
        <w:rPr>
          <w:rFonts w:ascii="Times New Roman" w:hAnsi="Times New Roman"/>
          <w:sz w:val="24"/>
          <w:lang w:val="en"/>
        </w:rPr>
        <w:lastRenderedPageBreak/>
        <w:t xml:space="preserve">ineligible for treatment with an anti-CD20 mAb-containing regimen (see definition of treatment failure, relapse, or intolerance below). </w:t>
      </w:r>
    </w:p>
    <w:p w14:paraId="13A1F7EB" w14:textId="77777777" w:rsidR="007B694B" w:rsidRDefault="00FA3D63" w:rsidP="001727E9">
      <w:pPr>
        <w:pStyle w:val="afa"/>
        <w:numPr>
          <w:ilvl w:val="0"/>
          <w:numId w:val="14"/>
        </w:numPr>
        <w:spacing w:line="360" w:lineRule="auto"/>
        <w:ind w:left="851" w:firstLineChars="0" w:hanging="371"/>
        <w:rPr>
          <w:rFonts w:ascii="Times New Roman" w:hAnsi="Times New Roman"/>
        </w:rPr>
      </w:pPr>
      <w:r>
        <w:rPr>
          <w:rFonts w:ascii="Times New Roman" w:hAnsi="Times New Roman"/>
          <w:sz w:val="24"/>
          <w:lang w:val="en"/>
        </w:rPr>
        <w:t>Subjects with Eastern Cooperative Oncology Group (ECOG) performance status ≤ 2 points.</w:t>
      </w:r>
    </w:p>
    <w:p w14:paraId="47B0C0D2" w14:textId="77777777" w:rsidR="007B694B" w:rsidRDefault="00FA3D63" w:rsidP="001727E9">
      <w:pPr>
        <w:pStyle w:val="afa"/>
        <w:numPr>
          <w:ilvl w:val="0"/>
          <w:numId w:val="14"/>
        </w:numPr>
        <w:spacing w:line="360" w:lineRule="auto"/>
        <w:ind w:left="851" w:firstLineChars="0" w:hanging="371"/>
        <w:rPr>
          <w:rFonts w:ascii="Times New Roman" w:hAnsi="Times New Roman"/>
        </w:rPr>
      </w:pPr>
      <w:r>
        <w:rPr>
          <w:rFonts w:ascii="Times New Roman" w:hAnsi="Times New Roman"/>
          <w:sz w:val="24"/>
          <w:lang w:val="en"/>
        </w:rPr>
        <w:t>Subjects with a</w:t>
      </w:r>
      <w:r>
        <w:rPr>
          <w:rFonts w:ascii="Times New Roman" w:hAnsi="Times New Roman" w:hint="eastAsia"/>
          <w:sz w:val="24"/>
          <w:lang w:val="en"/>
        </w:rPr>
        <w:t xml:space="preserve"> life expectancy</w:t>
      </w:r>
      <w:r>
        <w:rPr>
          <w:rFonts w:ascii="Times New Roman" w:hAnsi="Times New Roman"/>
          <w:sz w:val="24"/>
          <w:lang w:val="en"/>
        </w:rPr>
        <w:t xml:space="preserve"> of ≥ 12 weeks as judged by the investigator.</w:t>
      </w:r>
    </w:p>
    <w:p w14:paraId="62E218F2" w14:textId="77777777" w:rsidR="007B694B" w:rsidRDefault="00FA3D63" w:rsidP="001727E9">
      <w:pPr>
        <w:pStyle w:val="afa"/>
        <w:numPr>
          <w:ilvl w:val="0"/>
          <w:numId w:val="14"/>
        </w:numPr>
        <w:spacing w:line="360" w:lineRule="auto"/>
        <w:ind w:left="851" w:firstLineChars="0" w:hanging="371"/>
        <w:rPr>
          <w:rFonts w:ascii="Times New Roman" w:hAnsi="Times New Roman"/>
        </w:rPr>
      </w:pPr>
      <w:r>
        <w:rPr>
          <w:rFonts w:ascii="Times New Roman" w:hAnsi="Times New Roman"/>
          <w:sz w:val="24"/>
          <w:lang w:val="en"/>
        </w:rPr>
        <w:t>Subjects should have adequate coagulation function, and liver and kidney function, and local laboratory tests should meet the following criteria:</w:t>
      </w:r>
    </w:p>
    <w:p w14:paraId="16E3E1E5" w14:textId="77777777" w:rsidR="007B694B" w:rsidRDefault="00FA3D63" w:rsidP="001727E9">
      <w:pPr>
        <w:pStyle w:val="afa"/>
        <w:numPr>
          <w:ilvl w:val="0"/>
          <w:numId w:val="15"/>
        </w:numPr>
        <w:spacing w:line="360" w:lineRule="auto"/>
        <w:ind w:firstLineChars="0"/>
        <w:rPr>
          <w:rFonts w:ascii="Times New Roman" w:hAnsi="Times New Roman"/>
          <w:sz w:val="24"/>
        </w:rPr>
      </w:pPr>
      <w:r>
        <w:rPr>
          <w:rFonts w:ascii="Times New Roman" w:hAnsi="Times New Roman"/>
          <w:sz w:val="24"/>
          <w:lang w:val="en"/>
        </w:rPr>
        <w:t>Coagulation function: prothrombin time (PT) and activated partial thromboplastin time (APTT) ≤ 1.5 x upper limit of normal (ULN);</w:t>
      </w:r>
    </w:p>
    <w:p w14:paraId="3F5DC9D6" w14:textId="77777777" w:rsidR="007B694B" w:rsidRDefault="00FA3D63" w:rsidP="001727E9">
      <w:pPr>
        <w:pStyle w:val="afa"/>
        <w:numPr>
          <w:ilvl w:val="0"/>
          <w:numId w:val="15"/>
        </w:numPr>
        <w:spacing w:line="360" w:lineRule="auto"/>
        <w:ind w:firstLineChars="0"/>
        <w:rPr>
          <w:rFonts w:ascii="Times New Roman" w:hAnsi="Times New Roman"/>
          <w:sz w:val="24"/>
        </w:rPr>
      </w:pPr>
      <w:r>
        <w:rPr>
          <w:rFonts w:ascii="Times New Roman" w:hAnsi="Times New Roman"/>
          <w:sz w:val="24"/>
          <w:lang w:val="en"/>
        </w:rPr>
        <w:t>Liver: aspartate aminotransferase (AST) and alanine aminotransferase (ALT) ≤ 3 × ULN; total serum bilirubin ≤ 1.5 × ULN, if there is definite Gilbert syndrome (unconjugated hyperbilirubinemia), total bilirubin ≤ 3.0 × ULN; if hepatic impairment is considered to be caused by liver involvement by lymphoma, AST and ALT ≤ 5 × ULN, and total serum bilirubin ≤ 3.0 × ULN, on the premise that the investigator and sponsor agree to the enrollment after assessment;</w:t>
      </w:r>
    </w:p>
    <w:p w14:paraId="0C14E0B3" w14:textId="77777777" w:rsidR="007B694B" w:rsidRDefault="00FA3D63" w:rsidP="001727E9">
      <w:pPr>
        <w:pStyle w:val="afa"/>
        <w:numPr>
          <w:ilvl w:val="0"/>
          <w:numId w:val="15"/>
        </w:numPr>
        <w:spacing w:line="360" w:lineRule="auto"/>
        <w:ind w:firstLineChars="0"/>
        <w:rPr>
          <w:rFonts w:ascii="Times New Roman" w:hAnsi="Times New Roman"/>
          <w:sz w:val="24"/>
        </w:rPr>
      </w:pPr>
      <w:r>
        <w:rPr>
          <w:rFonts w:ascii="Times New Roman" w:hAnsi="Times New Roman"/>
          <w:sz w:val="24"/>
          <w:lang w:val="en"/>
        </w:rPr>
        <w:t>Pancreas: serum amylase and serum lipase ≤ 1.5 × ULN (</w:t>
      </w:r>
      <w:r w:rsidRPr="001727E9">
        <w:rPr>
          <w:rFonts w:ascii="Times New Roman" w:hAnsi="Times New Roman"/>
          <w:sz w:val="24"/>
          <w:lang w:val="en"/>
        </w:rPr>
        <w:t>with the exception of those without pancreatitis in the judgement of the investigator based on ultrasound, magnetic resonance imaging or CT and other imaging examinations as well as clinical manifestations</w:t>
      </w:r>
      <w:r>
        <w:rPr>
          <w:rFonts w:ascii="Times New Roman" w:hAnsi="Times New Roman"/>
          <w:sz w:val="24"/>
          <w:lang w:val="en"/>
        </w:rPr>
        <w:t>);</w:t>
      </w:r>
    </w:p>
    <w:p w14:paraId="17FCF138" w14:textId="77777777" w:rsidR="007B694B" w:rsidRDefault="00FA3D63" w:rsidP="001727E9">
      <w:pPr>
        <w:pStyle w:val="afa"/>
        <w:numPr>
          <w:ilvl w:val="0"/>
          <w:numId w:val="15"/>
        </w:numPr>
        <w:spacing w:line="360" w:lineRule="auto"/>
        <w:ind w:firstLineChars="0"/>
        <w:rPr>
          <w:rFonts w:ascii="Times New Roman" w:hAnsi="Times New Roman"/>
          <w:sz w:val="24"/>
        </w:rPr>
      </w:pPr>
      <w:r>
        <w:rPr>
          <w:rFonts w:ascii="Times New Roman" w:hAnsi="Times New Roman"/>
          <w:sz w:val="24"/>
          <w:lang w:val="en"/>
        </w:rPr>
        <w:t>Kidney: Serum creatinine (Scr) ≤ 1.5 × ULN, or creatinine clearance (Ccr) ≥ 50 mL/min (calculated by the CockcroftGault formula or using a 24-hour urine sample).</w:t>
      </w:r>
    </w:p>
    <w:p w14:paraId="5DBEC20A" w14:textId="77777777" w:rsidR="007B694B" w:rsidRDefault="00FA3D63">
      <w:pPr>
        <w:ind w:firstLineChars="0" w:firstLine="0"/>
      </w:pPr>
      <w:r>
        <w:rPr>
          <w:lang w:val="en"/>
        </w:rPr>
        <w:t xml:space="preserve">When serum creatinine is expressed in mg/dL: </w:t>
      </w:r>
    </w:p>
    <w:p w14:paraId="7A26EB85" w14:textId="77777777" w:rsidR="007B694B" w:rsidRDefault="00FA3D63">
      <w:pPr>
        <w:tabs>
          <w:tab w:val="left" w:pos="422"/>
        </w:tabs>
        <w:spacing w:beforeLines="50" w:before="163" w:afterLines="50" w:after="163"/>
        <w:ind w:rightChars="38" w:right="91" w:firstLine="480"/>
        <w:jc w:val="center"/>
        <w:rPr>
          <w:rFonts w:eastAsiaTheme="minorHAnsi"/>
          <w:iCs/>
        </w:rPr>
      </w:pPr>
      <m:oMathPara>
        <m:oMath>
          <m:r>
            <m:rPr>
              <m:sty m:val="p"/>
            </m:rPr>
            <w:rPr>
              <w:rFonts w:ascii="Cambria Math" w:eastAsiaTheme="minorHAnsi" w:hAnsi="Cambria Math"/>
            </w:rPr>
            <m:t>Ccr=</m:t>
          </m:r>
          <m:f>
            <m:fPr>
              <m:ctrlPr>
                <w:rPr>
                  <w:rFonts w:ascii="Cambria Math" w:eastAsiaTheme="minorHAnsi" w:hAnsi="Cambria Math"/>
                  <w:iCs/>
                </w:rPr>
              </m:ctrlPr>
            </m:fPr>
            <m:num>
              <m:d>
                <m:dPr>
                  <m:ctrlPr>
                    <w:rPr>
                      <w:rFonts w:ascii="Cambria Math" w:eastAsiaTheme="minorHAnsi" w:hAnsi="Cambria Math"/>
                      <w:iCs/>
                    </w:rPr>
                  </m:ctrlPr>
                </m:dPr>
                <m:e>
                  <m:r>
                    <m:rPr>
                      <m:sty m:val="p"/>
                    </m:rPr>
                    <w:rPr>
                      <w:rFonts w:ascii="Cambria Math" w:eastAsiaTheme="minorHAnsi" w:hAnsi="Cambria Math"/>
                    </w:rPr>
                    <m:t>140-Age</m:t>
                  </m:r>
                </m:e>
              </m:d>
              <m:r>
                <m:rPr>
                  <m:sty m:val="p"/>
                </m:rPr>
                <w:rPr>
                  <w:rFonts w:ascii="Cambria Math" w:eastAsiaTheme="minorHAnsi" w:hAnsi="Cambria Math"/>
                </w:rPr>
                <m:t xml:space="preserve">×Body weight </m:t>
              </m:r>
              <m:d>
                <m:dPr>
                  <m:ctrlPr>
                    <w:rPr>
                      <w:rFonts w:ascii="Cambria Math" w:eastAsiaTheme="minorHAnsi" w:hAnsi="Cambria Math"/>
                    </w:rPr>
                  </m:ctrlPr>
                </m:dPr>
                <m:e>
                  <m:r>
                    <m:rPr>
                      <m:sty m:val="p"/>
                    </m:rPr>
                    <w:rPr>
                      <w:rFonts w:ascii="Cambria Math" w:eastAsiaTheme="minorHAnsi" w:hAnsi="Cambria Math"/>
                    </w:rPr>
                    <m:t>kg</m:t>
                  </m:r>
                </m:e>
              </m:d>
              <m:r>
                <m:rPr>
                  <m:sty m:val="p"/>
                </m:rPr>
                <w:rPr>
                  <w:rFonts w:ascii="Cambria Math" w:eastAsiaTheme="minorHAnsi" w:hAnsi="Cambria Math"/>
                </w:rPr>
                <m:t>×</m:t>
              </m:r>
              <m:d>
                <m:dPr>
                  <m:begChr m:val="["/>
                  <m:endChr m:val="]"/>
                  <m:ctrlPr>
                    <w:rPr>
                      <w:rFonts w:ascii="Cambria Math" w:eastAsiaTheme="minorHAnsi" w:hAnsi="Cambria Math"/>
                    </w:rPr>
                  </m:ctrlPr>
                </m:dPr>
                <m:e>
                  <m:r>
                    <m:rPr>
                      <m:sty m:val="p"/>
                    </m:rPr>
                    <w:rPr>
                      <w:rFonts w:ascii="Cambria Math" w:eastAsiaTheme="minorHAnsi" w:hAnsi="Cambria Math"/>
                    </w:rPr>
                    <m:t>1.0, Male; 0.85, Female</m:t>
                  </m:r>
                </m:e>
              </m:d>
            </m:num>
            <m:den>
              <m:r>
                <m:rPr>
                  <m:sty m:val="p"/>
                </m:rPr>
                <w:rPr>
                  <w:rFonts w:ascii="Cambria Math" w:eastAsiaTheme="minorHAnsi" w:hAnsi="Cambria Math"/>
                </w:rPr>
                <m:t xml:space="preserve">72×Serum creatinine </m:t>
              </m:r>
              <m:r>
                <w:rPr>
                  <w:rFonts w:ascii="Cambria Math" w:eastAsiaTheme="minorHAnsi" w:hAnsi="Cambria Math"/>
                </w:rPr>
                <m:t>(</m:t>
              </m:r>
              <m:r>
                <m:rPr>
                  <m:sty m:val="p"/>
                </m:rPr>
                <w:rPr>
                  <w:rFonts w:ascii="Cambria Math" w:eastAsiaTheme="minorHAnsi" w:hAnsi="Cambria Math"/>
                </w:rPr>
                <m:t>mg/dL</m:t>
              </m:r>
              <m:r>
                <w:rPr>
                  <w:rFonts w:ascii="Cambria Math" w:eastAsiaTheme="minorHAnsi" w:hAnsi="Cambria Math"/>
                </w:rPr>
                <m:t>)</m:t>
              </m:r>
            </m:den>
          </m:f>
        </m:oMath>
      </m:oMathPara>
    </w:p>
    <w:p w14:paraId="4226511E" w14:textId="77777777" w:rsidR="007B694B" w:rsidRDefault="00FA3D63" w:rsidP="001727E9">
      <w:pPr>
        <w:pStyle w:val="afa"/>
        <w:numPr>
          <w:ilvl w:val="0"/>
          <w:numId w:val="16"/>
        </w:numPr>
        <w:spacing w:line="360" w:lineRule="auto"/>
        <w:ind w:firstLineChars="0"/>
        <w:rPr>
          <w:rFonts w:ascii="Times New Roman" w:hAnsi="Times New Roman"/>
        </w:rPr>
      </w:pPr>
      <w:r>
        <w:rPr>
          <w:rFonts w:ascii="Times New Roman" w:hAnsi="Times New Roman"/>
          <w:sz w:val="24"/>
          <w:lang w:val="en"/>
        </w:rPr>
        <w:t>When serum creatinine is expressed in μmol/L:</w:t>
      </w:r>
    </w:p>
    <w:p w14:paraId="5302B2DB" w14:textId="77777777" w:rsidR="007B694B" w:rsidRDefault="00FA3D63">
      <w:pPr>
        <w:pStyle w:val="11"/>
        <w:spacing w:beforeLines="50" w:before="163" w:afterLines="50" w:after="163"/>
        <w:ind w:left="441" w:right="232" w:firstLineChars="0" w:firstLine="0"/>
        <w:jc w:val="left"/>
        <w:rPr>
          <w:rFonts w:eastAsiaTheme="minorHAnsi"/>
          <w:bCs/>
          <w:spacing w:val="4"/>
        </w:rPr>
      </w:pPr>
      <m:oMathPara>
        <m:oMath>
          <m:r>
            <m:rPr>
              <m:sty m:val="p"/>
            </m:rPr>
            <w:rPr>
              <w:rFonts w:ascii="Cambria Math" w:eastAsiaTheme="minorHAnsi" w:hAnsi="Cambria Math"/>
            </w:rPr>
            <w:lastRenderedPageBreak/>
            <m:t>Ccr=</m:t>
          </m:r>
          <m:f>
            <m:fPr>
              <m:ctrlPr>
                <w:rPr>
                  <w:rFonts w:ascii="Cambria Math" w:eastAsiaTheme="minorHAnsi" w:hAnsi="Cambria Math"/>
                  <w:iCs/>
                </w:rPr>
              </m:ctrlPr>
            </m:fPr>
            <m:num>
              <m:d>
                <m:dPr>
                  <m:ctrlPr>
                    <w:rPr>
                      <w:rFonts w:ascii="Cambria Math" w:eastAsiaTheme="minorHAnsi" w:hAnsi="Cambria Math"/>
                      <w:iCs/>
                    </w:rPr>
                  </m:ctrlPr>
                </m:dPr>
                <m:e>
                  <m:r>
                    <m:rPr>
                      <m:sty m:val="p"/>
                    </m:rPr>
                    <w:rPr>
                      <w:rFonts w:ascii="Cambria Math" w:eastAsiaTheme="minorHAnsi" w:hAnsi="Cambria Math"/>
                    </w:rPr>
                    <m:t>140-Age</m:t>
                  </m:r>
                </m:e>
              </m:d>
              <m:r>
                <m:rPr>
                  <m:sty m:val="p"/>
                </m:rPr>
                <w:rPr>
                  <w:rFonts w:ascii="Cambria Math" w:eastAsiaTheme="minorHAnsi" w:hAnsi="Cambria Math"/>
                </w:rPr>
                <m:t>×Body weight (kg)×[1.0,Male; 0.85,Female]</m:t>
              </m:r>
            </m:num>
            <m:den>
              <m:r>
                <m:rPr>
                  <m:sty m:val="p"/>
                </m:rPr>
                <w:rPr>
                  <w:rFonts w:ascii="Cambria Math" w:eastAsiaTheme="minorHAnsi" w:hAnsi="Cambria Math"/>
                </w:rPr>
                <m:t>0.818×Serum creatinine (μmol/L)</m:t>
              </m:r>
            </m:den>
          </m:f>
        </m:oMath>
      </m:oMathPara>
    </w:p>
    <w:p w14:paraId="299455EC" w14:textId="77777777" w:rsidR="007B694B" w:rsidRDefault="00FA3D63" w:rsidP="001727E9">
      <w:pPr>
        <w:pStyle w:val="afa"/>
        <w:numPr>
          <w:ilvl w:val="0"/>
          <w:numId w:val="14"/>
        </w:numPr>
        <w:spacing w:line="360" w:lineRule="auto"/>
        <w:ind w:left="851" w:firstLineChars="0" w:hanging="371"/>
        <w:rPr>
          <w:rFonts w:ascii="Times New Roman" w:hAnsi="Times New Roman"/>
        </w:rPr>
      </w:pPr>
      <w:r>
        <w:rPr>
          <w:rFonts w:ascii="Times New Roman" w:hAnsi="Times New Roman"/>
          <w:sz w:val="24"/>
          <w:lang w:val="en"/>
        </w:rPr>
        <w:t>Subjects with adequate peripheral blood cell count whose hematology test before the first dose must meet the following criteria:</w:t>
      </w:r>
    </w:p>
    <w:p w14:paraId="3AB11AD2" w14:textId="77777777" w:rsidR="007B694B" w:rsidRDefault="00FA3D63" w:rsidP="001727E9">
      <w:pPr>
        <w:pStyle w:val="afa"/>
        <w:numPr>
          <w:ilvl w:val="0"/>
          <w:numId w:val="16"/>
        </w:numPr>
        <w:spacing w:line="360" w:lineRule="auto"/>
        <w:ind w:firstLineChars="0"/>
        <w:rPr>
          <w:rFonts w:ascii="Times New Roman" w:hAnsi="Times New Roman"/>
          <w:sz w:val="24"/>
        </w:rPr>
      </w:pPr>
      <w:r>
        <w:rPr>
          <w:rFonts w:ascii="Times New Roman" w:hAnsi="Times New Roman"/>
          <w:sz w:val="24"/>
          <w:lang w:val="en"/>
        </w:rPr>
        <w:t>Absolute neutrophil count (ANC) ≥ 1.0 × 10</w:t>
      </w:r>
      <w:r>
        <w:rPr>
          <w:rFonts w:ascii="Times New Roman" w:hAnsi="Times New Roman"/>
          <w:sz w:val="24"/>
          <w:vertAlign w:val="superscript"/>
          <w:lang w:val="en"/>
        </w:rPr>
        <w:t>9</w:t>
      </w:r>
      <w:r>
        <w:rPr>
          <w:rFonts w:ascii="Times New Roman" w:hAnsi="Times New Roman"/>
          <w:sz w:val="24"/>
          <w:lang w:val="en"/>
        </w:rPr>
        <w:t>/L [</w:t>
      </w:r>
      <w:r w:rsidRPr="001727E9">
        <w:rPr>
          <w:rFonts w:ascii="Times New Roman" w:hAnsi="Times New Roman"/>
          <w:sz w:val="24"/>
          <w:lang w:val="en"/>
        </w:rPr>
        <w:t>independent of</w:t>
      </w:r>
      <w:r>
        <w:rPr>
          <w:rFonts w:ascii="Times New Roman" w:hAnsi="Times New Roman"/>
          <w:sz w:val="24"/>
          <w:lang w:val="en"/>
        </w:rPr>
        <w:t xml:space="preserve"> granulocyte colony-stimulating factor (G-CSF) within 5 days prior to screening]. The use of colony-stimulating factors is allowed if, in the investigator's judgment, the neutropenia is due to bone marrow involvement by MCL.</w:t>
      </w:r>
    </w:p>
    <w:p w14:paraId="375ECD32" w14:textId="77777777" w:rsidR="007B694B" w:rsidRDefault="00FA3D63" w:rsidP="001727E9">
      <w:pPr>
        <w:pStyle w:val="afa"/>
        <w:numPr>
          <w:ilvl w:val="0"/>
          <w:numId w:val="16"/>
        </w:numPr>
        <w:spacing w:line="360" w:lineRule="auto"/>
        <w:ind w:firstLineChars="0"/>
        <w:rPr>
          <w:rFonts w:ascii="Times New Roman" w:hAnsi="Times New Roman"/>
          <w:sz w:val="24"/>
        </w:rPr>
      </w:pPr>
      <w:r>
        <w:rPr>
          <w:rFonts w:ascii="Times New Roman" w:hAnsi="Times New Roman"/>
          <w:sz w:val="24"/>
          <w:lang w:val="en"/>
        </w:rPr>
        <w:t>Platelet ≥ 50 × 10</w:t>
      </w:r>
      <w:r>
        <w:rPr>
          <w:rFonts w:ascii="Times New Roman" w:hAnsi="Times New Roman"/>
          <w:sz w:val="24"/>
          <w:vertAlign w:val="superscript"/>
          <w:lang w:val="en"/>
        </w:rPr>
        <w:t>9</w:t>
      </w:r>
      <w:r>
        <w:rPr>
          <w:rFonts w:ascii="Times New Roman" w:hAnsi="Times New Roman"/>
          <w:sz w:val="24"/>
          <w:lang w:val="en"/>
        </w:rPr>
        <w:t>/L (without platelet transfusion within 5 days prior to screening; growth factors/cytokines such as TPO and IL-11 are allowed). If platelet decrease is considered to be caused by lymphoma progression, platelet ≥ 30 × 10</w:t>
      </w:r>
      <w:r>
        <w:rPr>
          <w:rFonts w:ascii="Times New Roman" w:hAnsi="Times New Roman"/>
          <w:sz w:val="24"/>
          <w:vertAlign w:val="superscript"/>
          <w:lang w:val="en"/>
        </w:rPr>
        <w:t>9</w:t>
      </w:r>
      <w:r>
        <w:rPr>
          <w:rFonts w:ascii="Times New Roman" w:hAnsi="Times New Roman"/>
          <w:sz w:val="24"/>
          <w:lang w:val="en"/>
        </w:rPr>
        <w:t xml:space="preserve">/L and no obvious hemorrhage diathesis as determined by the investigator.  </w:t>
      </w:r>
    </w:p>
    <w:p w14:paraId="4AF2C803" w14:textId="77777777" w:rsidR="007B694B" w:rsidRDefault="00FA3D63" w:rsidP="001727E9">
      <w:pPr>
        <w:pStyle w:val="afa"/>
        <w:numPr>
          <w:ilvl w:val="0"/>
          <w:numId w:val="16"/>
        </w:numPr>
        <w:spacing w:line="360" w:lineRule="auto"/>
        <w:ind w:firstLineChars="0"/>
        <w:rPr>
          <w:rFonts w:ascii="Times New Roman" w:hAnsi="Times New Roman"/>
        </w:rPr>
      </w:pPr>
      <w:r>
        <w:rPr>
          <w:rFonts w:ascii="Times New Roman" w:hAnsi="Times New Roman"/>
          <w:sz w:val="24"/>
          <w:lang w:val="en"/>
        </w:rPr>
        <w:t xml:space="preserve">Hemoglobin ≥ 8.0 g/dL (without red blood cell transfusion within 7 days prior to screening; growth factors such as EPO are allowed); </w:t>
      </w:r>
    </w:p>
    <w:p w14:paraId="5EEFF48D" w14:textId="77777777" w:rsidR="007B694B" w:rsidRDefault="00FA3D63" w:rsidP="001727E9">
      <w:pPr>
        <w:pStyle w:val="afa"/>
        <w:numPr>
          <w:ilvl w:val="0"/>
          <w:numId w:val="14"/>
        </w:numPr>
        <w:spacing w:line="360" w:lineRule="auto"/>
        <w:ind w:firstLineChars="0"/>
        <w:rPr>
          <w:rFonts w:ascii="Times New Roman" w:hAnsi="Times New Roman"/>
        </w:rPr>
      </w:pPr>
      <w:r>
        <w:rPr>
          <w:rFonts w:ascii="Times New Roman" w:hAnsi="Times New Roman"/>
          <w:sz w:val="24"/>
          <w:lang w:val="en"/>
        </w:rPr>
        <w:t xml:space="preserve">Toxicity of prior </w:t>
      </w:r>
      <w:r>
        <w:rPr>
          <w:rFonts w:ascii="Times New Roman" w:hAnsi="Times New Roman" w:hint="eastAsia"/>
          <w:sz w:val="24"/>
          <w:lang w:val="en"/>
        </w:rPr>
        <w:t>anti-cancer</w:t>
      </w:r>
      <w:r>
        <w:rPr>
          <w:rFonts w:ascii="Times New Roman" w:hAnsi="Times New Roman"/>
          <w:sz w:val="24"/>
          <w:lang w:val="en"/>
        </w:rPr>
        <w:t xml:space="preserve"> therapy and surgical complications resolved to ≤ Grade 1 according to NCI CTCAE 5.0 (with the exception of alopecia, hematologic toxicity, or other toxicity considered by the investigator to pose no safety risk to subjects after discussion with the sponsor).</w:t>
      </w:r>
    </w:p>
    <w:p w14:paraId="3685C0C8" w14:textId="77777777" w:rsidR="007B694B" w:rsidRDefault="00FA3D63" w:rsidP="001727E9">
      <w:pPr>
        <w:pStyle w:val="afa"/>
        <w:numPr>
          <w:ilvl w:val="0"/>
          <w:numId w:val="14"/>
        </w:numPr>
        <w:spacing w:line="360" w:lineRule="auto"/>
        <w:ind w:firstLineChars="0"/>
        <w:rPr>
          <w:rFonts w:ascii="Times New Roman" w:hAnsi="Times New Roman"/>
        </w:rPr>
      </w:pPr>
      <w:r>
        <w:rPr>
          <w:rFonts w:ascii="Times New Roman" w:hAnsi="Times New Roman"/>
          <w:sz w:val="24"/>
          <w:lang w:val="en"/>
        </w:rPr>
        <w:t xml:space="preserve">All male and female subjects of childbearing potential should use medically approved contraceptive measures throughout the treatment period and for 90 days after the end of treatment; females of childbearing potential who are premenopausal (e.g., not menstruated for more than 1 year or not surgically sterilized) must have a negative serum pregnancy test within 7 days prior to the start of treatment (if the screening serum pregnancy result exceeds 7 days, a serum or urine pregnancy test must be performed prior to dosing, and the patient can be enrolled only after the negative result is obtained), and </w:t>
      </w:r>
      <w:r>
        <w:rPr>
          <w:rFonts w:ascii="Times New Roman" w:hAnsi="Times New Roman"/>
          <w:sz w:val="24"/>
          <w:lang w:val="en"/>
        </w:rPr>
        <w:lastRenderedPageBreak/>
        <w:t xml:space="preserve">must be in non-lactating period; male subjects are not allowed to donate sperm during the study </w:t>
      </w:r>
      <w:r>
        <w:rPr>
          <w:rFonts w:ascii="Times New Roman" w:hAnsi="Times New Roman" w:hint="eastAsia"/>
          <w:sz w:val="24"/>
          <w:lang w:val="en"/>
        </w:rPr>
        <w:t>treatment</w:t>
      </w:r>
      <w:r>
        <w:rPr>
          <w:rFonts w:ascii="Times New Roman" w:hAnsi="Times New Roman" w:hint="eastAsia"/>
          <w:sz w:val="24"/>
        </w:rPr>
        <w:t xml:space="preserve"> </w:t>
      </w:r>
      <w:r>
        <w:rPr>
          <w:rFonts w:ascii="Times New Roman" w:hAnsi="Times New Roman"/>
          <w:sz w:val="24"/>
          <w:lang w:val="en"/>
        </w:rPr>
        <w:t>and for 90 days after the end of treatment.</w:t>
      </w:r>
    </w:p>
    <w:p w14:paraId="4441804A" w14:textId="77777777" w:rsidR="007B694B" w:rsidRDefault="00FA3D63" w:rsidP="001727E9">
      <w:pPr>
        <w:pStyle w:val="afa"/>
        <w:numPr>
          <w:ilvl w:val="0"/>
          <w:numId w:val="14"/>
        </w:numPr>
        <w:spacing w:line="360" w:lineRule="auto"/>
        <w:ind w:firstLineChars="0"/>
        <w:rPr>
          <w:rFonts w:ascii="Times New Roman" w:hAnsi="Times New Roman"/>
        </w:rPr>
      </w:pPr>
      <w:r>
        <w:rPr>
          <w:rFonts w:ascii="Times New Roman" w:hAnsi="Times New Roman"/>
          <w:sz w:val="24"/>
          <w:lang w:val="en"/>
        </w:rPr>
        <w:t>Subjects must be willing to undergo protocol-specified bone marrow examination.</w:t>
      </w:r>
    </w:p>
    <w:p w14:paraId="1FE3633D" w14:textId="77777777" w:rsidR="007B694B" w:rsidRDefault="00FA3D63" w:rsidP="001727E9">
      <w:pPr>
        <w:pStyle w:val="afa"/>
        <w:numPr>
          <w:ilvl w:val="0"/>
          <w:numId w:val="14"/>
        </w:numPr>
        <w:spacing w:line="360" w:lineRule="auto"/>
        <w:ind w:firstLineChars="0"/>
        <w:rPr>
          <w:rFonts w:ascii="Times New Roman" w:eastAsiaTheme="minorEastAsia" w:hAnsi="Times New Roman"/>
          <w:bCs/>
          <w:spacing w:val="4"/>
          <w:kern w:val="0"/>
        </w:rPr>
      </w:pPr>
      <w:r>
        <w:rPr>
          <w:rFonts w:ascii="Times New Roman" w:hAnsi="Times New Roman"/>
          <w:sz w:val="24"/>
          <w:lang w:val="en"/>
        </w:rPr>
        <w:t>Subjects voluntarily participate in the study and sign the informed consent form, and understand and agree to follow the treatment regimen and visit plan.</w:t>
      </w:r>
    </w:p>
    <w:p w14:paraId="7162D228" w14:textId="77777777" w:rsidR="007B694B" w:rsidRDefault="00FA3D63">
      <w:pPr>
        <w:keepNext/>
        <w:keepLines/>
        <w:ind w:firstLineChars="0" w:firstLine="0"/>
        <w:outlineLvl w:val="2"/>
        <w:rPr>
          <w:b/>
          <w:bCs/>
        </w:rPr>
      </w:pPr>
      <w:bookmarkStart w:id="321" w:name="_Toc6286"/>
      <w:bookmarkStart w:id="322" w:name="_Toc3675"/>
      <w:bookmarkStart w:id="323" w:name="_Toc1691"/>
      <w:bookmarkStart w:id="324" w:name="_Toc23135"/>
      <w:bookmarkStart w:id="325" w:name="_Toc16461"/>
      <w:bookmarkStart w:id="326" w:name="_Toc9488"/>
      <w:bookmarkStart w:id="327" w:name="_Toc42786155"/>
      <w:bookmarkStart w:id="328" w:name="_Toc19468"/>
      <w:bookmarkStart w:id="329" w:name="_Toc32641"/>
      <w:bookmarkStart w:id="330" w:name="_Toc166778526"/>
      <w:bookmarkStart w:id="331" w:name="_Toc18427"/>
      <w:bookmarkStart w:id="332" w:name="_Toc587"/>
      <w:bookmarkStart w:id="333" w:name="_Toc13589"/>
      <w:bookmarkStart w:id="334" w:name="_Toc13135146"/>
      <w:bookmarkStart w:id="335" w:name="_Toc25445"/>
      <w:bookmarkStart w:id="336" w:name="_Toc30107"/>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r>
        <w:rPr>
          <w:b/>
          <w:bCs/>
          <w:lang w:val="en"/>
        </w:rPr>
        <w:t>6.2 Exclusion Criteria</w:t>
      </w:r>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77252ECE" w14:textId="77777777" w:rsidR="007B694B" w:rsidRDefault="00FA3D63">
      <w:pPr>
        <w:ind w:firstLineChars="0" w:firstLine="0"/>
      </w:pPr>
      <w:bookmarkStart w:id="337" w:name="_Toc24261"/>
      <w:bookmarkStart w:id="338" w:name="_Toc29515"/>
      <w:bookmarkStart w:id="339" w:name="_Toc15684"/>
      <w:bookmarkStart w:id="340" w:name="_Toc18929"/>
      <w:bookmarkStart w:id="341" w:name="_Toc24787"/>
      <w:bookmarkStart w:id="342" w:name="_Toc5739"/>
      <w:bookmarkStart w:id="343" w:name="_Toc13697"/>
      <w:bookmarkStart w:id="344" w:name="_Toc29747"/>
      <w:bookmarkStart w:id="345" w:name="_Toc27122"/>
      <w:bookmarkStart w:id="346" w:name="_Toc17818"/>
      <w:bookmarkStart w:id="347" w:name="_Toc17746"/>
      <w:bookmarkStart w:id="348" w:name="_Toc12344"/>
      <w:bookmarkStart w:id="349" w:name="_Toc7921"/>
      <w:bookmarkStart w:id="350" w:name="_Toc7795"/>
      <w:bookmarkStart w:id="351" w:name="_Toc17773"/>
      <w:bookmarkStart w:id="352" w:name="_Toc28546"/>
      <w:bookmarkStart w:id="353" w:name="_Toc19085"/>
      <w:bookmarkStart w:id="354" w:name="_Toc22787"/>
      <w:bookmarkStart w:id="355" w:name="_Toc25372"/>
      <w:bookmarkStart w:id="356" w:name="_Toc16593"/>
      <w:bookmarkStart w:id="357" w:name="_Toc24206"/>
      <w:bookmarkStart w:id="358" w:name="_Toc16194"/>
      <w:bookmarkStart w:id="359" w:name="_Toc1614"/>
      <w:bookmarkStart w:id="360" w:name="_Toc502302250"/>
      <w:bookmarkStart w:id="361" w:name="_Toc27031"/>
      <w:bookmarkStart w:id="362" w:name="_Toc28687"/>
      <w:bookmarkStart w:id="363" w:name="_Toc30701"/>
      <w:r>
        <w:rPr>
          <w:lang w:val="en"/>
        </w:rPr>
        <w:t>Patients who meet any of the following criteria will be excluded from this study:</w:t>
      </w:r>
    </w:p>
    <w:p w14:paraId="688192CA" w14:textId="77777777" w:rsidR="007B694B" w:rsidRDefault="00FA3D63" w:rsidP="001727E9">
      <w:pPr>
        <w:pStyle w:val="afa"/>
        <w:numPr>
          <w:ilvl w:val="0"/>
          <w:numId w:val="17"/>
        </w:numPr>
        <w:spacing w:line="360" w:lineRule="auto"/>
        <w:ind w:firstLineChars="0"/>
        <w:rPr>
          <w:rFonts w:ascii="Times New Roman" w:hAnsi="Times New Roman"/>
        </w:rPr>
      </w:pPr>
      <w:r>
        <w:rPr>
          <w:rFonts w:ascii="Times New Roman" w:hAnsi="Times New Roman"/>
          <w:sz w:val="24"/>
          <w:lang w:val="en"/>
        </w:rPr>
        <w:t xml:space="preserve">Primary central nervous system lymphoma or central nervous system involvement by lymphoma (including patients with CNS lymphoma in complete response at present); </w:t>
      </w:r>
    </w:p>
    <w:p w14:paraId="4DE93642" w14:textId="77777777" w:rsidR="007B694B" w:rsidRDefault="00FA3D63" w:rsidP="001727E9">
      <w:pPr>
        <w:pStyle w:val="afa"/>
        <w:numPr>
          <w:ilvl w:val="0"/>
          <w:numId w:val="17"/>
        </w:numPr>
        <w:spacing w:line="360" w:lineRule="auto"/>
        <w:ind w:firstLineChars="0"/>
        <w:rPr>
          <w:rFonts w:ascii="Times New Roman" w:hAnsi="Times New Roman"/>
        </w:rPr>
      </w:pPr>
      <w:r>
        <w:rPr>
          <w:rFonts w:ascii="Times New Roman" w:hAnsi="Times New Roman"/>
          <w:sz w:val="24"/>
          <w:lang w:val="en"/>
        </w:rPr>
        <w:t>Hypersensitivity to LP-168 or any of its excipients, including microcrystalline cellulose, croscarmellose sodium, magnesium stearate, fumaric acid, and gastro-soluble film coating premix.</w:t>
      </w:r>
    </w:p>
    <w:p w14:paraId="06D36AE1" w14:textId="77777777" w:rsidR="007B694B" w:rsidRDefault="00FA3D63" w:rsidP="001727E9">
      <w:pPr>
        <w:pStyle w:val="afa"/>
        <w:numPr>
          <w:ilvl w:val="0"/>
          <w:numId w:val="17"/>
        </w:numPr>
        <w:spacing w:line="360" w:lineRule="auto"/>
        <w:ind w:firstLineChars="0"/>
        <w:rPr>
          <w:rFonts w:ascii="Times New Roman" w:hAnsi="Times New Roman"/>
        </w:rPr>
      </w:pPr>
      <w:r>
        <w:rPr>
          <w:rFonts w:ascii="Times New Roman" w:hAnsi="Times New Roman"/>
          <w:sz w:val="24"/>
          <w:lang w:val="en"/>
        </w:rPr>
        <w:t>Subjects who have received treatment with any non-covalent BTK inhibitor.</w:t>
      </w:r>
    </w:p>
    <w:p w14:paraId="77B7F89A" w14:textId="77777777" w:rsidR="007B694B" w:rsidRDefault="00FA3D63" w:rsidP="001727E9">
      <w:pPr>
        <w:pStyle w:val="afa"/>
        <w:numPr>
          <w:ilvl w:val="0"/>
          <w:numId w:val="17"/>
        </w:numPr>
        <w:spacing w:line="360" w:lineRule="auto"/>
        <w:ind w:firstLineChars="0"/>
        <w:rPr>
          <w:rFonts w:ascii="Times New Roman" w:hAnsi="Times New Roman"/>
          <w:sz w:val="24"/>
        </w:rPr>
      </w:pPr>
      <w:r>
        <w:rPr>
          <w:rFonts w:ascii="Times New Roman" w:hAnsi="Times New Roman"/>
          <w:sz w:val="24"/>
          <w:lang w:val="en"/>
        </w:rPr>
        <w:t>Prior treatment with a BTK-targeted protein degradation chimera.</w:t>
      </w:r>
    </w:p>
    <w:p w14:paraId="67C914FE" w14:textId="77777777" w:rsidR="007B694B" w:rsidRDefault="00FA3D63" w:rsidP="001727E9">
      <w:pPr>
        <w:pStyle w:val="afa"/>
        <w:numPr>
          <w:ilvl w:val="0"/>
          <w:numId w:val="17"/>
        </w:numPr>
        <w:spacing w:line="360" w:lineRule="auto"/>
        <w:ind w:firstLineChars="0"/>
        <w:rPr>
          <w:rFonts w:ascii="Times New Roman" w:hAnsi="Times New Roman"/>
        </w:rPr>
      </w:pPr>
      <w:r>
        <w:rPr>
          <w:rFonts w:ascii="Times New Roman" w:hAnsi="Times New Roman"/>
          <w:sz w:val="24"/>
          <w:lang w:val="en"/>
        </w:rPr>
        <w:t xml:space="preserve">Subjects who have received or </w:t>
      </w:r>
      <w:r w:rsidRPr="001727E9">
        <w:rPr>
          <w:rFonts w:ascii="Times New Roman" w:hAnsi="Times New Roman"/>
          <w:sz w:val="24"/>
          <w:lang w:val="en"/>
        </w:rPr>
        <w:t>been exposed to the following therapies</w:t>
      </w:r>
      <w:r>
        <w:rPr>
          <w:rFonts w:ascii="Times New Roman" w:hAnsi="Times New Roman"/>
          <w:sz w:val="24"/>
          <w:lang w:val="en"/>
        </w:rPr>
        <w:t xml:space="preserve"> within 4 weeks or within 5 half-lives (whichever is shorter) prior to the first dose</w:t>
      </w:r>
      <w:r w:rsidRPr="001727E9">
        <w:rPr>
          <w:rFonts w:ascii="Times New Roman" w:hAnsi="Times New Roman"/>
          <w:sz w:val="24"/>
          <w:lang w:val="en"/>
        </w:rPr>
        <w:t xml:space="preserve"> of LP-168</w:t>
      </w:r>
      <w:r>
        <w:rPr>
          <w:rFonts w:ascii="Times New Roman" w:hAnsi="Times New Roman"/>
          <w:sz w:val="24"/>
          <w:lang w:val="en"/>
        </w:rPr>
        <w:t>:</w:t>
      </w:r>
    </w:p>
    <w:p w14:paraId="28374797" w14:textId="77777777" w:rsidR="007B694B" w:rsidRDefault="00FA3D63" w:rsidP="001727E9">
      <w:pPr>
        <w:pStyle w:val="afa"/>
        <w:numPr>
          <w:ilvl w:val="0"/>
          <w:numId w:val="16"/>
        </w:numPr>
        <w:spacing w:line="360" w:lineRule="auto"/>
        <w:ind w:firstLineChars="0"/>
        <w:rPr>
          <w:rFonts w:ascii="Times New Roman" w:hAnsi="Times New Roman"/>
          <w:sz w:val="24"/>
        </w:rPr>
      </w:pPr>
      <w:r>
        <w:rPr>
          <w:rFonts w:ascii="Times New Roman" w:hAnsi="Times New Roman" w:hint="eastAsia"/>
          <w:sz w:val="24"/>
          <w:lang w:val="en"/>
        </w:rPr>
        <w:t>Anti-cancer</w:t>
      </w:r>
      <w:r>
        <w:rPr>
          <w:rFonts w:ascii="Times New Roman" w:hAnsi="Times New Roman"/>
          <w:sz w:val="24"/>
          <w:lang w:val="en"/>
        </w:rPr>
        <w:t xml:space="preserve"> therapy including </w:t>
      </w:r>
      <w:r>
        <w:rPr>
          <w:rFonts w:ascii="Times New Roman" w:hAnsi="Times New Roman" w:hint="eastAsia"/>
          <w:sz w:val="24"/>
          <w:lang w:val="en"/>
        </w:rPr>
        <w:t>anti-cancer</w:t>
      </w:r>
      <w:r>
        <w:rPr>
          <w:rFonts w:ascii="Times New Roman" w:hAnsi="Times New Roman"/>
          <w:sz w:val="24"/>
          <w:lang w:val="en"/>
        </w:rPr>
        <w:t xml:space="preserve"> chemotherapy, targeted therapy, biotherapy and/or immunotherapy;</w:t>
      </w:r>
    </w:p>
    <w:p w14:paraId="6BC2343C" w14:textId="77777777" w:rsidR="007B694B" w:rsidRDefault="00FA3D63" w:rsidP="001727E9">
      <w:pPr>
        <w:pStyle w:val="afa"/>
        <w:numPr>
          <w:ilvl w:val="0"/>
          <w:numId w:val="16"/>
        </w:numPr>
        <w:spacing w:line="360" w:lineRule="auto"/>
        <w:ind w:firstLineChars="0"/>
        <w:rPr>
          <w:rFonts w:ascii="Times New Roman" w:hAnsi="Times New Roman"/>
          <w:sz w:val="24"/>
        </w:rPr>
      </w:pPr>
      <w:r>
        <w:rPr>
          <w:rFonts w:ascii="Times New Roman" w:hAnsi="Times New Roman"/>
          <w:sz w:val="24"/>
          <w:lang w:val="en"/>
        </w:rPr>
        <w:t xml:space="preserve">Any kind of </w:t>
      </w:r>
      <w:r w:rsidRPr="001727E9">
        <w:rPr>
          <w:rFonts w:ascii="Times New Roman" w:hAnsi="Times New Roman"/>
          <w:sz w:val="24"/>
          <w:lang w:val="en"/>
        </w:rPr>
        <w:t>investigational agent</w:t>
      </w:r>
      <w:r>
        <w:rPr>
          <w:rFonts w:ascii="Times New Roman" w:hAnsi="Times New Roman"/>
          <w:sz w:val="24"/>
          <w:lang w:val="en"/>
        </w:rPr>
        <w:t>;</w:t>
      </w:r>
    </w:p>
    <w:p w14:paraId="145ACD79" w14:textId="77777777" w:rsidR="007B694B" w:rsidRDefault="00FA3D63" w:rsidP="001727E9">
      <w:pPr>
        <w:pStyle w:val="afa"/>
        <w:numPr>
          <w:ilvl w:val="0"/>
          <w:numId w:val="16"/>
        </w:numPr>
        <w:spacing w:line="360" w:lineRule="auto"/>
        <w:ind w:firstLineChars="0"/>
        <w:rPr>
          <w:rFonts w:ascii="Times New Roman" w:hAnsi="Times New Roman"/>
        </w:rPr>
      </w:pPr>
      <w:r>
        <w:rPr>
          <w:rFonts w:ascii="Times New Roman" w:hAnsi="Times New Roman"/>
          <w:sz w:val="24"/>
          <w:lang w:val="en"/>
        </w:rPr>
        <w:t xml:space="preserve">Major surgery (generally defined as grade </w:t>
      </w:r>
      <w:r>
        <w:rPr>
          <w:rFonts w:ascii="Times New Roman" w:hAnsi="Times New Roman" w:hint="eastAsia"/>
          <w:sz w:val="24"/>
          <w:lang w:val="en"/>
        </w:rPr>
        <w:t>3</w:t>
      </w:r>
      <w:r>
        <w:rPr>
          <w:rFonts w:ascii="Times New Roman" w:hAnsi="Times New Roman"/>
          <w:sz w:val="24"/>
          <w:lang w:val="en"/>
        </w:rPr>
        <w:t xml:space="preserve"> surgery and above) or significant trauma.</w:t>
      </w:r>
    </w:p>
    <w:p w14:paraId="7A894F2E" w14:textId="77777777" w:rsidR="007B694B" w:rsidRDefault="00FA3D63" w:rsidP="001727E9">
      <w:pPr>
        <w:pStyle w:val="afa"/>
        <w:numPr>
          <w:ilvl w:val="0"/>
          <w:numId w:val="17"/>
        </w:numPr>
        <w:spacing w:line="360" w:lineRule="auto"/>
        <w:ind w:firstLineChars="0"/>
        <w:rPr>
          <w:rFonts w:ascii="Times New Roman" w:hAnsi="Times New Roman"/>
        </w:rPr>
      </w:pPr>
      <w:r w:rsidRPr="001727E9">
        <w:rPr>
          <w:rFonts w:ascii="Times New Roman" w:hAnsi="Times New Roman"/>
          <w:sz w:val="24"/>
          <w:lang w:val="en"/>
        </w:rPr>
        <w:t>Subjects who have received the following treatment within 2 weeks prior to the first dose of LP-168</w:t>
      </w:r>
      <w:r>
        <w:rPr>
          <w:rFonts w:ascii="Times New Roman" w:hAnsi="Times New Roman"/>
          <w:sz w:val="24"/>
          <w:lang w:val="en"/>
        </w:rPr>
        <w:t>:</w:t>
      </w:r>
    </w:p>
    <w:p w14:paraId="00AF88B5" w14:textId="77777777" w:rsidR="007B694B" w:rsidRDefault="00FA3D63" w:rsidP="001727E9">
      <w:pPr>
        <w:pStyle w:val="afa"/>
        <w:numPr>
          <w:ilvl w:val="0"/>
          <w:numId w:val="16"/>
        </w:numPr>
        <w:spacing w:line="360" w:lineRule="auto"/>
        <w:ind w:firstLineChars="0"/>
        <w:rPr>
          <w:rFonts w:ascii="Times New Roman" w:hAnsi="Times New Roman"/>
        </w:rPr>
      </w:pPr>
      <w:r>
        <w:rPr>
          <w:rFonts w:ascii="Times New Roman" w:hAnsi="Times New Roman"/>
          <w:sz w:val="24"/>
          <w:lang w:val="en"/>
        </w:rPr>
        <w:t xml:space="preserve">Systemic glucocorticoids equivalent to prednisone at doses &gt; 20 </w:t>
      </w:r>
      <w:r>
        <w:rPr>
          <w:rFonts w:ascii="Times New Roman" w:hAnsi="Times New Roman"/>
          <w:sz w:val="24"/>
          <w:lang w:val="en"/>
        </w:rPr>
        <w:lastRenderedPageBreak/>
        <w:t>mg/day for 3 or more days; or single daily dose &gt; 50 mg;</w:t>
      </w:r>
    </w:p>
    <w:p w14:paraId="691C37EE" w14:textId="77777777" w:rsidR="007B694B" w:rsidRDefault="00FA3D63" w:rsidP="001727E9">
      <w:pPr>
        <w:pStyle w:val="afa"/>
        <w:numPr>
          <w:ilvl w:val="0"/>
          <w:numId w:val="16"/>
        </w:numPr>
        <w:spacing w:line="360" w:lineRule="auto"/>
        <w:ind w:firstLineChars="0"/>
        <w:rPr>
          <w:rFonts w:ascii="Times New Roman" w:hAnsi="Times New Roman"/>
        </w:rPr>
      </w:pPr>
      <w:r>
        <w:rPr>
          <w:rFonts w:ascii="Times New Roman" w:hAnsi="Times New Roman"/>
          <w:sz w:val="24"/>
          <w:lang w:val="en"/>
        </w:rPr>
        <w:t xml:space="preserve">Treatment with Chinese herbal medicine for the purpose of </w:t>
      </w:r>
      <w:r>
        <w:rPr>
          <w:rFonts w:ascii="Times New Roman" w:hAnsi="Times New Roman" w:hint="eastAsia"/>
          <w:sz w:val="24"/>
          <w:lang w:val="en"/>
        </w:rPr>
        <w:t>anti-cancer</w:t>
      </w:r>
      <w:r>
        <w:rPr>
          <w:rFonts w:ascii="Times New Roman" w:hAnsi="Times New Roman"/>
          <w:sz w:val="24"/>
          <w:lang w:val="en"/>
        </w:rPr>
        <w:t>;</w:t>
      </w:r>
    </w:p>
    <w:p w14:paraId="7A9A9DCB" w14:textId="77777777" w:rsidR="007B694B" w:rsidRDefault="00FA3D63" w:rsidP="001727E9">
      <w:pPr>
        <w:pStyle w:val="afa"/>
        <w:numPr>
          <w:ilvl w:val="0"/>
          <w:numId w:val="16"/>
        </w:numPr>
        <w:spacing w:line="360" w:lineRule="auto"/>
        <w:ind w:firstLineChars="0"/>
        <w:rPr>
          <w:rFonts w:ascii="Times New Roman" w:hAnsi="Times New Roman"/>
        </w:rPr>
      </w:pPr>
      <w:r>
        <w:rPr>
          <w:rFonts w:ascii="Times New Roman" w:hAnsi="Times New Roman"/>
          <w:sz w:val="24"/>
          <w:lang w:val="en"/>
        </w:rPr>
        <w:t>Local radiotherapy for the treatment of MCL;</w:t>
      </w:r>
    </w:p>
    <w:p w14:paraId="18A4757A" w14:textId="77777777" w:rsidR="007B694B" w:rsidRDefault="00FA3D63" w:rsidP="001727E9">
      <w:pPr>
        <w:pStyle w:val="afa"/>
        <w:numPr>
          <w:ilvl w:val="0"/>
          <w:numId w:val="16"/>
        </w:numPr>
        <w:spacing w:line="360" w:lineRule="auto"/>
        <w:ind w:firstLineChars="0"/>
        <w:rPr>
          <w:rFonts w:ascii="Times New Roman" w:hAnsi="Times New Roman"/>
        </w:rPr>
      </w:pPr>
      <w:r>
        <w:rPr>
          <w:rFonts w:ascii="Times New Roman" w:hAnsi="Times New Roman"/>
          <w:sz w:val="24"/>
          <w:lang w:val="en"/>
        </w:rPr>
        <w:t>Strong or moderate CYP3A4/5 inhibitors and inducers, sensitive substrates of OATP1B1/OATP1B3 (see Appendix 3);</w:t>
      </w:r>
    </w:p>
    <w:p w14:paraId="783B7F31" w14:textId="77777777" w:rsidR="007B694B" w:rsidRDefault="00FA3D63" w:rsidP="001727E9">
      <w:pPr>
        <w:pStyle w:val="afa"/>
        <w:numPr>
          <w:ilvl w:val="0"/>
          <w:numId w:val="16"/>
        </w:numPr>
        <w:spacing w:line="360" w:lineRule="auto"/>
        <w:ind w:firstLineChars="0"/>
        <w:rPr>
          <w:rFonts w:ascii="Times New Roman" w:hAnsi="Times New Roman"/>
        </w:rPr>
      </w:pPr>
      <w:r>
        <w:rPr>
          <w:rFonts w:ascii="Times New Roman" w:hAnsi="Times New Roman"/>
          <w:sz w:val="24"/>
          <w:lang w:val="en"/>
        </w:rPr>
        <w:t>Any drugs known to cause QTc prolongation or torsades de pointes (see Appendix 4).</w:t>
      </w:r>
    </w:p>
    <w:p w14:paraId="1D8B6BA5" w14:textId="77777777" w:rsidR="007B694B" w:rsidRDefault="00FA3D63" w:rsidP="001727E9">
      <w:pPr>
        <w:pStyle w:val="afa"/>
        <w:numPr>
          <w:ilvl w:val="0"/>
          <w:numId w:val="17"/>
        </w:numPr>
        <w:spacing w:line="360" w:lineRule="auto"/>
        <w:ind w:firstLineChars="0"/>
        <w:rPr>
          <w:rFonts w:ascii="Times New Roman" w:hAnsi="Times New Roman"/>
        </w:rPr>
      </w:pPr>
      <w:r>
        <w:rPr>
          <w:rFonts w:ascii="Times New Roman" w:hAnsi="Times New Roman"/>
          <w:sz w:val="24"/>
          <w:lang w:val="en"/>
        </w:rPr>
        <w:t>Subjects who require the use of strong or moderate CYP3A inhibitors or inducers, OATP1B1/OATP1B3 sensitive substrates, proton pump inhibitors, and systemic glucocorticoids (equivalent to prednisone &gt; 20 mg/day × 3 days or more) during the study (see Appendix 3).</w:t>
      </w:r>
    </w:p>
    <w:p w14:paraId="08AD61B3" w14:textId="77777777" w:rsidR="007B694B" w:rsidRDefault="00FA3D63" w:rsidP="001727E9">
      <w:pPr>
        <w:pStyle w:val="afa"/>
        <w:numPr>
          <w:ilvl w:val="0"/>
          <w:numId w:val="17"/>
        </w:numPr>
        <w:spacing w:line="360" w:lineRule="auto"/>
        <w:ind w:firstLineChars="0"/>
        <w:rPr>
          <w:rFonts w:ascii="Times New Roman" w:hAnsi="Times New Roman"/>
        </w:rPr>
      </w:pPr>
      <w:r>
        <w:rPr>
          <w:rFonts w:ascii="Times New Roman" w:hAnsi="Times New Roman"/>
          <w:sz w:val="24"/>
          <w:lang w:val="en"/>
        </w:rPr>
        <w:t xml:space="preserve">Subjects who have received chimeric antigen receptor T cell (CAR-T) therapy within 90 days prior to the planned first dose of </w:t>
      </w:r>
      <w:r>
        <w:rPr>
          <w:rFonts w:ascii="Times New Roman" w:hAnsi="Times New Roman" w:hint="eastAsia"/>
          <w:sz w:val="24"/>
          <w:lang w:val="en"/>
        </w:rPr>
        <w:t>the study drug</w:t>
      </w:r>
      <w:r>
        <w:rPr>
          <w:rFonts w:ascii="Times New Roman" w:hAnsi="Times New Roman"/>
          <w:sz w:val="24"/>
          <w:lang w:val="en"/>
        </w:rPr>
        <w:t>.</w:t>
      </w:r>
    </w:p>
    <w:p w14:paraId="7E89D1D0" w14:textId="77777777" w:rsidR="007B694B" w:rsidRDefault="00FA3D63" w:rsidP="001727E9">
      <w:pPr>
        <w:pStyle w:val="afa"/>
        <w:numPr>
          <w:ilvl w:val="0"/>
          <w:numId w:val="17"/>
        </w:numPr>
        <w:spacing w:line="360" w:lineRule="auto"/>
        <w:ind w:firstLineChars="0"/>
        <w:rPr>
          <w:rFonts w:ascii="Times New Roman" w:hAnsi="Times New Roman"/>
        </w:rPr>
      </w:pPr>
      <w:r>
        <w:rPr>
          <w:rFonts w:ascii="Times New Roman" w:hAnsi="Times New Roman"/>
          <w:sz w:val="24"/>
          <w:lang w:val="en"/>
        </w:rPr>
        <w:t xml:space="preserve">Subjects who have received an autologous stem cell transplantation within 90 days prior to the planned first dose of </w:t>
      </w:r>
      <w:r>
        <w:rPr>
          <w:rFonts w:ascii="Times New Roman" w:hAnsi="Times New Roman" w:hint="eastAsia"/>
          <w:sz w:val="24"/>
          <w:lang w:val="en"/>
        </w:rPr>
        <w:t>the study drug</w:t>
      </w:r>
      <w:r>
        <w:rPr>
          <w:rFonts w:ascii="Times New Roman" w:hAnsi="Times New Roman"/>
          <w:sz w:val="24"/>
          <w:lang w:val="en"/>
        </w:rPr>
        <w:t>; Subjects who have undergone allogeneic stem cell transplantation.</w:t>
      </w:r>
    </w:p>
    <w:p w14:paraId="084304D6" w14:textId="77777777" w:rsidR="007B694B" w:rsidRDefault="00FA3D63" w:rsidP="001727E9">
      <w:pPr>
        <w:pStyle w:val="afa"/>
        <w:numPr>
          <w:ilvl w:val="0"/>
          <w:numId w:val="17"/>
        </w:numPr>
        <w:spacing w:line="360" w:lineRule="auto"/>
        <w:ind w:firstLineChars="0"/>
        <w:rPr>
          <w:rFonts w:ascii="Times New Roman" w:hAnsi="Times New Roman"/>
        </w:rPr>
      </w:pPr>
      <w:r>
        <w:rPr>
          <w:rFonts w:ascii="Times New Roman" w:hAnsi="Times New Roman"/>
          <w:sz w:val="24"/>
          <w:lang w:val="en"/>
        </w:rPr>
        <w:t>Subjects with prior malignancy other than MCL within the past 2 years, with the exception of basal cell carcinoma, carcinoma cervix in situ, breast cancer in situ, and localized squamous cell carcinoma curatively treated, as well as malignancies that have been cured by surgery or other treatment as confirmed by the investigator and the sponsor.</w:t>
      </w:r>
    </w:p>
    <w:p w14:paraId="0E1D4B5B" w14:textId="77777777" w:rsidR="007B694B" w:rsidRDefault="00FA3D63" w:rsidP="001727E9">
      <w:pPr>
        <w:pStyle w:val="afa"/>
        <w:numPr>
          <w:ilvl w:val="0"/>
          <w:numId w:val="17"/>
        </w:numPr>
        <w:spacing w:line="360" w:lineRule="auto"/>
        <w:ind w:firstLineChars="0"/>
        <w:rPr>
          <w:rFonts w:ascii="Times New Roman" w:hAnsi="Times New Roman"/>
        </w:rPr>
      </w:pPr>
      <w:r>
        <w:rPr>
          <w:rFonts w:ascii="Times New Roman" w:hAnsi="Times New Roman"/>
          <w:sz w:val="24"/>
          <w:lang w:val="en"/>
        </w:rPr>
        <w:t>Subjects with any serious and/or uncontrolled systemic diseases that are not suitable for participation in this study as judged by the investigator (including hypertensive crisis, diabetic ketoacidosis, unstable angina, congestive cardiac failure, respiratory diseases requiring continuous oxygen inhalation, severe vascular embolism, uncontrolled massive hemorrhage or massive organ hemorrhage, severe liver, kidney or metabolic diseases such as decompensated cirrhosis, nephrotic syndrome, etc.).</w:t>
      </w:r>
    </w:p>
    <w:p w14:paraId="14E08BB9" w14:textId="77777777" w:rsidR="007B694B" w:rsidRDefault="00FA3D63" w:rsidP="001727E9">
      <w:pPr>
        <w:pStyle w:val="afa"/>
        <w:numPr>
          <w:ilvl w:val="0"/>
          <w:numId w:val="17"/>
        </w:numPr>
        <w:spacing w:line="360" w:lineRule="auto"/>
        <w:ind w:firstLineChars="0"/>
        <w:rPr>
          <w:rFonts w:ascii="Times New Roman" w:hAnsi="Times New Roman"/>
        </w:rPr>
      </w:pPr>
      <w:r>
        <w:rPr>
          <w:rFonts w:ascii="Times New Roman" w:hAnsi="Times New Roman"/>
          <w:sz w:val="24"/>
          <w:lang w:val="en"/>
        </w:rPr>
        <w:lastRenderedPageBreak/>
        <w:t xml:space="preserve">The subjects' ECG at screening showed significant abnormalities, mainly including atrial fibrillation/atrial flutter, second-degree atrioventricular block type </w:t>
      </w:r>
      <w:r>
        <w:rPr>
          <w:rFonts w:ascii="Times New Roman" w:hAnsi="Times New Roman" w:hint="eastAsia"/>
          <w:sz w:val="24"/>
          <w:lang w:val="en"/>
        </w:rPr>
        <w:t>2</w:t>
      </w:r>
      <w:r>
        <w:rPr>
          <w:rFonts w:ascii="Times New Roman" w:hAnsi="Times New Roman"/>
          <w:sz w:val="24"/>
          <w:lang w:val="en"/>
        </w:rPr>
        <w:t>, third-degree atrioventricular block, bradycardia with CTCAE grade ≥ 2 and QT interval corrected by Fridericia method (QTcF=QT/(RR^0.33), RR=60/</w:t>
      </w:r>
      <w:r>
        <w:rPr>
          <w:rFonts w:ascii="Times New Roman" w:hAnsi="Times New Roman" w:hint="eastAsia"/>
          <w:sz w:val="24"/>
          <w:lang w:val="en"/>
        </w:rPr>
        <w:t>pulse</w:t>
      </w:r>
      <w:r>
        <w:rPr>
          <w:rFonts w:ascii="Times New Roman" w:hAnsi="Times New Roman"/>
          <w:sz w:val="24"/>
          <w:lang w:val="en"/>
        </w:rPr>
        <w:t xml:space="preserve"> value) (QTcF) ≥ 480 ms, etc., and other abnormalities are judged by the investigator to be suitable for participation in the study.</w:t>
      </w:r>
    </w:p>
    <w:p w14:paraId="055CEB63" w14:textId="77777777" w:rsidR="007B694B" w:rsidRDefault="00FA3D63" w:rsidP="001727E9">
      <w:pPr>
        <w:pStyle w:val="afa"/>
        <w:numPr>
          <w:ilvl w:val="0"/>
          <w:numId w:val="17"/>
        </w:numPr>
        <w:spacing w:line="360" w:lineRule="auto"/>
        <w:ind w:firstLineChars="0"/>
        <w:rPr>
          <w:rFonts w:ascii="Times New Roman" w:hAnsi="Times New Roman"/>
        </w:rPr>
      </w:pPr>
      <w:r>
        <w:rPr>
          <w:rFonts w:ascii="Times New Roman" w:hAnsi="Times New Roman"/>
          <w:sz w:val="24"/>
          <w:lang w:val="en"/>
        </w:rPr>
        <w:t xml:space="preserve">Subjects with poor cardiac function, meeting criteria of New York Heart Association (NYHA) class ≥ 2 (NYHA class 2 is defined as </w:t>
      </w:r>
      <w:r>
        <w:rPr>
          <w:rFonts w:ascii="Times New Roman" w:hAnsi="Times New Roman" w:hint="eastAsia"/>
          <w:sz w:val="24"/>
          <w:lang w:val="en"/>
        </w:rPr>
        <w:t>Slight limitation of physical activity. Comfortable at rest. Ordinary physical activity results in fatigue, palpitation, shortness of breath or chest pain</w:t>
      </w:r>
      <w:r>
        <w:rPr>
          <w:rFonts w:ascii="Times New Roman" w:hAnsi="Times New Roman"/>
          <w:sz w:val="24"/>
          <w:lang w:val="en"/>
        </w:rPr>
        <w:t>); or left ventricular ejection fraction (LVEF) &lt; 50% reflected by cardiac ultrasound.</w:t>
      </w:r>
    </w:p>
    <w:p w14:paraId="58BEEAC3" w14:textId="77777777" w:rsidR="007B694B" w:rsidRDefault="00FA3D63" w:rsidP="001727E9">
      <w:pPr>
        <w:pStyle w:val="afa"/>
        <w:numPr>
          <w:ilvl w:val="0"/>
          <w:numId w:val="17"/>
        </w:numPr>
        <w:spacing w:line="360" w:lineRule="auto"/>
        <w:ind w:firstLineChars="0"/>
        <w:rPr>
          <w:rFonts w:ascii="Times New Roman" w:hAnsi="Times New Roman"/>
        </w:rPr>
      </w:pPr>
      <w:r>
        <w:rPr>
          <w:rFonts w:ascii="Times New Roman" w:hAnsi="Times New Roman"/>
          <w:sz w:val="24"/>
          <w:lang w:val="en"/>
        </w:rPr>
        <w:t>Subjects with a history of cerebral infarction, intracranial hemorrhage, myocardial infarction within 180 days before the planned first dose (except for the subjects with lacunar infarction, which is judged by the investigator to not affect the enrollment in this study).</w:t>
      </w:r>
    </w:p>
    <w:p w14:paraId="2F4124B7" w14:textId="77777777" w:rsidR="007B694B" w:rsidRDefault="00FA3D63" w:rsidP="001727E9">
      <w:pPr>
        <w:pStyle w:val="afa"/>
        <w:numPr>
          <w:ilvl w:val="0"/>
          <w:numId w:val="17"/>
        </w:numPr>
        <w:spacing w:line="360" w:lineRule="auto"/>
        <w:ind w:firstLineChars="0"/>
        <w:rPr>
          <w:rFonts w:ascii="Times New Roman" w:hAnsi="Times New Roman"/>
        </w:rPr>
      </w:pPr>
      <w:r>
        <w:rPr>
          <w:rFonts w:ascii="Times New Roman" w:hAnsi="Times New Roman"/>
          <w:sz w:val="24"/>
          <w:lang w:val="en"/>
        </w:rPr>
        <w:t>Subjects with any of the following infections, including but not limited to:</w:t>
      </w:r>
    </w:p>
    <w:p w14:paraId="712A4D34" w14:textId="77777777" w:rsidR="007B694B" w:rsidRDefault="00FA3D63" w:rsidP="001727E9">
      <w:pPr>
        <w:pStyle w:val="afa"/>
        <w:numPr>
          <w:ilvl w:val="0"/>
          <w:numId w:val="16"/>
        </w:numPr>
        <w:spacing w:line="360" w:lineRule="auto"/>
        <w:ind w:firstLineChars="0"/>
        <w:rPr>
          <w:rFonts w:ascii="Times New Roman" w:hAnsi="Times New Roman"/>
        </w:rPr>
      </w:pPr>
      <w:r>
        <w:rPr>
          <w:rFonts w:ascii="Times New Roman" w:hAnsi="Times New Roman"/>
          <w:sz w:val="24"/>
          <w:lang w:val="en"/>
        </w:rPr>
        <w:t xml:space="preserve">Human immunodeficiency virus (HIV) infection, syphilis infection (patients with previous infection, </w:t>
      </w:r>
      <w:r w:rsidRPr="001727E9">
        <w:rPr>
          <w:rFonts w:ascii="Times New Roman" w:hAnsi="Times New Roman"/>
          <w:sz w:val="24"/>
          <w:lang w:val="en"/>
        </w:rPr>
        <w:t>who were</w:t>
      </w:r>
      <w:r>
        <w:rPr>
          <w:rFonts w:ascii="Times New Roman" w:hAnsi="Times New Roman" w:hint="eastAsia"/>
          <w:sz w:val="24"/>
        </w:rPr>
        <w:t xml:space="preserve"> </w:t>
      </w:r>
      <w:r>
        <w:rPr>
          <w:rFonts w:ascii="Times New Roman" w:hAnsi="Times New Roman"/>
          <w:sz w:val="24"/>
          <w:lang w:val="en"/>
        </w:rPr>
        <w:t>cured as judged by the investigator or specialist can be enrolled), positive HBsAg or HBcAb and HBV-DNA test results greater than the ULN of the study site (if HBsAg or HBcAb is positive and HBV-DNA is negative, it is strongly recommended to perform antiviral prophylaxis after enrollment, and monitor HBV-DNA on a regular basis; if HBV-DNA turns positive during treatment,</w:t>
      </w:r>
      <w:r>
        <w:rPr>
          <w:rFonts w:ascii="Times New Roman" w:hAnsi="Times New Roman" w:hint="eastAsia"/>
          <w:sz w:val="24"/>
          <w:lang w:val="en"/>
        </w:rPr>
        <w:t xml:space="preserve"> the study drug</w:t>
      </w:r>
      <w:r>
        <w:rPr>
          <w:rFonts w:ascii="Times New Roman" w:hAnsi="Times New Roman"/>
          <w:sz w:val="24"/>
          <w:lang w:val="en"/>
        </w:rPr>
        <w:t xml:space="preserve"> should be </w:t>
      </w:r>
      <w:r>
        <w:rPr>
          <w:rFonts w:ascii="Times New Roman" w:hAnsi="Times New Roman" w:hint="eastAsia"/>
          <w:sz w:val="24"/>
          <w:lang w:val="en"/>
        </w:rPr>
        <w:t>interrupt</w:t>
      </w:r>
      <w:r>
        <w:rPr>
          <w:rFonts w:ascii="Times New Roman" w:hAnsi="Times New Roman"/>
          <w:sz w:val="24"/>
          <w:lang w:val="en"/>
        </w:rPr>
        <w:t>ed, and</w:t>
      </w:r>
      <w:r>
        <w:rPr>
          <w:rFonts w:ascii="Times New Roman" w:hAnsi="Times New Roman" w:hint="eastAsia"/>
          <w:sz w:val="24"/>
          <w:lang w:val="en"/>
        </w:rPr>
        <w:t xml:space="preserve"> the study drug</w:t>
      </w:r>
      <w:r>
        <w:rPr>
          <w:rFonts w:ascii="Times New Roman" w:hAnsi="Times New Roman"/>
          <w:sz w:val="24"/>
          <w:lang w:val="en"/>
        </w:rPr>
        <w:t xml:space="preserve"> should be re-administered after negative results are obtained). HCV antibody positive with HCV-RNA test result higher than the upper limit of normal of the study site or qualitatively positive;</w:t>
      </w:r>
    </w:p>
    <w:p w14:paraId="7EE0C417" w14:textId="77777777" w:rsidR="007B694B" w:rsidRDefault="00FA3D63" w:rsidP="001727E9">
      <w:pPr>
        <w:pStyle w:val="afa"/>
        <w:numPr>
          <w:ilvl w:val="0"/>
          <w:numId w:val="16"/>
        </w:numPr>
        <w:spacing w:line="360" w:lineRule="auto"/>
        <w:ind w:firstLineChars="0"/>
        <w:rPr>
          <w:rFonts w:ascii="Times New Roman" w:hAnsi="Times New Roman"/>
        </w:rPr>
      </w:pPr>
      <w:r>
        <w:rPr>
          <w:rFonts w:ascii="Times New Roman" w:hAnsi="Times New Roman"/>
          <w:sz w:val="24"/>
          <w:lang w:val="en"/>
        </w:rPr>
        <w:t xml:space="preserve">Unexplained fever with body temperature higher than 38.5 ºC within </w:t>
      </w:r>
      <w:r>
        <w:rPr>
          <w:rFonts w:ascii="Times New Roman" w:hAnsi="Times New Roman"/>
          <w:sz w:val="24"/>
          <w:lang w:val="en"/>
        </w:rPr>
        <w:lastRenderedPageBreak/>
        <w:t>one week prior to the initial administration;</w:t>
      </w:r>
    </w:p>
    <w:p w14:paraId="0FCF9E78" w14:textId="77777777" w:rsidR="007B694B" w:rsidRDefault="00FA3D63" w:rsidP="001727E9">
      <w:pPr>
        <w:pStyle w:val="afa"/>
        <w:numPr>
          <w:ilvl w:val="0"/>
          <w:numId w:val="16"/>
        </w:numPr>
        <w:spacing w:line="360" w:lineRule="auto"/>
        <w:ind w:firstLineChars="0"/>
        <w:rPr>
          <w:rFonts w:ascii="Times New Roman" w:hAnsi="Times New Roman"/>
        </w:rPr>
      </w:pPr>
      <w:r>
        <w:rPr>
          <w:rFonts w:ascii="Times New Roman" w:hAnsi="Times New Roman"/>
          <w:sz w:val="24"/>
          <w:lang w:val="en"/>
        </w:rPr>
        <w:t>Uncontrolled systemic active bacterial, fungal, or viral infections.</w:t>
      </w:r>
    </w:p>
    <w:p w14:paraId="2AFF1BAA" w14:textId="77777777" w:rsidR="007B694B" w:rsidRDefault="00FA3D63" w:rsidP="001727E9">
      <w:pPr>
        <w:pStyle w:val="afa"/>
        <w:numPr>
          <w:ilvl w:val="0"/>
          <w:numId w:val="17"/>
        </w:numPr>
        <w:spacing w:line="360" w:lineRule="auto"/>
        <w:ind w:firstLineChars="0"/>
        <w:rPr>
          <w:rFonts w:ascii="Times New Roman" w:hAnsi="Times New Roman"/>
        </w:rPr>
      </w:pPr>
      <w:r>
        <w:rPr>
          <w:rFonts w:ascii="Times New Roman" w:hAnsi="Times New Roman"/>
          <w:sz w:val="24"/>
          <w:lang w:val="en"/>
        </w:rPr>
        <w:t>Any condition that affects the drug ingestion of subjects and seriously affects the absorption or pharmacokinetic parameters of</w:t>
      </w:r>
      <w:r>
        <w:rPr>
          <w:rFonts w:ascii="Times New Roman" w:hAnsi="Times New Roman" w:hint="eastAsia"/>
          <w:sz w:val="24"/>
          <w:lang w:val="en"/>
        </w:rPr>
        <w:t xml:space="preserve"> the study drug</w:t>
      </w:r>
      <w:r>
        <w:rPr>
          <w:rFonts w:ascii="Times New Roman" w:hAnsi="Times New Roman"/>
          <w:sz w:val="24"/>
          <w:lang w:val="en"/>
        </w:rPr>
        <w:t>, including uncontrollable nausea and vomiting, as well as short-bowel syndrome, etc.;</w:t>
      </w:r>
    </w:p>
    <w:p w14:paraId="17D519D5" w14:textId="77777777" w:rsidR="007B694B" w:rsidRDefault="00FA3D63" w:rsidP="001727E9">
      <w:pPr>
        <w:pStyle w:val="afa"/>
        <w:numPr>
          <w:ilvl w:val="0"/>
          <w:numId w:val="17"/>
        </w:numPr>
        <w:spacing w:line="360" w:lineRule="auto"/>
        <w:ind w:firstLineChars="0"/>
        <w:rPr>
          <w:rFonts w:ascii="Times New Roman" w:hAnsi="Times New Roman"/>
        </w:rPr>
      </w:pPr>
      <w:r>
        <w:rPr>
          <w:rFonts w:ascii="Times New Roman" w:hAnsi="Times New Roman"/>
          <w:sz w:val="24"/>
          <w:lang w:val="en"/>
        </w:rPr>
        <w:t>Presence of conditions that are unfavorable to the administration of</w:t>
      </w:r>
      <w:r>
        <w:rPr>
          <w:rFonts w:ascii="Times New Roman" w:hAnsi="Times New Roman" w:hint="eastAsia"/>
          <w:sz w:val="24"/>
          <w:lang w:val="en"/>
        </w:rPr>
        <w:t xml:space="preserve"> the study drug</w:t>
      </w:r>
      <w:r>
        <w:rPr>
          <w:rFonts w:ascii="Times New Roman" w:hAnsi="Times New Roman"/>
          <w:sz w:val="24"/>
          <w:lang w:val="en"/>
        </w:rPr>
        <w:t xml:space="preserve"> or affect the explanation of drug toxicity or AE; subjects with pre-existing diseases and alcohol or drug abuse/dependence that will result in inadequate compliance with the study.</w:t>
      </w:r>
    </w:p>
    <w:p w14:paraId="654CC862" w14:textId="77777777" w:rsidR="007B694B" w:rsidRDefault="00FA3D63" w:rsidP="001727E9">
      <w:pPr>
        <w:pStyle w:val="afa"/>
        <w:numPr>
          <w:ilvl w:val="0"/>
          <w:numId w:val="17"/>
        </w:numPr>
        <w:spacing w:line="360" w:lineRule="auto"/>
        <w:ind w:firstLineChars="0"/>
        <w:rPr>
          <w:rFonts w:ascii="Times New Roman" w:hAnsi="Times New Roman"/>
        </w:rPr>
      </w:pPr>
      <w:r>
        <w:rPr>
          <w:rFonts w:ascii="Times New Roman" w:hAnsi="Times New Roman"/>
          <w:sz w:val="24"/>
          <w:lang w:val="en"/>
        </w:rPr>
        <w:t>Other conditions that are unsuitable for participation in this trial in the investigator’s opinion.</w:t>
      </w:r>
    </w:p>
    <w:p w14:paraId="4DB046CB" w14:textId="77777777" w:rsidR="007B694B" w:rsidRDefault="00FA3D63">
      <w:pPr>
        <w:keepNext/>
        <w:keepLines/>
        <w:ind w:firstLineChars="0"/>
        <w:outlineLvl w:val="2"/>
      </w:pPr>
      <w:bookmarkStart w:id="364" w:name="_Toc166778527"/>
      <w:bookmarkStart w:id="365" w:name="_Toc25966"/>
      <w:bookmarkStart w:id="366" w:name="_Toc13135147"/>
      <w:bookmarkStart w:id="367" w:name="_Toc20363"/>
      <w:bookmarkStart w:id="368" w:name="_Toc9970"/>
      <w:bookmarkStart w:id="369" w:name="_Toc18527"/>
      <w:bookmarkStart w:id="370" w:name="_Toc17668"/>
      <w:bookmarkStart w:id="371" w:name="_Toc3070"/>
      <w:bookmarkStart w:id="372" w:name="_Toc42786156"/>
      <w:bookmarkStart w:id="373" w:name="_Toc8338"/>
      <w:bookmarkStart w:id="374" w:name="_Toc26022"/>
      <w:bookmarkStart w:id="375" w:name="_Toc11791"/>
      <w:bookmarkStart w:id="376" w:name="_Toc14536"/>
      <w:bookmarkStart w:id="377" w:name="_Toc7193"/>
      <w:bookmarkStart w:id="378" w:name="_Toc5891"/>
      <w:bookmarkStart w:id="379" w:name="_Toc7093"/>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r>
        <w:rPr>
          <w:b/>
          <w:bCs/>
          <w:lang w:val="en"/>
        </w:rPr>
        <w:t>6.3 Definition of Treatment Failure, Relapse, or Intolerance, etc.</w:t>
      </w:r>
      <w:bookmarkEnd w:id="364"/>
      <w:bookmarkEnd w:id="365"/>
    </w:p>
    <w:p w14:paraId="7E98C8DC" w14:textId="77777777" w:rsidR="007B694B" w:rsidRDefault="00FA3D63" w:rsidP="001727E9">
      <w:pPr>
        <w:pStyle w:val="afa"/>
        <w:numPr>
          <w:ilvl w:val="0"/>
          <w:numId w:val="18"/>
        </w:numPr>
        <w:spacing w:line="360" w:lineRule="auto"/>
        <w:ind w:firstLineChars="0"/>
        <w:rPr>
          <w:rFonts w:ascii="Times New Roman" w:hAnsi="Times New Roman"/>
        </w:rPr>
      </w:pPr>
      <w:r>
        <w:rPr>
          <w:rFonts w:ascii="Times New Roman" w:hAnsi="Times New Roman"/>
          <w:sz w:val="24"/>
          <w:lang w:val="en"/>
        </w:rPr>
        <w:t xml:space="preserve">Treatment failure: </w:t>
      </w:r>
      <w:bookmarkStart w:id="380" w:name="_Hlk114687375"/>
      <w:r>
        <w:rPr>
          <w:rFonts w:ascii="Times New Roman" w:hAnsi="Times New Roman"/>
          <w:sz w:val="24"/>
          <w:lang w:val="en"/>
        </w:rPr>
        <w:t>patients with best response of PD (if BTK inhibitor is used, the cumulative duration of treatment is required to be no less than 8 weeks) or SD (</w:t>
      </w:r>
      <w:r>
        <w:rPr>
          <w:rFonts w:ascii="Times New Roman" w:hAnsi="Times New Roman" w:hint="eastAsia"/>
          <w:sz w:val="24"/>
          <w:lang w:val="en"/>
        </w:rPr>
        <w:t>received</w:t>
      </w:r>
      <w:r>
        <w:rPr>
          <w:rFonts w:ascii="Times New Roman" w:hAnsi="Times New Roman"/>
          <w:sz w:val="24"/>
          <w:lang w:val="en"/>
        </w:rPr>
        <w:t xml:space="preserve"> at least 4 cycles of immunochemotherapy or at least 24 weeks of BTK inhibitor treatment</w:t>
      </w:r>
      <w:r>
        <w:rPr>
          <w:rFonts w:ascii="Times New Roman" w:hAnsi="Times New Roman" w:hint="eastAsia"/>
          <w:sz w:val="24"/>
          <w:lang w:val="en"/>
        </w:rPr>
        <w:t>,</w:t>
      </w:r>
      <w:r>
        <w:rPr>
          <w:rFonts w:ascii="Times New Roman" w:hAnsi="Times New Roman"/>
          <w:sz w:val="24"/>
          <w:lang w:val="en"/>
        </w:rPr>
        <w:t xml:space="preserve"> </w:t>
      </w:r>
      <w:r>
        <w:rPr>
          <w:rFonts w:ascii="Times New Roman" w:hAnsi="Times New Roman" w:hint="eastAsia"/>
          <w:sz w:val="24"/>
          <w:lang w:val="en"/>
        </w:rPr>
        <w:t xml:space="preserve">patients with </w:t>
      </w:r>
      <w:r>
        <w:rPr>
          <w:rFonts w:ascii="Times New Roman" w:hAnsi="Times New Roman"/>
          <w:sz w:val="24"/>
          <w:lang w:val="en"/>
        </w:rPr>
        <w:t>best response of SD on last-line treatment should have evidence or trend of disease progression before study entry);</w:t>
      </w:r>
      <w:bookmarkEnd w:id="380"/>
    </w:p>
    <w:p w14:paraId="465EAE6F" w14:textId="77777777" w:rsidR="007B694B" w:rsidRDefault="00FA3D63" w:rsidP="001727E9">
      <w:pPr>
        <w:pStyle w:val="afa"/>
        <w:numPr>
          <w:ilvl w:val="0"/>
          <w:numId w:val="18"/>
        </w:numPr>
        <w:adjustRightInd w:val="0"/>
        <w:snapToGrid w:val="0"/>
        <w:spacing w:before="120" w:afterLines="50" w:after="163" w:line="312" w:lineRule="auto"/>
        <w:ind w:right="79" w:firstLineChars="0"/>
        <w:rPr>
          <w:rFonts w:ascii="Times New Roman" w:hAnsi="Times New Roman"/>
          <w:sz w:val="24"/>
          <w:lang w:val="en"/>
        </w:rPr>
      </w:pPr>
      <w:r>
        <w:rPr>
          <w:rFonts w:ascii="Times New Roman" w:hAnsi="Times New Roman"/>
          <w:sz w:val="24"/>
          <w:lang w:val="en"/>
        </w:rPr>
        <w:t>Relapse: Evidence of PD in a patient who has previously achieved a CR or PR with response sustained</w:t>
      </w:r>
      <w:r>
        <w:rPr>
          <w:rFonts w:ascii="Times New Roman" w:hAnsi="Times New Roman" w:hint="eastAsia"/>
          <w:sz w:val="24"/>
          <w:lang w:val="en"/>
        </w:rPr>
        <w:t xml:space="preserve"> </w:t>
      </w:r>
      <w:r>
        <w:rPr>
          <w:rFonts w:ascii="Times New Roman" w:hAnsi="Times New Roman"/>
          <w:sz w:val="24"/>
          <w:lang w:val="en"/>
        </w:rPr>
        <w:t xml:space="preserve">for ≥ 6 months (for subjects who have achieved a response to BTK inhibitor therapy, </w:t>
      </w:r>
      <w:bookmarkStart w:id="381" w:name="OLE_LINK27"/>
      <w:r>
        <w:rPr>
          <w:rFonts w:ascii="Times New Roman" w:hAnsi="Times New Roman"/>
          <w:sz w:val="24"/>
          <w:lang w:val="en"/>
        </w:rPr>
        <w:t xml:space="preserve">treatment should in principle be continued until disease progression or </w:t>
      </w:r>
      <w:r>
        <w:rPr>
          <w:rFonts w:ascii="Times New Roman" w:hAnsi="Times New Roman" w:hint="eastAsia"/>
          <w:sz w:val="24"/>
          <w:lang w:val="en"/>
        </w:rPr>
        <w:t xml:space="preserve">for </w:t>
      </w:r>
      <w:r>
        <w:rPr>
          <w:rFonts w:ascii="Times New Roman" w:hAnsi="Times New Roman"/>
          <w:sz w:val="24"/>
          <w:lang w:val="en"/>
        </w:rPr>
        <w:t>no less than 6 months</w:t>
      </w:r>
      <w:r>
        <w:rPr>
          <w:rFonts w:ascii="Times New Roman" w:hAnsi="Times New Roman" w:hint="eastAsia"/>
          <w:sz w:val="24"/>
          <w:lang w:val="en"/>
        </w:rPr>
        <w:t xml:space="preserve"> after </w:t>
      </w:r>
      <w:r>
        <w:rPr>
          <w:rFonts w:ascii="Times New Roman" w:hAnsi="Times New Roman"/>
          <w:sz w:val="24"/>
          <w:lang w:val="en"/>
        </w:rPr>
        <w:t>achieving a</w:t>
      </w:r>
      <w:r>
        <w:rPr>
          <w:rFonts w:ascii="Times New Roman" w:hAnsi="Times New Roman" w:hint="eastAsia"/>
          <w:sz w:val="24"/>
          <w:lang w:val="en"/>
        </w:rPr>
        <w:t xml:space="preserve"> response</w:t>
      </w:r>
      <w:r>
        <w:rPr>
          <w:rFonts w:ascii="Times New Roman" w:hAnsi="Times New Roman"/>
          <w:sz w:val="24"/>
          <w:lang w:val="en"/>
        </w:rPr>
        <w:t>)</w:t>
      </w:r>
      <w:bookmarkEnd w:id="381"/>
      <w:r>
        <w:rPr>
          <w:rFonts w:ascii="Times New Roman" w:hAnsi="Times New Roman"/>
          <w:sz w:val="24"/>
          <w:lang w:val="en"/>
        </w:rPr>
        <w:t>;</w:t>
      </w:r>
    </w:p>
    <w:p w14:paraId="3956C4BF" w14:textId="77777777" w:rsidR="007B694B" w:rsidRDefault="00FA3D63" w:rsidP="001727E9">
      <w:pPr>
        <w:pStyle w:val="afa"/>
        <w:numPr>
          <w:ilvl w:val="0"/>
          <w:numId w:val="18"/>
        </w:numPr>
        <w:adjustRightInd w:val="0"/>
        <w:snapToGrid w:val="0"/>
        <w:spacing w:before="120" w:afterLines="50" w:after="163" w:line="312" w:lineRule="auto"/>
        <w:ind w:right="79" w:firstLineChars="0"/>
        <w:rPr>
          <w:rFonts w:ascii="Times New Roman" w:hAnsi="Times New Roman"/>
          <w:bCs/>
          <w:spacing w:val="4"/>
          <w:sz w:val="24"/>
        </w:rPr>
      </w:pPr>
      <w:r>
        <w:rPr>
          <w:rFonts w:ascii="Times New Roman" w:hAnsi="Times New Roman"/>
          <w:sz w:val="24"/>
          <w:lang w:val="en"/>
        </w:rPr>
        <w:t xml:space="preserve"> Refractory: including treatment failure as defined above or disease progression within 6 months after achieving a</w:t>
      </w:r>
      <w:r>
        <w:rPr>
          <w:rFonts w:ascii="Times New Roman" w:hAnsi="Times New Roman" w:hint="eastAsia"/>
          <w:sz w:val="24"/>
          <w:lang w:val="en"/>
        </w:rPr>
        <w:t xml:space="preserve"> </w:t>
      </w:r>
      <w:r>
        <w:rPr>
          <w:rFonts w:ascii="Times New Roman" w:hAnsi="Times New Roman"/>
          <w:sz w:val="24"/>
          <w:lang w:val="en"/>
        </w:rPr>
        <w:t>response;</w:t>
      </w:r>
    </w:p>
    <w:p w14:paraId="50C6A6DB" w14:textId="77777777" w:rsidR="007B694B" w:rsidRDefault="00FA3D63" w:rsidP="001727E9">
      <w:pPr>
        <w:pStyle w:val="afa"/>
        <w:numPr>
          <w:ilvl w:val="0"/>
          <w:numId w:val="18"/>
        </w:numPr>
        <w:adjustRightInd w:val="0"/>
        <w:snapToGrid w:val="0"/>
        <w:spacing w:before="120" w:afterLines="50" w:after="163" w:line="312" w:lineRule="auto"/>
        <w:ind w:right="79" w:firstLineChars="0"/>
        <w:rPr>
          <w:rFonts w:ascii="Times New Roman" w:hAnsi="Times New Roman"/>
          <w:bCs/>
          <w:spacing w:val="4"/>
          <w:sz w:val="24"/>
        </w:rPr>
      </w:pPr>
      <w:r>
        <w:rPr>
          <w:rFonts w:ascii="Times New Roman" w:hAnsi="Times New Roman"/>
          <w:sz w:val="24"/>
          <w:lang w:val="en"/>
        </w:rPr>
        <w:t xml:space="preserve">Unsuitable for anti-CD20 monoclonal antibody-containing immunochemotherapy regimen: patients with del (17p) and/or TP53 mutations or elderly and frail patients (age &gt; 65 years and ECOG </w:t>
      </w:r>
      <w:r>
        <w:rPr>
          <w:rFonts w:ascii="Times New Roman" w:hAnsi="Times New Roman" w:hint="eastAsia"/>
          <w:sz w:val="24"/>
          <w:lang w:val="en"/>
        </w:rPr>
        <w:t>PS</w:t>
      </w:r>
      <w:r>
        <w:rPr>
          <w:rFonts w:ascii="Times New Roman" w:hAnsi="Times New Roman"/>
          <w:sz w:val="24"/>
          <w:lang w:val="en"/>
        </w:rPr>
        <w:t xml:space="preserve"> = 2);</w:t>
      </w:r>
    </w:p>
    <w:p w14:paraId="6FFC06BB" w14:textId="77777777" w:rsidR="007B694B" w:rsidRDefault="00FA3D63" w:rsidP="001727E9">
      <w:pPr>
        <w:pStyle w:val="afa"/>
        <w:numPr>
          <w:ilvl w:val="0"/>
          <w:numId w:val="18"/>
        </w:numPr>
        <w:adjustRightInd w:val="0"/>
        <w:snapToGrid w:val="0"/>
        <w:spacing w:before="120" w:afterLines="50" w:after="163" w:line="312" w:lineRule="auto"/>
        <w:ind w:right="79" w:firstLineChars="0"/>
        <w:rPr>
          <w:rFonts w:ascii="Times New Roman" w:hAnsi="Times New Roman"/>
          <w:bCs/>
          <w:spacing w:val="4"/>
        </w:rPr>
      </w:pPr>
      <w:r>
        <w:rPr>
          <w:rFonts w:ascii="Times New Roman" w:hAnsi="Times New Roman"/>
          <w:sz w:val="24"/>
          <w:lang w:val="en"/>
        </w:rPr>
        <w:t xml:space="preserve"> Intolerance to a BTK inhibitor: unacceptable toxicity in the opinion of the </w:t>
      </w:r>
      <w:r>
        <w:rPr>
          <w:rFonts w:ascii="Times New Roman" w:hAnsi="Times New Roman"/>
          <w:sz w:val="24"/>
          <w:lang w:val="en"/>
        </w:rPr>
        <w:lastRenderedPageBreak/>
        <w:t>clinician during treatment with a BTK inhibitor and discontinuation of treatment despite best supportive care for one of the following reasons:</w:t>
      </w:r>
    </w:p>
    <w:p w14:paraId="329B38B5" w14:textId="77777777" w:rsidR="007B694B" w:rsidRDefault="00FA3D63" w:rsidP="001727E9">
      <w:pPr>
        <w:pStyle w:val="afa"/>
        <w:numPr>
          <w:ilvl w:val="0"/>
          <w:numId w:val="19"/>
        </w:numPr>
        <w:adjustRightInd w:val="0"/>
        <w:snapToGrid w:val="0"/>
        <w:spacing w:before="120" w:afterLines="50" w:after="163" w:line="312" w:lineRule="auto"/>
        <w:ind w:left="1384" w:right="79" w:firstLineChars="0"/>
        <w:rPr>
          <w:rFonts w:ascii="Times New Roman" w:hAnsi="Times New Roman"/>
          <w:bCs/>
          <w:spacing w:val="4"/>
          <w:sz w:val="24"/>
        </w:rPr>
      </w:pPr>
      <w:r>
        <w:rPr>
          <w:rFonts w:ascii="Times New Roman" w:hAnsi="Times New Roman"/>
          <w:sz w:val="24"/>
          <w:lang w:val="en"/>
        </w:rPr>
        <w:t>The same Grade ≥ 2 non-hematologic toxicity persists for more than 7 days and recurs twice or more</w:t>
      </w:r>
    </w:p>
    <w:p w14:paraId="07DB4C80" w14:textId="77777777" w:rsidR="007B694B" w:rsidRDefault="00FA3D63" w:rsidP="001727E9">
      <w:pPr>
        <w:pStyle w:val="afa"/>
        <w:numPr>
          <w:ilvl w:val="0"/>
          <w:numId w:val="19"/>
        </w:numPr>
        <w:adjustRightInd w:val="0"/>
        <w:snapToGrid w:val="0"/>
        <w:spacing w:before="120" w:afterLines="50" w:after="163" w:line="312" w:lineRule="auto"/>
        <w:ind w:left="1384" w:right="79" w:firstLineChars="0"/>
        <w:rPr>
          <w:rFonts w:ascii="Times New Roman" w:hAnsi="Times New Roman"/>
          <w:bCs/>
          <w:spacing w:val="4"/>
          <w:sz w:val="24"/>
        </w:rPr>
      </w:pPr>
      <w:r>
        <w:rPr>
          <w:rFonts w:ascii="Times New Roman" w:hAnsi="Times New Roman"/>
          <w:sz w:val="24"/>
          <w:lang w:val="en"/>
        </w:rPr>
        <w:t>The same Grade ≥ 3 non-hematologic toxicity persists for more than 7 days or recurs twice or more (regardless of duration)</w:t>
      </w:r>
    </w:p>
    <w:p w14:paraId="03128EB0" w14:textId="77777777" w:rsidR="007B694B" w:rsidRDefault="00FA3D63" w:rsidP="001727E9">
      <w:pPr>
        <w:pStyle w:val="afa"/>
        <w:numPr>
          <w:ilvl w:val="0"/>
          <w:numId w:val="19"/>
        </w:numPr>
        <w:adjustRightInd w:val="0"/>
        <w:snapToGrid w:val="0"/>
        <w:spacing w:before="120" w:afterLines="50" w:after="163" w:line="312" w:lineRule="auto"/>
        <w:ind w:left="1384" w:right="79" w:firstLineChars="0"/>
        <w:rPr>
          <w:rFonts w:ascii="Times New Roman" w:hAnsi="Times New Roman"/>
          <w:bCs/>
          <w:spacing w:val="4"/>
          <w:sz w:val="24"/>
        </w:rPr>
      </w:pPr>
      <w:r>
        <w:rPr>
          <w:rFonts w:ascii="Times New Roman" w:hAnsi="Times New Roman"/>
          <w:sz w:val="24"/>
          <w:lang w:val="en"/>
        </w:rPr>
        <w:t>Grade 4 non-hematologic toxicity (regardless of duration)</w:t>
      </w:r>
    </w:p>
    <w:p w14:paraId="79F8B4A6" w14:textId="77777777" w:rsidR="007B694B" w:rsidRDefault="00FA3D63" w:rsidP="001727E9">
      <w:pPr>
        <w:pStyle w:val="afa"/>
        <w:numPr>
          <w:ilvl w:val="0"/>
          <w:numId w:val="19"/>
        </w:numPr>
        <w:adjustRightInd w:val="0"/>
        <w:snapToGrid w:val="0"/>
        <w:spacing w:before="120" w:afterLines="50" w:after="163" w:line="312" w:lineRule="auto"/>
        <w:ind w:left="1384" w:right="79" w:firstLineChars="0"/>
        <w:rPr>
          <w:rFonts w:ascii="Times New Roman" w:hAnsi="Times New Roman"/>
          <w:bCs/>
          <w:spacing w:val="4"/>
          <w:sz w:val="24"/>
        </w:rPr>
      </w:pPr>
      <w:r>
        <w:rPr>
          <w:rFonts w:ascii="Times New Roman" w:hAnsi="Times New Roman"/>
          <w:sz w:val="24"/>
          <w:lang w:val="en"/>
        </w:rPr>
        <w:t>The same Grade ≥ 3 hematologic toxicity persists for more than 7 days and recurs twice or more</w:t>
      </w:r>
    </w:p>
    <w:p w14:paraId="553745C8" w14:textId="77777777" w:rsidR="007B694B" w:rsidRDefault="00FA3D63" w:rsidP="001727E9">
      <w:pPr>
        <w:pStyle w:val="afa"/>
        <w:numPr>
          <w:ilvl w:val="0"/>
          <w:numId w:val="19"/>
        </w:numPr>
        <w:adjustRightInd w:val="0"/>
        <w:snapToGrid w:val="0"/>
        <w:spacing w:before="120" w:afterLines="50" w:after="163" w:line="312" w:lineRule="auto"/>
        <w:ind w:left="1384" w:right="79" w:firstLineChars="0"/>
        <w:rPr>
          <w:rFonts w:ascii="Times New Roman" w:hAnsi="Times New Roman"/>
          <w:bCs/>
          <w:spacing w:val="4"/>
          <w:sz w:val="24"/>
        </w:rPr>
      </w:pPr>
      <w:r>
        <w:rPr>
          <w:rFonts w:ascii="Times New Roman" w:hAnsi="Times New Roman"/>
          <w:sz w:val="24"/>
          <w:lang w:val="en"/>
        </w:rPr>
        <w:t>Grade 3/4 neutropenia with infection or pyrexia (regardless of duration)</w:t>
      </w:r>
    </w:p>
    <w:p w14:paraId="447CF5C7" w14:textId="77777777" w:rsidR="007B694B" w:rsidRDefault="00FA3D63" w:rsidP="001727E9">
      <w:pPr>
        <w:pStyle w:val="afa"/>
        <w:numPr>
          <w:ilvl w:val="0"/>
          <w:numId w:val="19"/>
        </w:numPr>
        <w:adjustRightInd w:val="0"/>
        <w:snapToGrid w:val="0"/>
        <w:spacing w:before="120" w:afterLines="50" w:after="163" w:line="312" w:lineRule="auto"/>
        <w:ind w:left="1384" w:right="79" w:firstLineChars="0"/>
        <w:rPr>
          <w:rFonts w:ascii="Times New Roman" w:hAnsi="Times New Roman"/>
          <w:bCs/>
          <w:spacing w:val="4"/>
          <w:sz w:val="24"/>
        </w:rPr>
      </w:pPr>
      <w:r>
        <w:rPr>
          <w:rFonts w:ascii="Times New Roman" w:hAnsi="Times New Roman"/>
          <w:sz w:val="24"/>
          <w:lang w:val="en"/>
        </w:rPr>
        <w:t xml:space="preserve">Grade 3 thrombocytopenia with clinically significant haemorrhage </w:t>
      </w:r>
    </w:p>
    <w:p w14:paraId="08EDB142" w14:textId="77777777" w:rsidR="007B694B" w:rsidRDefault="00FA3D63" w:rsidP="001727E9">
      <w:pPr>
        <w:pStyle w:val="afa"/>
        <w:numPr>
          <w:ilvl w:val="0"/>
          <w:numId w:val="19"/>
        </w:numPr>
        <w:adjustRightInd w:val="0"/>
        <w:snapToGrid w:val="0"/>
        <w:spacing w:before="120" w:afterLines="50" w:after="163" w:line="312" w:lineRule="auto"/>
        <w:ind w:left="1384" w:right="79" w:firstLineChars="0"/>
        <w:rPr>
          <w:rFonts w:ascii="Times New Roman" w:hAnsi="Times New Roman"/>
          <w:bCs/>
          <w:spacing w:val="4"/>
          <w:sz w:val="24"/>
        </w:rPr>
      </w:pPr>
      <w:r>
        <w:rPr>
          <w:rFonts w:ascii="Times New Roman" w:hAnsi="Times New Roman"/>
          <w:sz w:val="24"/>
          <w:lang w:val="en"/>
        </w:rPr>
        <w:t>Grade 4 hematologic toxicity persists for more than 7 days, or the same toxicity recurs twice or more (regardless of duration)</w:t>
      </w:r>
    </w:p>
    <w:p w14:paraId="21B5DBEA" w14:textId="77777777" w:rsidR="007B694B" w:rsidRDefault="00FA3D63" w:rsidP="001727E9">
      <w:pPr>
        <w:pStyle w:val="afa"/>
        <w:numPr>
          <w:ilvl w:val="0"/>
          <w:numId w:val="19"/>
        </w:numPr>
        <w:adjustRightInd w:val="0"/>
        <w:snapToGrid w:val="0"/>
        <w:spacing w:before="120" w:afterLines="50" w:after="163" w:line="312" w:lineRule="auto"/>
        <w:ind w:left="1384" w:right="79" w:firstLineChars="0"/>
        <w:rPr>
          <w:rFonts w:ascii="Times New Roman" w:hAnsi="Times New Roman"/>
          <w:bCs/>
          <w:spacing w:val="4"/>
          <w:sz w:val="24"/>
        </w:rPr>
      </w:pPr>
      <w:r>
        <w:rPr>
          <w:rFonts w:ascii="Times New Roman" w:hAnsi="Times New Roman"/>
          <w:sz w:val="24"/>
          <w:lang w:val="en"/>
        </w:rPr>
        <w:t>Grade 2 or higher, and the investigator judges that the risk of the adverse event is high (including but not limited to cardiac or cerebrovascular events, severe haemorrhage, severe allergy, etc.)</w:t>
      </w:r>
    </w:p>
    <w:p w14:paraId="58C2568E" w14:textId="77777777" w:rsidR="007B694B" w:rsidRDefault="00FA3D63" w:rsidP="001727E9">
      <w:pPr>
        <w:pStyle w:val="afa"/>
        <w:numPr>
          <w:ilvl w:val="0"/>
          <w:numId w:val="18"/>
        </w:numPr>
        <w:adjustRightInd w:val="0"/>
        <w:snapToGrid w:val="0"/>
        <w:spacing w:before="120" w:afterLines="50" w:after="163" w:line="312" w:lineRule="auto"/>
        <w:ind w:right="79" w:firstLineChars="0"/>
        <w:rPr>
          <w:rFonts w:ascii="Times New Roman" w:eastAsiaTheme="minorEastAsia" w:hAnsi="Times New Roman"/>
          <w:b/>
          <w:bCs/>
        </w:rPr>
      </w:pPr>
      <w:r>
        <w:rPr>
          <w:rFonts w:ascii="Times New Roman" w:hAnsi="Times New Roman"/>
          <w:sz w:val="24"/>
          <w:lang w:val="en"/>
        </w:rPr>
        <w:t>Intolerance to anti-CD20 mAb-containing regimens: allergy to anti-CD20 mAb resulting in inability to receive anti-CD20 mAb treatment.</w:t>
      </w:r>
    </w:p>
    <w:p w14:paraId="327F686B" w14:textId="77777777" w:rsidR="007B694B" w:rsidRDefault="00FA3D63" w:rsidP="001727E9">
      <w:pPr>
        <w:keepNext/>
        <w:keepLines/>
        <w:numPr>
          <w:ilvl w:val="0"/>
          <w:numId w:val="9"/>
        </w:numPr>
        <w:adjustRightInd w:val="0"/>
        <w:snapToGrid w:val="0"/>
        <w:spacing w:before="156"/>
        <w:ind w:firstLineChars="0"/>
        <w:jc w:val="left"/>
        <w:outlineLvl w:val="1"/>
        <w:rPr>
          <w:b/>
          <w:bCs/>
          <w:sz w:val="28"/>
          <w:szCs w:val="32"/>
        </w:rPr>
      </w:pPr>
      <w:bookmarkStart w:id="382" w:name="_Toc1440"/>
      <w:bookmarkStart w:id="383" w:name="_Toc13135148"/>
      <w:bookmarkStart w:id="384" w:name="_Toc12440"/>
      <w:bookmarkStart w:id="385" w:name="_Toc6149"/>
      <w:bookmarkStart w:id="386" w:name="_Toc20863"/>
      <w:bookmarkStart w:id="387" w:name="_Toc17541"/>
      <w:bookmarkStart w:id="388" w:name="_Toc166778528"/>
      <w:bookmarkStart w:id="389" w:name="_Toc10845"/>
      <w:bookmarkStart w:id="390" w:name="_Toc2887"/>
      <w:bookmarkStart w:id="391" w:name="_Toc1771"/>
      <w:bookmarkStart w:id="392" w:name="_Toc7092"/>
      <w:bookmarkStart w:id="393" w:name="_Toc27599"/>
      <w:bookmarkStart w:id="394" w:name="_Toc4529"/>
      <w:bookmarkStart w:id="395" w:name="_Toc12607"/>
      <w:bookmarkStart w:id="396" w:name="_Toc26977"/>
      <w:bookmarkStart w:id="397" w:name="_Toc17985"/>
      <w:bookmarkStart w:id="398" w:name="_Toc5140"/>
      <w:bookmarkStart w:id="399" w:name="_Toc42786157"/>
      <w:bookmarkStart w:id="400" w:name="_Toc502302251"/>
      <w:bookmarkStart w:id="401" w:name="_Toc28513"/>
      <w:bookmarkStart w:id="402" w:name="_Toc26447"/>
      <w:bookmarkEnd w:id="360"/>
      <w:bookmarkEnd w:id="361"/>
      <w:bookmarkEnd w:id="362"/>
      <w:bookmarkEnd w:id="363"/>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r>
        <w:rPr>
          <w:b/>
          <w:bCs/>
          <w:sz w:val="28"/>
          <w:szCs w:val="32"/>
          <w:lang w:val="en"/>
        </w:rPr>
        <w:t>Study Design</w:t>
      </w:r>
      <w:bookmarkStart w:id="403" w:name="_Toc19448"/>
      <w:bookmarkStart w:id="404" w:name="_Toc450"/>
      <w:bookmarkStart w:id="405" w:name="_Toc20290"/>
      <w:bookmarkStart w:id="406" w:name="_Toc1337"/>
      <w:bookmarkStart w:id="407" w:name="_Toc32097"/>
      <w:bookmarkStart w:id="408" w:name="_Toc4862"/>
      <w:bookmarkStart w:id="409" w:name="_Toc8835"/>
      <w:bookmarkStart w:id="410" w:name="_Toc5366"/>
      <w:bookmarkStart w:id="411" w:name="_Toc8722"/>
      <w:bookmarkStart w:id="412" w:name="_Toc15564"/>
      <w:bookmarkStart w:id="413" w:name="_Toc23397"/>
      <w:bookmarkStart w:id="414" w:name="_Toc28063"/>
      <w:bookmarkStart w:id="415" w:name="_Toc7711"/>
      <w:bookmarkStart w:id="416" w:name="_Toc12838"/>
      <w:bookmarkStart w:id="417" w:name="_Toc24700"/>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p>
    <w:p w14:paraId="5CD59AC0" w14:textId="77777777" w:rsidR="007B694B" w:rsidRDefault="00FA3D63">
      <w:pPr>
        <w:keepNext/>
        <w:keepLines/>
        <w:ind w:firstLineChars="0" w:firstLine="0"/>
        <w:outlineLvl w:val="2"/>
        <w:rPr>
          <w:b/>
          <w:bCs/>
          <w:szCs w:val="28"/>
        </w:rPr>
      </w:pPr>
      <w:bookmarkStart w:id="418" w:name="_Toc166778529"/>
      <w:bookmarkStart w:id="419" w:name="_Toc27277"/>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r>
        <w:rPr>
          <w:b/>
          <w:bCs/>
          <w:lang w:val="en"/>
        </w:rPr>
        <w:t xml:space="preserve">7.1 </w:t>
      </w:r>
      <w:r>
        <w:rPr>
          <w:b/>
          <w:bCs/>
          <w:szCs w:val="28"/>
          <w:lang w:val="en"/>
        </w:rPr>
        <w:t>Overall Design Thinking</w:t>
      </w:r>
      <w:bookmarkEnd w:id="418"/>
      <w:bookmarkEnd w:id="419"/>
    </w:p>
    <w:p w14:paraId="099E9557" w14:textId="77777777" w:rsidR="007B694B" w:rsidRDefault="00FA3D63">
      <w:pPr>
        <w:ind w:firstLineChars="0" w:firstLine="0"/>
      </w:pPr>
      <w:r>
        <w:rPr>
          <w:lang w:val="en"/>
        </w:rPr>
        <w:t xml:space="preserve">This is a single-arm, open-label, multicenter Phase </w:t>
      </w:r>
      <w:r>
        <w:rPr>
          <w:rFonts w:hint="eastAsia"/>
          <w:lang w:val="en"/>
        </w:rPr>
        <w:t>2</w:t>
      </w:r>
      <w:r>
        <w:rPr>
          <w:lang w:val="en"/>
        </w:rPr>
        <w:t xml:space="preserve"> clinical study to evaluate the efficacy and safety of LP-168 in subjects with relapsed or refractory MCL. In this study, it is planned to enroll approximately 62 subjects with MCL who failed, or relapsed </w:t>
      </w:r>
      <w:r>
        <w:rPr>
          <w:rFonts w:hint="eastAsia"/>
          <w:lang w:val="en"/>
        </w:rPr>
        <w:t>after achieving a response</w:t>
      </w:r>
      <w:r>
        <w:rPr>
          <w:lang w:val="en"/>
        </w:rPr>
        <w:t xml:space="preserve"> or were intolerant to a Bruton's tyrosine kinase (BTK) inhibitor and an immunochemotherapy. Eligible subjects will take LP-168 150 mg with approximately 240 mL of water once daily before meals (except for the period from 1 hour before to 2 hours after a meal) at a fixed time each day as far as possible in 28-day treatment cycles until disease progression, </w:t>
      </w:r>
      <w:r>
        <w:rPr>
          <w:rFonts w:hint="eastAsia"/>
          <w:lang w:val="en"/>
        </w:rPr>
        <w:t>unacceptable toxicity</w:t>
      </w:r>
      <w:r>
        <w:rPr>
          <w:lang w:val="en"/>
        </w:rPr>
        <w:t xml:space="preserve">, or satisfaction of other criteria for treatment termination. The primary study endpoint is </w:t>
      </w:r>
      <w:r>
        <w:rPr>
          <w:lang w:val="en"/>
        </w:rPr>
        <w:lastRenderedPageBreak/>
        <w:t>ORR as assessed by the Independent Review Committee (IRC).</w:t>
      </w:r>
    </w:p>
    <w:p w14:paraId="23D3D910" w14:textId="77777777" w:rsidR="007B694B" w:rsidRDefault="00FA3D63">
      <w:pPr>
        <w:keepNext/>
        <w:keepLines/>
        <w:ind w:firstLineChars="0" w:firstLine="0"/>
        <w:outlineLvl w:val="2"/>
        <w:rPr>
          <w:b/>
          <w:bCs/>
          <w:szCs w:val="28"/>
        </w:rPr>
      </w:pPr>
      <w:bookmarkStart w:id="420" w:name="_Toc166778530"/>
      <w:bookmarkStart w:id="421" w:name="_Toc3937"/>
      <w:r>
        <w:rPr>
          <w:b/>
          <w:bCs/>
          <w:szCs w:val="28"/>
          <w:lang w:val="en"/>
        </w:rPr>
        <w:t>7.2 Efficacy and Safety Analysis</w:t>
      </w:r>
      <w:bookmarkEnd w:id="420"/>
      <w:bookmarkEnd w:id="421"/>
    </w:p>
    <w:p w14:paraId="113B05F8" w14:textId="77777777" w:rsidR="007B694B" w:rsidRDefault="00FA3D63">
      <w:pPr>
        <w:ind w:firstLineChars="0" w:firstLine="0"/>
        <w:rPr>
          <w:kern w:val="0"/>
        </w:rPr>
      </w:pPr>
      <w:r>
        <w:rPr>
          <w:kern w:val="0"/>
          <w:lang w:val="en"/>
        </w:rPr>
        <w:t>An Independent Review Committee (IRC) will be established in this study, and the efficacy data assessed by the IRC will be submitted at the same time as the efficacy data assessed by the investigator.</w:t>
      </w:r>
    </w:p>
    <w:p w14:paraId="2060B5B1" w14:textId="77777777" w:rsidR="007B694B" w:rsidRDefault="00FA3D63">
      <w:pPr>
        <w:ind w:firstLineChars="0" w:firstLine="0"/>
        <w:rPr>
          <w:kern w:val="0"/>
        </w:rPr>
      </w:pPr>
      <w:r>
        <w:rPr>
          <w:kern w:val="0"/>
          <w:lang w:val="en"/>
        </w:rPr>
        <w:t>The primary endpoint of this study is expected to be analyzed no later than 6 cycles after the last subject is dosed.</w:t>
      </w:r>
    </w:p>
    <w:p w14:paraId="3926FC6D" w14:textId="77777777" w:rsidR="007B694B" w:rsidRDefault="00FA3D63">
      <w:pPr>
        <w:keepNext/>
        <w:keepLines/>
        <w:ind w:firstLineChars="0" w:firstLine="0"/>
        <w:outlineLvl w:val="2"/>
        <w:rPr>
          <w:rFonts w:eastAsiaTheme="minorEastAsia"/>
          <w:b/>
          <w:bCs/>
        </w:rPr>
      </w:pPr>
      <w:bookmarkStart w:id="422" w:name="_Toc166778531"/>
      <w:bookmarkStart w:id="423" w:name="_Toc31147"/>
      <w:r>
        <w:rPr>
          <w:rFonts w:eastAsiaTheme="minorEastAsia"/>
          <w:b/>
          <w:bCs/>
          <w:lang w:val="en"/>
        </w:rPr>
        <w:t xml:space="preserve">7.3 Criteria for </w:t>
      </w:r>
      <w:bookmarkEnd w:id="422"/>
      <w:r>
        <w:rPr>
          <w:rFonts w:eastAsiaTheme="minorEastAsia" w:hint="eastAsia"/>
          <w:b/>
          <w:bCs/>
          <w:lang w:val="en"/>
        </w:rPr>
        <w:t>End of Treatment</w:t>
      </w:r>
      <w:bookmarkEnd w:id="423"/>
    </w:p>
    <w:p w14:paraId="27AEB31F" w14:textId="77777777" w:rsidR="007B694B" w:rsidRDefault="00FA3D63" w:rsidP="001727E9">
      <w:pPr>
        <w:pStyle w:val="afa"/>
        <w:numPr>
          <w:ilvl w:val="0"/>
          <w:numId w:val="20"/>
        </w:numPr>
        <w:spacing w:line="360" w:lineRule="auto"/>
        <w:ind w:firstLineChars="0"/>
        <w:rPr>
          <w:rFonts w:ascii="Times New Roman" w:hAnsi="Times New Roman"/>
        </w:rPr>
      </w:pPr>
      <w:r>
        <w:rPr>
          <w:rFonts w:ascii="Times New Roman" w:hAnsi="Times New Roman"/>
          <w:sz w:val="24"/>
          <w:lang w:val="en"/>
        </w:rPr>
        <w:t>The subject or his/her legal guardian requests to withdraw from the study, e.g., the subject requests to withdraw from the study due to intolerable AEs;</w:t>
      </w:r>
    </w:p>
    <w:p w14:paraId="741A77B6" w14:textId="77777777" w:rsidR="007B694B" w:rsidRDefault="00FA3D63" w:rsidP="001727E9">
      <w:pPr>
        <w:pStyle w:val="afa"/>
        <w:numPr>
          <w:ilvl w:val="0"/>
          <w:numId w:val="20"/>
        </w:numPr>
        <w:spacing w:line="360" w:lineRule="auto"/>
        <w:ind w:firstLineChars="0"/>
        <w:rPr>
          <w:rFonts w:ascii="Times New Roman" w:hAnsi="Times New Roman"/>
        </w:rPr>
      </w:pPr>
      <w:r>
        <w:rPr>
          <w:rFonts w:ascii="Times New Roman" w:hAnsi="Times New Roman"/>
          <w:sz w:val="24"/>
          <w:lang w:val="en"/>
        </w:rPr>
        <w:t>The investigator determines that the study treatment should be terminated in the best interests of the subject;</w:t>
      </w:r>
    </w:p>
    <w:p w14:paraId="366F7DF3" w14:textId="77777777" w:rsidR="007B694B" w:rsidRDefault="00FA3D63" w:rsidP="001727E9">
      <w:pPr>
        <w:pStyle w:val="afa"/>
        <w:numPr>
          <w:ilvl w:val="0"/>
          <w:numId w:val="20"/>
        </w:numPr>
        <w:spacing w:line="360" w:lineRule="auto"/>
        <w:ind w:firstLineChars="0"/>
        <w:rPr>
          <w:rFonts w:ascii="Times New Roman" w:hAnsi="Times New Roman"/>
        </w:rPr>
      </w:pPr>
      <w:r>
        <w:rPr>
          <w:rFonts w:ascii="Times New Roman" w:hAnsi="Times New Roman"/>
          <w:sz w:val="24"/>
          <w:lang w:val="en"/>
        </w:rPr>
        <w:t>Evidence of disease progression;</w:t>
      </w:r>
    </w:p>
    <w:p w14:paraId="6E3F9E6E" w14:textId="77777777" w:rsidR="007B694B" w:rsidRDefault="00FA3D63" w:rsidP="001727E9">
      <w:pPr>
        <w:pStyle w:val="afa"/>
        <w:numPr>
          <w:ilvl w:val="0"/>
          <w:numId w:val="20"/>
        </w:numPr>
        <w:spacing w:line="360" w:lineRule="auto"/>
        <w:ind w:firstLineChars="0"/>
        <w:rPr>
          <w:rFonts w:ascii="Times New Roman" w:hAnsi="Times New Roman"/>
        </w:rPr>
      </w:pPr>
      <w:r>
        <w:rPr>
          <w:rFonts w:ascii="Times New Roman" w:hAnsi="Times New Roman"/>
          <w:sz w:val="24"/>
          <w:lang w:val="en"/>
        </w:rPr>
        <w:t>Subject being pregnant during the study;</w:t>
      </w:r>
    </w:p>
    <w:p w14:paraId="19ADC2EC" w14:textId="77777777" w:rsidR="007B694B" w:rsidRDefault="00FA3D63" w:rsidP="001727E9">
      <w:pPr>
        <w:pStyle w:val="afa"/>
        <w:numPr>
          <w:ilvl w:val="0"/>
          <w:numId w:val="20"/>
        </w:numPr>
        <w:spacing w:line="360" w:lineRule="auto"/>
        <w:ind w:firstLineChars="0"/>
        <w:rPr>
          <w:rFonts w:ascii="Times New Roman" w:hAnsi="Times New Roman"/>
        </w:rPr>
      </w:pPr>
      <w:r>
        <w:rPr>
          <w:rFonts w:ascii="Times New Roman" w:hAnsi="Times New Roman"/>
          <w:sz w:val="24"/>
          <w:lang w:val="en"/>
        </w:rPr>
        <w:t>Subject with poor compliance in the opinion of the investigator and/or sponsor;</w:t>
      </w:r>
    </w:p>
    <w:p w14:paraId="3A1B8D02" w14:textId="77777777" w:rsidR="007B694B" w:rsidRDefault="00FA3D63" w:rsidP="001727E9">
      <w:pPr>
        <w:pStyle w:val="afa"/>
        <w:numPr>
          <w:ilvl w:val="0"/>
          <w:numId w:val="20"/>
        </w:numPr>
        <w:spacing w:line="360" w:lineRule="auto"/>
        <w:ind w:firstLineChars="0"/>
        <w:rPr>
          <w:rFonts w:ascii="Times New Roman" w:hAnsi="Times New Roman"/>
        </w:rPr>
      </w:pPr>
      <w:r>
        <w:rPr>
          <w:rFonts w:ascii="Times New Roman" w:hAnsi="Times New Roman"/>
          <w:sz w:val="24"/>
          <w:lang w:val="en"/>
        </w:rPr>
        <w:t xml:space="preserve">Use of other </w:t>
      </w:r>
      <w:r>
        <w:rPr>
          <w:rFonts w:ascii="Times New Roman" w:hAnsi="Times New Roman" w:hint="eastAsia"/>
          <w:sz w:val="24"/>
          <w:lang w:val="en"/>
        </w:rPr>
        <w:t>anti-cancer</w:t>
      </w:r>
      <w:r>
        <w:rPr>
          <w:rFonts w:ascii="Times New Roman" w:hAnsi="Times New Roman"/>
          <w:sz w:val="24"/>
          <w:lang w:val="en"/>
        </w:rPr>
        <w:t xml:space="preserve"> therapy, including stem cell transplantation;</w:t>
      </w:r>
    </w:p>
    <w:p w14:paraId="4DFD652F" w14:textId="77777777" w:rsidR="007B694B" w:rsidRDefault="00FA3D63" w:rsidP="001727E9">
      <w:pPr>
        <w:pStyle w:val="afa"/>
        <w:numPr>
          <w:ilvl w:val="0"/>
          <w:numId w:val="20"/>
        </w:numPr>
        <w:spacing w:line="360" w:lineRule="auto"/>
        <w:ind w:firstLineChars="0"/>
        <w:rPr>
          <w:rFonts w:ascii="Times New Roman" w:hAnsi="Times New Roman"/>
          <w:sz w:val="24"/>
        </w:rPr>
      </w:pPr>
      <w:r>
        <w:rPr>
          <w:rFonts w:ascii="Times New Roman" w:hAnsi="Times New Roman"/>
          <w:sz w:val="24"/>
          <w:lang w:val="en"/>
        </w:rPr>
        <w:t>Subject lost to follow-up;</w:t>
      </w:r>
    </w:p>
    <w:p w14:paraId="0D1FA5A7" w14:textId="77777777" w:rsidR="007B694B" w:rsidRDefault="00FA3D63" w:rsidP="001727E9">
      <w:pPr>
        <w:pStyle w:val="afa"/>
        <w:numPr>
          <w:ilvl w:val="0"/>
          <w:numId w:val="20"/>
        </w:numPr>
        <w:spacing w:line="360" w:lineRule="auto"/>
        <w:ind w:firstLineChars="0"/>
        <w:rPr>
          <w:rFonts w:ascii="Times New Roman" w:hAnsi="Times New Roman"/>
        </w:rPr>
      </w:pPr>
      <w:r>
        <w:rPr>
          <w:rFonts w:ascii="Times New Roman" w:hAnsi="Times New Roman"/>
          <w:sz w:val="24"/>
          <w:lang w:val="en"/>
        </w:rPr>
        <w:t>Subject died</w:t>
      </w:r>
      <w:r>
        <w:rPr>
          <w:rFonts w:ascii="Times New Roman" w:hAnsi="Times New Roman"/>
          <w:lang w:val="en"/>
        </w:rPr>
        <w:t>.</w:t>
      </w:r>
    </w:p>
    <w:p w14:paraId="1222A886" w14:textId="77777777" w:rsidR="007B694B" w:rsidRDefault="00FA3D63">
      <w:pPr>
        <w:ind w:firstLineChars="0" w:firstLine="0"/>
      </w:pPr>
      <w:r>
        <w:rPr>
          <w:lang w:val="en"/>
        </w:rPr>
        <w:t>As stipulated by the informed consent form, the subject has the right to withdraw from the treatment/trial or withdraw the informed consent, or the subject is lost to follow-up due to no longer receiving medication and testing although the subject does not withdraw the informed consent. The reasons for withdrawal should be understood as much as possible and recorded.</w:t>
      </w:r>
    </w:p>
    <w:p w14:paraId="56A7E0A3" w14:textId="77777777" w:rsidR="007B694B" w:rsidRDefault="00FA3D63">
      <w:pPr>
        <w:keepNext/>
        <w:keepLines/>
        <w:ind w:firstLineChars="0" w:firstLine="0"/>
        <w:outlineLvl w:val="2"/>
        <w:rPr>
          <w:rFonts w:eastAsiaTheme="minorEastAsia"/>
          <w:b/>
        </w:rPr>
      </w:pPr>
      <w:bookmarkStart w:id="424" w:name="_Toc166778532"/>
      <w:bookmarkStart w:id="425" w:name="_Toc17199"/>
      <w:r>
        <w:rPr>
          <w:b/>
          <w:bCs/>
          <w:lang w:val="en"/>
        </w:rPr>
        <w:t>7.4 Criteria for Termination of the Study</w:t>
      </w:r>
      <w:bookmarkEnd w:id="424"/>
      <w:bookmarkEnd w:id="425"/>
    </w:p>
    <w:p w14:paraId="0161C3C1" w14:textId="77777777" w:rsidR="007B694B" w:rsidRDefault="00FA3D63" w:rsidP="001727E9">
      <w:pPr>
        <w:pStyle w:val="afa"/>
        <w:numPr>
          <w:ilvl w:val="0"/>
          <w:numId w:val="21"/>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The investigator and sponsor believe that the quantity and severity of serious adverse events (SAE) have reached a degree that requires the early termination of the study.</w:t>
      </w:r>
    </w:p>
    <w:p w14:paraId="1E9F843A" w14:textId="77777777" w:rsidR="007B694B" w:rsidRDefault="00FA3D63" w:rsidP="001727E9">
      <w:pPr>
        <w:pStyle w:val="afa"/>
        <w:numPr>
          <w:ilvl w:val="0"/>
          <w:numId w:val="21"/>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lastRenderedPageBreak/>
        <w:t>During the study, the investigator and sponsor jointly recognize the existence of drug safety issues and believe that the study continuation would bring serious risks.</w:t>
      </w:r>
    </w:p>
    <w:p w14:paraId="68A078FD" w14:textId="77777777" w:rsidR="007B694B" w:rsidRDefault="00FA3D63" w:rsidP="001727E9">
      <w:pPr>
        <w:pStyle w:val="afa"/>
        <w:numPr>
          <w:ilvl w:val="0"/>
          <w:numId w:val="21"/>
        </w:numPr>
        <w:spacing w:line="360" w:lineRule="auto"/>
        <w:ind w:firstLineChars="0"/>
        <w:rPr>
          <w:rFonts w:ascii="Times New Roman" w:eastAsiaTheme="minorEastAsia" w:hAnsi="Times New Roman"/>
        </w:rPr>
      </w:pPr>
      <w:r>
        <w:rPr>
          <w:rFonts w:ascii="Times New Roman" w:eastAsiaTheme="minorEastAsia" w:hAnsi="Times New Roman"/>
          <w:kern w:val="0"/>
          <w:sz w:val="24"/>
          <w:lang w:val="en"/>
        </w:rPr>
        <w:t>The sponsor requests the early termination under the premise that the safety and rights and interests of the subjects are fully protected (e.g., for financial reasons or administrative reasons).</w:t>
      </w:r>
    </w:p>
    <w:p w14:paraId="6F4E7808" w14:textId="77777777" w:rsidR="007B694B" w:rsidRDefault="00FA3D63" w:rsidP="001727E9">
      <w:pPr>
        <w:keepNext/>
        <w:keepLines/>
        <w:numPr>
          <w:ilvl w:val="0"/>
          <w:numId w:val="9"/>
        </w:numPr>
        <w:adjustRightInd w:val="0"/>
        <w:snapToGrid w:val="0"/>
        <w:spacing w:before="156"/>
        <w:ind w:firstLineChars="0"/>
        <w:jc w:val="left"/>
        <w:outlineLvl w:val="1"/>
        <w:rPr>
          <w:b/>
          <w:bCs/>
          <w:sz w:val="28"/>
          <w:szCs w:val="32"/>
        </w:rPr>
      </w:pPr>
      <w:bookmarkStart w:id="426" w:name="_Toc116130206"/>
      <w:bookmarkStart w:id="427" w:name="_Toc115279548"/>
      <w:bookmarkStart w:id="428" w:name="_Toc116130210"/>
      <w:bookmarkStart w:id="429" w:name="_Toc115279536"/>
      <w:bookmarkStart w:id="430" w:name="_Toc115279547"/>
      <w:bookmarkStart w:id="431" w:name="_Toc116130075"/>
      <w:bookmarkStart w:id="432" w:name="_Toc116130200"/>
      <w:bookmarkStart w:id="433" w:name="_Toc116130209"/>
      <w:bookmarkStart w:id="434" w:name="_Toc116130077"/>
      <w:bookmarkStart w:id="435" w:name="_Toc116130068"/>
      <w:bookmarkStart w:id="436" w:name="_Toc116130074"/>
      <w:bookmarkStart w:id="437" w:name="_Toc116130071"/>
      <w:bookmarkStart w:id="438" w:name="_Toc116130066"/>
      <w:bookmarkStart w:id="439" w:name="_Toc115279543"/>
      <w:bookmarkStart w:id="440" w:name="_Toc116130070"/>
      <w:bookmarkStart w:id="441" w:name="_Toc116130203"/>
      <w:bookmarkStart w:id="442" w:name="_Toc115279540"/>
      <w:bookmarkStart w:id="443" w:name="_Toc116130069"/>
      <w:bookmarkStart w:id="444" w:name="_Toc115279541"/>
      <w:bookmarkStart w:id="445" w:name="_Toc116130073"/>
      <w:bookmarkStart w:id="446" w:name="_Toc116130208"/>
      <w:bookmarkStart w:id="447" w:name="_Toc116130076"/>
      <w:bookmarkStart w:id="448" w:name="_Toc116130205"/>
      <w:bookmarkStart w:id="449" w:name="_Toc115279539"/>
      <w:bookmarkStart w:id="450" w:name="_Toc116130204"/>
      <w:bookmarkStart w:id="451" w:name="_Toc116130198"/>
      <w:bookmarkStart w:id="452" w:name="_Toc116130201"/>
      <w:bookmarkStart w:id="453" w:name="_Toc116130197"/>
      <w:bookmarkStart w:id="454" w:name="_Toc115279537"/>
      <w:bookmarkStart w:id="455" w:name="_Toc116130064"/>
      <w:bookmarkStart w:id="456" w:name="_Toc116130207"/>
      <w:bookmarkStart w:id="457" w:name="_Toc115279545"/>
      <w:bookmarkStart w:id="458" w:name="_Toc116130067"/>
      <w:bookmarkStart w:id="459" w:name="_Toc115279544"/>
      <w:bookmarkStart w:id="460" w:name="_Toc115279549"/>
      <w:bookmarkStart w:id="461" w:name="_Toc116130202"/>
      <w:bookmarkStart w:id="462" w:name="_Toc115279546"/>
      <w:bookmarkStart w:id="463" w:name="_Toc115279542"/>
      <w:bookmarkStart w:id="464" w:name="_Toc115279538"/>
      <w:bookmarkStart w:id="465" w:name="_Toc116130065"/>
      <w:bookmarkStart w:id="466" w:name="_Toc116130072"/>
      <w:bookmarkStart w:id="467" w:name="_Toc116130199"/>
      <w:bookmarkStart w:id="468" w:name="_Toc3530"/>
      <w:bookmarkStart w:id="469" w:name="_Toc17454"/>
      <w:bookmarkStart w:id="470" w:name="_Toc13135155"/>
      <w:bookmarkStart w:id="471" w:name="_Toc502302257"/>
      <w:bookmarkStart w:id="472" w:name="_Toc17302"/>
      <w:bookmarkStart w:id="473" w:name="_Toc16699"/>
      <w:bookmarkStart w:id="474" w:name="_Toc15060"/>
      <w:bookmarkStart w:id="475" w:name="_Toc22261"/>
      <w:bookmarkStart w:id="476" w:name="_Toc28776"/>
      <w:bookmarkStart w:id="477" w:name="_Toc21099"/>
      <w:bookmarkStart w:id="478" w:name="_Toc10229"/>
      <w:bookmarkStart w:id="479" w:name="_Toc1397"/>
      <w:bookmarkStart w:id="480" w:name="_Toc42786164"/>
      <w:bookmarkStart w:id="481" w:name="_Toc25908"/>
      <w:bookmarkStart w:id="482" w:name="_Toc32647"/>
      <w:bookmarkStart w:id="483" w:name="_Toc23027"/>
      <w:bookmarkStart w:id="484" w:name="_Toc28331"/>
      <w:bookmarkStart w:id="485" w:name="_Toc166778533"/>
      <w:bookmarkStart w:id="486" w:name="_Toc15878"/>
      <w:bookmarkStart w:id="487" w:name="_Toc21871"/>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r>
        <w:rPr>
          <w:b/>
          <w:bCs/>
          <w:sz w:val="28"/>
          <w:szCs w:val="32"/>
          <w:lang w:val="en"/>
        </w:rPr>
        <w:t>Study Steps and Process</w:t>
      </w:r>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p>
    <w:p w14:paraId="305FC5A4" w14:textId="77777777" w:rsidR="007B694B" w:rsidRDefault="00FA3D63">
      <w:pPr>
        <w:ind w:firstLineChars="0" w:firstLine="0"/>
      </w:pPr>
      <w:r>
        <w:rPr>
          <w:lang w:val="en"/>
        </w:rPr>
        <w:t>For subjects who intend to participate in the trial, the investigator should explain the benefits and risks of the trial in detail. Before any screening evaluation, subjects who know and sign the informed consent form will be enrolled in the group after the results of all examinations meet the inclusion criteria.</w:t>
      </w:r>
    </w:p>
    <w:p w14:paraId="652DEC6F" w14:textId="77777777" w:rsidR="007B694B" w:rsidRDefault="00FA3D63">
      <w:pPr>
        <w:ind w:firstLineChars="0" w:firstLine="0"/>
      </w:pPr>
      <w:r>
        <w:rPr>
          <w:lang w:val="en"/>
        </w:rPr>
        <w:t>According to the safety data from the Phase I clinical study of LP-168 in patients with B-cell lymphoma, the adverse events (TRAE</w:t>
      </w:r>
      <w:r>
        <w:rPr>
          <w:rFonts w:hint="eastAsia"/>
          <w:lang w:val="en"/>
        </w:rPr>
        <w:t>s</w:t>
      </w:r>
      <w:r>
        <w:rPr>
          <w:lang w:val="en"/>
        </w:rPr>
        <w:t>, including related, probably related and possibly related) for which the relationship with LP-168 could not be excluded are mainly neutrophil count decreased, upper respiratory tract infection, creatinine increased, subcutaneous bleeding spot, rash, hematuria, platelet count decreased and anemia; Grade ≥ 3 TRAE</w:t>
      </w:r>
      <w:r>
        <w:rPr>
          <w:rFonts w:hint="eastAsia"/>
          <w:lang w:val="en"/>
        </w:rPr>
        <w:t>s</w:t>
      </w:r>
      <w:r>
        <w:rPr>
          <w:lang w:val="en"/>
        </w:rPr>
        <w:t xml:space="preserve"> included neutrophil count decreased, lung infection, lymphocyte count decreased, etc. </w:t>
      </w:r>
      <w:r>
        <w:rPr>
          <w:rFonts w:eastAsiaTheme="minorEastAsia"/>
          <w:lang w:val="en"/>
        </w:rPr>
        <w:t xml:space="preserve">In addition, according to the clinical study data of drugs with the same target, infection, haemorrhage, atrial fibrillation and atrial flutter may also occur. In order to timely monitor the occurrence of the above adverse reactions during the study and take corresponding measures to ensure the safety of </w:t>
      </w:r>
      <w:r>
        <w:rPr>
          <w:lang w:val="en"/>
        </w:rPr>
        <w:t>LP-168</w:t>
      </w:r>
      <w:r>
        <w:rPr>
          <w:rFonts w:eastAsiaTheme="minorEastAsia"/>
          <w:lang w:val="en"/>
        </w:rPr>
        <w:t xml:space="preserve"> administration, the following study procedures and test items are developed.</w:t>
      </w:r>
    </w:p>
    <w:p w14:paraId="2DD43F95" w14:textId="77777777" w:rsidR="007B694B" w:rsidRDefault="00FA3D63">
      <w:pPr>
        <w:keepNext/>
        <w:keepLines/>
        <w:ind w:leftChars="100" w:left="240" w:firstLineChars="0" w:firstLine="0"/>
        <w:outlineLvl w:val="2"/>
        <w:rPr>
          <w:b/>
          <w:bCs/>
          <w:szCs w:val="32"/>
        </w:rPr>
      </w:pPr>
      <w:bookmarkStart w:id="488" w:name="_Toc13135156"/>
      <w:bookmarkStart w:id="489" w:name="_Toc502302258"/>
      <w:bookmarkStart w:id="490" w:name="_Toc42786165"/>
      <w:bookmarkStart w:id="491" w:name="_Toc166778534"/>
      <w:bookmarkStart w:id="492" w:name="_Toc31352"/>
      <w:bookmarkStart w:id="493" w:name="_Toc23628"/>
      <w:bookmarkStart w:id="494" w:name="_Toc16892"/>
      <w:bookmarkStart w:id="495" w:name="_Toc18894"/>
      <w:bookmarkStart w:id="496" w:name="_Toc27975"/>
      <w:bookmarkStart w:id="497" w:name="_Toc8841"/>
      <w:bookmarkStart w:id="498" w:name="_Toc32261"/>
      <w:bookmarkStart w:id="499" w:name="_Toc12833"/>
      <w:bookmarkStart w:id="500" w:name="_Toc14722"/>
      <w:bookmarkStart w:id="501" w:name="_Toc1718"/>
      <w:bookmarkStart w:id="502" w:name="_Toc9206"/>
      <w:bookmarkStart w:id="503" w:name="_Toc12287"/>
      <w:bookmarkStart w:id="504" w:name="_Toc24697"/>
      <w:bookmarkStart w:id="505" w:name="_Toc8495"/>
      <w:bookmarkStart w:id="506" w:name="_Toc8096"/>
      <w:bookmarkStart w:id="507" w:name="_Toc21186"/>
      <w:r>
        <w:rPr>
          <w:b/>
          <w:bCs/>
          <w:szCs w:val="32"/>
          <w:lang w:val="en"/>
        </w:rPr>
        <w:t>8.1 Screening Period (D-28 ~)</w:t>
      </w:r>
      <w:bookmarkEnd w:id="488"/>
      <w:bookmarkEnd w:id="489"/>
      <w:bookmarkEnd w:id="490"/>
      <w:bookmarkEnd w:id="491"/>
      <w:bookmarkEnd w:id="492"/>
    </w:p>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p w14:paraId="42980820" w14:textId="77777777" w:rsidR="007B694B" w:rsidRDefault="00FA3D63" w:rsidP="001727E9">
      <w:pPr>
        <w:pStyle w:val="afa"/>
        <w:numPr>
          <w:ilvl w:val="0"/>
          <w:numId w:val="22"/>
        </w:numPr>
        <w:spacing w:line="360" w:lineRule="auto"/>
        <w:ind w:firstLineChars="0"/>
        <w:rPr>
          <w:rFonts w:ascii="Times New Roman" w:eastAsiaTheme="minorEastAsia" w:hAnsi="Times New Roman"/>
        </w:rPr>
      </w:pPr>
      <w:r>
        <w:rPr>
          <w:rFonts w:ascii="Times New Roman" w:eastAsiaTheme="minorEastAsia" w:hAnsi="Times New Roman"/>
          <w:sz w:val="24"/>
          <w:lang w:val="en"/>
        </w:rPr>
        <w:t>Signing of informed consent form</w:t>
      </w:r>
    </w:p>
    <w:p w14:paraId="5D7C9B06" w14:textId="77777777" w:rsidR="007B694B" w:rsidRDefault="00FA3D63" w:rsidP="001727E9">
      <w:pPr>
        <w:pStyle w:val="afa"/>
        <w:numPr>
          <w:ilvl w:val="0"/>
          <w:numId w:val="22"/>
        </w:numPr>
        <w:spacing w:line="360" w:lineRule="auto"/>
        <w:ind w:firstLineChars="0"/>
        <w:rPr>
          <w:rFonts w:ascii="Times New Roman" w:eastAsiaTheme="minorEastAsia" w:hAnsi="Times New Roman"/>
        </w:rPr>
      </w:pPr>
      <w:r>
        <w:rPr>
          <w:rFonts w:ascii="Times New Roman" w:eastAsiaTheme="minorEastAsia" w:hAnsi="Times New Roman"/>
          <w:sz w:val="24"/>
          <w:lang w:val="en"/>
        </w:rPr>
        <w:t>Inclusion/exclusion criteria</w:t>
      </w:r>
    </w:p>
    <w:p w14:paraId="1054287F" w14:textId="77777777" w:rsidR="007B694B" w:rsidRDefault="00FA3D63">
      <w:pPr>
        <w:pStyle w:val="afa"/>
        <w:spacing w:line="360" w:lineRule="auto"/>
        <w:ind w:left="902" w:firstLineChars="0" w:firstLine="0"/>
        <w:rPr>
          <w:rFonts w:ascii="Times New Roman" w:eastAsiaTheme="minorEastAsia" w:hAnsi="Times New Roman"/>
          <w:sz w:val="24"/>
        </w:rPr>
      </w:pPr>
      <w:r>
        <w:rPr>
          <w:rFonts w:ascii="Times New Roman" w:eastAsiaTheme="minorEastAsia" w:hAnsi="Times New Roman"/>
          <w:sz w:val="24"/>
          <w:lang w:val="en"/>
        </w:rPr>
        <w:t>Judge whether to enroll a patient according to the inclusion/exclusion criteria</w:t>
      </w:r>
      <w:r>
        <w:rPr>
          <w:rFonts w:ascii="Times New Roman" w:eastAsiaTheme="minorEastAsia" w:hAnsi="Times New Roman" w:hint="eastAsia"/>
          <w:sz w:val="24"/>
          <w:lang w:val="en"/>
        </w:rPr>
        <w:t>.</w:t>
      </w:r>
      <w:r>
        <w:rPr>
          <w:rFonts w:ascii="Times New Roman" w:eastAsiaTheme="minorEastAsia" w:hAnsi="Times New Roman"/>
          <w:sz w:val="24"/>
          <w:lang w:val="en"/>
        </w:rPr>
        <w:t xml:space="preserve"> If a patient fails screening, the test results that meet the requirements of the protocol and are still within the time window can be used for </w:t>
      </w:r>
      <w:r>
        <w:rPr>
          <w:rFonts w:ascii="Times New Roman" w:eastAsiaTheme="minorEastAsia" w:hAnsi="Times New Roman"/>
          <w:sz w:val="24"/>
          <w:lang w:val="en"/>
        </w:rPr>
        <w:lastRenderedPageBreak/>
        <w:t>re-screening of the subject without repeating the test. Screening examinations are allowed to be repeated based on the investigator's assessment. However, the test results used to determine the inclusion/exclusion criteria are the most recent results before the first administration.</w:t>
      </w:r>
    </w:p>
    <w:p w14:paraId="07A25885" w14:textId="77777777" w:rsidR="007B694B" w:rsidRDefault="00FA3D63" w:rsidP="001727E9">
      <w:pPr>
        <w:pStyle w:val="afa"/>
        <w:numPr>
          <w:ilvl w:val="0"/>
          <w:numId w:val="22"/>
        </w:numPr>
        <w:spacing w:line="360" w:lineRule="auto"/>
        <w:ind w:firstLineChars="0"/>
        <w:rPr>
          <w:rFonts w:ascii="Times New Roman" w:eastAsiaTheme="minorEastAsia" w:hAnsi="Times New Roman"/>
        </w:rPr>
      </w:pPr>
      <w:r>
        <w:rPr>
          <w:rFonts w:ascii="Times New Roman" w:eastAsiaTheme="minorEastAsia" w:hAnsi="Times New Roman"/>
          <w:sz w:val="24"/>
          <w:lang w:val="en"/>
        </w:rPr>
        <w:t>Demographics/Medical history/Tumor treatment history</w:t>
      </w:r>
    </w:p>
    <w:p w14:paraId="7A2AAB9F" w14:textId="77777777" w:rsidR="007B694B" w:rsidRDefault="00FA3D63" w:rsidP="001727E9">
      <w:pPr>
        <w:pStyle w:val="afa"/>
        <w:numPr>
          <w:ilvl w:val="0"/>
          <w:numId w:val="23"/>
        </w:numPr>
        <w:spacing w:line="360" w:lineRule="auto"/>
        <w:ind w:left="1418" w:firstLineChars="0" w:hanging="425"/>
        <w:rPr>
          <w:rFonts w:ascii="Times New Roman" w:eastAsiaTheme="minorEastAsia" w:hAnsi="Times New Roman"/>
        </w:rPr>
      </w:pPr>
      <w:r>
        <w:rPr>
          <w:rFonts w:ascii="Times New Roman" w:eastAsiaTheme="minorEastAsia" w:hAnsi="Times New Roman"/>
          <w:sz w:val="24"/>
          <w:lang w:val="en"/>
        </w:rPr>
        <w:t>Demographic data: date of birth, sex, ethnicity, smoking history, family history, marital history, allergy history, reproductive history and menstrual history (female)</w:t>
      </w:r>
    </w:p>
    <w:p w14:paraId="5206F3A3" w14:textId="77777777" w:rsidR="007B694B" w:rsidRDefault="00FA3D63" w:rsidP="001727E9">
      <w:pPr>
        <w:pStyle w:val="afa"/>
        <w:numPr>
          <w:ilvl w:val="0"/>
          <w:numId w:val="23"/>
        </w:numPr>
        <w:spacing w:line="360" w:lineRule="auto"/>
        <w:ind w:left="1418" w:firstLineChars="0"/>
        <w:rPr>
          <w:rFonts w:ascii="Times New Roman" w:eastAsiaTheme="minorEastAsia" w:hAnsi="Times New Roman"/>
        </w:rPr>
      </w:pPr>
      <w:r>
        <w:rPr>
          <w:rFonts w:ascii="Times New Roman" w:eastAsiaTheme="minorEastAsia" w:hAnsi="Times New Roman"/>
          <w:sz w:val="24"/>
          <w:lang w:val="en"/>
        </w:rPr>
        <w:t>Tumor history: It should be collected including but not limited to the time of initial diagnosis, subtype of MCL (classic, polymorphic or blastic), test results of key markers [</w:t>
      </w:r>
      <w:r>
        <w:rPr>
          <w:rFonts w:ascii="Times New Roman" w:eastAsiaTheme="minorEastAsia" w:hAnsi="Times New Roman"/>
          <w:sz w:val="24"/>
          <w:lang w:val="en"/>
        </w:rPr>
        <w:tab/>
        <w:t>CD20, CD5, cyclinD1, CD21, CD23, SOX11, Ki-67, BCL-2, BCL-6, CD10, TP53 mutation or deletion, IGHV mutation, t (11, 14), CD200, LEF1], Ann Arbor stage at initial diagnosis, MIPI score, IPI score, previous treatment regimen, number of previous treatment lines, best efficacy and achievement time of each line, start and end time of each line of treatment, reason for end of each line of treatment, time of disease progression, involvement of central nervous system/bone marrow/gastrointestinal tract, etc.</w:t>
      </w:r>
    </w:p>
    <w:p w14:paraId="6FBD9E3C" w14:textId="77777777" w:rsidR="007B694B" w:rsidRDefault="00FA3D63" w:rsidP="001727E9">
      <w:pPr>
        <w:pStyle w:val="afa"/>
        <w:numPr>
          <w:ilvl w:val="0"/>
          <w:numId w:val="23"/>
        </w:numPr>
        <w:spacing w:line="360" w:lineRule="auto"/>
        <w:ind w:left="1418" w:firstLineChars="0"/>
        <w:rPr>
          <w:rFonts w:ascii="Times New Roman" w:eastAsiaTheme="minorEastAsia" w:hAnsi="Times New Roman"/>
        </w:rPr>
      </w:pPr>
      <w:r>
        <w:rPr>
          <w:rFonts w:ascii="Times New Roman" w:eastAsiaTheme="minorEastAsia" w:hAnsi="Times New Roman"/>
          <w:sz w:val="24"/>
          <w:lang w:val="en"/>
        </w:rPr>
        <w:t xml:space="preserve">Previous </w:t>
      </w:r>
      <w:r>
        <w:rPr>
          <w:rFonts w:ascii="Times New Roman" w:eastAsiaTheme="minorEastAsia" w:hAnsi="Times New Roman" w:hint="eastAsia"/>
          <w:sz w:val="24"/>
          <w:lang w:val="en"/>
        </w:rPr>
        <w:t>anti-cancer</w:t>
      </w:r>
      <w:r>
        <w:rPr>
          <w:rFonts w:ascii="Times New Roman" w:eastAsiaTheme="minorEastAsia" w:hAnsi="Times New Roman"/>
          <w:sz w:val="24"/>
          <w:lang w:val="en"/>
        </w:rPr>
        <w:t xml:space="preserve"> treatment: history of chemotherapy, radiotherapy, immunotherapy, molecular targeted therapy, cell therapy and hematopoietic stem cell transplantation, etc.</w:t>
      </w:r>
    </w:p>
    <w:p w14:paraId="586C64D2" w14:textId="77777777" w:rsidR="007B694B" w:rsidRDefault="00FA3D63" w:rsidP="001727E9">
      <w:pPr>
        <w:pStyle w:val="afa"/>
        <w:numPr>
          <w:ilvl w:val="0"/>
          <w:numId w:val="23"/>
        </w:numPr>
        <w:spacing w:line="360" w:lineRule="auto"/>
        <w:ind w:left="1418" w:firstLineChars="0"/>
        <w:rPr>
          <w:rFonts w:ascii="Times New Roman" w:eastAsiaTheme="minorEastAsia" w:hAnsi="Times New Roman"/>
        </w:rPr>
      </w:pPr>
      <w:r>
        <w:rPr>
          <w:rFonts w:ascii="Times New Roman" w:eastAsiaTheme="minorEastAsia" w:hAnsi="Times New Roman"/>
          <w:sz w:val="24"/>
          <w:lang w:val="en"/>
        </w:rPr>
        <w:t>Concomitant diseases</w:t>
      </w:r>
    </w:p>
    <w:p w14:paraId="5164C466" w14:textId="77777777" w:rsidR="007B694B" w:rsidRDefault="00FA3D63" w:rsidP="001727E9">
      <w:pPr>
        <w:pStyle w:val="afa"/>
        <w:numPr>
          <w:ilvl w:val="0"/>
          <w:numId w:val="22"/>
        </w:numPr>
        <w:spacing w:line="360" w:lineRule="auto"/>
        <w:ind w:firstLineChars="0"/>
        <w:rPr>
          <w:rFonts w:ascii="Times New Roman" w:eastAsiaTheme="minorEastAsia" w:hAnsi="Times New Roman"/>
        </w:rPr>
      </w:pPr>
      <w:r>
        <w:rPr>
          <w:rFonts w:ascii="Times New Roman" w:eastAsiaTheme="minorEastAsia" w:hAnsi="Times New Roman"/>
          <w:sz w:val="24"/>
          <w:lang w:val="en"/>
        </w:rPr>
        <w:t>Recording of concomitant medication</w:t>
      </w:r>
    </w:p>
    <w:p w14:paraId="21CF5D6A" w14:textId="77777777" w:rsidR="007B694B" w:rsidRDefault="00FA3D63" w:rsidP="001727E9">
      <w:pPr>
        <w:pStyle w:val="afa"/>
        <w:numPr>
          <w:ilvl w:val="0"/>
          <w:numId w:val="24"/>
        </w:numPr>
        <w:spacing w:line="360" w:lineRule="auto"/>
        <w:ind w:firstLineChars="0"/>
        <w:rPr>
          <w:rFonts w:ascii="Times New Roman" w:eastAsiaTheme="minorEastAsia" w:hAnsi="Times New Roman"/>
        </w:rPr>
      </w:pPr>
      <w:r>
        <w:rPr>
          <w:rFonts w:ascii="Times New Roman" w:eastAsiaTheme="minorEastAsia" w:hAnsi="Times New Roman"/>
          <w:sz w:val="24"/>
          <w:lang w:val="en"/>
        </w:rPr>
        <w:t>Including drug name, drug dose, route of administration, frequency of administration, start date, reason for administration, and end date, and must be from signing of informed consent form until Day 28 after the last administration.</w:t>
      </w:r>
    </w:p>
    <w:p w14:paraId="2B3F759D" w14:textId="77777777" w:rsidR="007B694B" w:rsidRDefault="00FA3D63" w:rsidP="001727E9">
      <w:pPr>
        <w:pStyle w:val="afa"/>
        <w:numPr>
          <w:ilvl w:val="0"/>
          <w:numId w:val="22"/>
        </w:numPr>
        <w:spacing w:line="360" w:lineRule="auto"/>
        <w:ind w:firstLineChars="0"/>
        <w:rPr>
          <w:rFonts w:ascii="Times New Roman" w:eastAsiaTheme="minorEastAsia" w:hAnsi="Times New Roman"/>
        </w:rPr>
      </w:pPr>
      <w:r>
        <w:rPr>
          <w:rFonts w:ascii="Times New Roman" w:eastAsiaTheme="minorEastAsia" w:hAnsi="Times New Roman"/>
          <w:sz w:val="24"/>
          <w:lang w:val="en"/>
        </w:rPr>
        <w:lastRenderedPageBreak/>
        <w:t>Physical examination</w:t>
      </w:r>
    </w:p>
    <w:p w14:paraId="3C8FD42A" w14:textId="77777777" w:rsidR="007B694B" w:rsidRDefault="00FA3D63" w:rsidP="001727E9">
      <w:pPr>
        <w:pStyle w:val="afa"/>
        <w:numPr>
          <w:ilvl w:val="0"/>
          <w:numId w:val="22"/>
        </w:numPr>
        <w:spacing w:line="360" w:lineRule="auto"/>
        <w:ind w:firstLineChars="0"/>
        <w:rPr>
          <w:rFonts w:ascii="Times New Roman" w:eastAsiaTheme="minorEastAsia" w:hAnsi="Times New Roman"/>
        </w:rPr>
      </w:pPr>
      <w:bookmarkStart w:id="508" w:name="OLE_LINK28"/>
      <w:r>
        <w:rPr>
          <w:rFonts w:ascii="Times New Roman" w:eastAsiaTheme="minorEastAsia" w:hAnsi="Times New Roman"/>
          <w:sz w:val="24"/>
          <w:lang w:val="en"/>
        </w:rPr>
        <w:t>Vital signs</w:t>
      </w:r>
      <w:bookmarkEnd w:id="508"/>
      <w:r>
        <w:rPr>
          <w:rFonts w:ascii="Times New Roman" w:eastAsiaTheme="minorEastAsia" w:hAnsi="Times New Roman"/>
          <w:sz w:val="24"/>
          <w:lang w:val="en"/>
        </w:rPr>
        <w:t xml:space="preserve">: measured after resting for at least 5 minutes, including pulse, blood pressure, respiration </w:t>
      </w:r>
      <w:r>
        <w:rPr>
          <w:rFonts w:ascii="Times New Roman" w:eastAsiaTheme="minorEastAsia" w:hAnsi="Times New Roman" w:hint="eastAsia"/>
          <w:sz w:val="24"/>
          <w:lang w:val="en"/>
        </w:rPr>
        <w:t xml:space="preserve">rate </w:t>
      </w:r>
      <w:r>
        <w:rPr>
          <w:rFonts w:ascii="Times New Roman" w:eastAsiaTheme="minorEastAsia" w:hAnsi="Times New Roman"/>
          <w:sz w:val="24"/>
          <w:lang w:val="en"/>
        </w:rPr>
        <w:t>and body temperature;</w:t>
      </w:r>
    </w:p>
    <w:p w14:paraId="74CB17B6" w14:textId="77777777" w:rsidR="007B694B" w:rsidRDefault="00FA3D63" w:rsidP="001727E9">
      <w:pPr>
        <w:pStyle w:val="afa"/>
        <w:numPr>
          <w:ilvl w:val="0"/>
          <w:numId w:val="22"/>
        </w:numPr>
        <w:spacing w:line="360" w:lineRule="auto"/>
        <w:ind w:firstLineChars="0"/>
        <w:rPr>
          <w:rFonts w:ascii="Times New Roman" w:eastAsiaTheme="minorEastAsia" w:hAnsi="Times New Roman"/>
        </w:rPr>
      </w:pPr>
      <w:r>
        <w:rPr>
          <w:rFonts w:ascii="Times New Roman" w:eastAsiaTheme="minorEastAsia" w:hAnsi="Times New Roman"/>
          <w:sz w:val="24"/>
          <w:lang w:val="en"/>
        </w:rPr>
        <w:t>ECOG performance status score;</w:t>
      </w:r>
    </w:p>
    <w:p w14:paraId="2E5993C2" w14:textId="77777777" w:rsidR="007B694B" w:rsidRDefault="00FA3D63" w:rsidP="001727E9">
      <w:pPr>
        <w:pStyle w:val="afa"/>
        <w:numPr>
          <w:ilvl w:val="0"/>
          <w:numId w:val="22"/>
        </w:numPr>
        <w:spacing w:line="360" w:lineRule="auto"/>
        <w:ind w:firstLineChars="0"/>
        <w:rPr>
          <w:rFonts w:ascii="Times New Roman" w:eastAsiaTheme="minorEastAsia" w:hAnsi="Times New Roman"/>
        </w:rPr>
      </w:pPr>
      <w:r>
        <w:rPr>
          <w:rFonts w:ascii="Times New Roman" w:eastAsiaTheme="minorEastAsia" w:hAnsi="Times New Roman"/>
          <w:sz w:val="24"/>
          <w:lang w:val="en"/>
        </w:rPr>
        <w:t>B symptoms</w:t>
      </w:r>
    </w:p>
    <w:p w14:paraId="3D865005" w14:textId="77777777" w:rsidR="007B694B" w:rsidRDefault="00FA3D63" w:rsidP="001727E9">
      <w:pPr>
        <w:pStyle w:val="afa"/>
        <w:numPr>
          <w:ilvl w:val="0"/>
          <w:numId w:val="22"/>
        </w:numPr>
        <w:spacing w:line="360" w:lineRule="auto"/>
        <w:ind w:firstLineChars="0"/>
        <w:rPr>
          <w:rFonts w:ascii="Times New Roman" w:eastAsiaTheme="minorEastAsia" w:hAnsi="Times New Roman"/>
        </w:rPr>
      </w:pPr>
      <w:r>
        <w:rPr>
          <w:rFonts w:ascii="Times New Roman" w:eastAsiaTheme="minorEastAsia" w:hAnsi="Times New Roman"/>
          <w:sz w:val="24"/>
          <w:lang w:val="en"/>
        </w:rPr>
        <w:t>Tumor prognosis evaluation and staging</w:t>
      </w:r>
    </w:p>
    <w:p w14:paraId="64B8A1C9" w14:textId="77777777" w:rsidR="007B694B" w:rsidRDefault="00FA3D63" w:rsidP="001727E9">
      <w:pPr>
        <w:pStyle w:val="afa"/>
        <w:numPr>
          <w:ilvl w:val="0"/>
          <w:numId w:val="24"/>
        </w:numPr>
        <w:spacing w:line="360" w:lineRule="auto"/>
        <w:ind w:firstLineChars="0"/>
        <w:rPr>
          <w:rFonts w:ascii="Times New Roman" w:eastAsiaTheme="minorEastAsia" w:hAnsi="Times New Roman"/>
        </w:rPr>
      </w:pPr>
      <w:r>
        <w:rPr>
          <w:rFonts w:ascii="Times New Roman" w:eastAsiaTheme="minorEastAsia" w:hAnsi="Times New Roman"/>
          <w:sz w:val="24"/>
          <w:lang w:val="en"/>
        </w:rPr>
        <w:t>IPI score</w:t>
      </w:r>
    </w:p>
    <w:p w14:paraId="1A239149" w14:textId="77777777" w:rsidR="007B694B" w:rsidRDefault="00FA3D63" w:rsidP="001727E9">
      <w:pPr>
        <w:pStyle w:val="afa"/>
        <w:numPr>
          <w:ilvl w:val="0"/>
          <w:numId w:val="24"/>
        </w:numPr>
        <w:spacing w:line="360" w:lineRule="auto"/>
        <w:ind w:firstLineChars="0"/>
        <w:rPr>
          <w:rFonts w:ascii="Times New Roman" w:eastAsiaTheme="minorEastAsia" w:hAnsi="Times New Roman"/>
        </w:rPr>
      </w:pPr>
      <w:r>
        <w:rPr>
          <w:rFonts w:ascii="Times New Roman" w:eastAsiaTheme="minorEastAsia" w:hAnsi="Times New Roman"/>
          <w:sz w:val="24"/>
          <w:lang w:val="en"/>
        </w:rPr>
        <w:t>MIPI score</w:t>
      </w:r>
    </w:p>
    <w:p w14:paraId="61895B42" w14:textId="77777777" w:rsidR="007B694B" w:rsidRDefault="00FA3D63" w:rsidP="001727E9">
      <w:pPr>
        <w:pStyle w:val="afa"/>
        <w:numPr>
          <w:ilvl w:val="0"/>
          <w:numId w:val="24"/>
        </w:numPr>
        <w:spacing w:line="360" w:lineRule="auto"/>
        <w:ind w:firstLineChars="0"/>
        <w:rPr>
          <w:rFonts w:ascii="Times New Roman" w:eastAsiaTheme="minorEastAsia" w:hAnsi="Times New Roman"/>
        </w:rPr>
      </w:pPr>
      <w:r>
        <w:rPr>
          <w:rFonts w:ascii="Times New Roman" w:eastAsiaTheme="minorEastAsia" w:hAnsi="Times New Roman"/>
          <w:sz w:val="24"/>
          <w:lang w:val="en"/>
        </w:rPr>
        <w:t>Ann Arbor staging</w:t>
      </w:r>
    </w:p>
    <w:p w14:paraId="6D7EE697" w14:textId="77777777" w:rsidR="007B694B" w:rsidRDefault="00FA3D63" w:rsidP="001727E9">
      <w:pPr>
        <w:pStyle w:val="afa"/>
        <w:numPr>
          <w:ilvl w:val="0"/>
          <w:numId w:val="22"/>
        </w:numPr>
        <w:spacing w:line="360" w:lineRule="auto"/>
        <w:ind w:firstLineChars="0"/>
        <w:rPr>
          <w:rFonts w:ascii="Times New Roman" w:eastAsiaTheme="minorEastAsia" w:hAnsi="Times New Roman"/>
        </w:rPr>
      </w:pPr>
      <w:r>
        <w:rPr>
          <w:rFonts w:ascii="Times New Roman" w:eastAsiaTheme="minorEastAsia" w:hAnsi="Times New Roman"/>
          <w:sz w:val="24"/>
          <w:lang w:val="en"/>
        </w:rPr>
        <w:t>Tests by local laboratory and relevant departments</w:t>
      </w:r>
    </w:p>
    <w:p w14:paraId="3861131C" w14:textId="77777777" w:rsidR="007B694B" w:rsidRDefault="00FA3D63" w:rsidP="001727E9">
      <w:pPr>
        <w:pStyle w:val="afa"/>
        <w:numPr>
          <w:ilvl w:val="0"/>
          <w:numId w:val="25"/>
        </w:numPr>
        <w:spacing w:line="360" w:lineRule="auto"/>
        <w:ind w:firstLineChars="0"/>
        <w:rPr>
          <w:rFonts w:ascii="Times New Roman" w:eastAsiaTheme="minorEastAsia" w:hAnsi="Times New Roman"/>
        </w:rPr>
      </w:pPr>
      <w:r>
        <w:rPr>
          <w:rFonts w:ascii="Times New Roman" w:eastAsiaTheme="minorEastAsia" w:hAnsi="Times New Roman"/>
          <w:sz w:val="24"/>
          <w:lang w:val="en"/>
        </w:rPr>
        <w:t>Hematology</w:t>
      </w:r>
    </w:p>
    <w:p w14:paraId="7F26F482" w14:textId="77777777" w:rsidR="007B694B" w:rsidRDefault="00FA3D63" w:rsidP="001727E9">
      <w:pPr>
        <w:pStyle w:val="afa"/>
        <w:numPr>
          <w:ilvl w:val="0"/>
          <w:numId w:val="25"/>
        </w:numPr>
        <w:spacing w:line="360" w:lineRule="auto"/>
        <w:ind w:firstLineChars="0"/>
        <w:rPr>
          <w:rFonts w:ascii="Times New Roman" w:eastAsiaTheme="minorEastAsia" w:hAnsi="Times New Roman"/>
        </w:rPr>
      </w:pPr>
      <w:r>
        <w:rPr>
          <w:rFonts w:ascii="Times New Roman" w:eastAsiaTheme="minorEastAsia" w:hAnsi="Times New Roman"/>
          <w:sz w:val="24"/>
          <w:lang w:val="en"/>
        </w:rPr>
        <w:t>Blood biochemistry (including LDH)</w:t>
      </w:r>
    </w:p>
    <w:p w14:paraId="147F092E" w14:textId="77777777" w:rsidR="007B694B" w:rsidRDefault="00FA3D63" w:rsidP="001727E9">
      <w:pPr>
        <w:pStyle w:val="afa"/>
        <w:numPr>
          <w:ilvl w:val="0"/>
          <w:numId w:val="25"/>
        </w:numPr>
        <w:spacing w:line="360" w:lineRule="auto"/>
        <w:ind w:firstLineChars="0"/>
        <w:rPr>
          <w:rFonts w:ascii="Times New Roman" w:eastAsiaTheme="minorEastAsia" w:hAnsi="Times New Roman"/>
        </w:rPr>
      </w:pPr>
      <w:r>
        <w:rPr>
          <w:rFonts w:ascii="Times New Roman" w:eastAsiaTheme="minorEastAsia" w:hAnsi="Times New Roman"/>
          <w:sz w:val="24"/>
          <w:lang w:val="en"/>
        </w:rPr>
        <w:t>Serum amylase and lipase</w:t>
      </w:r>
    </w:p>
    <w:p w14:paraId="688FD731" w14:textId="77777777" w:rsidR="007B694B" w:rsidRDefault="00FA3D63" w:rsidP="001727E9">
      <w:pPr>
        <w:pStyle w:val="afa"/>
        <w:numPr>
          <w:ilvl w:val="0"/>
          <w:numId w:val="25"/>
        </w:numPr>
        <w:spacing w:line="360" w:lineRule="auto"/>
        <w:ind w:firstLineChars="0"/>
        <w:rPr>
          <w:rFonts w:ascii="Times New Roman" w:eastAsiaTheme="minorEastAsia" w:hAnsi="Times New Roman"/>
        </w:rPr>
      </w:pPr>
      <w:r>
        <w:rPr>
          <w:rFonts w:ascii="Times New Roman" w:eastAsiaTheme="minorEastAsia" w:hAnsi="Times New Roman"/>
          <w:sz w:val="24"/>
          <w:lang w:val="en"/>
        </w:rPr>
        <w:t>Coagulation function</w:t>
      </w:r>
    </w:p>
    <w:p w14:paraId="713F5674" w14:textId="77777777" w:rsidR="007B694B" w:rsidRDefault="00FA3D63" w:rsidP="001727E9">
      <w:pPr>
        <w:pStyle w:val="afa"/>
        <w:numPr>
          <w:ilvl w:val="0"/>
          <w:numId w:val="25"/>
        </w:numPr>
        <w:spacing w:line="360" w:lineRule="auto"/>
        <w:ind w:firstLineChars="0"/>
        <w:rPr>
          <w:rFonts w:ascii="Times New Roman" w:eastAsiaTheme="minorEastAsia" w:hAnsi="Times New Roman"/>
          <w:sz w:val="24"/>
        </w:rPr>
      </w:pPr>
      <w:r>
        <w:rPr>
          <w:rFonts w:ascii="Times New Roman" w:hAnsi="Times New Roman"/>
          <w:kern w:val="0"/>
          <w:sz w:val="24"/>
          <w:lang w:val="en"/>
        </w:rPr>
        <w:t>Blood beta 2 microglobulin</w:t>
      </w:r>
    </w:p>
    <w:p w14:paraId="25E4904F" w14:textId="77777777" w:rsidR="007B694B" w:rsidRDefault="00FA3D63" w:rsidP="001727E9">
      <w:pPr>
        <w:pStyle w:val="afa"/>
        <w:numPr>
          <w:ilvl w:val="0"/>
          <w:numId w:val="25"/>
        </w:numPr>
        <w:spacing w:line="360" w:lineRule="auto"/>
        <w:ind w:firstLineChars="0"/>
        <w:rPr>
          <w:rFonts w:ascii="Times New Roman" w:eastAsiaTheme="minorEastAsia" w:hAnsi="Times New Roman"/>
        </w:rPr>
      </w:pPr>
      <w:r>
        <w:rPr>
          <w:rFonts w:ascii="Times New Roman" w:eastAsiaTheme="minorEastAsia" w:hAnsi="Times New Roman" w:hint="eastAsia"/>
          <w:sz w:val="24"/>
        </w:rPr>
        <w:t>V</w:t>
      </w:r>
      <w:r w:rsidRPr="001727E9">
        <w:rPr>
          <w:rFonts w:ascii="Times New Roman" w:eastAsiaTheme="minorEastAsia" w:hAnsi="Times New Roman"/>
          <w:sz w:val="24"/>
          <w:lang w:val="en"/>
        </w:rPr>
        <w:t>iral testing</w:t>
      </w:r>
      <w:r>
        <w:rPr>
          <w:rFonts w:ascii="Times New Roman" w:eastAsiaTheme="minorEastAsia" w:hAnsi="Times New Roman"/>
          <w:sz w:val="24"/>
          <w:lang w:val="en"/>
        </w:rPr>
        <w:t>: hepatitis B  five items [hepatitis B surface antigen (HBsAg), hepatitis B surface antibody (HBsAb), hepatitis B e antigen (HBeAg), hepatitis B e antibody (HBeAb), hepatitis B core antibody (HBcAb), HBV-DNA copy number detection must be performed for patients with positive HBsAg or HBcAb (within the normal range (i.e., negative) for enrollment)]; hepatitis C antibody [subjects with positive hepatitis C virus antibody (HCV) must have HCV-RNA tested (those with HCV-RNA below the upper limit of normal value of the study site can be enrolled)]; HIV; syphilis</w:t>
      </w:r>
    </w:p>
    <w:p w14:paraId="4C80FD64" w14:textId="77777777" w:rsidR="007B694B" w:rsidRDefault="00FA3D63" w:rsidP="001727E9">
      <w:pPr>
        <w:pStyle w:val="afa"/>
        <w:numPr>
          <w:ilvl w:val="0"/>
          <w:numId w:val="25"/>
        </w:numPr>
        <w:spacing w:line="360" w:lineRule="auto"/>
        <w:ind w:firstLineChars="0"/>
        <w:rPr>
          <w:rFonts w:ascii="Times New Roman" w:eastAsiaTheme="minorEastAsia" w:hAnsi="Times New Roman"/>
        </w:rPr>
      </w:pPr>
      <w:r>
        <w:rPr>
          <w:rFonts w:ascii="Times New Roman" w:eastAsiaTheme="minorEastAsia" w:hAnsi="Times New Roman"/>
          <w:sz w:val="24"/>
          <w:lang w:val="en"/>
        </w:rPr>
        <w:t>Urinalysis;</w:t>
      </w:r>
    </w:p>
    <w:p w14:paraId="0B85C53D" w14:textId="77777777" w:rsidR="007B694B" w:rsidRDefault="00FA3D63" w:rsidP="001727E9">
      <w:pPr>
        <w:pStyle w:val="afa"/>
        <w:numPr>
          <w:ilvl w:val="0"/>
          <w:numId w:val="25"/>
        </w:numPr>
        <w:spacing w:line="360" w:lineRule="auto"/>
        <w:ind w:firstLineChars="0"/>
        <w:rPr>
          <w:rFonts w:ascii="Times New Roman" w:eastAsiaTheme="minorEastAsia" w:hAnsi="Times New Roman"/>
        </w:rPr>
      </w:pPr>
      <w:r>
        <w:rPr>
          <w:rFonts w:ascii="Times New Roman" w:eastAsiaTheme="minorEastAsia" w:hAnsi="Times New Roman"/>
          <w:sz w:val="24"/>
          <w:lang w:val="en"/>
        </w:rPr>
        <w:t>Stool routine + occult blood</w:t>
      </w:r>
    </w:p>
    <w:p w14:paraId="25EC7BD2" w14:textId="77777777" w:rsidR="007B694B" w:rsidRDefault="00FA3D63" w:rsidP="001727E9">
      <w:pPr>
        <w:pStyle w:val="afa"/>
        <w:numPr>
          <w:ilvl w:val="0"/>
          <w:numId w:val="25"/>
        </w:numPr>
        <w:spacing w:line="360" w:lineRule="auto"/>
        <w:ind w:firstLineChars="0"/>
        <w:rPr>
          <w:rFonts w:ascii="Times New Roman" w:eastAsiaTheme="minorEastAsia" w:hAnsi="Times New Roman"/>
        </w:rPr>
      </w:pPr>
      <w:r>
        <w:rPr>
          <w:rFonts w:ascii="Times New Roman" w:eastAsiaTheme="minorEastAsia" w:hAnsi="Times New Roman"/>
          <w:sz w:val="24"/>
          <w:lang w:val="en"/>
        </w:rPr>
        <w:t>Quantitation of blood immunoglobulin: including IgG, IgA and IgM</w:t>
      </w:r>
    </w:p>
    <w:p w14:paraId="7C56E5C7" w14:textId="77777777" w:rsidR="007B694B" w:rsidRDefault="00FA3D63" w:rsidP="001727E9">
      <w:pPr>
        <w:pStyle w:val="afa"/>
        <w:numPr>
          <w:ilvl w:val="0"/>
          <w:numId w:val="25"/>
        </w:numPr>
        <w:spacing w:line="360" w:lineRule="auto"/>
        <w:ind w:firstLineChars="0"/>
        <w:rPr>
          <w:rFonts w:ascii="Times New Roman" w:eastAsiaTheme="minorEastAsia" w:hAnsi="Times New Roman"/>
        </w:rPr>
      </w:pPr>
      <w:r>
        <w:rPr>
          <w:rFonts w:ascii="Times New Roman" w:eastAsiaTheme="minorEastAsia" w:hAnsi="Times New Roman"/>
          <w:sz w:val="24"/>
          <w:lang w:val="en"/>
        </w:rPr>
        <w:t xml:space="preserve">Serum or urine pregnancy test: for women of childbearing potential who </w:t>
      </w:r>
      <w:r>
        <w:rPr>
          <w:rFonts w:ascii="Times New Roman" w:eastAsiaTheme="minorEastAsia" w:hAnsi="Times New Roman"/>
          <w:sz w:val="24"/>
          <w:lang w:val="en"/>
        </w:rPr>
        <w:lastRenderedPageBreak/>
        <w:t>are premenopausal (if not amenorrheic for &gt; 1 year and not surgically sterilized), a serum pregnancy test is required within 7 days prior to initiation of treatment, and the result must be negative</w:t>
      </w:r>
    </w:p>
    <w:p w14:paraId="2CB9EFDE" w14:textId="77777777" w:rsidR="007B694B" w:rsidRDefault="00FA3D63" w:rsidP="001727E9">
      <w:pPr>
        <w:pStyle w:val="afa"/>
        <w:numPr>
          <w:ilvl w:val="0"/>
          <w:numId w:val="25"/>
        </w:numPr>
        <w:spacing w:line="360" w:lineRule="auto"/>
        <w:ind w:firstLineChars="0"/>
        <w:rPr>
          <w:rFonts w:ascii="Times New Roman" w:eastAsiaTheme="minorEastAsia" w:hAnsi="Times New Roman"/>
        </w:rPr>
      </w:pPr>
      <w:r>
        <w:rPr>
          <w:rFonts w:ascii="Times New Roman" w:eastAsiaTheme="minorEastAsia" w:hAnsi="Times New Roman"/>
          <w:sz w:val="24"/>
          <w:lang w:val="en"/>
        </w:rPr>
        <w:t>12-lead ECG: at least 10 minutes rest before each examination, and the examination should be repeated in triplicate at least 5 minutes apart</w:t>
      </w:r>
    </w:p>
    <w:p w14:paraId="7433D2C4" w14:textId="77777777" w:rsidR="007B694B" w:rsidRDefault="00FA3D63" w:rsidP="001727E9">
      <w:pPr>
        <w:pStyle w:val="afa"/>
        <w:numPr>
          <w:ilvl w:val="0"/>
          <w:numId w:val="25"/>
        </w:numPr>
        <w:spacing w:line="360" w:lineRule="auto"/>
        <w:ind w:firstLineChars="0"/>
        <w:rPr>
          <w:rFonts w:ascii="Times New Roman" w:eastAsiaTheme="minorEastAsia" w:hAnsi="Times New Roman"/>
        </w:rPr>
      </w:pPr>
      <w:r>
        <w:rPr>
          <w:rFonts w:ascii="Times New Roman" w:eastAsiaTheme="minorEastAsia" w:hAnsi="Times New Roman"/>
          <w:sz w:val="24"/>
          <w:lang w:val="en"/>
        </w:rPr>
        <w:t>Echocardiogram</w:t>
      </w:r>
    </w:p>
    <w:p w14:paraId="03298F1C" w14:textId="77777777" w:rsidR="007B694B" w:rsidRDefault="00FA3D63" w:rsidP="001727E9">
      <w:pPr>
        <w:pStyle w:val="afa"/>
        <w:numPr>
          <w:ilvl w:val="0"/>
          <w:numId w:val="25"/>
        </w:numPr>
        <w:spacing w:line="360" w:lineRule="auto"/>
        <w:ind w:firstLineChars="0"/>
        <w:rPr>
          <w:rFonts w:ascii="Times New Roman" w:eastAsiaTheme="minorEastAsia" w:hAnsi="Times New Roman"/>
        </w:rPr>
      </w:pPr>
      <w:r>
        <w:rPr>
          <w:rFonts w:ascii="Times New Roman" w:eastAsiaTheme="minorEastAsia" w:hAnsi="Times New Roman"/>
          <w:sz w:val="24"/>
          <w:lang w:val="en"/>
        </w:rPr>
        <w:t>FDG PET/CT: if PET/CT conducted at the study site following the last anti-MCL treatment is within 28 days before the initial administration of the study, and is considered by the investigator and sponsor to meet the criteria, it can serve as the baseline data for this study, and there is no need to repeat the examination.</w:t>
      </w:r>
    </w:p>
    <w:p w14:paraId="6C63D9D8" w14:textId="77777777" w:rsidR="007B694B" w:rsidRDefault="00FA3D63" w:rsidP="001727E9">
      <w:pPr>
        <w:pStyle w:val="afa"/>
        <w:numPr>
          <w:ilvl w:val="0"/>
          <w:numId w:val="25"/>
        </w:numPr>
        <w:spacing w:line="360" w:lineRule="auto"/>
        <w:ind w:firstLineChars="0"/>
        <w:rPr>
          <w:rFonts w:ascii="Times New Roman" w:eastAsiaTheme="minorEastAsia" w:hAnsi="Times New Roman"/>
        </w:rPr>
      </w:pPr>
      <w:r>
        <w:rPr>
          <w:rFonts w:ascii="Times New Roman" w:eastAsiaTheme="minorEastAsia" w:hAnsi="Times New Roman"/>
          <w:sz w:val="24"/>
          <w:lang w:val="en"/>
        </w:rPr>
        <w:t>Enhanced CT (neck, chest, abdomen, pelvis): If the patient has special circumstances such as allergy to contrast medium, CT plain scan, enhanced MRI or MRI plain scan may be considered for examination, but the same radiological examination is required to be used for each efficacy evaluation of the same subject. If the imaging examination conducted at the study site following the last anti-MCL treatment is within 28 days before the initial administration of the study, and is considered by the investigator and sponsor to meet the criteria, it can serve as the baseline data for this study, and there is no need to repeat the examination.</w:t>
      </w:r>
    </w:p>
    <w:p w14:paraId="4DA927E9" w14:textId="77777777" w:rsidR="007B694B" w:rsidRDefault="00FA3D63" w:rsidP="001727E9">
      <w:pPr>
        <w:pStyle w:val="afa"/>
        <w:numPr>
          <w:ilvl w:val="0"/>
          <w:numId w:val="25"/>
        </w:numPr>
        <w:spacing w:line="360" w:lineRule="auto"/>
        <w:ind w:firstLineChars="0"/>
        <w:rPr>
          <w:rFonts w:ascii="Times New Roman" w:eastAsiaTheme="minorEastAsia" w:hAnsi="Times New Roman"/>
        </w:rPr>
      </w:pPr>
      <w:r>
        <w:rPr>
          <w:rFonts w:ascii="Times New Roman" w:eastAsiaTheme="minorEastAsia" w:hAnsi="Times New Roman"/>
          <w:sz w:val="24"/>
          <w:lang w:val="en"/>
        </w:rPr>
        <w:t>Cranial MRI (subjects with suspected CNS involvement by lymphoma)</w:t>
      </w:r>
    </w:p>
    <w:p w14:paraId="6D6CEA89" w14:textId="77777777" w:rsidR="007B694B" w:rsidRDefault="00FA3D63" w:rsidP="001727E9">
      <w:pPr>
        <w:pStyle w:val="afa"/>
        <w:numPr>
          <w:ilvl w:val="0"/>
          <w:numId w:val="25"/>
        </w:numPr>
        <w:spacing w:line="360" w:lineRule="auto"/>
        <w:ind w:firstLineChars="0"/>
        <w:rPr>
          <w:rFonts w:ascii="Times New Roman" w:eastAsiaTheme="minorEastAsia" w:hAnsi="Times New Roman"/>
        </w:rPr>
      </w:pPr>
      <w:r>
        <w:rPr>
          <w:rFonts w:ascii="Times New Roman" w:eastAsiaTheme="minorEastAsia" w:hAnsi="Times New Roman"/>
          <w:sz w:val="24"/>
          <w:lang w:val="en"/>
        </w:rPr>
        <w:t xml:space="preserve">Gastrointestinal endoscopy [it is recommended for all subjects </w:t>
      </w:r>
      <w:bookmarkStart w:id="509" w:name="_Hlk146549943"/>
      <w:r>
        <w:rPr>
          <w:rFonts w:ascii="Times New Roman" w:eastAsiaTheme="minorEastAsia" w:hAnsi="Times New Roman"/>
          <w:sz w:val="24"/>
          <w:lang w:val="en"/>
        </w:rPr>
        <w:t>(not mandatory), and must be performed for patients with intestinal involvement as indicated by baseline imaging and/or previous endoscopy</w:t>
      </w:r>
      <w:bookmarkEnd w:id="509"/>
      <w:r>
        <w:rPr>
          <w:rFonts w:ascii="Times New Roman" w:eastAsiaTheme="minorEastAsia" w:hAnsi="Times New Roman"/>
          <w:sz w:val="24"/>
          <w:lang w:val="en"/>
        </w:rPr>
        <w:t xml:space="preserve">]: if the endoscopy conducted at the study site following the last anti-MCL treatment is within 28 days before the initial administration of the study, and is considered by the investigator and </w:t>
      </w:r>
      <w:r>
        <w:rPr>
          <w:rFonts w:ascii="Times New Roman" w:eastAsiaTheme="minorEastAsia" w:hAnsi="Times New Roman"/>
          <w:sz w:val="24"/>
          <w:lang w:val="en"/>
        </w:rPr>
        <w:lastRenderedPageBreak/>
        <w:t>sponsor to meet the criteria, it can serve as the baseline data for this study, and there is no need to repeat the examination.</w:t>
      </w:r>
    </w:p>
    <w:p w14:paraId="066E8242" w14:textId="77777777" w:rsidR="007B694B" w:rsidRDefault="00FA3D63" w:rsidP="001727E9">
      <w:pPr>
        <w:pStyle w:val="afa"/>
        <w:numPr>
          <w:ilvl w:val="0"/>
          <w:numId w:val="22"/>
        </w:numPr>
        <w:spacing w:line="360" w:lineRule="auto"/>
        <w:ind w:firstLineChars="0"/>
        <w:rPr>
          <w:rFonts w:ascii="Times New Roman" w:eastAsiaTheme="minorEastAsia" w:hAnsi="Times New Roman"/>
        </w:rPr>
      </w:pPr>
      <w:r>
        <w:rPr>
          <w:rFonts w:ascii="Times New Roman" w:eastAsiaTheme="minorEastAsia" w:hAnsi="Times New Roman"/>
          <w:sz w:val="24"/>
          <w:lang w:val="en"/>
        </w:rPr>
        <w:t>Central laboratory tests:</w:t>
      </w:r>
    </w:p>
    <w:p w14:paraId="5887D473" w14:textId="77777777" w:rsidR="007B694B" w:rsidRDefault="00FA3D63" w:rsidP="001727E9">
      <w:pPr>
        <w:pStyle w:val="afa"/>
        <w:numPr>
          <w:ilvl w:val="0"/>
          <w:numId w:val="26"/>
        </w:numPr>
        <w:spacing w:line="360" w:lineRule="auto"/>
        <w:ind w:firstLineChars="0"/>
        <w:rPr>
          <w:rFonts w:ascii="Times New Roman" w:eastAsiaTheme="minorEastAsia" w:hAnsi="Times New Roman"/>
        </w:rPr>
      </w:pPr>
      <w:r>
        <w:rPr>
          <w:rFonts w:ascii="Times New Roman" w:eastAsiaTheme="minorEastAsia" w:hAnsi="Times New Roman"/>
          <w:sz w:val="24"/>
          <w:lang w:val="en"/>
        </w:rPr>
        <w:t>Bone marrow biopsy: if the bone marrow biopsy performed at the study site after the last anti-MCL therapy is performed within 60 days of the initial administration of the study, and is determined to be satisfactory by the investigator and the sponsor, the above-mentioned satisfactory bone marrow tissue sample can be sent to the central laboratory for re-testing and used as the baseline data of the study without repeat aspiration.</w:t>
      </w:r>
    </w:p>
    <w:p w14:paraId="6DEE1BA3" w14:textId="77777777" w:rsidR="007B694B" w:rsidRDefault="00FA3D63" w:rsidP="001727E9">
      <w:pPr>
        <w:pStyle w:val="afa"/>
        <w:numPr>
          <w:ilvl w:val="0"/>
          <w:numId w:val="26"/>
        </w:numPr>
        <w:spacing w:line="360" w:lineRule="auto"/>
        <w:ind w:firstLineChars="0"/>
        <w:rPr>
          <w:rFonts w:ascii="Times New Roman" w:eastAsiaTheme="minorEastAsia" w:hAnsi="Times New Roman"/>
        </w:rPr>
      </w:pPr>
      <w:bookmarkStart w:id="510" w:name="OLE_LINK29"/>
      <w:r>
        <w:rPr>
          <w:rFonts w:ascii="Times New Roman" w:eastAsiaTheme="minorEastAsia" w:hAnsi="Times New Roman"/>
          <w:sz w:val="24"/>
          <w:lang w:val="en"/>
        </w:rPr>
        <w:t xml:space="preserve">FISH del (17p) testing [optional, </w:t>
      </w:r>
      <w:r>
        <w:rPr>
          <w:rFonts w:ascii="Times New Roman" w:eastAsiaTheme="minorEastAsia" w:hAnsi="Times New Roman" w:hint="eastAsia"/>
          <w:sz w:val="24"/>
          <w:lang w:val="en"/>
        </w:rPr>
        <w:t xml:space="preserve">but </w:t>
      </w:r>
      <w:r>
        <w:rPr>
          <w:rFonts w:ascii="Times New Roman" w:eastAsiaTheme="minorEastAsia" w:hAnsi="Times New Roman"/>
          <w:sz w:val="24"/>
          <w:lang w:val="en"/>
        </w:rPr>
        <w:t xml:space="preserve">this testing and/or TP53 mutation testing </w:t>
      </w:r>
      <w:r>
        <w:rPr>
          <w:rFonts w:ascii="Times New Roman" w:eastAsiaTheme="minorEastAsia" w:hAnsi="Times New Roman" w:hint="eastAsia"/>
          <w:sz w:val="24"/>
          <w:lang w:val="en"/>
        </w:rPr>
        <w:t xml:space="preserve">are </w:t>
      </w:r>
      <w:r>
        <w:rPr>
          <w:rFonts w:ascii="Times New Roman" w:eastAsiaTheme="minorEastAsia" w:hAnsi="Times New Roman"/>
          <w:sz w:val="24"/>
          <w:lang w:val="en"/>
        </w:rPr>
        <w:t xml:space="preserve">mandatory </w:t>
      </w:r>
      <w:r>
        <w:rPr>
          <w:rFonts w:ascii="Times New Roman" w:eastAsiaTheme="minorEastAsia" w:hAnsi="Times New Roman" w:hint="eastAsia"/>
          <w:sz w:val="24"/>
          <w:lang w:val="en"/>
        </w:rPr>
        <w:t xml:space="preserve">for </w:t>
      </w:r>
      <w:r>
        <w:rPr>
          <w:rFonts w:ascii="Times New Roman" w:eastAsiaTheme="minorEastAsia" w:hAnsi="Times New Roman"/>
          <w:sz w:val="24"/>
          <w:lang w:val="en"/>
        </w:rPr>
        <w:t>subjects with un</w:t>
      </w:r>
      <w:r>
        <w:rPr>
          <w:rFonts w:ascii="Times New Roman" w:eastAsiaTheme="minorEastAsia" w:hAnsi="Times New Roman" w:hint="eastAsia"/>
          <w:sz w:val="24"/>
          <w:lang w:val="en"/>
        </w:rPr>
        <w:t>known</w:t>
      </w:r>
      <w:r>
        <w:rPr>
          <w:rFonts w:ascii="Times New Roman" w:eastAsiaTheme="minorEastAsia" w:hAnsi="Times New Roman"/>
          <w:sz w:val="24"/>
          <w:lang w:val="en"/>
        </w:rPr>
        <w:t xml:space="preserve"> chromosome 17p status </w:t>
      </w:r>
      <w:bookmarkEnd w:id="510"/>
      <w:r>
        <w:rPr>
          <w:rFonts w:ascii="Times New Roman" w:eastAsiaTheme="minorEastAsia" w:hAnsi="Times New Roman"/>
          <w:sz w:val="24"/>
          <w:lang w:val="en"/>
        </w:rPr>
        <w:t xml:space="preserve">and without </w:t>
      </w:r>
      <w:r>
        <w:rPr>
          <w:rFonts w:ascii="Times New Roman" w:eastAsiaTheme="minorEastAsia" w:hAnsi="Times New Roman" w:hint="eastAsia"/>
          <w:sz w:val="24"/>
          <w:lang w:val="en"/>
        </w:rPr>
        <w:t xml:space="preserve">prior </w:t>
      </w:r>
      <w:r>
        <w:rPr>
          <w:rFonts w:ascii="Times New Roman" w:eastAsiaTheme="minorEastAsia" w:hAnsi="Times New Roman"/>
          <w:sz w:val="24"/>
          <w:lang w:val="en"/>
        </w:rPr>
        <w:t>anti-CD20 antibody use (excluding patients who are not eligible for anti-CD20 antibody treatment)].</w:t>
      </w:r>
    </w:p>
    <w:p w14:paraId="62A73094" w14:textId="77777777" w:rsidR="007B694B" w:rsidRDefault="00FA3D63" w:rsidP="001727E9">
      <w:pPr>
        <w:pStyle w:val="afa"/>
        <w:numPr>
          <w:ilvl w:val="0"/>
          <w:numId w:val="26"/>
        </w:numPr>
        <w:spacing w:line="360" w:lineRule="auto"/>
        <w:ind w:firstLineChars="0"/>
        <w:rPr>
          <w:rFonts w:ascii="Times New Roman" w:eastAsiaTheme="minorEastAsia" w:hAnsi="Times New Roman"/>
        </w:rPr>
      </w:pPr>
      <w:r>
        <w:rPr>
          <w:rFonts w:ascii="Times New Roman" w:eastAsiaTheme="minorEastAsia" w:hAnsi="Times New Roman"/>
          <w:sz w:val="24"/>
          <w:lang w:val="en"/>
        </w:rPr>
        <w:t>NGS testing: optional</w:t>
      </w:r>
    </w:p>
    <w:p w14:paraId="42FF7B0D" w14:textId="77777777" w:rsidR="007B694B" w:rsidRDefault="00FA3D63" w:rsidP="001727E9">
      <w:pPr>
        <w:pStyle w:val="afa"/>
        <w:numPr>
          <w:ilvl w:val="0"/>
          <w:numId w:val="26"/>
        </w:numPr>
        <w:spacing w:line="360" w:lineRule="auto"/>
        <w:ind w:firstLineChars="0"/>
        <w:rPr>
          <w:rFonts w:ascii="Times New Roman" w:eastAsiaTheme="minorEastAsia" w:hAnsi="Times New Roman"/>
        </w:rPr>
      </w:pPr>
      <w:r>
        <w:rPr>
          <w:rFonts w:ascii="Times New Roman" w:eastAsiaTheme="minorEastAsia" w:hAnsi="Times New Roman"/>
          <w:sz w:val="24"/>
          <w:lang w:val="en"/>
        </w:rPr>
        <w:t xml:space="preserve">Pathology and immunohistochemistry: Pathological diagnosis should be confirmed at baseline, and lymphoma tissues or cells at baseline should be used for detection as far as possible. If unavailable, previous lymphoma tissue sections can be used for testing. If the test results are inconsistent with the previous results, the test results from the central laboratory at screening will prevail. Enrolled subjects must provide </w:t>
      </w:r>
      <w:r>
        <w:rPr>
          <w:rFonts w:ascii="Times New Roman" w:eastAsiaTheme="minorEastAsia" w:hAnsi="Times New Roman" w:hint="eastAsia"/>
          <w:sz w:val="24"/>
          <w:lang w:val="en"/>
        </w:rPr>
        <w:t>adequate</w:t>
      </w:r>
      <w:r>
        <w:rPr>
          <w:rFonts w:ascii="Times New Roman" w:eastAsiaTheme="minorEastAsia" w:hAnsi="Times New Roman" w:hint="eastAsia"/>
          <w:sz w:val="24"/>
        </w:rPr>
        <w:t xml:space="preserve"> </w:t>
      </w:r>
      <w:r>
        <w:rPr>
          <w:rFonts w:ascii="Times New Roman" w:eastAsiaTheme="minorEastAsia" w:hAnsi="Times New Roman"/>
          <w:sz w:val="24"/>
          <w:lang w:val="en"/>
        </w:rPr>
        <w:t>tumor tissue blocks or slides for confirmation of pathological diagnosis by the central laboratory.</w:t>
      </w:r>
    </w:p>
    <w:p w14:paraId="5E208108" w14:textId="77777777" w:rsidR="007B694B" w:rsidRDefault="00FA3D63" w:rsidP="001727E9">
      <w:pPr>
        <w:pStyle w:val="afa"/>
        <w:numPr>
          <w:ilvl w:val="0"/>
          <w:numId w:val="26"/>
        </w:numPr>
        <w:spacing w:line="360" w:lineRule="auto"/>
        <w:ind w:firstLineChars="0"/>
        <w:rPr>
          <w:rFonts w:ascii="Times New Roman" w:eastAsiaTheme="minorEastAsia" w:hAnsi="Times New Roman"/>
        </w:rPr>
      </w:pPr>
      <w:r>
        <w:rPr>
          <w:rFonts w:ascii="Times New Roman" w:eastAsiaTheme="minorEastAsia" w:hAnsi="Times New Roman"/>
          <w:sz w:val="24"/>
          <w:lang w:val="en"/>
        </w:rPr>
        <w:t xml:space="preserve">TP53 mutation [optional, </w:t>
      </w:r>
      <w:r>
        <w:rPr>
          <w:rFonts w:ascii="Times New Roman" w:eastAsiaTheme="minorEastAsia" w:hAnsi="Times New Roman" w:hint="eastAsia"/>
          <w:sz w:val="24"/>
          <w:lang w:val="en"/>
        </w:rPr>
        <w:t xml:space="preserve">but </w:t>
      </w:r>
      <w:r>
        <w:rPr>
          <w:rFonts w:ascii="Times New Roman" w:eastAsiaTheme="minorEastAsia" w:hAnsi="Times New Roman"/>
          <w:sz w:val="24"/>
          <w:lang w:val="en"/>
        </w:rPr>
        <w:t xml:space="preserve">this testing and/or </w:t>
      </w:r>
      <w:r>
        <w:rPr>
          <w:rFonts w:ascii="Times New Roman" w:eastAsiaTheme="minorEastAsia" w:hAnsi="Times New Roman"/>
          <w:sz w:val="24"/>
          <w:lang w:val="en"/>
        </w:rPr>
        <w:tab/>
        <w:t>FISH del (17p) testing must be completed in subjects with undefined TP53 status and without anti-CD20 antibody use (excluding patients who are not eligible for anti-CD20 antibody treatment)].</w:t>
      </w:r>
    </w:p>
    <w:p w14:paraId="2002EB8C" w14:textId="77777777" w:rsidR="007B694B" w:rsidRDefault="007B694B">
      <w:pPr>
        <w:pStyle w:val="afa"/>
        <w:spacing w:line="360" w:lineRule="auto"/>
        <w:ind w:left="1320" w:firstLineChars="0" w:firstLine="0"/>
        <w:rPr>
          <w:rFonts w:ascii="Times New Roman" w:eastAsiaTheme="minorEastAsia" w:hAnsi="Times New Roman"/>
        </w:rPr>
      </w:pPr>
    </w:p>
    <w:p w14:paraId="2B1312F5" w14:textId="77777777" w:rsidR="007B694B" w:rsidRDefault="00FA3D63">
      <w:pPr>
        <w:keepNext/>
        <w:keepLines/>
        <w:ind w:leftChars="100" w:left="240" w:firstLineChars="0" w:firstLine="0"/>
        <w:outlineLvl w:val="2"/>
        <w:rPr>
          <w:rFonts w:eastAsiaTheme="minorEastAsia"/>
          <w:b/>
          <w:bCs/>
        </w:rPr>
      </w:pPr>
      <w:bookmarkStart w:id="511" w:name="_Toc166778535"/>
      <w:bookmarkStart w:id="512" w:name="_Toc16237"/>
      <w:r>
        <w:rPr>
          <w:rFonts w:eastAsiaTheme="minorEastAsia"/>
          <w:b/>
          <w:bCs/>
          <w:lang w:val="en"/>
        </w:rPr>
        <w:lastRenderedPageBreak/>
        <w:t>8.2 Baseline Period (D-1)</w:t>
      </w:r>
      <w:bookmarkEnd w:id="511"/>
      <w:bookmarkEnd w:id="512"/>
    </w:p>
    <w:p w14:paraId="15CB0438" w14:textId="77777777" w:rsidR="007B694B" w:rsidRDefault="00FA3D63" w:rsidP="001727E9">
      <w:pPr>
        <w:pStyle w:val="afa"/>
        <w:numPr>
          <w:ilvl w:val="0"/>
          <w:numId w:val="27"/>
        </w:numPr>
        <w:spacing w:line="360" w:lineRule="auto"/>
        <w:ind w:firstLineChars="0"/>
        <w:rPr>
          <w:rFonts w:ascii="Times New Roman" w:eastAsiaTheme="minorEastAsia" w:hAnsi="Times New Roman"/>
        </w:rPr>
      </w:pPr>
      <w:r>
        <w:rPr>
          <w:rFonts w:ascii="Times New Roman" w:eastAsiaTheme="minorEastAsia" w:hAnsi="Times New Roman"/>
          <w:sz w:val="24"/>
          <w:lang w:val="en"/>
        </w:rPr>
        <w:t>Review of inclusion/exclusion criteria</w:t>
      </w:r>
    </w:p>
    <w:p w14:paraId="286D8933" w14:textId="77777777" w:rsidR="007B694B" w:rsidRDefault="00FA3D63" w:rsidP="001727E9">
      <w:pPr>
        <w:pStyle w:val="afa"/>
        <w:numPr>
          <w:ilvl w:val="0"/>
          <w:numId w:val="27"/>
        </w:numPr>
        <w:spacing w:line="360" w:lineRule="auto"/>
        <w:ind w:firstLineChars="0"/>
        <w:rPr>
          <w:rFonts w:ascii="Times New Roman" w:eastAsiaTheme="minorEastAsia" w:hAnsi="Times New Roman"/>
        </w:rPr>
      </w:pPr>
      <w:r>
        <w:rPr>
          <w:rFonts w:ascii="Times New Roman" w:eastAsiaTheme="minorEastAsia" w:hAnsi="Times New Roman"/>
          <w:sz w:val="24"/>
          <w:lang w:val="en"/>
        </w:rPr>
        <w:t>Concomitant medication assessment</w:t>
      </w:r>
    </w:p>
    <w:p w14:paraId="0D352D7E" w14:textId="77777777" w:rsidR="007B694B" w:rsidRDefault="00FA3D63" w:rsidP="001727E9">
      <w:pPr>
        <w:pStyle w:val="afa"/>
        <w:numPr>
          <w:ilvl w:val="0"/>
          <w:numId w:val="27"/>
        </w:numPr>
        <w:spacing w:line="360" w:lineRule="auto"/>
        <w:ind w:firstLineChars="0"/>
        <w:rPr>
          <w:rFonts w:ascii="Times New Roman" w:eastAsiaTheme="minorEastAsia" w:hAnsi="Times New Roman"/>
        </w:rPr>
      </w:pPr>
      <w:r>
        <w:rPr>
          <w:rFonts w:ascii="Times New Roman" w:eastAsiaTheme="minorEastAsia" w:hAnsi="Times New Roman"/>
          <w:sz w:val="24"/>
          <w:lang w:val="en"/>
        </w:rPr>
        <w:t>Physical examination</w:t>
      </w:r>
    </w:p>
    <w:p w14:paraId="4C1EE495" w14:textId="77777777" w:rsidR="007B694B" w:rsidRDefault="00FA3D63" w:rsidP="001727E9">
      <w:pPr>
        <w:pStyle w:val="afa"/>
        <w:numPr>
          <w:ilvl w:val="0"/>
          <w:numId w:val="27"/>
        </w:numPr>
        <w:spacing w:line="360" w:lineRule="auto"/>
        <w:ind w:firstLineChars="0"/>
        <w:rPr>
          <w:rFonts w:ascii="Times New Roman" w:eastAsiaTheme="minorEastAsia" w:hAnsi="Times New Roman"/>
        </w:rPr>
      </w:pPr>
      <w:r>
        <w:rPr>
          <w:rFonts w:ascii="Times New Roman" w:eastAsiaTheme="minorEastAsia" w:hAnsi="Times New Roman"/>
          <w:sz w:val="24"/>
          <w:lang w:val="en"/>
        </w:rPr>
        <w:t>Vital signs, including pulse, blood pressure, respiratory rate, temperature</w:t>
      </w:r>
    </w:p>
    <w:p w14:paraId="58340F9B" w14:textId="77777777" w:rsidR="007B694B" w:rsidRDefault="00FA3D63" w:rsidP="001727E9">
      <w:pPr>
        <w:pStyle w:val="afa"/>
        <w:numPr>
          <w:ilvl w:val="0"/>
          <w:numId w:val="22"/>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Tests by local laboratory and relevant departments</w:t>
      </w:r>
    </w:p>
    <w:p w14:paraId="6047813A" w14:textId="77777777" w:rsidR="007B694B" w:rsidRDefault="00FA3D63" w:rsidP="001727E9">
      <w:pPr>
        <w:pStyle w:val="afa"/>
        <w:numPr>
          <w:ilvl w:val="0"/>
          <w:numId w:val="25"/>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Hematology (may also be performed before administration on C1D1)</w:t>
      </w:r>
    </w:p>
    <w:p w14:paraId="323578B2" w14:textId="77777777" w:rsidR="007B694B" w:rsidRDefault="00FA3D63" w:rsidP="001727E9">
      <w:pPr>
        <w:pStyle w:val="afa"/>
        <w:numPr>
          <w:ilvl w:val="0"/>
          <w:numId w:val="25"/>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Blood biochemistry (may also be performed before administration on C1D1)</w:t>
      </w:r>
    </w:p>
    <w:p w14:paraId="48640A59" w14:textId="77777777" w:rsidR="007B694B" w:rsidRDefault="00FA3D63" w:rsidP="001727E9">
      <w:pPr>
        <w:pStyle w:val="afa"/>
        <w:numPr>
          <w:ilvl w:val="0"/>
          <w:numId w:val="25"/>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Urinalysis (may also be performed before administration on C1D1)</w:t>
      </w:r>
    </w:p>
    <w:p w14:paraId="40EDCF53" w14:textId="77777777" w:rsidR="007B694B" w:rsidRDefault="00FA3D63" w:rsidP="001727E9">
      <w:pPr>
        <w:pStyle w:val="afa"/>
        <w:numPr>
          <w:ilvl w:val="0"/>
          <w:numId w:val="25"/>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Serum or urine pregnancy test: For women of childbearing potential only, if the serum pregnancy result during the screening period exceeds 7 days, a pre-dose serum or urine pregnancy test must be conducted to obtain a negative result before enrollment</w:t>
      </w:r>
    </w:p>
    <w:p w14:paraId="7E377891" w14:textId="77777777" w:rsidR="007B694B" w:rsidRDefault="00FA3D63" w:rsidP="001727E9">
      <w:pPr>
        <w:pStyle w:val="afa"/>
        <w:numPr>
          <w:ilvl w:val="0"/>
          <w:numId w:val="25"/>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12-lead ECG in triplicate (may also be performed before administration on C1D1)</w:t>
      </w:r>
    </w:p>
    <w:p w14:paraId="31195594" w14:textId="77777777" w:rsidR="007B694B" w:rsidRDefault="00FA3D63" w:rsidP="001727E9">
      <w:pPr>
        <w:pStyle w:val="afa"/>
        <w:numPr>
          <w:ilvl w:val="0"/>
          <w:numId w:val="27"/>
        </w:numPr>
        <w:spacing w:line="360" w:lineRule="auto"/>
        <w:ind w:firstLineChars="0"/>
        <w:rPr>
          <w:rFonts w:ascii="Times New Roman" w:eastAsiaTheme="minorEastAsia" w:hAnsi="Times New Roman"/>
        </w:rPr>
      </w:pPr>
      <w:r>
        <w:rPr>
          <w:rFonts w:ascii="Times New Roman" w:eastAsiaTheme="minorEastAsia" w:hAnsi="Times New Roman"/>
          <w:sz w:val="24"/>
          <w:lang w:val="en"/>
        </w:rPr>
        <w:t>Quality of life assessment: EORTC QLQ-C30 assessment</w:t>
      </w:r>
    </w:p>
    <w:p w14:paraId="33F4CED5" w14:textId="77777777" w:rsidR="007B694B" w:rsidRDefault="00FA3D63">
      <w:pPr>
        <w:keepNext/>
        <w:keepLines/>
        <w:ind w:firstLineChars="0" w:firstLine="0"/>
        <w:outlineLvl w:val="2"/>
        <w:rPr>
          <w:b/>
          <w:bCs/>
        </w:rPr>
      </w:pPr>
      <w:bookmarkStart w:id="513" w:name="_Toc42786166"/>
      <w:bookmarkStart w:id="514" w:name="_Toc166778536"/>
      <w:bookmarkStart w:id="515" w:name="_Toc502302259"/>
      <w:bookmarkStart w:id="516" w:name="_Toc13135157"/>
      <w:bookmarkStart w:id="517" w:name="_Toc15889"/>
      <w:bookmarkStart w:id="518" w:name="_Toc17633"/>
      <w:bookmarkStart w:id="519" w:name="_Toc22709"/>
      <w:bookmarkStart w:id="520" w:name="_Toc2016"/>
      <w:bookmarkStart w:id="521" w:name="_Toc12163"/>
      <w:bookmarkStart w:id="522" w:name="_Toc10160"/>
      <w:bookmarkStart w:id="523" w:name="_Toc32394"/>
      <w:bookmarkStart w:id="524" w:name="_Toc9854"/>
      <w:bookmarkStart w:id="525" w:name="_Toc31709"/>
      <w:bookmarkStart w:id="526" w:name="_Toc15038"/>
      <w:bookmarkStart w:id="527" w:name="_Toc8124"/>
      <w:bookmarkStart w:id="528" w:name="_Toc28264"/>
      <w:bookmarkStart w:id="529" w:name="_Toc12497"/>
      <w:bookmarkStart w:id="530" w:name="_Toc22733"/>
      <w:bookmarkStart w:id="531" w:name="_Toc17426"/>
      <w:bookmarkStart w:id="532" w:name="_Toc13939"/>
      <w:r>
        <w:rPr>
          <w:b/>
          <w:bCs/>
          <w:lang w:val="en"/>
        </w:rPr>
        <w:t>8.3 Treatment and Observation Periods</w:t>
      </w:r>
      <w:bookmarkEnd w:id="513"/>
      <w:bookmarkEnd w:id="514"/>
      <w:bookmarkEnd w:id="515"/>
      <w:bookmarkEnd w:id="516"/>
      <w:bookmarkEnd w:id="517"/>
    </w:p>
    <w:p w14:paraId="51AF8078" w14:textId="77777777" w:rsidR="007B694B" w:rsidRDefault="00FA3D63">
      <w:pPr>
        <w:ind w:firstLineChars="0" w:firstLine="0"/>
        <w:rPr>
          <w:rFonts w:eastAsiaTheme="minorEastAsia"/>
          <w:bCs/>
        </w:rPr>
      </w:pPr>
      <w:r>
        <w:rPr>
          <w:rFonts w:eastAsiaTheme="minorEastAsia"/>
          <w:lang w:val="en"/>
        </w:rPr>
        <w:t xml:space="preserve">In the treatment and observation period of the study, LP-168 150 mg will be administered once daily before meals (except for the period from 1 hour before to 2 hours after a meal) at a fixed time each day as far as possible in 28-day treatment cycles until disease progression, </w:t>
      </w:r>
      <w:r>
        <w:rPr>
          <w:rFonts w:eastAsiaTheme="minorEastAsia" w:hint="eastAsia"/>
          <w:lang w:val="en"/>
        </w:rPr>
        <w:t>unacceptable toxicity</w:t>
      </w:r>
      <w:r>
        <w:rPr>
          <w:rFonts w:eastAsiaTheme="minorEastAsia"/>
          <w:lang w:val="en"/>
        </w:rPr>
        <w:t>, or satisfaction of other criteria for treatment termination.</w:t>
      </w:r>
      <w:bookmarkStart w:id="533" w:name="_Toc212"/>
      <w:bookmarkStart w:id="534" w:name="_Toc32572"/>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r>
        <w:rPr>
          <w:rFonts w:eastAsiaTheme="minorEastAsia"/>
          <w:lang w:val="en"/>
        </w:rPr>
        <w:t xml:space="preserve"> On the day of the safety follow-up, if the investigator determines that the subject is safe, it is not necessary to wait for the test results on the same day before administration.</w:t>
      </w:r>
    </w:p>
    <w:p w14:paraId="54E0532F" w14:textId="77777777" w:rsidR="007B694B" w:rsidRDefault="00FA3D63">
      <w:pPr>
        <w:ind w:firstLineChars="0" w:firstLine="0"/>
        <w:rPr>
          <w:rFonts w:eastAsiaTheme="minorEastAsia"/>
          <w:bCs/>
        </w:rPr>
      </w:pPr>
      <w:r>
        <w:rPr>
          <w:b/>
          <w:bCs/>
          <w:lang w:val="en"/>
        </w:rPr>
        <w:t>Cycle 1 Day 1 (D1) (before administration, unless otherwise specified)</w:t>
      </w:r>
    </w:p>
    <w:p w14:paraId="3CE418E0" w14:textId="77777777" w:rsidR="007B694B" w:rsidRDefault="00FA3D63" w:rsidP="001727E9">
      <w:pPr>
        <w:pStyle w:val="afa"/>
        <w:numPr>
          <w:ilvl w:val="0"/>
          <w:numId w:val="28"/>
        </w:numPr>
        <w:spacing w:line="360" w:lineRule="auto"/>
        <w:ind w:firstLineChars="0"/>
        <w:rPr>
          <w:rFonts w:ascii="Times New Roman" w:eastAsiaTheme="minorEastAsia" w:hAnsi="Times New Roman"/>
        </w:rPr>
      </w:pPr>
      <w:r>
        <w:rPr>
          <w:rFonts w:ascii="Times New Roman" w:eastAsiaTheme="minorEastAsia" w:hAnsi="Times New Roman"/>
          <w:sz w:val="24"/>
          <w:lang w:val="en"/>
        </w:rPr>
        <w:t xml:space="preserve">Recording of adverse events and concomitant medications (medical events that occurr before administration are recorded as medical history, and </w:t>
      </w:r>
      <w:r>
        <w:rPr>
          <w:rFonts w:ascii="Times New Roman" w:eastAsiaTheme="minorEastAsia" w:hAnsi="Times New Roman"/>
          <w:sz w:val="24"/>
          <w:lang w:val="en"/>
        </w:rPr>
        <w:lastRenderedPageBreak/>
        <w:t>adverse events are recorded starting after administration)</w:t>
      </w:r>
    </w:p>
    <w:p w14:paraId="159B2B4F" w14:textId="77777777" w:rsidR="007B694B" w:rsidRDefault="00FA3D63" w:rsidP="001727E9">
      <w:pPr>
        <w:pStyle w:val="afa"/>
        <w:numPr>
          <w:ilvl w:val="0"/>
          <w:numId w:val="28"/>
        </w:numPr>
        <w:spacing w:line="360" w:lineRule="auto"/>
        <w:ind w:firstLineChars="0"/>
        <w:rPr>
          <w:rFonts w:ascii="Times New Roman" w:eastAsiaTheme="minorEastAsia" w:hAnsi="Times New Roman"/>
        </w:rPr>
      </w:pPr>
      <w:r>
        <w:rPr>
          <w:rFonts w:ascii="Times New Roman" w:eastAsiaTheme="minorEastAsia" w:hAnsi="Times New Roman"/>
          <w:sz w:val="24"/>
          <w:lang w:val="en"/>
        </w:rPr>
        <w:t>Physical examination</w:t>
      </w:r>
    </w:p>
    <w:p w14:paraId="7CD938AF" w14:textId="77777777" w:rsidR="007B694B" w:rsidRDefault="00FA3D63" w:rsidP="001727E9">
      <w:pPr>
        <w:pStyle w:val="afa"/>
        <w:numPr>
          <w:ilvl w:val="0"/>
          <w:numId w:val="28"/>
        </w:numPr>
        <w:spacing w:line="360" w:lineRule="auto"/>
        <w:ind w:firstLineChars="0"/>
        <w:rPr>
          <w:rFonts w:ascii="Times New Roman" w:eastAsiaTheme="minorEastAsia" w:hAnsi="Times New Roman"/>
        </w:rPr>
      </w:pPr>
      <w:r>
        <w:rPr>
          <w:rFonts w:ascii="Times New Roman" w:eastAsiaTheme="minorEastAsia" w:hAnsi="Times New Roman"/>
          <w:sz w:val="24"/>
          <w:lang w:val="en"/>
        </w:rPr>
        <w:t>Vital signs: measured within 2 hours before administration and 2-4 hours after administration</w:t>
      </w:r>
    </w:p>
    <w:p w14:paraId="34607A40" w14:textId="77777777" w:rsidR="007B694B" w:rsidRDefault="00FA3D63" w:rsidP="001727E9">
      <w:pPr>
        <w:pStyle w:val="afa"/>
        <w:numPr>
          <w:ilvl w:val="0"/>
          <w:numId w:val="28"/>
        </w:numPr>
        <w:ind w:firstLineChars="0"/>
        <w:rPr>
          <w:rFonts w:ascii="Times New Roman" w:eastAsiaTheme="minorEastAsia" w:hAnsi="Times New Roman"/>
          <w:sz w:val="24"/>
        </w:rPr>
      </w:pPr>
      <w:r>
        <w:rPr>
          <w:rFonts w:ascii="Times New Roman" w:eastAsiaTheme="minorEastAsia" w:hAnsi="Times New Roman"/>
          <w:sz w:val="24"/>
          <w:lang w:val="en"/>
        </w:rPr>
        <w:t>12-lead ECG: 2-4 hours after administration, 3 consecutive measurements at least 5 minutes apart. If ECG is not performed on D-1, it is required to continuously test 3 times pre-dose, with an interval of at least 5 minutes each time.</w:t>
      </w:r>
    </w:p>
    <w:p w14:paraId="743EB9A5" w14:textId="77777777" w:rsidR="007B694B" w:rsidRDefault="00FA3D63" w:rsidP="001727E9">
      <w:pPr>
        <w:pStyle w:val="afa"/>
        <w:numPr>
          <w:ilvl w:val="0"/>
          <w:numId w:val="28"/>
        </w:numPr>
        <w:spacing w:line="360" w:lineRule="auto"/>
        <w:ind w:firstLineChars="0"/>
        <w:rPr>
          <w:rFonts w:ascii="Times New Roman" w:eastAsiaTheme="minorEastAsia" w:hAnsi="Times New Roman"/>
        </w:rPr>
      </w:pPr>
      <w:r>
        <w:rPr>
          <w:rFonts w:ascii="Times New Roman" w:eastAsiaTheme="minorEastAsia" w:hAnsi="Times New Roman"/>
          <w:sz w:val="24"/>
          <w:lang w:val="en"/>
        </w:rPr>
        <w:t>Urinalysis (4-8 hours post-dose)</w:t>
      </w:r>
    </w:p>
    <w:p w14:paraId="2564EB53" w14:textId="77777777" w:rsidR="007B694B" w:rsidRDefault="00FA3D63" w:rsidP="001727E9">
      <w:pPr>
        <w:pStyle w:val="afa"/>
        <w:numPr>
          <w:ilvl w:val="0"/>
          <w:numId w:val="28"/>
        </w:numPr>
        <w:spacing w:line="360" w:lineRule="auto"/>
        <w:ind w:firstLineChars="0"/>
        <w:rPr>
          <w:rFonts w:ascii="Times New Roman" w:eastAsiaTheme="minorEastAsia" w:hAnsi="Times New Roman"/>
        </w:rPr>
      </w:pPr>
      <w:r>
        <w:rPr>
          <w:rFonts w:ascii="Times New Roman" w:eastAsiaTheme="minorEastAsia" w:hAnsi="Times New Roman"/>
          <w:sz w:val="24"/>
          <w:lang w:val="en"/>
        </w:rPr>
        <w:t>Quality of life assessment: EORTC QLQ-C30 assessment</w:t>
      </w:r>
    </w:p>
    <w:p w14:paraId="2BA496B6" w14:textId="77777777" w:rsidR="007B694B" w:rsidRDefault="00FA3D63" w:rsidP="001727E9">
      <w:pPr>
        <w:pStyle w:val="afa"/>
        <w:numPr>
          <w:ilvl w:val="0"/>
          <w:numId w:val="28"/>
        </w:numPr>
        <w:spacing w:line="360" w:lineRule="auto"/>
        <w:ind w:firstLineChars="0"/>
        <w:rPr>
          <w:rFonts w:ascii="Times New Roman" w:eastAsiaTheme="minorEastAsia" w:hAnsi="Times New Roman"/>
        </w:rPr>
      </w:pPr>
      <w:r>
        <w:rPr>
          <w:rFonts w:ascii="Times New Roman" w:eastAsiaTheme="minorEastAsia" w:hAnsi="Times New Roman"/>
          <w:sz w:val="24"/>
          <w:lang w:val="en"/>
        </w:rPr>
        <w:t xml:space="preserve">Dispensation of </w:t>
      </w:r>
      <w:r>
        <w:rPr>
          <w:rFonts w:ascii="Times New Roman" w:eastAsiaTheme="minorEastAsia" w:hAnsi="Times New Roman" w:hint="eastAsia"/>
          <w:sz w:val="24"/>
          <w:lang w:val="en"/>
        </w:rPr>
        <w:t>the study drug</w:t>
      </w:r>
    </w:p>
    <w:p w14:paraId="64368980" w14:textId="77777777" w:rsidR="007B694B" w:rsidRDefault="00FA3D63" w:rsidP="001727E9">
      <w:pPr>
        <w:pStyle w:val="afa"/>
        <w:numPr>
          <w:ilvl w:val="0"/>
          <w:numId w:val="28"/>
        </w:numPr>
        <w:spacing w:line="360" w:lineRule="auto"/>
        <w:ind w:firstLineChars="0"/>
        <w:rPr>
          <w:rFonts w:ascii="Times New Roman" w:eastAsiaTheme="minorEastAsia" w:hAnsi="Times New Roman"/>
        </w:rPr>
      </w:pPr>
      <w:r>
        <w:rPr>
          <w:rFonts w:ascii="Times New Roman" w:eastAsiaTheme="minorEastAsia" w:hAnsi="Times New Roman"/>
          <w:sz w:val="24"/>
          <w:lang w:val="en"/>
        </w:rPr>
        <w:t>Distribution of diary card</w:t>
      </w:r>
    </w:p>
    <w:p w14:paraId="1B45D4FC" w14:textId="77777777" w:rsidR="007B694B" w:rsidRDefault="00FA3D63">
      <w:pPr>
        <w:ind w:firstLineChars="0" w:firstLine="0"/>
        <w:rPr>
          <w:rFonts w:eastAsiaTheme="minorEastAsia"/>
          <w:bCs/>
        </w:rPr>
      </w:pPr>
      <w:r>
        <w:rPr>
          <w:b/>
          <w:bCs/>
          <w:lang w:val="en"/>
        </w:rPr>
        <w:t>Cycle 1 Day 8 (D8 ± 1) (before administration, unless otherwise specified)</w:t>
      </w:r>
    </w:p>
    <w:p w14:paraId="61088716" w14:textId="77777777" w:rsidR="007B694B" w:rsidRDefault="00FA3D63" w:rsidP="001727E9">
      <w:pPr>
        <w:pStyle w:val="afa"/>
        <w:numPr>
          <w:ilvl w:val="0"/>
          <w:numId w:val="29"/>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Documentation of AEs and concomitant medications</w:t>
      </w:r>
    </w:p>
    <w:p w14:paraId="1F333208" w14:textId="77777777" w:rsidR="007B694B" w:rsidRDefault="00FA3D63" w:rsidP="001727E9">
      <w:pPr>
        <w:pStyle w:val="afa"/>
        <w:numPr>
          <w:ilvl w:val="0"/>
          <w:numId w:val="29"/>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Physical examination</w:t>
      </w:r>
    </w:p>
    <w:p w14:paraId="0A132AFC" w14:textId="77777777" w:rsidR="007B694B" w:rsidRDefault="00FA3D63" w:rsidP="001727E9">
      <w:pPr>
        <w:pStyle w:val="afa"/>
        <w:numPr>
          <w:ilvl w:val="0"/>
          <w:numId w:val="29"/>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Vital signs: examined within 2 hours prior to administration</w:t>
      </w:r>
    </w:p>
    <w:p w14:paraId="1C64C35D" w14:textId="77777777" w:rsidR="007B694B" w:rsidRDefault="00FA3D63" w:rsidP="001727E9">
      <w:pPr>
        <w:pStyle w:val="afa"/>
        <w:numPr>
          <w:ilvl w:val="0"/>
          <w:numId w:val="29"/>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Hematology</w:t>
      </w:r>
    </w:p>
    <w:p w14:paraId="60A79B01" w14:textId="77777777" w:rsidR="007B694B" w:rsidRDefault="00FA3D63" w:rsidP="001727E9">
      <w:pPr>
        <w:pStyle w:val="afa"/>
        <w:numPr>
          <w:ilvl w:val="0"/>
          <w:numId w:val="29"/>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Blood biochemistry (including LDH)</w:t>
      </w:r>
    </w:p>
    <w:p w14:paraId="18F25580" w14:textId="77777777" w:rsidR="007B694B" w:rsidRDefault="00FA3D63" w:rsidP="001727E9">
      <w:pPr>
        <w:pStyle w:val="afa"/>
        <w:numPr>
          <w:ilvl w:val="0"/>
          <w:numId w:val="29"/>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Urinalysis</w:t>
      </w:r>
    </w:p>
    <w:p w14:paraId="23C6C4B3" w14:textId="77777777" w:rsidR="007B694B" w:rsidRDefault="00FA3D63" w:rsidP="001727E9">
      <w:pPr>
        <w:pStyle w:val="afa"/>
        <w:numPr>
          <w:ilvl w:val="0"/>
          <w:numId w:val="29"/>
        </w:numPr>
        <w:spacing w:line="360" w:lineRule="auto"/>
        <w:ind w:firstLineChars="0"/>
        <w:rPr>
          <w:rFonts w:ascii="Times New Roman" w:eastAsiaTheme="minorEastAsia" w:hAnsi="Times New Roman"/>
        </w:rPr>
      </w:pPr>
      <w:r>
        <w:rPr>
          <w:rFonts w:ascii="Times New Roman" w:eastAsiaTheme="minorEastAsia" w:hAnsi="Times New Roman"/>
          <w:sz w:val="24"/>
          <w:lang w:val="en"/>
        </w:rPr>
        <w:t>12-lead ECG: at least 10 minutes rest before each examination, and the examination should be repeated in triplicate at least 5 minutes apart</w:t>
      </w:r>
    </w:p>
    <w:p w14:paraId="1B74DF85" w14:textId="77777777" w:rsidR="007B694B" w:rsidRDefault="00FA3D63">
      <w:pPr>
        <w:ind w:firstLineChars="0" w:firstLine="0"/>
        <w:rPr>
          <w:rFonts w:eastAsiaTheme="minorEastAsia"/>
          <w:bCs/>
        </w:rPr>
      </w:pPr>
      <w:r>
        <w:rPr>
          <w:b/>
          <w:bCs/>
          <w:lang w:val="en"/>
        </w:rPr>
        <w:t>Cycle 1 Day 15 (D15 ± 1) (before administration, unless otherwise specified)</w:t>
      </w:r>
    </w:p>
    <w:p w14:paraId="6DAFB8A5" w14:textId="77777777" w:rsidR="007B694B" w:rsidRDefault="00FA3D63" w:rsidP="001727E9">
      <w:pPr>
        <w:pStyle w:val="afa"/>
        <w:numPr>
          <w:ilvl w:val="0"/>
          <w:numId w:val="30"/>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Documentation of AEs and concomitant medications</w:t>
      </w:r>
    </w:p>
    <w:p w14:paraId="094B8F26" w14:textId="77777777" w:rsidR="007B694B" w:rsidRDefault="00FA3D63" w:rsidP="001727E9">
      <w:pPr>
        <w:pStyle w:val="afa"/>
        <w:numPr>
          <w:ilvl w:val="0"/>
          <w:numId w:val="30"/>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Physical examination</w:t>
      </w:r>
    </w:p>
    <w:p w14:paraId="32BF6C5D" w14:textId="77777777" w:rsidR="007B694B" w:rsidRDefault="00FA3D63" w:rsidP="001727E9">
      <w:pPr>
        <w:pStyle w:val="afa"/>
        <w:numPr>
          <w:ilvl w:val="0"/>
          <w:numId w:val="30"/>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Vital signs: measured within 2 hours before administration and 2-4 hours after administration</w:t>
      </w:r>
    </w:p>
    <w:p w14:paraId="74ACF12A" w14:textId="77777777" w:rsidR="007B694B" w:rsidRDefault="00FA3D63" w:rsidP="001727E9">
      <w:pPr>
        <w:pStyle w:val="afa"/>
        <w:numPr>
          <w:ilvl w:val="0"/>
          <w:numId w:val="30"/>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Hematology</w:t>
      </w:r>
    </w:p>
    <w:p w14:paraId="29ACE01B" w14:textId="77777777" w:rsidR="007B694B" w:rsidRDefault="00FA3D63" w:rsidP="001727E9">
      <w:pPr>
        <w:pStyle w:val="afa"/>
        <w:numPr>
          <w:ilvl w:val="0"/>
          <w:numId w:val="30"/>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Blood biochemistry (including LDH)</w:t>
      </w:r>
    </w:p>
    <w:p w14:paraId="681E2B6C" w14:textId="77777777" w:rsidR="007B694B" w:rsidRDefault="00FA3D63" w:rsidP="001727E9">
      <w:pPr>
        <w:pStyle w:val="afa"/>
        <w:numPr>
          <w:ilvl w:val="0"/>
          <w:numId w:val="30"/>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Urinalysis</w:t>
      </w:r>
    </w:p>
    <w:p w14:paraId="6874B03D" w14:textId="77777777" w:rsidR="007B694B" w:rsidRDefault="00FA3D63" w:rsidP="001727E9">
      <w:pPr>
        <w:pStyle w:val="afa"/>
        <w:numPr>
          <w:ilvl w:val="0"/>
          <w:numId w:val="30"/>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 xml:space="preserve">12-lead ECG: before administration and 2-4 hours after administration. At </w:t>
      </w:r>
      <w:r>
        <w:rPr>
          <w:rFonts w:ascii="Times New Roman" w:eastAsiaTheme="minorEastAsia" w:hAnsi="Times New Roman"/>
          <w:sz w:val="24"/>
          <w:lang w:val="en"/>
        </w:rPr>
        <w:lastRenderedPageBreak/>
        <w:t>least 10 minutes rest before each examination, and the examination at each time point should be repeated in triplicate at least 5 minutes apart</w:t>
      </w:r>
    </w:p>
    <w:p w14:paraId="5F9A047A" w14:textId="77777777" w:rsidR="007B694B" w:rsidRDefault="00FA3D63" w:rsidP="001727E9">
      <w:pPr>
        <w:pStyle w:val="afa"/>
        <w:numPr>
          <w:ilvl w:val="0"/>
          <w:numId w:val="30"/>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PK blood collection:</w:t>
      </w:r>
    </w:p>
    <w:p w14:paraId="32AAA0E0" w14:textId="77777777" w:rsidR="007B694B" w:rsidRDefault="00FA3D63" w:rsidP="001727E9">
      <w:pPr>
        <w:pStyle w:val="afa"/>
        <w:numPr>
          <w:ilvl w:val="0"/>
          <w:numId w:val="31"/>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 xml:space="preserve">PK intensive sampling: some subjects enrolled at some study sites are planned to undergo intensive sampling of plasma samples. The total number of subjects undergoing PK intensive sampling is not less than 15. Sampling time points: within 1 h before administration on the day of visit (or 24 h ± 30 min after administration on the day before this visit, whichever comes first), </w:t>
      </w:r>
      <w:r>
        <w:rPr>
          <w:rFonts w:ascii="Times New Roman" w:eastAsiaTheme="minorEastAsia" w:hAnsi="Times New Roman" w:hint="eastAsia"/>
          <w:sz w:val="24"/>
        </w:rPr>
        <w:t xml:space="preserve">and </w:t>
      </w:r>
      <w:r>
        <w:rPr>
          <w:rFonts w:ascii="Times New Roman" w:eastAsiaTheme="minorEastAsia" w:hAnsi="Times New Roman"/>
          <w:sz w:val="24"/>
          <w:lang w:val="en"/>
        </w:rPr>
        <w:t xml:space="preserve">0.5 h ± 3 min, 1 h ± 5 min, 2 h ± 5 min, 3 h ± 5 min, 4 h ± 5 min, 6 h ± 5 min, 8 h ± 10 min and 24 h ± 30 min after administration on the day of visit (to be collected before administration on C1D16). Subjects who undergo PK intensive sampling will not undergo PK sparse sampling on C1D15, but will still be required to undergo PK sparse sampling on C1D28 and thereafter. In case of dose interruption or </w:t>
      </w:r>
      <w:r>
        <w:rPr>
          <w:rFonts w:ascii="Times New Roman" w:eastAsiaTheme="minorEastAsia" w:hAnsi="Times New Roman" w:hint="eastAsia"/>
          <w:sz w:val="24"/>
        </w:rPr>
        <w:t>mis</w:t>
      </w:r>
      <w:r>
        <w:rPr>
          <w:rFonts w:ascii="Times New Roman" w:eastAsiaTheme="minorEastAsia" w:hAnsi="Times New Roman"/>
          <w:sz w:val="24"/>
          <w:lang w:val="en"/>
        </w:rPr>
        <w:t>administration, the corresponding blood collection point is allowed to be postponed or cancelled, the same as below.</w:t>
      </w:r>
    </w:p>
    <w:p w14:paraId="56EA8212" w14:textId="77777777" w:rsidR="007B694B" w:rsidRDefault="00FA3D63" w:rsidP="001727E9">
      <w:pPr>
        <w:pStyle w:val="afa"/>
        <w:numPr>
          <w:ilvl w:val="0"/>
          <w:numId w:val="31"/>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Sparse pharmacokinetic sampling: within 1 hour before administration on the day of visit (or 24 h ± 30 min after administration on the day prior to the day of visit, whichever comes first) and 2 h ± 10 min after administration.</w:t>
      </w:r>
    </w:p>
    <w:p w14:paraId="7D8CDE6D" w14:textId="77777777" w:rsidR="007B694B" w:rsidRDefault="00FA3D63">
      <w:pPr>
        <w:ind w:firstLineChars="0" w:firstLine="0"/>
        <w:rPr>
          <w:rFonts w:eastAsiaTheme="minorEastAsia"/>
          <w:bCs/>
        </w:rPr>
      </w:pPr>
      <w:r>
        <w:rPr>
          <w:b/>
          <w:bCs/>
          <w:lang w:val="en"/>
        </w:rPr>
        <w:t>Cycle 1 Day 28 (D28 ± 1) (before administration, unless otherwise specified)</w:t>
      </w:r>
    </w:p>
    <w:p w14:paraId="203DFF66" w14:textId="77777777" w:rsidR="007B694B" w:rsidRDefault="00FA3D63" w:rsidP="001727E9">
      <w:pPr>
        <w:pStyle w:val="afa"/>
        <w:numPr>
          <w:ilvl w:val="0"/>
          <w:numId w:val="32"/>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Documentation of AEs and concomitant medications</w:t>
      </w:r>
    </w:p>
    <w:p w14:paraId="057BB304" w14:textId="77777777" w:rsidR="007B694B" w:rsidRDefault="00FA3D63" w:rsidP="001727E9">
      <w:pPr>
        <w:pStyle w:val="afa"/>
        <w:numPr>
          <w:ilvl w:val="0"/>
          <w:numId w:val="32"/>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Physical examination</w:t>
      </w:r>
    </w:p>
    <w:p w14:paraId="758F5473" w14:textId="77777777" w:rsidR="007B694B" w:rsidRDefault="00FA3D63" w:rsidP="001727E9">
      <w:pPr>
        <w:pStyle w:val="afa"/>
        <w:numPr>
          <w:ilvl w:val="0"/>
          <w:numId w:val="32"/>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Vital signs: examined within 2 hours prior to administration</w:t>
      </w:r>
    </w:p>
    <w:p w14:paraId="16A7C23B" w14:textId="77777777" w:rsidR="007B694B" w:rsidRDefault="00FA3D63" w:rsidP="001727E9">
      <w:pPr>
        <w:pStyle w:val="afa"/>
        <w:numPr>
          <w:ilvl w:val="0"/>
          <w:numId w:val="32"/>
        </w:numPr>
        <w:spacing w:line="360" w:lineRule="auto"/>
        <w:ind w:firstLineChars="0"/>
        <w:rPr>
          <w:rFonts w:ascii="Times New Roman" w:eastAsiaTheme="minorEastAsia" w:hAnsi="Times New Roman"/>
          <w:sz w:val="24"/>
        </w:rPr>
      </w:pPr>
      <w:r>
        <w:rPr>
          <w:rFonts w:ascii="Times New Roman" w:eastAsiaTheme="minorEastAsia" w:hAnsi="Times New Roman" w:hint="eastAsia"/>
          <w:sz w:val="24"/>
          <w:lang w:val="en"/>
        </w:rPr>
        <w:t>ECOG PS</w:t>
      </w:r>
    </w:p>
    <w:p w14:paraId="3CD30E0D" w14:textId="77777777" w:rsidR="007B694B" w:rsidRDefault="00FA3D63" w:rsidP="001727E9">
      <w:pPr>
        <w:pStyle w:val="afa"/>
        <w:numPr>
          <w:ilvl w:val="0"/>
          <w:numId w:val="32"/>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Hematology</w:t>
      </w:r>
    </w:p>
    <w:p w14:paraId="07CEE08B" w14:textId="77777777" w:rsidR="007B694B" w:rsidRDefault="00FA3D63" w:rsidP="001727E9">
      <w:pPr>
        <w:pStyle w:val="afa"/>
        <w:numPr>
          <w:ilvl w:val="0"/>
          <w:numId w:val="32"/>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Blood biochemistry (including LDH)</w:t>
      </w:r>
    </w:p>
    <w:p w14:paraId="2688E37A" w14:textId="77777777" w:rsidR="007B694B" w:rsidRDefault="00FA3D63" w:rsidP="001727E9">
      <w:pPr>
        <w:pStyle w:val="afa"/>
        <w:numPr>
          <w:ilvl w:val="0"/>
          <w:numId w:val="32"/>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Coagulation function</w:t>
      </w:r>
    </w:p>
    <w:p w14:paraId="6C8B94E3" w14:textId="77777777" w:rsidR="007B694B" w:rsidRDefault="00FA3D63" w:rsidP="001727E9">
      <w:pPr>
        <w:pStyle w:val="afa"/>
        <w:numPr>
          <w:ilvl w:val="0"/>
          <w:numId w:val="32"/>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lastRenderedPageBreak/>
        <w:t>Urinalysis</w:t>
      </w:r>
    </w:p>
    <w:p w14:paraId="41DBB2F0" w14:textId="77777777" w:rsidR="007B694B" w:rsidRDefault="00FA3D63" w:rsidP="001727E9">
      <w:pPr>
        <w:pStyle w:val="afa"/>
        <w:numPr>
          <w:ilvl w:val="0"/>
          <w:numId w:val="32"/>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Serum/urine pregnancy test (females of childbearing potential)</w:t>
      </w:r>
    </w:p>
    <w:p w14:paraId="246C7F60" w14:textId="77777777" w:rsidR="007B694B" w:rsidRDefault="00FA3D63" w:rsidP="001727E9">
      <w:pPr>
        <w:pStyle w:val="afa"/>
        <w:numPr>
          <w:ilvl w:val="0"/>
          <w:numId w:val="32"/>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12-lead ECG: at least 10 minutes rest before each examination, and the examination should be repeated in triplicate at least 5 minutes apart</w:t>
      </w:r>
    </w:p>
    <w:p w14:paraId="715F45B6" w14:textId="77777777" w:rsidR="007B694B" w:rsidRDefault="00FA3D63" w:rsidP="001727E9">
      <w:pPr>
        <w:pStyle w:val="afa"/>
        <w:numPr>
          <w:ilvl w:val="0"/>
          <w:numId w:val="32"/>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PK blood collection:</w:t>
      </w:r>
    </w:p>
    <w:p w14:paraId="6F024E07" w14:textId="77777777" w:rsidR="007B694B" w:rsidRDefault="00FA3D63" w:rsidP="001727E9">
      <w:pPr>
        <w:pStyle w:val="afa"/>
        <w:numPr>
          <w:ilvl w:val="0"/>
          <w:numId w:val="31"/>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Sparse pharmacokinetic sampling: within 1 hour before administration on the day of visit (or 24 h ± 30 min after administration on the day prior to the day of visit, whichever comes first) and 2 h ± 10 min after administration.</w:t>
      </w:r>
    </w:p>
    <w:p w14:paraId="46784692" w14:textId="77777777" w:rsidR="007B694B" w:rsidRDefault="00FA3D63" w:rsidP="001727E9">
      <w:pPr>
        <w:pStyle w:val="afa"/>
        <w:numPr>
          <w:ilvl w:val="0"/>
          <w:numId w:val="32"/>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Quality of life assessment: EORTC QLQ-C30 assessment</w:t>
      </w:r>
    </w:p>
    <w:p w14:paraId="0F383BC3" w14:textId="77777777" w:rsidR="007B694B" w:rsidRDefault="00FA3D63" w:rsidP="001727E9">
      <w:pPr>
        <w:pStyle w:val="afa"/>
        <w:numPr>
          <w:ilvl w:val="0"/>
          <w:numId w:val="32"/>
        </w:numPr>
        <w:spacing w:line="360" w:lineRule="auto"/>
        <w:ind w:firstLineChars="0"/>
        <w:rPr>
          <w:rFonts w:ascii="Times New Roman" w:eastAsiaTheme="minorEastAsia" w:hAnsi="Times New Roman"/>
          <w:sz w:val="24"/>
        </w:rPr>
      </w:pPr>
      <w:r>
        <w:rPr>
          <w:rFonts w:ascii="Times New Roman" w:eastAsiaTheme="minorEastAsia" w:hAnsi="Times New Roman" w:hint="eastAsia"/>
          <w:sz w:val="24"/>
          <w:lang w:val="en"/>
        </w:rPr>
        <w:t>Study drug</w:t>
      </w:r>
      <w:r>
        <w:rPr>
          <w:rFonts w:ascii="Times New Roman" w:eastAsiaTheme="minorEastAsia" w:hAnsi="Times New Roman"/>
          <w:sz w:val="24"/>
          <w:lang w:val="en"/>
        </w:rPr>
        <w:t xml:space="preserve"> dispensing and return</w:t>
      </w:r>
    </w:p>
    <w:p w14:paraId="7B5970D1" w14:textId="77777777" w:rsidR="007B694B" w:rsidRDefault="00FA3D63" w:rsidP="001727E9">
      <w:pPr>
        <w:pStyle w:val="afa"/>
        <w:numPr>
          <w:ilvl w:val="0"/>
          <w:numId w:val="32"/>
        </w:numPr>
        <w:spacing w:line="360" w:lineRule="auto"/>
        <w:ind w:firstLineChars="0"/>
        <w:rPr>
          <w:rFonts w:ascii="Times New Roman" w:eastAsiaTheme="minorEastAsia" w:hAnsi="Times New Roman"/>
        </w:rPr>
      </w:pPr>
      <w:r>
        <w:rPr>
          <w:rFonts w:ascii="Times New Roman" w:eastAsiaTheme="minorEastAsia" w:hAnsi="Times New Roman"/>
          <w:lang w:val="en"/>
        </w:rPr>
        <w:t>Diary card dispensing and collection</w:t>
      </w:r>
    </w:p>
    <w:p w14:paraId="3149FEFB" w14:textId="77777777" w:rsidR="007B694B" w:rsidRDefault="00FA3D63">
      <w:pPr>
        <w:ind w:firstLineChars="0" w:firstLine="0"/>
        <w:rPr>
          <w:rFonts w:eastAsiaTheme="minorEastAsia"/>
          <w:bCs/>
        </w:rPr>
      </w:pPr>
      <w:r>
        <w:rPr>
          <w:b/>
          <w:bCs/>
          <w:lang w:val="en"/>
        </w:rPr>
        <w:t>Cycle 2 Day 28 (D28 ± 3) - Cycle 8 Day 28 (D28 ± 3) (before administration, unless otherwise specified)</w:t>
      </w:r>
    </w:p>
    <w:p w14:paraId="7EC7C32A"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Documentation of AEs and concomitant medications</w:t>
      </w:r>
    </w:p>
    <w:p w14:paraId="5097163F"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Physical examination</w:t>
      </w:r>
    </w:p>
    <w:p w14:paraId="4F3D4F9E"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Vital signs: within 2 hours prior to administration</w:t>
      </w:r>
    </w:p>
    <w:p w14:paraId="7E244D57"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hint="eastAsia"/>
          <w:sz w:val="24"/>
          <w:lang w:val="en"/>
        </w:rPr>
        <w:t>ECOG PS</w:t>
      </w:r>
    </w:p>
    <w:p w14:paraId="51B806DA"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Hematology</w:t>
      </w:r>
    </w:p>
    <w:p w14:paraId="1BEBC9F7"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Blood biochemistry (including LDH)</w:t>
      </w:r>
    </w:p>
    <w:p w14:paraId="3FAFCA5E"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Coagulation function</w:t>
      </w:r>
    </w:p>
    <w:p w14:paraId="55F3567B"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HBV-DNA and/or HCV-RNA: HBV-DNA should be re-examined every 2-3 cycles for subjects with positive HBsAg or positive HBcAb. HCV-RNA should be re-examined every 2-3 cycles for subjects who are hepatitis C antibody positive and have been cured without prior systemic anti-hepatitis C therapy.</w:t>
      </w:r>
    </w:p>
    <w:p w14:paraId="7349A0D2"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Urinalysis</w:t>
      </w:r>
    </w:p>
    <w:p w14:paraId="6AAB86F5"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Serum/urine pregnancy test (females of childbearing potential)</w:t>
      </w:r>
    </w:p>
    <w:p w14:paraId="516549C8"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lastRenderedPageBreak/>
        <w:t>12-lead ECG: ECG should be performed once after resting for at least 10 minutes. If there is QT increased, it can be performed twice more. The mean QTcF value of the three ECGs will be used as the final QTcF value.</w:t>
      </w:r>
    </w:p>
    <w:p w14:paraId="35CC6343"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FDG PET/CT (even-numbered cycles only): If target lesions are sensitive to PET/CT (</w:t>
      </w:r>
      <w:bookmarkStart w:id="535" w:name="_Hlk148011010"/>
      <w:r>
        <w:rPr>
          <w:rFonts w:ascii="Times New Roman" w:eastAsiaTheme="minorEastAsia" w:hAnsi="Times New Roman"/>
          <w:sz w:val="24"/>
          <w:lang w:val="en"/>
        </w:rPr>
        <w:t>Deauville</w:t>
      </w:r>
      <w:bookmarkEnd w:id="535"/>
      <w:r>
        <w:rPr>
          <w:rFonts w:ascii="Times New Roman" w:eastAsiaTheme="minorEastAsia" w:hAnsi="Times New Roman"/>
          <w:sz w:val="24"/>
          <w:lang w:val="en"/>
        </w:rPr>
        <w:t xml:space="preserve"> five-point scale: </w:t>
      </w:r>
      <w:r>
        <w:rPr>
          <w:rFonts w:ascii="Times New Roman" w:eastAsiaTheme="minorEastAsia" w:hAnsi="Times New Roman"/>
          <w:color w:val="000000"/>
          <w:kern w:val="0"/>
          <w:sz w:val="24"/>
          <w:lang w:val="en"/>
        </w:rPr>
        <w:t>≥</w:t>
      </w:r>
      <w:r>
        <w:rPr>
          <w:rFonts w:ascii="Times New Roman" w:eastAsiaTheme="minorEastAsia" w:hAnsi="Times New Roman"/>
          <w:sz w:val="24"/>
          <w:lang w:val="en"/>
        </w:rPr>
        <w:t xml:space="preserve"> 4), PET/CT will be used concurrently for effectiveness assessment, and subjects who achieve CMR may be assessed for their conditions solely through CT until disease progression is considered. If target lesions are not sensitive to PET/CT, the investigator may determine whether to continue using PET/CT to assess the effectiveness.</w:t>
      </w:r>
    </w:p>
    <w:p w14:paraId="7D08C080"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Contrast-enhanced CT (neck, chest, abdomen, and pelvis) (even-numbered cycles only)</w:t>
      </w:r>
    </w:p>
    <w:p w14:paraId="53CDF36C"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Cranial MRI: when central nervous system involvement is suspected</w:t>
      </w:r>
    </w:p>
    <w:p w14:paraId="1F005911"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Gastrointestinal endoscopy: For patients with intestinal involvement indicated by baseline imaging and/or endoscopic examination, the re-examination is required when imaging examination indicates CR. The examination may no longer be performed after the response is assessed as CR, unless the investigator determines that there is a clinical need.</w:t>
      </w:r>
    </w:p>
    <w:p w14:paraId="6B65AB0E"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B</w:t>
      </w:r>
      <w:r w:rsidRPr="001727E9">
        <w:rPr>
          <w:rFonts w:ascii="Times New Roman" w:eastAsiaTheme="minorEastAsia" w:hAnsi="Times New Roman"/>
          <w:sz w:val="24"/>
          <w:lang w:val="en"/>
        </w:rPr>
        <w:t>one marrow biopsy</w:t>
      </w:r>
      <w:r>
        <w:rPr>
          <w:rFonts w:ascii="Times New Roman" w:eastAsiaTheme="minorEastAsia" w:hAnsi="Times New Roman"/>
          <w:sz w:val="24"/>
          <w:lang w:val="en"/>
        </w:rPr>
        <w:t xml:space="preserve">: For subjects with baseline bone marrow involvement only, </w:t>
      </w:r>
      <w:r>
        <w:rPr>
          <w:rFonts w:ascii="Times New Roman" w:eastAsiaTheme="minorEastAsia" w:hAnsi="Times New Roman" w:hint="eastAsia"/>
          <w:sz w:val="24"/>
          <w:lang w:val="en"/>
        </w:rPr>
        <w:t>bone marrow biopsy</w:t>
      </w:r>
      <w:r>
        <w:rPr>
          <w:rFonts w:ascii="Times New Roman" w:eastAsiaTheme="minorEastAsia" w:hAnsi="Times New Roman"/>
          <w:sz w:val="24"/>
          <w:lang w:val="en"/>
        </w:rPr>
        <w:t xml:space="preserve"> is required to confirm CR when the disease is considered achieving CR. </w:t>
      </w:r>
      <w:bookmarkStart w:id="536" w:name="_Hlk148012542"/>
      <w:r>
        <w:rPr>
          <w:rFonts w:ascii="Times New Roman" w:eastAsiaTheme="minorEastAsia" w:hAnsi="Times New Roman"/>
          <w:sz w:val="24"/>
          <w:lang w:val="en"/>
        </w:rPr>
        <w:t xml:space="preserve">Subjects with negative initial </w:t>
      </w:r>
      <w:r>
        <w:rPr>
          <w:rFonts w:ascii="Times New Roman" w:eastAsiaTheme="minorEastAsia" w:hAnsi="Times New Roman" w:hint="eastAsia"/>
          <w:sz w:val="24"/>
          <w:lang w:val="en"/>
        </w:rPr>
        <w:t>bone marrow biopsy</w:t>
      </w:r>
      <w:r>
        <w:rPr>
          <w:rFonts w:ascii="Times New Roman" w:eastAsiaTheme="minorEastAsia" w:hAnsi="Times New Roman"/>
          <w:sz w:val="24"/>
          <w:lang w:val="en"/>
        </w:rPr>
        <w:t xml:space="preserve"> results for CR assessment do not require receiving </w:t>
      </w:r>
      <w:r>
        <w:rPr>
          <w:rFonts w:ascii="Times New Roman" w:eastAsiaTheme="minorEastAsia" w:hAnsi="Times New Roman" w:hint="eastAsia"/>
          <w:sz w:val="24"/>
          <w:lang w:val="en"/>
        </w:rPr>
        <w:t>bone marrow biopsy</w:t>
      </w:r>
      <w:r>
        <w:rPr>
          <w:rFonts w:ascii="Times New Roman" w:eastAsiaTheme="minorEastAsia" w:hAnsi="Times New Roman"/>
          <w:sz w:val="24"/>
          <w:lang w:val="en"/>
        </w:rPr>
        <w:t xml:space="preserve"> again for confirmation.</w:t>
      </w:r>
      <w:bookmarkEnd w:id="536"/>
    </w:p>
    <w:p w14:paraId="366015AC"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Effectiveness evaluation (even-numbered cycles only)</w:t>
      </w:r>
    </w:p>
    <w:p w14:paraId="1F2C3C61"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PK blood collection (</w:t>
      </w:r>
      <w:r>
        <w:rPr>
          <w:rFonts w:ascii="Times New Roman" w:eastAsiaTheme="minorEastAsia" w:hAnsi="Times New Roman"/>
          <w:color w:val="000000"/>
          <w:kern w:val="0"/>
          <w:sz w:val="24"/>
          <w:lang w:val="en"/>
        </w:rPr>
        <w:t>C2D28 ± 3 days, C3D28 ± 3 days, and C4D28 ± 3 days</w:t>
      </w:r>
      <w:r>
        <w:rPr>
          <w:rFonts w:ascii="Times New Roman" w:eastAsiaTheme="minorEastAsia" w:hAnsi="Times New Roman"/>
          <w:sz w:val="24"/>
          <w:lang w:val="en"/>
        </w:rPr>
        <w:t xml:space="preserve"> only):</w:t>
      </w:r>
    </w:p>
    <w:p w14:paraId="7F15275B" w14:textId="77777777" w:rsidR="007B694B" w:rsidRDefault="00FA3D63" w:rsidP="001727E9">
      <w:pPr>
        <w:pStyle w:val="afa"/>
        <w:numPr>
          <w:ilvl w:val="0"/>
          <w:numId w:val="31"/>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 xml:space="preserve">Sparse pharmacokinetic sampling: within 1 hour before administration on the day of visit (or 24 h ± 30 min after administration on the day </w:t>
      </w:r>
      <w:r>
        <w:rPr>
          <w:rFonts w:ascii="Times New Roman" w:eastAsiaTheme="minorEastAsia" w:hAnsi="Times New Roman"/>
          <w:sz w:val="24"/>
          <w:lang w:val="en"/>
        </w:rPr>
        <w:lastRenderedPageBreak/>
        <w:t>prior to the day of visit, whichever comes first) and 2 h ± 10 min after administration.</w:t>
      </w:r>
    </w:p>
    <w:p w14:paraId="6993D141"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Quality of life assessment: EORTC QLQ-C30 assessment</w:t>
      </w:r>
    </w:p>
    <w:p w14:paraId="66CFACE9"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hint="eastAsia"/>
          <w:sz w:val="24"/>
          <w:lang w:val="en"/>
        </w:rPr>
        <w:t>Study drug</w:t>
      </w:r>
      <w:r>
        <w:rPr>
          <w:rFonts w:ascii="Times New Roman" w:eastAsiaTheme="minorEastAsia" w:hAnsi="Times New Roman"/>
          <w:sz w:val="24"/>
          <w:lang w:val="en"/>
        </w:rPr>
        <w:t xml:space="preserve"> dispensing and return</w:t>
      </w:r>
    </w:p>
    <w:p w14:paraId="482961FA" w14:textId="77777777" w:rsidR="007B694B" w:rsidRDefault="00FA3D63" w:rsidP="001727E9">
      <w:pPr>
        <w:pStyle w:val="afa"/>
        <w:numPr>
          <w:ilvl w:val="0"/>
          <w:numId w:val="33"/>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Diary card dispensing and collection</w:t>
      </w:r>
    </w:p>
    <w:p w14:paraId="76A08CE8" w14:textId="77777777" w:rsidR="007B694B" w:rsidRDefault="00FA3D63" w:rsidP="001727E9">
      <w:pPr>
        <w:pStyle w:val="afa"/>
        <w:numPr>
          <w:ilvl w:val="0"/>
          <w:numId w:val="33"/>
        </w:numPr>
        <w:ind w:firstLineChars="0"/>
        <w:rPr>
          <w:rFonts w:ascii="Times New Roman" w:eastAsiaTheme="minorEastAsia" w:hAnsi="Times New Roman"/>
          <w:sz w:val="24"/>
        </w:rPr>
      </w:pPr>
      <w:bookmarkStart w:id="537" w:name="_Hlk148012053"/>
      <w:r>
        <w:rPr>
          <w:rFonts w:ascii="Times New Roman" w:eastAsiaTheme="minorEastAsia" w:hAnsi="Times New Roman"/>
          <w:sz w:val="24"/>
          <w:lang w:val="en"/>
        </w:rPr>
        <w:t>NGS (at disease progression): optional</w:t>
      </w:r>
      <w:bookmarkEnd w:id="537"/>
    </w:p>
    <w:p w14:paraId="084A9F5D" w14:textId="77777777" w:rsidR="007B694B" w:rsidRDefault="00FA3D63">
      <w:pPr>
        <w:ind w:firstLineChars="0" w:firstLine="0"/>
        <w:rPr>
          <w:rFonts w:eastAsiaTheme="minorEastAsia"/>
          <w:bCs/>
        </w:rPr>
      </w:pPr>
      <w:r>
        <w:rPr>
          <w:b/>
          <w:bCs/>
          <w:lang w:val="en"/>
        </w:rPr>
        <w:t>Cycle 11 Day 28 (D28 ± 3), Cycle 14 Day 28 (D28 ± 3), Cycle 17 Day 28 (D28 ± 3) … (every 3 cycles) (before administration, unless otherwise specified)</w:t>
      </w:r>
    </w:p>
    <w:p w14:paraId="31D068A9"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Documentation of AEs and concomitant medications</w:t>
      </w:r>
    </w:p>
    <w:p w14:paraId="234BE5E0"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Physical examination</w:t>
      </w:r>
    </w:p>
    <w:p w14:paraId="31BE8AFB"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Vital signs: examined within 2 hours prior to administration</w:t>
      </w:r>
    </w:p>
    <w:p w14:paraId="75E69965"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eastAsiaTheme="minorEastAsia" w:hAnsi="Times New Roman" w:hint="eastAsia"/>
          <w:sz w:val="24"/>
          <w:lang w:val="en"/>
        </w:rPr>
        <w:t>ECOG PS</w:t>
      </w:r>
    </w:p>
    <w:p w14:paraId="2A97AC35"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Hematology</w:t>
      </w:r>
    </w:p>
    <w:p w14:paraId="17B6321E"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Blood biochemistry (including LDH)</w:t>
      </w:r>
    </w:p>
    <w:p w14:paraId="43AD599A"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Coagulation function</w:t>
      </w:r>
    </w:p>
    <w:p w14:paraId="6C534554"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HBV-DNA and/or HCV-RNA: HBV-DNA should be re-examined every 2-3 cycles for subjects with positive HBsAg or positive HBcAb. HCV-RNA should be re-examined every 2-3 cycles for subjects who are hepatitis C antibody positive and have been cured without prior systemic anti-hepatitis C therapy.</w:t>
      </w:r>
    </w:p>
    <w:p w14:paraId="5197A64B"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Urinalysis</w:t>
      </w:r>
    </w:p>
    <w:p w14:paraId="41D371F9"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Serum/urine pregnancy test (females of childbearing potential)</w:t>
      </w:r>
    </w:p>
    <w:p w14:paraId="67C8386B"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12-lead ECG: ECG should be performed once after resting for at least 10 minutes. If there is QT increased, it can be performed twice more. The mean QTcF value of the three ECGs will be used as the final QTcF value.</w:t>
      </w:r>
    </w:p>
    <w:p w14:paraId="07294E58"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hAnsi="Times New Roman"/>
          <w:sz w:val="24"/>
          <w:lang w:val="en"/>
        </w:rPr>
        <w:t>FDG PET/CT: If target lesions are sensitive to PET/CT (Deauville five-point scale: ≥ 4), PET/CT will be used concurrently for effectiveness assessment, and subjects who achieve CMR may be assessed for their conditions solely through CT until disease progression is considered.</w:t>
      </w:r>
      <w:bookmarkStart w:id="538" w:name="_Hlk148012083"/>
      <w:bookmarkEnd w:id="538"/>
      <w:r>
        <w:rPr>
          <w:rFonts w:ascii="Times New Roman" w:eastAsiaTheme="minorEastAsia" w:hAnsi="Times New Roman"/>
          <w:sz w:val="24"/>
          <w:lang w:val="en"/>
        </w:rPr>
        <w:t xml:space="preserve"> If target lesions are not </w:t>
      </w:r>
      <w:r>
        <w:rPr>
          <w:rFonts w:ascii="Times New Roman" w:eastAsiaTheme="minorEastAsia" w:hAnsi="Times New Roman"/>
          <w:sz w:val="24"/>
          <w:lang w:val="en"/>
        </w:rPr>
        <w:lastRenderedPageBreak/>
        <w:t>sensitive to PET/CT, the investigator may determine whether to continue using PET/CT to assess the effectiveness.</w:t>
      </w:r>
    </w:p>
    <w:p w14:paraId="56AF47E8"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Contrast-enhanced CT (neck, chest, abdomen, and pelvis)</w:t>
      </w:r>
    </w:p>
    <w:p w14:paraId="1D666321"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Cranial MRI: when central nervous system involvement is suspected</w:t>
      </w:r>
    </w:p>
    <w:p w14:paraId="7BF5A647"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Gastrointestinal endoscopy: For patients with intestinal involvement indicated by baseline imaging and/or endoscopic examination, the re-examination is required when imaging examination indicates CR</w:t>
      </w:r>
    </w:p>
    <w:p w14:paraId="19F8E1F7"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B</w:t>
      </w:r>
      <w:r w:rsidRPr="001727E9">
        <w:rPr>
          <w:rFonts w:ascii="Times New Roman" w:eastAsiaTheme="minorEastAsia" w:hAnsi="Times New Roman"/>
          <w:sz w:val="24"/>
          <w:lang w:val="en"/>
        </w:rPr>
        <w:t>one marrow biopsy</w:t>
      </w:r>
      <w:r>
        <w:rPr>
          <w:rFonts w:ascii="Times New Roman" w:eastAsiaTheme="minorEastAsia" w:hAnsi="Times New Roman"/>
          <w:sz w:val="24"/>
          <w:lang w:val="en"/>
        </w:rPr>
        <w:t xml:space="preserve">: For subjects with baseline bone marrow involvement, </w:t>
      </w:r>
      <w:r>
        <w:rPr>
          <w:rFonts w:ascii="Times New Roman" w:eastAsiaTheme="minorEastAsia" w:hAnsi="Times New Roman" w:hint="eastAsia"/>
          <w:sz w:val="24"/>
          <w:lang w:val="en"/>
        </w:rPr>
        <w:t>bone marrow biopsy</w:t>
      </w:r>
      <w:r>
        <w:rPr>
          <w:rFonts w:ascii="Times New Roman" w:eastAsiaTheme="minorEastAsia" w:hAnsi="Times New Roman"/>
          <w:sz w:val="24"/>
          <w:lang w:val="en"/>
        </w:rPr>
        <w:t xml:space="preserve"> is required to confirm CR when the disease is considered achieving CR</w:t>
      </w:r>
    </w:p>
    <w:p w14:paraId="7C01710E"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NGS (at disease progression): optional</w:t>
      </w:r>
    </w:p>
    <w:p w14:paraId="5E5B2C5B"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Efficacy evaluation</w:t>
      </w:r>
    </w:p>
    <w:p w14:paraId="6AC18C14"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Quality of life assessment: EORTC QLQ-C30 assessment</w:t>
      </w:r>
    </w:p>
    <w:p w14:paraId="1E27C01F" w14:textId="77777777" w:rsidR="007B694B" w:rsidRDefault="00FA3D63" w:rsidP="001727E9">
      <w:pPr>
        <w:pStyle w:val="afa"/>
        <w:numPr>
          <w:ilvl w:val="0"/>
          <w:numId w:val="34"/>
        </w:numPr>
        <w:spacing w:line="360" w:lineRule="auto"/>
        <w:ind w:firstLineChars="0"/>
        <w:rPr>
          <w:rFonts w:ascii="Times New Roman" w:eastAsiaTheme="minorEastAsia" w:hAnsi="Times New Roman"/>
          <w:sz w:val="24"/>
        </w:rPr>
      </w:pPr>
      <w:r>
        <w:rPr>
          <w:rFonts w:ascii="Times New Roman" w:eastAsiaTheme="minorEastAsia" w:hAnsi="Times New Roman" w:hint="eastAsia"/>
          <w:sz w:val="24"/>
          <w:lang w:val="en"/>
        </w:rPr>
        <w:t>Study drug</w:t>
      </w:r>
      <w:r>
        <w:rPr>
          <w:rFonts w:ascii="Times New Roman" w:eastAsiaTheme="minorEastAsia" w:hAnsi="Times New Roman"/>
          <w:sz w:val="24"/>
          <w:lang w:val="en"/>
        </w:rPr>
        <w:t xml:space="preserve"> dispensing and return</w:t>
      </w:r>
    </w:p>
    <w:p w14:paraId="76022B77" w14:textId="77777777" w:rsidR="007B694B" w:rsidRDefault="00FA3D63" w:rsidP="001727E9">
      <w:pPr>
        <w:pStyle w:val="afa"/>
        <w:numPr>
          <w:ilvl w:val="0"/>
          <w:numId w:val="34"/>
        </w:numPr>
        <w:spacing w:line="360" w:lineRule="auto"/>
        <w:ind w:firstLineChars="0"/>
        <w:rPr>
          <w:rFonts w:ascii="Times New Roman" w:eastAsiaTheme="minorEastAsia" w:hAnsi="Times New Roman"/>
        </w:rPr>
      </w:pPr>
      <w:r>
        <w:rPr>
          <w:rFonts w:ascii="Times New Roman" w:eastAsiaTheme="minorEastAsia" w:hAnsi="Times New Roman"/>
          <w:sz w:val="24"/>
          <w:lang w:val="en"/>
        </w:rPr>
        <w:t>Diary card dispensing and collection</w:t>
      </w:r>
    </w:p>
    <w:p w14:paraId="4C4A7C00" w14:textId="77777777" w:rsidR="007B694B" w:rsidRDefault="00FA3D63">
      <w:pPr>
        <w:ind w:firstLineChars="0" w:firstLine="0"/>
        <w:rPr>
          <w:rFonts w:eastAsiaTheme="minorEastAsia"/>
        </w:rPr>
      </w:pPr>
      <w:bookmarkStart w:id="539" w:name="_Toc502302261"/>
      <w:bookmarkStart w:id="540" w:name="_Toc13135158"/>
      <w:bookmarkStart w:id="541" w:name="_Toc42786167"/>
      <w:bookmarkStart w:id="542" w:name="_Toc24757"/>
      <w:bookmarkStart w:id="543" w:name="_Toc9882"/>
      <w:bookmarkStart w:id="544" w:name="_Toc7143"/>
      <w:bookmarkStart w:id="545" w:name="_Toc27437"/>
      <w:bookmarkStart w:id="546" w:name="_Toc30088"/>
      <w:bookmarkStart w:id="547" w:name="_Toc14910"/>
      <w:bookmarkStart w:id="548" w:name="_Toc20607"/>
      <w:bookmarkStart w:id="549" w:name="_Toc13680"/>
      <w:bookmarkStart w:id="550" w:name="_Toc23497"/>
      <w:bookmarkStart w:id="551" w:name="_Toc28083"/>
      <w:bookmarkStart w:id="552" w:name="_Toc24816"/>
      <w:bookmarkStart w:id="553" w:name="_Toc8645"/>
      <w:bookmarkStart w:id="554" w:name="_Toc72"/>
      <w:bookmarkStart w:id="555" w:name="_Toc22539"/>
      <w:bookmarkStart w:id="556" w:name="_Toc20225"/>
      <w:r>
        <w:rPr>
          <w:rFonts w:eastAsiaTheme="minorEastAsia" w:hint="eastAsia"/>
          <w:b/>
          <w:bCs/>
          <w:lang w:val="en"/>
        </w:rPr>
        <w:t>End</w:t>
      </w:r>
      <w:r>
        <w:rPr>
          <w:rFonts w:eastAsiaTheme="minorEastAsia"/>
          <w:b/>
          <w:bCs/>
          <w:lang w:val="en"/>
        </w:rPr>
        <w:t>-of-treatment visit (EOT evaluation)</w:t>
      </w:r>
      <w:bookmarkEnd w:id="539"/>
      <w:bookmarkEnd w:id="540"/>
      <w:bookmarkEnd w:id="541"/>
    </w:p>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p w14:paraId="6083EAEF" w14:textId="77777777" w:rsidR="007B694B" w:rsidRDefault="00FA3D63">
      <w:pPr>
        <w:ind w:firstLineChars="0" w:firstLine="0"/>
      </w:pPr>
      <w:r>
        <w:rPr>
          <w:lang w:val="en"/>
        </w:rPr>
        <w:t>For patients with the study treatment terminated during the treatment period, the EOT evaluation should be performed within 7 days after the last dose. For patients with the treatment terminated at or within 7 days after a study visit, the EOT evaluation is not required to be repeated.</w:t>
      </w:r>
    </w:p>
    <w:p w14:paraId="3FD8B1FC" w14:textId="77777777" w:rsidR="007B694B" w:rsidRDefault="00FA3D63">
      <w:pPr>
        <w:ind w:firstLine="482"/>
        <w:rPr>
          <w:b/>
          <w:bCs/>
        </w:rPr>
      </w:pPr>
      <w:r>
        <w:rPr>
          <w:b/>
          <w:bCs/>
          <w:lang w:val="en"/>
        </w:rPr>
        <w:t>The EOT evaluation includes the following:</w:t>
      </w:r>
    </w:p>
    <w:p w14:paraId="7730DE3F" w14:textId="77777777" w:rsidR="007B694B" w:rsidRDefault="00FA3D63" w:rsidP="001727E9">
      <w:pPr>
        <w:pStyle w:val="afa"/>
        <w:numPr>
          <w:ilvl w:val="0"/>
          <w:numId w:val="35"/>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Documentation of AEs and concomitant medications</w:t>
      </w:r>
    </w:p>
    <w:p w14:paraId="28CAFE97" w14:textId="77777777" w:rsidR="007B694B" w:rsidRDefault="00FA3D63" w:rsidP="001727E9">
      <w:pPr>
        <w:pStyle w:val="afa"/>
        <w:numPr>
          <w:ilvl w:val="0"/>
          <w:numId w:val="35"/>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Physical examination</w:t>
      </w:r>
    </w:p>
    <w:p w14:paraId="0E95A952" w14:textId="77777777" w:rsidR="007B694B" w:rsidRDefault="00FA3D63" w:rsidP="001727E9">
      <w:pPr>
        <w:pStyle w:val="afa"/>
        <w:numPr>
          <w:ilvl w:val="0"/>
          <w:numId w:val="35"/>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Vital signs</w:t>
      </w:r>
    </w:p>
    <w:p w14:paraId="1E8D66B0" w14:textId="77777777" w:rsidR="007B694B" w:rsidRDefault="00FA3D63" w:rsidP="001727E9">
      <w:pPr>
        <w:pStyle w:val="afa"/>
        <w:numPr>
          <w:ilvl w:val="0"/>
          <w:numId w:val="35"/>
        </w:numPr>
        <w:spacing w:line="360" w:lineRule="auto"/>
        <w:ind w:firstLineChars="0"/>
        <w:rPr>
          <w:rFonts w:ascii="Times New Roman" w:eastAsiaTheme="minorEastAsia" w:hAnsi="Times New Roman"/>
          <w:sz w:val="24"/>
        </w:rPr>
      </w:pPr>
      <w:r>
        <w:rPr>
          <w:rFonts w:ascii="Times New Roman" w:eastAsiaTheme="minorEastAsia" w:hAnsi="Times New Roman" w:hint="eastAsia"/>
          <w:sz w:val="24"/>
          <w:lang w:val="en"/>
        </w:rPr>
        <w:t>ECOG PS</w:t>
      </w:r>
    </w:p>
    <w:p w14:paraId="31A934BF" w14:textId="77777777" w:rsidR="007B694B" w:rsidRDefault="00FA3D63" w:rsidP="001727E9">
      <w:pPr>
        <w:pStyle w:val="afa"/>
        <w:numPr>
          <w:ilvl w:val="0"/>
          <w:numId w:val="35"/>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Hematology</w:t>
      </w:r>
    </w:p>
    <w:p w14:paraId="43594FD0" w14:textId="77777777" w:rsidR="007B694B" w:rsidRDefault="00FA3D63" w:rsidP="001727E9">
      <w:pPr>
        <w:pStyle w:val="afa"/>
        <w:numPr>
          <w:ilvl w:val="0"/>
          <w:numId w:val="35"/>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Blood biochemistry (including LDH)</w:t>
      </w:r>
    </w:p>
    <w:p w14:paraId="5457C2E4" w14:textId="77777777" w:rsidR="007B694B" w:rsidRDefault="00FA3D63" w:rsidP="001727E9">
      <w:pPr>
        <w:pStyle w:val="afa"/>
        <w:numPr>
          <w:ilvl w:val="0"/>
          <w:numId w:val="35"/>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Coagulation function</w:t>
      </w:r>
    </w:p>
    <w:p w14:paraId="45DC86FC" w14:textId="77777777" w:rsidR="007B694B" w:rsidRDefault="00FA3D63" w:rsidP="001727E9">
      <w:pPr>
        <w:pStyle w:val="afa"/>
        <w:numPr>
          <w:ilvl w:val="0"/>
          <w:numId w:val="35"/>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lastRenderedPageBreak/>
        <w:t>HBV-DNA and/or HCV-RNA: HBV-DNA should be re-examined every 2-3 cycles for subjects with positive HBsAg or positive HBcAb. HCV-RNA should be re-examined every 2-3 cycles for subjects who are hepatitis C antibody positive and have been cured without prior systemic anti-hepatitis C therapy.</w:t>
      </w:r>
    </w:p>
    <w:p w14:paraId="38334970" w14:textId="77777777" w:rsidR="007B694B" w:rsidRDefault="00FA3D63" w:rsidP="001727E9">
      <w:pPr>
        <w:pStyle w:val="afa"/>
        <w:numPr>
          <w:ilvl w:val="0"/>
          <w:numId w:val="35"/>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Urinalysis</w:t>
      </w:r>
    </w:p>
    <w:p w14:paraId="22952A00" w14:textId="77777777" w:rsidR="007B694B" w:rsidRDefault="00FA3D63" w:rsidP="001727E9">
      <w:pPr>
        <w:pStyle w:val="afa"/>
        <w:numPr>
          <w:ilvl w:val="0"/>
          <w:numId w:val="35"/>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Serum/urine pregnancy test (females of childbearing potential)</w:t>
      </w:r>
    </w:p>
    <w:p w14:paraId="4F791372" w14:textId="77777777" w:rsidR="007B694B" w:rsidRDefault="00FA3D63" w:rsidP="001727E9">
      <w:pPr>
        <w:pStyle w:val="afa"/>
        <w:numPr>
          <w:ilvl w:val="0"/>
          <w:numId w:val="35"/>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12-lead ECG: ECG should be performed once after resting for at least 10 minutes. If there is QT increased, it can be performed twice more. The mean QTcF value of the three ECGs will be used as the final QTcF value.</w:t>
      </w:r>
    </w:p>
    <w:p w14:paraId="72EBE742" w14:textId="77777777" w:rsidR="007B694B" w:rsidRDefault="00FA3D63" w:rsidP="001727E9">
      <w:pPr>
        <w:pStyle w:val="afa"/>
        <w:numPr>
          <w:ilvl w:val="0"/>
          <w:numId w:val="35"/>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Quality of life assessment: EORTC QLQ-C30 assessment</w:t>
      </w:r>
    </w:p>
    <w:p w14:paraId="5F13CFED" w14:textId="77777777" w:rsidR="007B694B" w:rsidRDefault="00FA3D63" w:rsidP="001727E9">
      <w:pPr>
        <w:pStyle w:val="afa"/>
        <w:numPr>
          <w:ilvl w:val="0"/>
          <w:numId w:val="35"/>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 xml:space="preserve">Recovery of </w:t>
      </w:r>
      <w:r>
        <w:rPr>
          <w:rFonts w:ascii="Times New Roman" w:eastAsiaTheme="minorEastAsia" w:hAnsi="Times New Roman" w:hint="eastAsia"/>
          <w:sz w:val="24"/>
          <w:lang w:val="en"/>
        </w:rPr>
        <w:t>the study drug</w:t>
      </w:r>
    </w:p>
    <w:p w14:paraId="161CA82B" w14:textId="77777777" w:rsidR="007B694B" w:rsidRDefault="00FA3D63" w:rsidP="001727E9">
      <w:pPr>
        <w:pStyle w:val="afa"/>
        <w:numPr>
          <w:ilvl w:val="0"/>
          <w:numId w:val="35"/>
        </w:numPr>
        <w:spacing w:line="360" w:lineRule="auto"/>
        <w:ind w:firstLineChars="0"/>
        <w:rPr>
          <w:rFonts w:ascii="Times New Roman" w:eastAsiaTheme="minorEastAsia" w:hAnsi="Times New Roman"/>
        </w:rPr>
      </w:pPr>
      <w:r>
        <w:rPr>
          <w:rFonts w:ascii="Times New Roman" w:eastAsiaTheme="minorEastAsia" w:hAnsi="Times New Roman"/>
          <w:sz w:val="24"/>
          <w:lang w:val="en"/>
        </w:rPr>
        <w:t>Collection of diary card</w:t>
      </w:r>
      <w:bookmarkStart w:id="557" w:name="_Toc42786168"/>
      <w:bookmarkStart w:id="558" w:name="_Toc13135159"/>
    </w:p>
    <w:p w14:paraId="646C30C4" w14:textId="77777777" w:rsidR="007B694B" w:rsidRDefault="00FA3D63">
      <w:pPr>
        <w:ind w:firstLineChars="0" w:firstLine="0"/>
        <w:rPr>
          <w:rFonts w:eastAsiaTheme="minorEastAsia"/>
          <w:b/>
          <w:bCs/>
          <w:szCs w:val="32"/>
        </w:rPr>
      </w:pPr>
      <w:r>
        <w:rPr>
          <w:rFonts w:eastAsiaTheme="minorEastAsia"/>
          <w:b/>
          <w:bCs/>
          <w:szCs w:val="32"/>
          <w:lang w:val="en"/>
        </w:rPr>
        <w:t>Safety follow-up</w:t>
      </w:r>
      <w:bookmarkEnd w:id="557"/>
      <w:bookmarkEnd w:id="558"/>
    </w:p>
    <w:p w14:paraId="2597C36B" w14:textId="77777777" w:rsidR="007B694B" w:rsidRDefault="00FA3D63">
      <w:pPr>
        <w:ind w:firstLineChars="0" w:firstLine="0"/>
      </w:pPr>
      <w:bookmarkStart w:id="559" w:name="_Toc502302263"/>
      <w:bookmarkStart w:id="560" w:name="_Toc4110"/>
      <w:bookmarkStart w:id="561" w:name="_Toc6344"/>
      <w:bookmarkStart w:id="562" w:name="_Toc13676"/>
      <w:bookmarkStart w:id="563" w:name="_Toc30162"/>
      <w:r>
        <w:rPr>
          <w:lang w:val="en"/>
        </w:rPr>
        <w:t>This visit will be completed 28 days (+7 days) after the last dose of LP-168 in the patient or prior to initiation of a new antineoplastic regimen, whichever occurs first (the safety visit may not be repeated if it occurs no more than 7 days from the EOT visit), unless the subject refuses, dies, is lost to follow-up, or withdraws consent.</w:t>
      </w:r>
    </w:p>
    <w:p w14:paraId="4A30AF25" w14:textId="77777777" w:rsidR="007B694B" w:rsidRDefault="00FA3D63">
      <w:pPr>
        <w:ind w:firstLineChars="0" w:firstLine="0"/>
      </w:pPr>
      <w:r>
        <w:rPr>
          <w:lang w:val="en"/>
        </w:rPr>
        <w:t>Patients who discontinue the study treatment should be informed of the reasons for their discontinuation and any existing AEs, except for patients who complete the treatment according to the study protocol. If possible, such patients should be evaluated by the investigator and return</w:t>
      </w:r>
      <w:r>
        <w:rPr>
          <w:rFonts w:hint="eastAsia"/>
          <w:lang w:val="en"/>
        </w:rPr>
        <w:t xml:space="preserve"> the study drug</w:t>
      </w:r>
      <w:r>
        <w:rPr>
          <w:lang w:val="en"/>
        </w:rPr>
        <w:t>, and AEs shall be followed up. The investigator should notify the sponsor, Guangzhou Lupeng Pharmaceutical Co., Ltd., of the discontinuation of the study treatment within 48 hours.</w:t>
      </w:r>
    </w:p>
    <w:p w14:paraId="48BBFF06" w14:textId="77777777" w:rsidR="007B694B" w:rsidRDefault="00FA3D63">
      <w:pPr>
        <w:ind w:firstLineChars="0" w:firstLine="0"/>
      </w:pPr>
      <w:r>
        <w:rPr>
          <w:lang w:val="en"/>
        </w:rPr>
        <w:t>At the time of discontinuation of the study treatment, all AEs or SAEs that are already present or new within 28 days after the last dose should be followed until resolution, stabilization/return to baseline, unless the investigator believes that they are unlikely to be alleviated due to the diseases of patients.</w:t>
      </w:r>
    </w:p>
    <w:p w14:paraId="6F336830" w14:textId="77777777" w:rsidR="007B694B" w:rsidRDefault="00FA3D63">
      <w:pPr>
        <w:ind w:firstLine="482"/>
        <w:rPr>
          <w:b/>
          <w:bCs/>
        </w:rPr>
      </w:pPr>
      <w:r>
        <w:rPr>
          <w:b/>
          <w:bCs/>
          <w:lang w:val="en"/>
        </w:rPr>
        <w:lastRenderedPageBreak/>
        <w:t>The safety visit will include the following:</w:t>
      </w:r>
    </w:p>
    <w:p w14:paraId="2230DF91" w14:textId="77777777" w:rsidR="007B694B" w:rsidRDefault="00FA3D63" w:rsidP="001727E9">
      <w:pPr>
        <w:pStyle w:val="afa"/>
        <w:numPr>
          <w:ilvl w:val="0"/>
          <w:numId w:val="36"/>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Documentation of AEs and concomitant medications</w:t>
      </w:r>
    </w:p>
    <w:p w14:paraId="47FD8755" w14:textId="77777777" w:rsidR="007B694B" w:rsidRDefault="00FA3D63" w:rsidP="001727E9">
      <w:pPr>
        <w:pStyle w:val="afa"/>
        <w:numPr>
          <w:ilvl w:val="0"/>
          <w:numId w:val="36"/>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Physical examination</w:t>
      </w:r>
    </w:p>
    <w:p w14:paraId="643D908F" w14:textId="77777777" w:rsidR="007B694B" w:rsidRDefault="00FA3D63" w:rsidP="001727E9">
      <w:pPr>
        <w:pStyle w:val="afa"/>
        <w:numPr>
          <w:ilvl w:val="0"/>
          <w:numId w:val="36"/>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Vital signs</w:t>
      </w:r>
    </w:p>
    <w:p w14:paraId="28DF9F22" w14:textId="77777777" w:rsidR="007B694B" w:rsidRDefault="00FA3D63" w:rsidP="001727E9">
      <w:pPr>
        <w:pStyle w:val="afa"/>
        <w:numPr>
          <w:ilvl w:val="0"/>
          <w:numId w:val="36"/>
        </w:numPr>
        <w:spacing w:line="360" w:lineRule="auto"/>
        <w:ind w:left="902" w:firstLineChars="0"/>
        <w:rPr>
          <w:rFonts w:ascii="Times New Roman" w:eastAsiaTheme="minorEastAsia" w:hAnsi="Times New Roman"/>
          <w:sz w:val="24"/>
        </w:rPr>
      </w:pPr>
      <w:r>
        <w:rPr>
          <w:rFonts w:ascii="Times New Roman" w:eastAsiaTheme="minorEastAsia" w:hAnsi="Times New Roman" w:hint="eastAsia"/>
          <w:sz w:val="24"/>
          <w:lang w:val="en"/>
        </w:rPr>
        <w:t>ECOG PS</w:t>
      </w:r>
    </w:p>
    <w:p w14:paraId="25E8A562" w14:textId="77777777" w:rsidR="007B694B" w:rsidRDefault="00FA3D63" w:rsidP="001727E9">
      <w:pPr>
        <w:pStyle w:val="afa"/>
        <w:numPr>
          <w:ilvl w:val="0"/>
          <w:numId w:val="36"/>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Hematology</w:t>
      </w:r>
    </w:p>
    <w:p w14:paraId="691D65C2" w14:textId="77777777" w:rsidR="007B694B" w:rsidRDefault="00FA3D63" w:rsidP="001727E9">
      <w:pPr>
        <w:pStyle w:val="afa"/>
        <w:numPr>
          <w:ilvl w:val="0"/>
          <w:numId w:val="36"/>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Blood biochemistry (including LDH)</w:t>
      </w:r>
    </w:p>
    <w:p w14:paraId="27D5B66B" w14:textId="77777777" w:rsidR="007B694B" w:rsidRDefault="00FA3D63" w:rsidP="001727E9">
      <w:pPr>
        <w:pStyle w:val="afa"/>
        <w:numPr>
          <w:ilvl w:val="0"/>
          <w:numId w:val="36"/>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Coagulation function</w:t>
      </w:r>
    </w:p>
    <w:p w14:paraId="4CC3F2C6" w14:textId="77777777" w:rsidR="007B694B" w:rsidRDefault="00FA3D63" w:rsidP="001727E9">
      <w:pPr>
        <w:pStyle w:val="afa"/>
        <w:numPr>
          <w:ilvl w:val="0"/>
          <w:numId w:val="36"/>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HBV-DNA and/or HCV-RNA: HBV-DNA should be re-examined every 2-3 cycles for subjects with positive HBsAg or positive HBcAb. HCV-RNA should be re-examined every 2-3 cycles for subjects who are hepatitis C antibody positive and have been cured without prior systemic anti-hepatitis C therapy.</w:t>
      </w:r>
    </w:p>
    <w:p w14:paraId="14456FD9" w14:textId="77777777" w:rsidR="007B694B" w:rsidRDefault="00FA3D63" w:rsidP="001727E9">
      <w:pPr>
        <w:pStyle w:val="afa"/>
        <w:numPr>
          <w:ilvl w:val="0"/>
          <w:numId w:val="36"/>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Urinalysis</w:t>
      </w:r>
    </w:p>
    <w:p w14:paraId="46E08A1C" w14:textId="77777777" w:rsidR="007B694B" w:rsidRDefault="00FA3D63" w:rsidP="001727E9">
      <w:pPr>
        <w:pStyle w:val="afa"/>
        <w:numPr>
          <w:ilvl w:val="0"/>
          <w:numId w:val="36"/>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Serum/urine pregnancy test (females of childbearing potential)</w:t>
      </w:r>
    </w:p>
    <w:p w14:paraId="2F1F2971" w14:textId="77777777" w:rsidR="007B694B" w:rsidRDefault="00FA3D63" w:rsidP="001727E9">
      <w:pPr>
        <w:pStyle w:val="afa"/>
        <w:numPr>
          <w:ilvl w:val="0"/>
          <w:numId w:val="36"/>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12-lead ECG: ECG should be performed once after resting for at least 10 minutes. If there is QT increased, it can be performed twice more. The mean QTcF value of the three ECGs will be used as the final QTcF value.</w:t>
      </w:r>
    </w:p>
    <w:p w14:paraId="5985A2A6" w14:textId="77777777" w:rsidR="007B694B" w:rsidRDefault="00FA3D63" w:rsidP="001727E9">
      <w:pPr>
        <w:pStyle w:val="afa"/>
        <w:numPr>
          <w:ilvl w:val="0"/>
          <w:numId w:val="36"/>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Quality of life assessment: EORTC QLQ-C30 assessment</w:t>
      </w:r>
    </w:p>
    <w:bookmarkEnd w:id="559"/>
    <w:bookmarkEnd w:id="560"/>
    <w:bookmarkEnd w:id="561"/>
    <w:bookmarkEnd w:id="562"/>
    <w:bookmarkEnd w:id="563"/>
    <w:p w14:paraId="76BDA8E5" w14:textId="77777777" w:rsidR="007B694B" w:rsidRDefault="00FA3D63">
      <w:pPr>
        <w:ind w:firstLineChars="0" w:firstLine="0"/>
        <w:rPr>
          <w:rFonts w:eastAsiaTheme="minorEastAsia"/>
          <w:b/>
        </w:rPr>
      </w:pPr>
      <w:r>
        <w:rPr>
          <w:rFonts w:eastAsiaTheme="minorEastAsia"/>
          <w:b/>
          <w:bCs/>
          <w:lang w:val="en"/>
        </w:rPr>
        <w:t>Disease follow-up</w:t>
      </w:r>
    </w:p>
    <w:p w14:paraId="65055D4A" w14:textId="77777777" w:rsidR="007B694B" w:rsidRDefault="00FA3D63">
      <w:pPr>
        <w:ind w:firstLineChars="0" w:firstLine="0"/>
        <w:rPr>
          <w:rFonts w:eastAsiaTheme="minorEastAsia"/>
        </w:rPr>
      </w:pPr>
      <w:r>
        <w:rPr>
          <w:rFonts w:eastAsiaTheme="minorEastAsia"/>
          <w:lang w:val="en"/>
        </w:rPr>
        <w:t xml:space="preserve">Any subject who withdraws from the study treatment for reasons other than disease progression/relapse (except for complete withdrawal of informed consent, loss to follow-up, or death of the subject) is encouraged to continue to receive tumor assessment every 12 weeks (± 7 days) until disease progression or relapse, death, withdrawal of informed consent, loss to follow-up, or receiving other </w:t>
      </w:r>
      <w:r>
        <w:rPr>
          <w:rFonts w:eastAsiaTheme="minorEastAsia" w:hint="eastAsia"/>
          <w:lang w:val="en"/>
        </w:rPr>
        <w:t>anti-cancer</w:t>
      </w:r>
      <w:r>
        <w:rPr>
          <w:rFonts w:eastAsiaTheme="minorEastAsia"/>
          <w:lang w:val="en"/>
        </w:rPr>
        <w:t xml:space="preserve"> therapy (whichever occurs first).</w:t>
      </w:r>
    </w:p>
    <w:p w14:paraId="19D8C2B7" w14:textId="77777777" w:rsidR="007B694B" w:rsidRDefault="00FA3D63">
      <w:pPr>
        <w:ind w:firstLine="482"/>
        <w:rPr>
          <w:b/>
          <w:bCs/>
        </w:rPr>
      </w:pPr>
      <w:r>
        <w:rPr>
          <w:b/>
          <w:bCs/>
          <w:lang w:val="en"/>
        </w:rPr>
        <w:t>The disease follow-up includes the following:</w:t>
      </w:r>
    </w:p>
    <w:p w14:paraId="2BB2B05D" w14:textId="77777777" w:rsidR="007B694B" w:rsidRDefault="00FA3D63" w:rsidP="001727E9">
      <w:pPr>
        <w:pStyle w:val="afa"/>
        <w:numPr>
          <w:ilvl w:val="0"/>
          <w:numId w:val="37"/>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Physical examination</w:t>
      </w:r>
    </w:p>
    <w:p w14:paraId="01249703" w14:textId="77777777" w:rsidR="007B694B" w:rsidRDefault="00FA3D63" w:rsidP="001727E9">
      <w:pPr>
        <w:pStyle w:val="afa"/>
        <w:numPr>
          <w:ilvl w:val="0"/>
          <w:numId w:val="37"/>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lastRenderedPageBreak/>
        <w:t>FDG PET/CT</w:t>
      </w:r>
    </w:p>
    <w:p w14:paraId="73C1FC8B" w14:textId="77777777" w:rsidR="007B694B" w:rsidRDefault="00FA3D63" w:rsidP="001727E9">
      <w:pPr>
        <w:pStyle w:val="afa"/>
        <w:numPr>
          <w:ilvl w:val="0"/>
          <w:numId w:val="37"/>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Contrast-enhanced CT (neck, chest, abdomen, and pelvis)</w:t>
      </w:r>
    </w:p>
    <w:p w14:paraId="74025203" w14:textId="77777777" w:rsidR="007B694B" w:rsidRDefault="00FA3D63" w:rsidP="001727E9">
      <w:pPr>
        <w:pStyle w:val="afa"/>
        <w:numPr>
          <w:ilvl w:val="0"/>
          <w:numId w:val="37"/>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Cranial MRI: when central nervous system involvement is suspected</w:t>
      </w:r>
    </w:p>
    <w:p w14:paraId="181129AA" w14:textId="77777777" w:rsidR="007B694B" w:rsidRDefault="00FA3D63" w:rsidP="001727E9">
      <w:pPr>
        <w:pStyle w:val="afa"/>
        <w:numPr>
          <w:ilvl w:val="0"/>
          <w:numId w:val="37"/>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Gastrointestinal endoscopy</w:t>
      </w:r>
    </w:p>
    <w:p w14:paraId="657819E0" w14:textId="77777777" w:rsidR="007B694B" w:rsidRDefault="00FA3D63" w:rsidP="001727E9">
      <w:pPr>
        <w:pStyle w:val="afa"/>
        <w:numPr>
          <w:ilvl w:val="0"/>
          <w:numId w:val="37"/>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B</w:t>
      </w:r>
      <w:r>
        <w:rPr>
          <w:rFonts w:ascii="Times New Roman" w:eastAsiaTheme="minorEastAsia" w:hAnsi="Times New Roman" w:hint="eastAsia"/>
          <w:sz w:val="24"/>
          <w:lang w:val="en"/>
        </w:rPr>
        <w:t>one marrow biopsy</w:t>
      </w:r>
      <w:r>
        <w:rPr>
          <w:rFonts w:ascii="Times New Roman" w:eastAsiaTheme="minorEastAsia" w:hAnsi="Times New Roman"/>
          <w:sz w:val="24"/>
          <w:lang w:val="en"/>
        </w:rPr>
        <w:t>.</w:t>
      </w:r>
    </w:p>
    <w:p w14:paraId="4B858C47" w14:textId="77777777" w:rsidR="007B694B" w:rsidRDefault="00FA3D63" w:rsidP="001727E9">
      <w:pPr>
        <w:pStyle w:val="afa"/>
        <w:numPr>
          <w:ilvl w:val="0"/>
          <w:numId w:val="37"/>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Efficacy evaluation</w:t>
      </w:r>
    </w:p>
    <w:p w14:paraId="5D635AD4" w14:textId="77777777" w:rsidR="007B694B" w:rsidRDefault="00FA3D63" w:rsidP="001727E9">
      <w:pPr>
        <w:pStyle w:val="afa"/>
        <w:numPr>
          <w:ilvl w:val="0"/>
          <w:numId w:val="37"/>
        </w:numPr>
        <w:spacing w:line="360" w:lineRule="auto"/>
        <w:ind w:left="902" w:firstLineChars="0"/>
        <w:rPr>
          <w:rFonts w:ascii="Times New Roman" w:eastAsiaTheme="minorEastAsia" w:hAnsi="Times New Roman"/>
        </w:rPr>
      </w:pPr>
      <w:r>
        <w:rPr>
          <w:rFonts w:ascii="Times New Roman" w:eastAsiaTheme="minorEastAsia" w:hAnsi="Times New Roman"/>
          <w:sz w:val="24"/>
          <w:lang w:val="en"/>
        </w:rPr>
        <w:t>Quality of life assessment: EORTC QLQ-C30 assessment</w:t>
      </w:r>
    </w:p>
    <w:p w14:paraId="47A06B74" w14:textId="77777777" w:rsidR="007B694B" w:rsidRDefault="00FA3D63">
      <w:pPr>
        <w:ind w:firstLineChars="0" w:firstLine="0"/>
        <w:rPr>
          <w:rFonts w:eastAsiaTheme="minorEastAsia"/>
          <w:b/>
        </w:rPr>
      </w:pPr>
      <w:r>
        <w:rPr>
          <w:rFonts w:eastAsiaTheme="minorEastAsia"/>
          <w:b/>
          <w:bCs/>
          <w:lang w:val="en"/>
        </w:rPr>
        <w:t>Survival follow-up</w:t>
      </w:r>
    </w:p>
    <w:p w14:paraId="70472551" w14:textId="77777777" w:rsidR="007B694B" w:rsidRDefault="00FA3D63">
      <w:pPr>
        <w:ind w:firstLineChars="0" w:firstLine="0"/>
        <w:rPr>
          <w:rFonts w:eastAsiaTheme="minorEastAsia"/>
        </w:rPr>
      </w:pPr>
      <w:r>
        <w:rPr>
          <w:rFonts w:eastAsiaTheme="minorEastAsia"/>
          <w:lang w:val="en"/>
        </w:rPr>
        <w:t xml:space="preserve">After disease progression or withdrawal from the study due to reasons other than disease progression but refusing disease follow-up or starting new </w:t>
      </w:r>
      <w:r>
        <w:rPr>
          <w:rFonts w:eastAsiaTheme="minorEastAsia" w:hint="eastAsia"/>
          <w:lang w:val="en"/>
        </w:rPr>
        <w:t>anti-cancer</w:t>
      </w:r>
      <w:r>
        <w:rPr>
          <w:rFonts w:eastAsiaTheme="minorEastAsia"/>
          <w:lang w:val="en"/>
        </w:rPr>
        <w:t xml:space="preserve"> treatment, all subjects are encouraged to continue to receive telephone contact every 12 weeks (± 7 days). The contact persons may be the subjects, the subjects' family members or the subjects' current treating physicians, so as to obtain the relevant data of overall survival and post-study </w:t>
      </w:r>
      <w:r>
        <w:rPr>
          <w:rFonts w:eastAsiaTheme="minorEastAsia" w:hint="eastAsia"/>
          <w:lang w:val="en"/>
        </w:rPr>
        <w:t>anti-cancer</w:t>
      </w:r>
      <w:r>
        <w:rPr>
          <w:rFonts w:eastAsiaTheme="minorEastAsia"/>
          <w:lang w:val="en"/>
        </w:rPr>
        <w:t xml:space="preserve"> treatment of the subjects until their death, refusal to follow-up or loss to follow-up. The following information should be obtained at each follow-up visit: survival status, and recording of all </w:t>
      </w:r>
      <w:r>
        <w:rPr>
          <w:rFonts w:eastAsiaTheme="minorEastAsia" w:hint="eastAsia"/>
          <w:lang w:val="en"/>
        </w:rPr>
        <w:t>anti-cancer</w:t>
      </w:r>
      <w:r>
        <w:rPr>
          <w:rFonts w:eastAsiaTheme="minorEastAsia"/>
          <w:lang w:val="en"/>
        </w:rPr>
        <w:t xml:space="preserve"> therapies and dates of death, and causes of death (if applicable).</w:t>
      </w:r>
    </w:p>
    <w:p w14:paraId="746F8F01" w14:textId="77777777" w:rsidR="007B694B" w:rsidRDefault="00FA3D63">
      <w:pPr>
        <w:keepNext/>
        <w:keepLines/>
        <w:ind w:firstLineChars="0" w:firstLine="0"/>
        <w:outlineLvl w:val="2"/>
        <w:rPr>
          <w:rFonts w:eastAsiaTheme="minorEastAsia"/>
          <w:b/>
          <w:bCs/>
          <w:szCs w:val="32"/>
        </w:rPr>
      </w:pPr>
      <w:bookmarkStart w:id="564" w:name="_Toc42786170"/>
      <w:bookmarkStart w:id="565" w:name="_Toc502302264"/>
      <w:bookmarkStart w:id="566" w:name="_Toc166778537"/>
      <w:bookmarkStart w:id="567" w:name="_Toc13135161"/>
      <w:bookmarkStart w:id="568" w:name="_Toc23689"/>
      <w:bookmarkStart w:id="569" w:name="_Toc24137"/>
      <w:bookmarkStart w:id="570" w:name="_Toc3289"/>
      <w:bookmarkStart w:id="571" w:name="_Toc5529"/>
      <w:bookmarkStart w:id="572" w:name="_Toc6751"/>
      <w:bookmarkStart w:id="573" w:name="_Toc12443"/>
      <w:bookmarkStart w:id="574" w:name="_Toc16101"/>
      <w:bookmarkStart w:id="575" w:name="_Toc21938"/>
      <w:bookmarkStart w:id="576" w:name="_Toc12078"/>
      <w:bookmarkStart w:id="577" w:name="_Toc2276"/>
      <w:bookmarkStart w:id="578" w:name="_Toc28047"/>
      <w:bookmarkStart w:id="579" w:name="_Toc26602"/>
      <w:bookmarkStart w:id="580" w:name="_Toc29228"/>
      <w:bookmarkStart w:id="581" w:name="_Toc21347"/>
      <w:bookmarkStart w:id="582" w:name="_Toc3864"/>
      <w:bookmarkStart w:id="583" w:name="_Toc29817"/>
      <w:r>
        <w:rPr>
          <w:rFonts w:eastAsiaTheme="minorEastAsia"/>
          <w:b/>
          <w:bCs/>
          <w:szCs w:val="32"/>
          <w:lang w:val="en"/>
        </w:rPr>
        <w:t>8.4 Study Precautions</w:t>
      </w:r>
      <w:bookmarkEnd w:id="564"/>
      <w:bookmarkEnd w:id="565"/>
      <w:bookmarkEnd w:id="566"/>
      <w:bookmarkEnd w:id="567"/>
      <w:bookmarkEnd w:id="568"/>
    </w:p>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p w14:paraId="76CE1FDB" w14:textId="77777777" w:rsidR="007B694B" w:rsidRDefault="00FA3D63">
      <w:pPr>
        <w:ind w:firstLineChars="0" w:firstLine="0"/>
        <w:rPr>
          <w:rFonts w:eastAsiaTheme="minorEastAsia"/>
        </w:rPr>
      </w:pPr>
      <w:r>
        <w:rPr>
          <w:rFonts w:eastAsiaTheme="minorEastAsia"/>
          <w:lang w:val="en"/>
        </w:rPr>
        <w:t>All enrolled patients of childbearing potential should take medically approved contraceptive measures throughout the treatment period and within 90 days after the end of treatment; acceptable methods of contraception include abstinence, condom use, tubal ligation, oral or transdermal contraceptives, intrauterine device, and vasectomy. All methods for hormonal contraception should be used in conjunction with condoms.</w:t>
      </w:r>
    </w:p>
    <w:p w14:paraId="5CA9168F" w14:textId="77777777" w:rsidR="007B694B" w:rsidRDefault="00FA3D63">
      <w:pPr>
        <w:ind w:firstLineChars="0" w:firstLine="0"/>
        <w:rPr>
          <w:rFonts w:eastAsiaTheme="minorEastAsia"/>
        </w:rPr>
      </w:pPr>
      <w:r>
        <w:rPr>
          <w:lang w:val="en"/>
        </w:rPr>
        <w:t>Male subjects should refrain from donating sperm during the study and within 90 days after the end of treatment.</w:t>
      </w:r>
    </w:p>
    <w:p w14:paraId="5DD34B7B" w14:textId="77777777" w:rsidR="007B694B" w:rsidRDefault="00FA3D63">
      <w:pPr>
        <w:ind w:firstLineChars="0" w:firstLine="0"/>
        <w:rPr>
          <w:rFonts w:eastAsiaTheme="minorEastAsia"/>
        </w:rPr>
      </w:pPr>
      <w:r>
        <w:rPr>
          <w:rFonts w:eastAsiaTheme="minorEastAsia"/>
          <w:lang w:val="en"/>
        </w:rPr>
        <w:t xml:space="preserve">Patients who become pregnant during the trial must discontinue treatment. For patients who become pregnant, all tumor assessments must be discontinued regardless </w:t>
      </w:r>
      <w:r>
        <w:rPr>
          <w:rFonts w:eastAsiaTheme="minorEastAsia"/>
          <w:lang w:val="en"/>
        </w:rPr>
        <w:lastRenderedPageBreak/>
        <w:t>of disease progression.</w:t>
      </w:r>
    </w:p>
    <w:p w14:paraId="0E039E3B" w14:textId="77777777" w:rsidR="007B694B" w:rsidRDefault="00FA3D63">
      <w:pPr>
        <w:ind w:firstLineChars="0" w:firstLine="0"/>
        <w:rPr>
          <w:rFonts w:eastAsiaTheme="minorEastAsia"/>
        </w:rPr>
      </w:pPr>
      <w:r>
        <w:rPr>
          <w:rFonts w:eastAsiaTheme="minorEastAsia"/>
          <w:lang w:val="en"/>
        </w:rPr>
        <w:t xml:space="preserve">After termination of administration in all patients participating in this clinical trial, the safety evaluation </w:t>
      </w:r>
      <w:r>
        <w:rPr>
          <w:rFonts w:eastAsiaTheme="minorEastAsia" w:hint="eastAsia"/>
          <w:lang w:val="en"/>
        </w:rPr>
        <w:t xml:space="preserve">of </w:t>
      </w:r>
      <w:r>
        <w:rPr>
          <w:rFonts w:eastAsiaTheme="minorEastAsia"/>
          <w:lang w:val="en"/>
        </w:rPr>
        <w:t xml:space="preserve">all </w:t>
      </w:r>
      <w:r>
        <w:rPr>
          <w:rFonts w:eastAsiaTheme="minorEastAsia" w:hint="eastAsia"/>
          <w:lang w:val="en"/>
        </w:rPr>
        <w:t xml:space="preserve">pre-existing </w:t>
      </w:r>
      <w:r>
        <w:rPr>
          <w:rFonts w:eastAsiaTheme="minorEastAsia"/>
          <w:lang w:val="en"/>
        </w:rPr>
        <w:t xml:space="preserve">AEs or SAEs </w:t>
      </w:r>
      <w:r>
        <w:rPr>
          <w:rFonts w:eastAsiaTheme="minorEastAsia" w:hint="eastAsia"/>
          <w:lang w:val="en"/>
        </w:rPr>
        <w:t>as well as those</w:t>
      </w:r>
      <w:r>
        <w:rPr>
          <w:rFonts w:eastAsiaTheme="minorEastAsia"/>
          <w:lang w:val="en"/>
        </w:rPr>
        <w:t xml:space="preserve"> new</w:t>
      </w:r>
      <w:r>
        <w:rPr>
          <w:rFonts w:eastAsiaTheme="minorEastAsia" w:hint="eastAsia"/>
          <w:lang w:val="en"/>
        </w:rPr>
        <w:t xml:space="preserve">ly </w:t>
      </w:r>
      <w:r>
        <w:rPr>
          <w:rFonts w:eastAsiaTheme="minorEastAsia"/>
          <w:lang w:val="en"/>
        </w:rPr>
        <w:t>occu</w:t>
      </w:r>
      <w:r>
        <w:rPr>
          <w:rFonts w:eastAsiaTheme="minorEastAsia" w:hint="eastAsia"/>
        </w:rPr>
        <w:t>r</w:t>
      </w:r>
      <w:r>
        <w:rPr>
          <w:rFonts w:eastAsiaTheme="minorEastAsia"/>
          <w:lang w:val="en"/>
        </w:rPr>
        <w:t>r</w:t>
      </w:r>
      <w:r>
        <w:rPr>
          <w:rFonts w:eastAsiaTheme="minorEastAsia" w:hint="eastAsia"/>
        </w:rPr>
        <w:t>ing</w:t>
      </w:r>
      <w:r>
        <w:rPr>
          <w:rFonts w:eastAsiaTheme="minorEastAsia"/>
          <w:lang w:val="en"/>
        </w:rPr>
        <w:t xml:space="preserve"> within 28 days after the last dose should be continuously </w:t>
      </w:r>
      <w:r>
        <w:rPr>
          <w:rFonts w:eastAsiaTheme="minorEastAsia" w:hint="eastAsia"/>
          <w:lang w:val="en"/>
        </w:rPr>
        <w:t>followed</w:t>
      </w:r>
      <w:r>
        <w:rPr>
          <w:rFonts w:eastAsiaTheme="minorEastAsia"/>
          <w:lang w:val="en"/>
        </w:rPr>
        <w:t xml:space="preserve"> </w:t>
      </w:r>
      <w:r>
        <w:rPr>
          <w:rFonts w:eastAsiaTheme="minorEastAsia" w:hint="eastAsia"/>
          <w:lang w:val="en"/>
        </w:rPr>
        <w:t>up</w:t>
      </w:r>
      <w:r>
        <w:rPr>
          <w:rFonts w:eastAsiaTheme="minorEastAsia"/>
          <w:lang w:val="en"/>
        </w:rPr>
        <w:t xml:space="preserve"> until resolution, stabilization/return to baseline, unless the investigator believes that they are unlikely to be alleviated due to the </w:t>
      </w:r>
      <w:r>
        <w:rPr>
          <w:rFonts w:eastAsiaTheme="minorEastAsia" w:hint="eastAsia"/>
          <w:lang w:val="en"/>
        </w:rPr>
        <w:t xml:space="preserve">underlying </w:t>
      </w:r>
      <w:r>
        <w:rPr>
          <w:rFonts w:eastAsiaTheme="minorEastAsia"/>
          <w:lang w:val="en"/>
        </w:rPr>
        <w:t>diseases of patients.</w:t>
      </w:r>
    </w:p>
    <w:p w14:paraId="3BD9EA2B" w14:textId="77777777" w:rsidR="007B694B" w:rsidRDefault="00FA3D63">
      <w:pPr>
        <w:ind w:firstLineChars="0" w:firstLine="0"/>
        <w:rPr>
          <w:rFonts w:eastAsiaTheme="minorEastAsia"/>
        </w:rPr>
      </w:pPr>
      <w:r>
        <w:rPr>
          <w:rFonts w:eastAsiaTheme="minorEastAsia"/>
          <w:lang w:val="en"/>
        </w:rPr>
        <w:t>If there is a trend of improvement in symptoms during the observation period of the trial, follow-up should be continued and the results should be recorded, so as to provide the basis for further trials.</w:t>
      </w:r>
    </w:p>
    <w:p w14:paraId="31F937F5" w14:textId="77777777" w:rsidR="007B694B" w:rsidRDefault="00FA3D63">
      <w:pPr>
        <w:ind w:firstLineChars="0" w:firstLine="0"/>
        <w:rPr>
          <w:rFonts w:eastAsiaTheme="minorEastAsia"/>
        </w:rPr>
      </w:pPr>
      <w:r>
        <w:rPr>
          <w:rFonts w:eastAsiaTheme="minorEastAsia"/>
          <w:lang w:val="en"/>
        </w:rPr>
        <w:t>All concomitant medications used during this clinical trial should be recorded on the eCRF.</w:t>
      </w:r>
      <w:r>
        <w:rPr>
          <w:lang w:val="en"/>
        </w:rPr>
        <w:t xml:space="preserve"> Adverse events occurring during the treatment period and observation period of the investigational drug should be actively handled, and the name, dose, usage and course of treatment of the drug used should be recorded on the eCRF in detail.</w:t>
      </w:r>
    </w:p>
    <w:p w14:paraId="40E47EA8" w14:textId="77777777" w:rsidR="007B694B" w:rsidRDefault="00FA3D63">
      <w:pPr>
        <w:ind w:firstLineChars="0" w:firstLine="0"/>
        <w:rPr>
          <w:rFonts w:eastAsiaTheme="minorEastAsia"/>
        </w:rPr>
      </w:pPr>
      <w:r>
        <w:rPr>
          <w:rFonts w:eastAsiaTheme="minorEastAsia"/>
          <w:lang w:val="en"/>
        </w:rPr>
        <w:t xml:space="preserve">During this clinical study, </w:t>
      </w:r>
      <w:r>
        <w:rPr>
          <w:lang w:val="en"/>
        </w:rPr>
        <w:t>the investigator will comprehensively evaluate the patient's condition, and may add necessary additional examinations during the trial, including safety examination and effectiveness evaluation.</w:t>
      </w:r>
    </w:p>
    <w:p w14:paraId="18DBC5E8" w14:textId="77777777" w:rsidR="007B694B" w:rsidRDefault="00FA3D63">
      <w:pPr>
        <w:ind w:firstLineChars="0" w:firstLine="0"/>
        <w:rPr>
          <w:rFonts w:eastAsiaTheme="minorEastAsia"/>
        </w:rPr>
      </w:pPr>
      <w:bookmarkStart w:id="584" w:name="_Toc502302265"/>
      <w:bookmarkStart w:id="585" w:name="_Toc16464"/>
      <w:bookmarkStart w:id="586" w:name="_Toc29951"/>
      <w:bookmarkStart w:id="587" w:name="_Toc1390"/>
      <w:bookmarkStart w:id="588" w:name="_Toc29746"/>
      <w:bookmarkStart w:id="589" w:name="_Toc30510"/>
      <w:bookmarkStart w:id="590" w:name="_Toc12130"/>
      <w:bookmarkStart w:id="591" w:name="_Toc7519"/>
      <w:bookmarkStart w:id="592" w:name="_Toc481"/>
      <w:bookmarkStart w:id="593" w:name="_Toc18322"/>
      <w:bookmarkStart w:id="594" w:name="_Toc16557"/>
      <w:bookmarkStart w:id="595" w:name="_Toc25548"/>
      <w:bookmarkStart w:id="596" w:name="_Toc13696"/>
      <w:bookmarkStart w:id="597" w:name="_Toc20907"/>
      <w:bookmarkStart w:id="598" w:name="_Toc18637"/>
      <w:bookmarkStart w:id="599" w:name="_Toc21929"/>
      <w:r>
        <w:rPr>
          <w:rFonts w:eastAsiaTheme="minorEastAsia"/>
          <w:lang w:val="en"/>
        </w:rPr>
        <w:t>In case of force majeure such as holidays or epidemic control, the time of safety examination or tumor assessment beyond the time window specified in the protocol will not be considered as a protocol violation.</w:t>
      </w:r>
    </w:p>
    <w:p w14:paraId="424404B6" w14:textId="77777777" w:rsidR="007B694B" w:rsidRDefault="00FA3D63">
      <w:pPr>
        <w:keepNext/>
        <w:keepLines/>
        <w:ind w:firstLineChars="0" w:firstLine="0"/>
        <w:outlineLvl w:val="2"/>
        <w:rPr>
          <w:rFonts w:eastAsiaTheme="minorEastAsia"/>
          <w:b/>
          <w:bCs/>
          <w:szCs w:val="32"/>
        </w:rPr>
      </w:pPr>
      <w:bookmarkStart w:id="600" w:name="_Toc166778538"/>
      <w:bookmarkStart w:id="601" w:name="_Toc42786171"/>
      <w:bookmarkStart w:id="602" w:name="_Toc13135162"/>
      <w:bookmarkStart w:id="603" w:name="_Toc26919"/>
      <w:r>
        <w:rPr>
          <w:rFonts w:eastAsiaTheme="minorEastAsia"/>
          <w:b/>
          <w:bCs/>
          <w:szCs w:val="32"/>
          <w:lang w:val="en"/>
        </w:rPr>
        <w:t>8.5 Evaluation Criteria for Effectiveness and Toxicity</w:t>
      </w:r>
      <w:bookmarkEnd w:id="584"/>
      <w:bookmarkEnd w:id="600"/>
      <w:bookmarkEnd w:id="601"/>
      <w:bookmarkEnd w:id="602"/>
      <w:bookmarkEnd w:id="603"/>
    </w:p>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p w14:paraId="46759322" w14:textId="77777777" w:rsidR="007B694B" w:rsidRDefault="00FA3D63">
      <w:pPr>
        <w:ind w:firstLineChars="0" w:firstLine="0"/>
        <w:rPr>
          <w:rFonts w:eastAsiaTheme="minorEastAsia"/>
        </w:rPr>
      </w:pPr>
      <w:r>
        <w:rPr>
          <w:rFonts w:eastAsiaTheme="minorEastAsia"/>
          <w:lang w:val="en"/>
        </w:rPr>
        <w:t xml:space="preserve">Toxicity should be evaluated according to the National Cancer Institute Common Terminology Criteria for Adverse Events (NCI CTCAE version 5.0). Safety </w:t>
      </w:r>
      <w:r>
        <w:rPr>
          <w:rFonts w:eastAsiaTheme="minorEastAsia" w:hint="eastAsia"/>
          <w:lang w:val="en"/>
        </w:rPr>
        <w:t>parameters</w:t>
      </w:r>
      <w:r>
        <w:rPr>
          <w:rFonts w:eastAsiaTheme="minorEastAsia"/>
          <w:lang w:val="en"/>
        </w:rPr>
        <w:t xml:space="preserve"> include adverse events (AEs), vital signs, ECOG performance score, physical examination, laboratory tests, electrocardiogram and cardiac ultrasound.</w:t>
      </w:r>
    </w:p>
    <w:p w14:paraId="279A511A" w14:textId="77777777" w:rsidR="007B694B" w:rsidRDefault="00FA3D63">
      <w:pPr>
        <w:ind w:firstLineChars="0" w:firstLine="0"/>
        <w:rPr>
          <w:rFonts w:eastAsiaTheme="minorEastAsia"/>
        </w:rPr>
      </w:pPr>
      <w:r>
        <w:rPr>
          <w:lang w:val="en"/>
        </w:rPr>
        <w:t xml:space="preserve">For the effectiveness evaluation criteria, refer to the </w:t>
      </w:r>
      <w:r>
        <w:rPr>
          <w:rFonts w:hint="eastAsia"/>
          <w:lang w:val="en"/>
        </w:rPr>
        <w:t>Lugano 2014 Response Criteria</w:t>
      </w:r>
      <w:r>
        <w:rPr>
          <w:lang w:val="en"/>
        </w:rPr>
        <w:t xml:space="preserve"> for Non-Hodgkin's Lymphoma (NHL). See Appendix 5.</w:t>
      </w:r>
    </w:p>
    <w:p w14:paraId="66260C70" w14:textId="77777777" w:rsidR="007B694B" w:rsidRDefault="00FA3D63">
      <w:pPr>
        <w:keepNext/>
        <w:keepLines/>
        <w:ind w:firstLineChars="0" w:firstLine="0"/>
        <w:outlineLvl w:val="2"/>
        <w:rPr>
          <w:rFonts w:eastAsiaTheme="minorEastAsia"/>
          <w:b/>
          <w:bCs/>
          <w:szCs w:val="32"/>
        </w:rPr>
      </w:pPr>
      <w:bookmarkStart w:id="604" w:name="_Toc166778539"/>
      <w:bookmarkStart w:id="605" w:name="_Toc502302266"/>
      <w:bookmarkStart w:id="606" w:name="_Toc42786172"/>
      <w:bookmarkStart w:id="607" w:name="_Toc13135163"/>
      <w:bookmarkStart w:id="608" w:name="_Toc9648"/>
      <w:bookmarkStart w:id="609" w:name="_Toc19049"/>
      <w:bookmarkStart w:id="610" w:name="_Toc28593"/>
      <w:bookmarkStart w:id="611" w:name="_Toc18084"/>
      <w:bookmarkStart w:id="612" w:name="_Toc16484"/>
      <w:bookmarkStart w:id="613" w:name="_Toc12041"/>
      <w:bookmarkStart w:id="614" w:name="_Toc5931"/>
      <w:bookmarkStart w:id="615" w:name="_Toc4126"/>
      <w:bookmarkStart w:id="616" w:name="_Toc27861"/>
      <w:bookmarkStart w:id="617" w:name="_Toc16459"/>
      <w:bookmarkStart w:id="618" w:name="_Toc31392"/>
      <w:bookmarkStart w:id="619" w:name="_Toc20189"/>
      <w:bookmarkStart w:id="620" w:name="_Toc21002"/>
      <w:bookmarkStart w:id="621" w:name="_Toc2202"/>
      <w:bookmarkStart w:id="622" w:name="_Toc24330"/>
      <w:bookmarkStart w:id="623" w:name="_Toc8687"/>
      <w:r>
        <w:rPr>
          <w:rFonts w:eastAsiaTheme="minorEastAsia"/>
          <w:b/>
          <w:bCs/>
          <w:szCs w:val="32"/>
          <w:lang w:val="en"/>
        </w:rPr>
        <w:t>8.6 Concomitant Medications</w:t>
      </w:r>
      <w:bookmarkEnd w:id="604"/>
      <w:bookmarkEnd w:id="605"/>
      <w:bookmarkEnd w:id="606"/>
      <w:bookmarkEnd w:id="607"/>
      <w:bookmarkEnd w:id="608"/>
    </w:p>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p w14:paraId="5CB81527" w14:textId="77777777" w:rsidR="007B694B" w:rsidRDefault="00FA3D63">
      <w:pPr>
        <w:ind w:firstLineChars="0" w:firstLine="0"/>
        <w:rPr>
          <w:rFonts w:eastAsiaTheme="minorEastAsia"/>
        </w:rPr>
      </w:pPr>
      <w:r>
        <w:rPr>
          <w:rFonts w:eastAsiaTheme="minorEastAsia"/>
          <w:lang w:val="en"/>
        </w:rPr>
        <w:t xml:space="preserve">Before enrollment and during the trial, except for prohibited treatments specified </w:t>
      </w:r>
      <w:r>
        <w:rPr>
          <w:rFonts w:eastAsiaTheme="minorEastAsia"/>
          <w:lang w:val="en"/>
        </w:rPr>
        <w:lastRenderedPageBreak/>
        <w:t xml:space="preserve">otherwise, drugs considered by the investigator to alleviate and treat patients' relevant symptoms are allowed. All concomitant medications and medical and surgical procedures should be recorded on the eCRF from the screening period and after the start of </w:t>
      </w:r>
      <w:r>
        <w:rPr>
          <w:rFonts w:eastAsiaTheme="minorEastAsia" w:hint="eastAsia"/>
          <w:lang w:val="en"/>
        </w:rPr>
        <w:t>the study drug</w:t>
      </w:r>
      <w:r>
        <w:rPr>
          <w:rFonts w:eastAsiaTheme="minorEastAsia"/>
          <w:lang w:val="en"/>
        </w:rPr>
        <w:t xml:space="preserve"> treatment, including chemical drugs, Chinese herbal medicines/natural medicines, surgeries and procedures (including physical therapy) used after signing the informed consent form and until 28 days after the last dose of LP-168 or before the start of a new </w:t>
      </w:r>
      <w:r>
        <w:rPr>
          <w:rFonts w:eastAsiaTheme="minorEastAsia" w:hint="eastAsia"/>
          <w:lang w:val="en"/>
        </w:rPr>
        <w:t>anti-cancer</w:t>
      </w:r>
      <w:r>
        <w:rPr>
          <w:rFonts w:eastAsiaTheme="minorEastAsia"/>
          <w:lang w:val="en"/>
        </w:rPr>
        <w:t xml:space="preserve"> treatment regimen. Drug therapies include not only drugs prescribed by doctors, but also all over-the-counter drugs, Chinese herbal medicines and vitamin supplements.</w:t>
      </w:r>
    </w:p>
    <w:p w14:paraId="1D106BA9" w14:textId="77777777" w:rsidR="007B694B" w:rsidRDefault="00FA3D63">
      <w:pPr>
        <w:ind w:firstLineChars="0" w:firstLine="0"/>
        <w:rPr>
          <w:rFonts w:eastAsiaTheme="minorEastAsia"/>
        </w:rPr>
      </w:pPr>
      <w:r>
        <w:rPr>
          <w:b/>
          <w:bCs/>
          <w:szCs w:val="28"/>
          <w:lang w:val="en"/>
        </w:rPr>
        <w:t>Permitted Concomitant Medications During the Study:</w:t>
      </w:r>
    </w:p>
    <w:p w14:paraId="19FEFADA" w14:textId="77777777" w:rsidR="007B694B" w:rsidRDefault="00FA3D63">
      <w:pPr>
        <w:ind w:firstLineChars="0" w:firstLine="0"/>
        <w:rPr>
          <w:rFonts w:eastAsiaTheme="minorEastAsia"/>
        </w:rPr>
      </w:pPr>
      <w:r>
        <w:rPr>
          <w:rFonts w:eastAsiaTheme="minorEastAsia"/>
          <w:lang w:val="en"/>
        </w:rPr>
        <w:t>Subjects may receive best supportive care during the study, including hematopoietic growth factors (G-CSF is strongly recommended when ANC is below 0.5 × 10</w:t>
      </w:r>
      <w:r>
        <w:rPr>
          <w:rFonts w:eastAsiaTheme="minorEastAsia"/>
          <w:vertAlign w:val="superscript"/>
          <w:lang w:val="en"/>
        </w:rPr>
        <w:t>9</w:t>
      </w:r>
      <w:r>
        <w:rPr>
          <w:rFonts w:eastAsiaTheme="minorEastAsia"/>
          <w:lang w:val="en"/>
        </w:rPr>
        <w:t>/L), blood transfusion/blood product therapy, fluid and electrolyte supplementation, and antiemetic, antidiarrheal, analgesic and appropriate anti-infective therapies. Potential drug-drug interactions need to be considered when using concomitant medications.</w:t>
      </w:r>
    </w:p>
    <w:p w14:paraId="65EA4978" w14:textId="77777777" w:rsidR="007B694B" w:rsidRDefault="00FA3D63">
      <w:pPr>
        <w:ind w:firstLineChars="0" w:firstLine="0"/>
        <w:rPr>
          <w:rFonts w:eastAsiaTheme="minorEastAsia"/>
        </w:rPr>
      </w:pPr>
      <w:r>
        <w:rPr>
          <w:rFonts w:eastAsiaTheme="minorEastAsia"/>
          <w:lang w:val="en"/>
        </w:rPr>
        <w:t xml:space="preserve">Glucocorticoids are allowed to treat complications during the study. If systemic use is required for 3 or more consecutive days, the dose of prednisone should be </w:t>
      </w:r>
      <w:r>
        <w:rPr>
          <w:rFonts w:eastAsiaTheme="minorEastAsia"/>
          <w:color w:val="000000"/>
          <w:kern w:val="0"/>
          <w:lang w:val="en"/>
        </w:rPr>
        <w:t>≤</w:t>
      </w:r>
      <w:r>
        <w:rPr>
          <w:rFonts w:eastAsiaTheme="minorEastAsia"/>
          <w:lang w:val="en"/>
        </w:rPr>
        <w:t xml:space="preserve"> 20 mg/day (or equivalent dose of other glucocorticoids) (topical glucocorticoids, such as inhalation and topical use, are not limited; dexamethasone at the intrathecal injection dose not exceeding 5 mg is allowed). Temporary use of a higher dose of corticosteroids (total daily dose shall be no more than 50 mg prednisone or equivalent glucocorticoids) for 2 consecutive days is allowed. If it is necessary to use glucocorticoids beyond the above standard dose due to the disease, the efficacy analysis of the patient will be handled according to the new </w:t>
      </w:r>
      <w:r>
        <w:rPr>
          <w:rFonts w:eastAsiaTheme="minorEastAsia" w:hint="eastAsia"/>
          <w:lang w:val="en"/>
        </w:rPr>
        <w:t>anti-cancer</w:t>
      </w:r>
      <w:r>
        <w:rPr>
          <w:rFonts w:eastAsiaTheme="minorEastAsia"/>
          <w:lang w:val="en"/>
        </w:rPr>
        <w:t xml:space="preserve"> treatment. However, if the investigator believes that the subject would benefit from continued treatment with </w:t>
      </w:r>
      <w:r>
        <w:rPr>
          <w:rFonts w:eastAsiaTheme="minorEastAsia" w:hint="eastAsia"/>
          <w:lang w:val="en"/>
        </w:rPr>
        <w:t>the study drug</w:t>
      </w:r>
      <w:r>
        <w:rPr>
          <w:rFonts w:eastAsiaTheme="minorEastAsia"/>
          <w:lang w:val="en"/>
        </w:rPr>
        <w:t xml:space="preserve">, continued medication of </w:t>
      </w:r>
      <w:r>
        <w:rPr>
          <w:rFonts w:eastAsiaTheme="minorEastAsia" w:hint="eastAsia"/>
          <w:lang w:val="en"/>
        </w:rPr>
        <w:t>the study drug</w:t>
      </w:r>
      <w:r>
        <w:rPr>
          <w:rFonts w:eastAsiaTheme="minorEastAsia"/>
          <w:lang w:val="en"/>
        </w:rPr>
        <w:t xml:space="preserve"> as per protocol during and after the period of corticosteroid overdosing may be considered. Safety data from subjects will continue to be collected. </w:t>
      </w:r>
    </w:p>
    <w:p w14:paraId="68117D59" w14:textId="77777777" w:rsidR="007B694B" w:rsidRDefault="00FA3D63">
      <w:pPr>
        <w:ind w:firstLineChars="0" w:firstLine="0"/>
        <w:rPr>
          <w:rFonts w:eastAsiaTheme="minorEastAsia"/>
        </w:rPr>
      </w:pPr>
      <w:r>
        <w:rPr>
          <w:rFonts w:eastAsiaTheme="minorEastAsia"/>
          <w:lang w:val="en"/>
        </w:rPr>
        <w:lastRenderedPageBreak/>
        <w:t>Subjects who require to take H2 blockers (see Appendix 3) are not allowed to take these drugs until 2 h after administration of LP-168.</w:t>
      </w:r>
    </w:p>
    <w:p w14:paraId="0202A9BC" w14:textId="77777777" w:rsidR="007B694B" w:rsidRDefault="00FA3D63">
      <w:pPr>
        <w:ind w:firstLineChars="0" w:firstLine="0"/>
        <w:rPr>
          <w:rFonts w:eastAsiaTheme="minorEastAsia"/>
        </w:rPr>
      </w:pPr>
      <w:r>
        <w:rPr>
          <w:rFonts w:eastAsiaTheme="minorEastAsia"/>
          <w:lang w:val="en"/>
        </w:rPr>
        <w:t>If the increase of lymphocyte occurs during treatment, the investigator can use leukapheresis as required by the disease condition.</w:t>
      </w:r>
    </w:p>
    <w:p w14:paraId="3B364213" w14:textId="77777777" w:rsidR="007B694B" w:rsidRDefault="00FA3D63">
      <w:pPr>
        <w:ind w:firstLineChars="0" w:firstLine="0"/>
        <w:rPr>
          <w:rFonts w:eastAsiaTheme="minorEastAsia"/>
        </w:rPr>
      </w:pPr>
      <w:r w:rsidRPr="001727E9">
        <w:rPr>
          <w:b/>
          <w:bCs/>
          <w:szCs w:val="28"/>
          <w:lang w:val="en"/>
        </w:rPr>
        <w:t>Prohibited Concomitant Medications and Treatments During the Study</w:t>
      </w:r>
      <w:r>
        <w:rPr>
          <w:b/>
          <w:bCs/>
          <w:szCs w:val="28"/>
          <w:lang w:val="en"/>
        </w:rPr>
        <w:t>:</w:t>
      </w:r>
    </w:p>
    <w:p w14:paraId="2B91B643" w14:textId="77777777" w:rsidR="007B694B" w:rsidRDefault="00FA3D63" w:rsidP="001727E9">
      <w:pPr>
        <w:pStyle w:val="afa"/>
        <w:numPr>
          <w:ilvl w:val="0"/>
          <w:numId w:val="38"/>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 xml:space="preserve">Any </w:t>
      </w:r>
      <w:r>
        <w:rPr>
          <w:rFonts w:ascii="Times New Roman" w:eastAsiaTheme="minorEastAsia" w:hAnsi="Times New Roman" w:hint="eastAsia"/>
          <w:sz w:val="24"/>
          <w:lang w:val="en"/>
        </w:rPr>
        <w:t>study drug</w:t>
      </w:r>
      <w:r>
        <w:rPr>
          <w:rFonts w:ascii="Times New Roman" w:eastAsiaTheme="minorEastAsia" w:hAnsi="Times New Roman"/>
          <w:sz w:val="24"/>
          <w:lang w:val="en"/>
        </w:rPr>
        <w:t>s;</w:t>
      </w:r>
    </w:p>
    <w:p w14:paraId="1009ED47" w14:textId="77777777" w:rsidR="007B694B" w:rsidRDefault="00FA3D63" w:rsidP="001727E9">
      <w:pPr>
        <w:pStyle w:val="afa"/>
        <w:numPr>
          <w:ilvl w:val="0"/>
          <w:numId w:val="38"/>
        </w:numPr>
        <w:spacing w:line="360" w:lineRule="auto"/>
        <w:ind w:firstLineChars="0"/>
        <w:rPr>
          <w:rFonts w:ascii="Times New Roman" w:eastAsiaTheme="minorEastAsia" w:hAnsi="Times New Roman"/>
          <w:sz w:val="24"/>
        </w:rPr>
      </w:pPr>
      <w:r>
        <w:rPr>
          <w:rFonts w:ascii="Times New Roman" w:eastAsiaTheme="minorEastAsia" w:hAnsi="Times New Roman"/>
          <w:sz w:val="24"/>
          <w:lang w:val="en"/>
        </w:rPr>
        <w:t>Local radiotherapy of tumor lesions;</w:t>
      </w:r>
    </w:p>
    <w:p w14:paraId="67E07476" w14:textId="77777777" w:rsidR="007B694B" w:rsidRDefault="00FA3D63" w:rsidP="001727E9">
      <w:pPr>
        <w:pStyle w:val="afa"/>
        <w:numPr>
          <w:ilvl w:val="0"/>
          <w:numId w:val="38"/>
        </w:numPr>
        <w:spacing w:line="360" w:lineRule="auto"/>
        <w:ind w:firstLineChars="0"/>
        <w:rPr>
          <w:rFonts w:ascii="Times New Roman" w:eastAsiaTheme="minorEastAsia" w:hAnsi="Times New Roman"/>
        </w:rPr>
      </w:pPr>
      <w:r>
        <w:rPr>
          <w:rFonts w:ascii="Times New Roman" w:eastAsiaTheme="minorEastAsia" w:hAnsi="Times New Roman"/>
          <w:sz w:val="24"/>
          <w:lang w:val="en"/>
        </w:rPr>
        <w:t xml:space="preserve">Any drugs with </w:t>
      </w:r>
      <w:r>
        <w:rPr>
          <w:rFonts w:ascii="Times New Roman" w:eastAsiaTheme="minorEastAsia" w:hAnsi="Times New Roman" w:hint="eastAsia"/>
          <w:sz w:val="24"/>
          <w:lang w:val="en"/>
        </w:rPr>
        <w:t>anti-cancer</w:t>
      </w:r>
      <w:r>
        <w:rPr>
          <w:rFonts w:ascii="Times New Roman" w:eastAsiaTheme="minorEastAsia" w:hAnsi="Times New Roman"/>
          <w:sz w:val="24"/>
          <w:lang w:val="en"/>
        </w:rPr>
        <w:t xml:space="preserve"> indication, including Chinese herbal medicine (but cytarabine, methotrexate, and dexamethasone are allowed for intrathecal injection for prevention of central nervous system lymphoma);</w:t>
      </w:r>
    </w:p>
    <w:p w14:paraId="28E0D17F" w14:textId="77777777" w:rsidR="007B694B" w:rsidRDefault="00FA3D63" w:rsidP="001727E9">
      <w:pPr>
        <w:pStyle w:val="afa"/>
        <w:numPr>
          <w:ilvl w:val="0"/>
          <w:numId w:val="38"/>
        </w:numPr>
        <w:spacing w:line="360" w:lineRule="auto"/>
        <w:ind w:firstLineChars="0"/>
        <w:rPr>
          <w:rFonts w:ascii="Times New Roman" w:eastAsiaTheme="minorEastAsia" w:hAnsi="Times New Roman"/>
        </w:rPr>
      </w:pPr>
      <w:r w:rsidRPr="001727E9">
        <w:rPr>
          <w:rFonts w:ascii="Times New Roman" w:eastAsiaTheme="minorEastAsia" w:hAnsi="Times New Roman"/>
          <w:sz w:val="24"/>
          <w:lang w:val="en"/>
        </w:rPr>
        <w:t>Systemic glucocorticoids exceeded the allowed doses or duration of treatment as mentioned above</w:t>
      </w:r>
      <w:r>
        <w:rPr>
          <w:rFonts w:ascii="Times New Roman" w:eastAsiaTheme="minorEastAsia" w:hAnsi="Times New Roman"/>
          <w:sz w:val="24"/>
          <w:lang w:val="en"/>
        </w:rPr>
        <w:t xml:space="preserve"> (equivalent to prednisone at doses &gt; 20 mg/day for 3 or more days; or single daily dose &gt; 50 mg, see above for details);</w:t>
      </w:r>
    </w:p>
    <w:p w14:paraId="53D1CDED" w14:textId="77777777" w:rsidR="007B694B" w:rsidRDefault="00FA3D63" w:rsidP="001727E9">
      <w:pPr>
        <w:pStyle w:val="afa"/>
        <w:numPr>
          <w:ilvl w:val="0"/>
          <w:numId w:val="38"/>
        </w:numPr>
        <w:spacing w:line="360" w:lineRule="auto"/>
        <w:ind w:firstLineChars="0"/>
        <w:rPr>
          <w:rFonts w:ascii="Times New Roman" w:eastAsiaTheme="minorEastAsia" w:hAnsi="Times New Roman"/>
        </w:rPr>
      </w:pPr>
      <w:r>
        <w:rPr>
          <w:rFonts w:ascii="Times New Roman" w:eastAsiaTheme="minorEastAsia" w:hAnsi="Times New Roman"/>
          <w:sz w:val="24"/>
          <w:lang w:val="en"/>
        </w:rPr>
        <w:t>OATP1B1/OATP1B3 sensitive substrates (see Appendix 3);</w:t>
      </w:r>
    </w:p>
    <w:p w14:paraId="32D5E04E" w14:textId="77777777" w:rsidR="007B694B" w:rsidRDefault="00FA3D63" w:rsidP="001727E9">
      <w:pPr>
        <w:pStyle w:val="afa"/>
        <w:numPr>
          <w:ilvl w:val="0"/>
          <w:numId w:val="38"/>
        </w:numPr>
        <w:spacing w:line="360" w:lineRule="auto"/>
        <w:ind w:firstLineChars="0"/>
        <w:rPr>
          <w:rFonts w:ascii="Times New Roman" w:eastAsiaTheme="minorEastAsia" w:hAnsi="Times New Roman"/>
        </w:rPr>
      </w:pPr>
      <w:r>
        <w:rPr>
          <w:rFonts w:ascii="Times New Roman" w:eastAsiaTheme="minorEastAsia" w:hAnsi="Times New Roman"/>
          <w:sz w:val="24"/>
          <w:lang w:val="en"/>
        </w:rPr>
        <w:t xml:space="preserve">Proton pump inhibitors (refer to Appendix 3) (if such drugs are required based on the subject's condition and investigator's judgment, it is allowed to use them for a maximum of 14 days. </w:t>
      </w:r>
      <w:r>
        <w:rPr>
          <w:rFonts w:ascii="Times New Roman" w:eastAsiaTheme="minorEastAsia" w:hAnsi="Times New Roman" w:hint="eastAsia"/>
          <w:sz w:val="24"/>
          <w:lang w:val="en"/>
        </w:rPr>
        <w:t>The study drug</w:t>
      </w:r>
      <w:r>
        <w:rPr>
          <w:rFonts w:ascii="Times New Roman" w:eastAsiaTheme="minorEastAsia" w:hAnsi="Times New Roman"/>
          <w:sz w:val="24"/>
          <w:lang w:val="en"/>
        </w:rPr>
        <w:t xml:space="preserve">, LP-168, should be </w:t>
      </w:r>
      <w:r>
        <w:rPr>
          <w:rFonts w:ascii="Times New Roman" w:eastAsiaTheme="minorEastAsia" w:hAnsi="Times New Roman" w:hint="eastAsia"/>
          <w:sz w:val="24"/>
          <w:lang w:val="en"/>
        </w:rPr>
        <w:t>interrupt</w:t>
      </w:r>
      <w:r>
        <w:rPr>
          <w:rFonts w:ascii="Times New Roman" w:eastAsiaTheme="minorEastAsia" w:hAnsi="Times New Roman"/>
          <w:sz w:val="24"/>
          <w:lang w:val="en"/>
        </w:rPr>
        <w:t>ed during the medication period, and after taking the last dose of a proton pump inhibitor, it is still necessary to elute for at least 72 hours before the study drug is continued);</w:t>
      </w:r>
    </w:p>
    <w:p w14:paraId="520AD6B1" w14:textId="77777777" w:rsidR="007B694B" w:rsidRDefault="00FA3D63" w:rsidP="001727E9">
      <w:pPr>
        <w:pStyle w:val="afa"/>
        <w:numPr>
          <w:ilvl w:val="0"/>
          <w:numId w:val="38"/>
        </w:numPr>
        <w:spacing w:line="360" w:lineRule="auto"/>
        <w:ind w:firstLineChars="0"/>
        <w:rPr>
          <w:rFonts w:ascii="Times New Roman" w:eastAsiaTheme="minorEastAsia" w:hAnsi="Times New Roman"/>
        </w:rPr>
      </w:pPr>
      <w:r>
        <w:rPr>
          <w:rFonts w:ascii="Times New Roman" w:eastAsiaTheme="minorEastAsia" w:hAnsi="Times New Roman"/>
          <w:sz w:val="24"/>
          <w:lang w:val="en"/>
        </w:rPr>
        <w:t>Strong and moderate CYP3A4/5 inhibitors and inducers (see Appendix 3);</w:t>
      </w:r>
    </w:p>
    <w:p w14:paraId="04DB33A6" w14:textId="77777777" w:rsidR="007B694B" w:rsidRDefault="00FA3D63" w:rsidP="001727E9">
      <w:pPr>
        <w:pStyle w:val="afa"/>
        <w:numPr>
          <w:ilvl w:val="0"/>
          <w:numId w:val="38"/>
        </w:numPr>
        <w:spacing w:line="360" w:lineRule="auto"/>
        <w:ind w:firstLineChars="0"/>
        <w:rPr>
          <w:rFonts w:ascii="Times New Roman" w:eastAsiaTheme="minorEastAsia" w:hAnsi="Times New Roman"/>
        </w:rPr>
      </w:pPr>
      <w:r>
        <w:rPr>
          <w:rFonts w:ascii="Times New Roman" w:eastAsiaTheme="minorEastAsia" w:hAnsi="Times New Roman"/>
          <w:sz w:val="24"/>
          <w:lang w:val="en"/>
        </w:rPr>
        <w:t>Any drugs known to cause QTc prolongation or torsades de pointes (see Appendix 4).</w:t>
      </w:r>
    </w:p>
    <w:p w14:paraId="685917A2" w14:textId="77777777" w:rsidR="007B694B" w:rsidRDefault="00FA3D63">
      <w:pPr>
        <w:keepNext/>
        <w:keepLines/>
        <w:ind w:firstLineChars="0" w:firstLine="0"/>
        <w:outlineLvl w:val="2"/>
        <w:rPr>
          <w:b/>
          <w:bCs/>
        </w:rPr>
      </w:pPr>
      <w:bookmarkStart w:id="624" w:name="_8.9_暂停试验药物和剂量调整"/>
      <w:bookmarkStart w:id="625" w:name="_Toc42786173"/>
      <w:bookmarkStart w:id="626" w:name="_Toc13135164"/>
      <w:bookmarkStart w:id="627" w:name="_Toc166778540"/>
      <w:bookmarkStart w:id="628" w:name="_Toc502302267"/>
      <w:bookmarkStart w:id="629" w:name="_Toc14745"/>
      <w:bookmarkStart w:id="630" w:name="_Toc5794"/>
      <w:bookmarkStart w:id="631" w:name="_Toc18941"/>
      <w:bookmarkStart w:id="632" w:name="_Toc24602"/>
      <w:bookmarkStart w:id="633" w:name="_Toc7427"/>
      <w:bookmarkStart w:id="634" w:name="_Toc7599"/>
      <w:bookmarkStart w:id="635" w:name="_Toc22287"/>
      <w:bookmarkStart w:id="636" w:name="_Toc24626"/>
      <w:bookmarkStart w:id="637" w:name="_Toc32564"/>
      <w:bookmarkStart w:id="638" w:name="_Toc19998"/>
      <w:bookmarkStart w:id="639" w:name="_Toc13600"/>
      <w:bookmarkStart w:id="640" w:name="_Toc3615"/>
      <w:bookmarkStart w:id="641" w:name="_Toc15068"/>
      <w:bookmarkStart w:id="642" w:name="_Toc21406"/>
      <w:bookmarkStart w:id="643" w:name="_Toc24219"/>
      <w:bookmarkStart w:id="644" w:name="_Toc7555"/>
      <w:bookmarkEnd w:id="624"/>
      <w:r>
        <w:rPr>
          <w:b/>
          <w:bCs/>
          <w:lang w:val="en"/>
        </w:rPr>
        <w:t xml:space="preserve">8.7 </w:t>
      </w:r>
      <w:r w:rsidRPr="001727E9">
        <w:rPr>
          <w:b/>
          <w:bCs/>
          <w:lang w:val="en"/>
        </w:rPr>
        <w:t xml:space="preserve">Dose Interruption </w:t>
      </w:r>
      <w:r>
        <w:rPr>
          <w:rFonts w:hint="eastAsia"/>
          <w:b/>
          <w:bCs/>
        </w:rPr>
        <w:t>a</w:t>
      </w:r>
      <w:r w:rsidRPr="001727E9">
        <w:rPr>
          <w:b/>
          <w:bCs/>
          <w:lang w:val="en"/>
        </w:rPr>
        <w:t>nd Modification</w:t>
      </w:r>
      <w:bookmarkEnd w:id="625"/>
      <w:bookmarkEnd w:id="626"/>
      <w:bookmarkEnd w:id="627"/>
      <w:bookmarkEnd w:id="628"/>
      <w:bookmarkEnd w:id="629"/>
    </w:p>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p w14:paraId="3CEC81C3" w14:textId="77777777" w:rsidR="007B694B" w:rsidRDefault="00FA3D63">
      <w:pPr>
        <w:ind w:firstLineChars="0" w:firstLine="0"/>
      </w:pPr>
      <w:r>
        <w:rPr>
          <w:lang w:val="en"/>
        </w:rPr>
        <w:t>During the study, if the subject experiences intolerable adverse events that are considered to be possibly related, probably related or related to</w:t>
      </w:r>
      <w:r>
        <w:rPr>
          <w:rFonts w:hint="eastAsia"/>
          <w:lang w:val="en"/>
        </w:rPr>
        <w:t xml:space="preserve"> the study drug</w:t>
      </w:r>
      <w:r>
        <w:rPr>
          <w:lang w:val="en"/>
        </w:rPr>
        <w:t xml:space="preserve">, </w:t>
      </w:r>
      <w:r>
        <w:rPr>
          <w:rFonts w:hint="eastAsia"/>
          <w:lang w:val="en"/>
        </w:rPr>
        <w:t xml:space="preserve">dose interruption </w:t>
      </w:r>
      <w:r>
        <w:rPr>
          <w:lang w:val="en"/>
        </w:rPr>
        <w:t xml:space="preserve">is allowed, and the dose of LP-168 will be </w:t>
      </w:r>
      <w:r>
        <w:rPr>
          <w:rFonts w:hint="eastAsia"/>
          <w:lang w:val="en"/>
        </w:rPr>
        <w:t>modified</w:t>
      </w:r>
      <w:r>
        <w:rPr>
          <w:lang w:val="en"/>
        </w:rPr>
        <w:t xml:space="preserve"> according to the </w:t>
      </w:r>
      <w:r>
        <w:rPr>
          <w:lang w:val="en"/>
        </w:rPr>
        <w:lastRenderedPageBreak/>
        <w:t xml:space="preserve">severity of the toxicity. Note: If, based on the investigator's assessment, the following toxicities are judged not to cause serious harm to the subject and it is believed that the benefits to the subject outweigh the risks, the dose </w:t>
      </w:r>
      <w:r>
        <w:rPr>
          <w:rFonts w:hint="eastAsia"/>
          <w:lang w:val="en"/>
        </w:rPr>
        <w:t>modification</w:t>
      </w:r>
      <w:r>
        <w:rPr>
          <w:lang w:val="en"/>
        </w:rPr>
        <w:t xml:space="preserve"> or discontinuation of</w:t>
      </w:r>
      <w:r>
        <w:rPr>
          <w:rFonts w:hint="eastAsia"/>
          <w:lang w:val="en"/>
        </w:rPr>
        <w:t xml:space="preserve"> the study drug</w:t>
      </w:r>
      <w:r>
        <w:rPr>
          <w:lang w:val="en"/>
        </w:rPr>
        <w:t xml:space="preserve"> may be determined after discussion with the sponsor.</w:t>
      </w:r>
    </w:p>
    <w:p w14:paraId="583ADC7F" w14:textId="77777777" w:rsidR="007B694B" w:rsidRDefault="00FA3D63">
      <w:pPr>
        <w:ind w:firstLineChars="0" w:firstLine="0"/>
        <w:rPr>
          <w:rFonts w:eastAsiaTheme="minorEastAsia"/>
        </w:rPr>
      </w:pPr>
      <w:r>
        <w:rPr>
          <w:rFonts w:eastAsiaTheme="minorEastAsia"/>
          <w:lang w:val="en"/>
        </w:rPr>
        <w:t xml:space="preserve">If Grade 4 hematologic toxicity, Grade 3 febrile neutropenia, Grade 3 </w:t>
      </w:r>
      <w:r>
        <w:rPr>
          <w:rFonts w:eastAsiaTheme="minorEastAsia" w:hint="eastAsia"/>
          <w:lang w:val="en"/>
        </w:rPr>
        <w:t>platelet count decreases in the presence of bleeding</w:t>
      </w:r>
      <w:r>
        <w:rPr>
          <w:rFonts w:eastAsiaTheme="minorEastAsia"/>
          <w:lang w:val="en"/>
        </w:rPr>
        <w:t>, or ≥ Grade 3 non-hematologic toxicity (excluding toxicities that, in the judgment of the investigator, do not affect the subject’s safety) occurs and is considered possibly related, probably related, or related to</w:t>
      </w:r>
      <w:r>
        <w:rPr>
          <w:rFonts w:eastAsiaTheme="minorEastAsia" w:hint="eastAsia"/>
          <w:lang w:val="en"/>
        </w:rPr>
        <w:t xml:space="preserve"> the study drug</w:t>
      </w:r>
      <w:r>
        <w:rPr>
          <w:rFonts w:eastAsiaTheme="minorEastAsia"/>
          <w:lang w:val="en"/>
        </w:rPr>
        <w:t xml:space="preserve">, the subject should </w:t>
      </w:r>
      <w:r>
        <w:rPr>
          <w:rFonts w:eastAsiaTheme="minorEastAsia" w:hint="eastAsia"/>
          <w:lang w:val="en"/>
        </w:rPr>
        <w:t>interrupt the study drug</w:t>
      </w:r>
      <w:r>
        <w:rPr>
          <w:rFonts w:eastAsiaTheme="minorEastAsia"/>
          <w:lang w:val="en"/>
        </w:rPr>
        <w:t xml:space="preserve"> until the toxicity has resolved to ≤ Grade 1 or baseline levels (symptomatic and supportive treatment is allowed</w:t>
      </w:r>
      <w:r>
        <w:rPr>
          <w:rFonts w:eastAsiaTheme="minorEastAsia"/>
          <w:color w:val="000000"/>
          <w:kern w:val="0"/>
          <w:sz w:val="21"/>
          <w:szCs w:val="21"/>
          <w:lang w:val="en" w:eastAsia="en-US"/>
        </w:rPr>
        <w:t xml:space="preserve"> </w:t>
      </w:r>
      <w:r>
        <w:rPr>
          <w:rFonts w:eastAsiaTheme="minorEastAsia" w:hint="eastAsia"/>
          <w:color w:val="000000"/>
          <w:kern w:val="0"/>
          <w:sz w:val="21"/>
          <w:szCs w:val="21"/>
          <w:lang w:val="en"/>
        </w:rPr>
        <w:t>for a</w:t>
      </w:r>
      <w:r>
        <w:rPr>
          <w:rFonts w:eastAsiaTheme="minorEastAsia"/>
          <w:color w:val="000000"/>
          <w:kern w:val="0"/>
          <w:sz w:val="21"/>
          <w:szCs w:val="21"/>
          <w:lang w:val="en" w:eastAsia="en-US"/>
        </w:rPr>
        <w:t>chieving this criterion</w:t>
      </w:r>
      <w:r>
        <w:rPr>
          <w:rFonts w:eastAsiaTheme="minorEastAsia"/>
          <w:lang w:val="en"/>
        </w:rPr>
        <w:t xml:space="preserve">. For AEs considered to be caused by both the </w:t>
      </w:r>
      <w:r>
        <w:rPr>
          <w:rFonts w:eastAsiaTheme="minorEastAsia" w:hint="eastAsia"/>
          <w:color w:val="000000"/>
          <w:kern w:val="0"/>
          <w:sz w:val="21"/>
          <w:szCs w:val="21"/>
          <w:lang w:val="en"/>
        </w:rPr>
        <w:t xml:space="preserve">underlying </w:t>
      </w:r>
      <w:r>
        <w:rPr>
          <w:rFonts w:eastAsiaTheme="minorEastAsia"/>
          <w:lang w:val="en"/>
        </w:rPr>
        <w:t>disease and</w:t>
      </w:r>
      <w:r>
        <w:rPr>
          <w:rFonts w:eastAsiaTheme="minorEastAsia" w:hint="eastAsia"/>
          <w:lang w:val="en"/>
        </w:rPr>
        <w:t xml:space="preserve"> the study drug</w:t>
      </w:r>
      <w:r>
        <w:rPr>
          <w:rFonts w:eastAsiaTheme="minorEastAsia"/>
          <w:lang w:val="en"/>
        </w:rPr>
        <w:t xml:space="preserve">, the decision on whether to </w:t>
      </w:r>
      <w:r>
        <w:rPr>
          <w:rFonts w:eastAsiaTheme="minorEastAsia" w:hint="eastAsia"/>
          <w:lang w:val="en"/>
        </w:rPr>
        <w:t>interrupt the study drug</w:t>
      </w:r>
      <w:r>
        <w:rPr>
          <w:rFonts w:eastAsiaTheme="minorEastAsia"/>
          <w:lang w:val="en"/>
        </w:rPr>
        <w:t xml:space="preserve"> and when to resume</w:t>
      </w:r>
      <w:r>
        <w:rPr>
          <w:rFonts w:eastAsiaTheme="minorEastAsia" w:hint="eastAsia"/>
          <w:lang w:val="en"/>
        </w:rPr>
        <w:t xml:space="preserve"> the study drug</w:t>
      </w:r>
      <w:r>
        <w:rPr>
          <w:rFonts w:eastAsiaTheme="minorEastAsia"/>
          <w:lang w:val="en"/>
        </w:rPr>
        <w:t xml:space="preserve"> may be made </w:t>
      </w:r>
      <w:r>
        <w:rPr>
          <w:rFonts w:eastAsiaTheme="minorEastAsia" w:hint="eastAsia"/>
          <w:lang w:val="en"/>
        </w:rPr>
        <w:t>after discussion between the investigator and the sponsor</w:t>
      </w:r>
      <w:r>
        <w:rPr>
          <w:rFonts w:eastAsiaTheme="minorEastAsia"/>
        </w:rPr>
        <w:t>’</w:t>
      </w:r>
      <w:r>
        <w:rPr>
          <w:rFonts w:eastAsiaTheme="minorEastAsia" w:hint="eastAsia"/>
          <w:lang w:val="en"/>
        </w:rPr>
        <w:t>s medical monitor</w:t>
      </w:r>
      <w:r>
        <w:rPr>
          <w:rFonts w:eastAsiaTheme="minorEastAsia"/>
          <w:lang w:val="en"/>
        </w:rPr>
        <w:t xml:space="preserve">) (for </w:t>
      </w:r>
      <w:r>
        <w:rPr>
          <w:rFonts w:eastAsiaTheme="minorEastAsia" w:hint="eastAsia"/>
          <w:lang w:val="en"/>
        </w:rPr>
        <w:t>cytopenia</w:t>
      </w:r>
      <w:r>
        <w:rPr>
          <w:rFonts w:eastAsiaTheme="minorEastAsia" w:hint="eastAsia"/>
        </w:rPr>
        <w:t xml:space="preserve"> </w:t>
      </w:r>
      <w:r>
        <w:rPr>
          <w:rFonts w:eastAsiaTheme="minorEastAsia"/>
          <w:lang w:val="en"/>
        </w:rPr>
        <w:t>meeting the Grade 3 criteria at screening, if the Grade 4 hematologic toxicity criteria are met after treatment,</w:t>
      </w:r>
      <w:r>
        <w:rPr>
          <w:rFonts w:eastAsiaTheme="minorEastAsia" w:hint="eastAsia"/>
          <w:lang w:val="en"/>
        </w:rPr>
        <w:t xml:space="preserve"> the study drug</w:t>
      </w:r>
      <w:r>
        <w:rPr>
          <w:rFonts w:eastAsiaTheme="minorEastAsia"/>
          <w:lang w:val="en"/>
        </w:rPr>
        <w:t xml:space="preserve"> may be continued after the investigator assesses the risk/benefit ratio of the subject and the </w:t>
      </w:r>
      <w:r>
        <w:rPr>
          <w:rFonts w:eastAsiaTheme="minorEastAsia" w:hint="eastAsia"/>
          <w:lang w:val="en"/>
        </w:rPr>
        <w:t>sponsor approval</w:t>
      </w:r>
      <w:r>
        <w:rPr>
          <w:rFonts w:eastAsiaTheme="minorEastAsia"/>
          <w:lang w:val="en"/>
        </w:rPr>
        <w:t xml:space="preserve"> is obtained.) </w:t>
      </w:r>
      <w:r>
        <w:rPr>
          <w:rFonts w:eastAsiaTheme="minorEastAsia" w:hint="eastAsia"/>
          <w:lang w:val="en"/>
        </w:rPr>
        <w:t>The study drug</w:t>
      </w:r>
      <w:r>
        <w:rPr>
          <w:rFonts w:eastAsiaTheme="minorEastAsia"/>
          <w:lang w:val="en"/>
        </w:rPr>
        <w:t xml:space="preserve"> must be permanently discontinued for subjects who do not recover to Grade ≤ 1 or baseline within 28 days (unless the investigator believes that the subject can benefit from continued use of</w:t>
      </w:r>
      <w:r>
        <w:rPr>
          <w:rFonts w:eastAsiaTheme="minorEastAsia" w:hint="eastAsia"/>
          <w:lang w:val="en"/>
        </w:rPr>
        <w:t xml:space="preserve"> the study drug</w:t>
      </w:r>
      <w:r>
        <w:rPr>
          <w:rFonts w:eastAsiaTheme="minorEastAsia"/>
          <w:lang w:val="en"/>
        </w:rPr>
        <w:t xml:space="preserve"> and the medical approval is obtained from the sponsor). If the above toxicities occur for the first time, the investigator can determine whether the dose of</w:t>
      </w:r>
      <w:r>
        <w:rPr>
          <w:rFonts w:eastAsiaTheme="minorEastAsia" w:hint="eastAsia"/>
          <w:lang w:val="en"/>
        </w:rPr>
        <w:t xml:space="preserve"> the study drug</w:t>
      </w:r>
      <w:r>
        <w:rPr>
          <w:rFonts w:eastAsiaTheme="minorEastAsia"/>
          <w:lang w:val="en"/>
        </w:rPr>
        <w:t xml:space="preserve"> needs to be </w:t>
      </w:r>
      <w:r>
        <w:rPr>
          <w:rFonts w:eastAsiaTheme="minorEastAsia" w:hint="eastAsia"/>
          <w:lang w:val="en"/>
        </w:rPr>
        <w:t>modified</w:t>
      </w:r>
      <w:r>
        <w:rPr>
          <w:rFonts w:eastAsiaTheme="minorEastAsia"/>
          <w:lang w:val="en"/>
        </w:rPr>
        <w:t xml:space="preserve"> according to the specific conditions of the subject when</w:t>
      </w:r>
      <w:r>
        <w:rPr>
          <w:rFonts w:eastAsiaTheme="minorEastAsia" w:hint="eastAsia"/>
          <w:lang w:val="en"/>
        </w:rPr>
        <w:t xml:space="preserve"> the study drug</w:t>
      </w:r>
      <w:r>
        <w:rPr>
          <w:rFonts w:eastAsiaTheme="minorEastAsia"/>
          <w:lang w:val="en"/>
        </w:rPr>
        <w:t xml:space="preserve"> is resumed. However, if the above toxicities occur again after the use of the same dose of</w:t>
      </w:r>
      <w:r>
        <w:rPr>
          <w:rFonts w:eastAsiaTheme="minorEastAsia" w:hint="eastAsia"/>
          <w:lang w:val="en"/>
        </w:rPr>
        <w:t xml:space="preserve"> the study drug</w:t>
      </w:r>
      <w:r>
        <w:rPr>
          <w:rFonts w:eastAsiaTheme="minorEastAsia"/>
          <w:lang w:val="en"/>
        </w:rPr>
        <w:t>, the dose should be reduced to 125 mg QD</w:t>
      </w:r>
      <w:r>
        <w:rPr>
          <w:rFonts w:eastAsiaTheme="minorEastAsia" w:hint="eastAsia"/>
          <w:lang w:val="en"/>
        </w:rPr>
        <w:t>. If the same grade of toxicity recurs after a dose reduction</w:t>
      </w:r>
      <w:r>
        <w:rPr>
          <w:rFonts w:eastAsiaTheme="minorEastAsia"/>
          <w:lang w:val="en"/>
        </w:rPr>
        <w:t xml:space="preserve">, the dose should be reduced to 100 mg QD. If the subject is administrated with 125 mg QD or 100 mg QD for more than 1 cycle and the </w:t>
      </w:r>
      <w:r>
        <w:rPr>
          <w:rFonts w:eastAsiaTheme="minorEastAsia" w:hint="eastAsia"/>
          <w:lang w:val="en"/>
        </w:rPr>
        <w:t>grade of toxicities does not worsen or further improves</w:t>
      </w:r>
      <w:r>
        <w:rPr>
          <w:rFonts w:eastAsiaTheme="minorEastAsia"/>
          <w:lang w:val="en"/>
        </w:rPr>
        <w:t xml:space="preserve">, the investigator can decide whether to escalate the dose </w:t>
      </w:r>
      <w:r>
        <w:rPr>
          <w:rFonts w:eastAsiaTheme="minorEastAsia"/>
          <w:lang w:val="en"/>
        </w:rPr>
        <w:lastRenderedPageBreak/>
        <w:t>according to the individual conditions of the subject (but only one dose escalation is allowed for each subject)</w:t>
      </w:r>
      <w:r>
        <w:rPr>
          <w:rFonts w:eastAsiaTheme="minorEastAsia" w:hint="eastAsia"/>
          <w:lang w:val="en"/>
        </w:rPr>
        <w:t>. If the same grade of toxicity recurs after a dose reduction</w:t>
      </w:r>
      <w:r>
        <w:rPr>
          <w:rFonts w:eastAsiaTheme="minorEastAsia"/>
          <w:lang w:val="en"/>
        </w:rPr>
        <w:t>,</w:t>
      </w:r>
      <w:r>
        <w:rPr>
          <w:rFonts w:eastAsiaTheme="minorEastAsia" w:hint="eastAsia"/>
          <w:lang w:val="en"/>
        </w:rPr>
        <w:t xml:space="preserve"> the study drug</w:t>
      </w:r>
      <w:r>
        <w:rPr>
          <w:rFonts w:eastAsiaTheme="minorEastAsia"/>
          <w:lang w:val="en"/>
        </w:rPr>
        <w:t xml:space="preserve"> must be permanently discontinued (in exceptional cases, treatment may be continued only </w:t>
      </w:r>
      <w:r>
        <w:rPr>
          <w:rFonts w:eastAsiaTheme="minorEastAsia" w:hint="eastAsia"/>
          <w:lang w:val="en"/>
        </w:rPr>
        <w:t>after discussion between the investigator and the sponsor</w:t>
      </w:r>
      <w:r>
        <w:rPr>
          <w:rFonts w:eastAsiaTheme="minorEastAsia"/>
        </w:rPr>
        <w:t>’</w:t>
      </w:r>
      <w:r>
        <w:rPr>
          <w:rFonts w:eastAsiaTheme="minorEastAsia" w:hint="eastAsia"/>
          <w:lang w:val="en"/>
        </w:rPr>
        <w:t>s medical monitor</w:t>
      </w:r>
      <w:r>
        <w:rPr>
          <w:rFonts w:eastAsiaTheme="minorEastAsia"/>
          <w:lang w:val="en"/>
        </w:rPr>
        <w:t>). If HBV-DNA/HCV-RNA is positive during treatment,</w:t>
      </w:r>
      <w:r>
        <w:rPr>
          <w:rFonts w:eastAsiaTheme="minorEastAsia" w:hint="eastAsia"/>
          <w:lang w:val="en"/>
        </w:rPr>
        <w:t xml:space="preserve"> the study drug</w:t>
      </w:r>
      <w:r>
        <w:rPr>
          <w:rFonts w:eastAsiaTheme="minorEastAsia"/>
          <w:lang w:val="en"/>
        </w:rPr>
        <w:t xml:space="preserve"> should be interrupted. The treatment with </w:t>
      </w:r>
      <w:r>
        <w:rPr>
          <w:rFonts w:eastAsiaTheme="minorEastAsia" w:hint="eastAsia"/>
          <w:lang w:val="en"/>
        </w:rPr>
        <w:t>the study drug</w:t>
      </w:r>
      <w:r>
        <w:rPr>
          <w:rFonts w:eastAsiaTheme="minorEastAsia"/>
          <w:lang w:val="en"/>
        </w:rPr>
        <w:t xml:space="preserve"> can only be resumed after receiving anti HBV or HCV treatment and testing negative or returning to normal levels.</w:t>
      </w:r>
    </w:p>
    <w:p w14:paraId="6529D8FD" w14:textId="77777777" w:rsidR="007B694B" w:rsidRDefault="00FA3D63" w:rsidP="001727E9">
      <w:pPr>
        <w:keepNext/>
        <w:keepLines/>
        <w:numPr>
          <w:ilvl w:val="0"/>
          <w:numId w:val="9"/>
        </w:numPr>
        <w:adjustRightInd w:val="0"/>
        <w:snapToGrid w:val="0"/>
        <w:spacing w:before="156"/>
        <w:ind w:firstLineChars="0"/>
        <w:jc w:val="left"/>
        <w:outlineLvl w:val="1"/>
        <w:rPr>
          <w:b/>
          <w:bCs/>
          <w:sz w:val="28"/>
          <w:szCs w:val="32"/>
        </w:rPr>
      </w:pPr>
      <w:bookmarkStart w:id="645" w:name="_Toc3910"/>
      <w:r>
        <w:rPr>
          <w:rFonts w:hint="eastAsia"/>
          <w:b/>
          <w:bCs/>
          <w:sz w:val="28"/>
          <w:szCs w:val="32"/>
          <w:lang w:val="en"/>
        </w:rPr>
        <w:t>Study Drug</w:t>
      </w:r>
      <w:bookmarkEnd w:id="645"/>
    </w:p>
    <w:p w14:paraId="11764E7C" w14:textId="77777777" w:rsidR="007B694B" w:rsidRDefault="00FA3D63">
      <w:pPr>
        <w:keepNext/>
        <w:keepLines/>
        <w:ind w:firstLineChars="0" w:firstLine="0"/>
        <w:outlineLvl w:val="2"/>
        <w:rPr>
          <w:b/>
          <w:bCs/>
          <w:szCs w:val="28"/>
        </w:rPr>
      </w:pPr>
      <w:bookmarkStart w:id="646" w:name="_Toc166778542"/>
      <w:bookmarkStart w:id="647" w:name="_Toc20534"/>
      <w:r>
        <w:rPr>
          <w:b/>
          <w:bCs/>
          <w:szCs w:val="32"/>
          <w:lang w:val="en"/>
        </w:rPr>
        <w:t xml:space="preserve">9.1 </w:t>
      </w:r>
      <w:r>
        <w:rPr>
          <w:b/>
          <w:bCs/>
          <w:szCs w:val="28"/>
          <w:lang w:val="en"/>
        </w:rPr>
        <w:t>Name, Physicochemical Properties, Strength and Storage of the Drug</w:t>
      </w:r>
      <w:bookmarkEnd w:id="646"/>
      <w:bookmarkEnd w:id="647"/>
    </w:p>
    <w:p w14:paraId="02ADA618" w14:textId="77777777" w:rsidR="007B694B" w:rsidRDefault="00FA3D63" w:rsidP="001727E9">
      <w:pPr>
        <w:pStyle w:val="afa"/>
        <w:numPr>
          <w:ilvl w:val="0"/>
          <w:numId w:val="39"/>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Drug Name: LP-168 tablets</w:t>
      </w:r>
    </w:p>
    <w:p w14:paraId="5AC99F4A" w14:textId="77777777" w:rsidR="007B694B" w:rsidRDefault="00FA3D63" w:rsidP="001727E9">
      <w:pPr>
        <w:pStyle w:val="afa"/>
        <w:numPr>
          <w:ilvl w:val="0"/>
          <w:numId w:val="39"/>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Physicochemical properties: pink oval film-coated tablets, slightly yellow after removing the coating, insoluble in water, soluble in methanol, acetone, acetonitrile, tetrahydrofuran, freely soluble in dimethylsulfoxide, N, N-dimethylformamide, dichloromethane</w:t>
      </w:r>
    </w:p>
    <w:p w14:paraId="03F0B90C" w14:textId="77777777" w:rsidR="007B694B" w:rsidRDefault="00FA3D63" w:rsidP="001727E9">
      <w:pPr>
        <w:pStyle w:val="afa"/>
        <w:numPr>
          <w:ilvl w:val="0"/>
          <w:numId w:val="39"/>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Tablet strength: 25 mg, 100 mg</w:t>
      </w:r>
    </w:p>
    <w:p w14:paraId="44F7BFB3" w14:textId="77777777" w:rsidR="007B694B" w:rsidRDefault="00FA3D63" w:rsidP="001727E9">
      <w:pPr>
        <w:pStyle w:val="afa"/>
        <w:numPr>
          <w:ilvl w:val="0"/>
          <w:numId w:val="39"/>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Packing size: 30 tablets/bottle</w:t>
      </w:r>
    </w:p>
    <w:p w14:paraId="6F8214A9" w14:textId="77777777" w:rsidR="007B694B" w:rsidRDefault="00FA3D63" w:rsidP="001727E9">
      <w:pPr>
        <w:pStyle w:val="afa"/>
        <w:numPr>
          <w:ilvl w:val="0"/>
          <w:numId w:val="39"/>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Shelf life: 24 months tentatively</w:t>
      </w:r>
    </w:p>
    <w:p w14:paraId="6C5F810B" w14:textId="77777777" w:rsidR="007B694B" w:rsidRDefault="00FA3D63" w:rsidP="001727E9">
      <w:pPr>
        <w:pStyle w:val="afa"/>
        <w:numPr>
          <w:ilvl w:val="0"/>
          <w:numId w:val="39"/>
        </w:numPr>
        <w:spacing w:line="360" w:lineRule="auto"/>
        <w:ind w:left="902" w:firstLineChars="0"/>
        <w:rPr>
          <w:rFonts w:ascii="Times New Roman" w:eastAsiaTheme="minorEastAsia" w:hAnsi="Times New Roman"/>
          <w:sz w:val="24"/>
        </w:rPr>
      </w:pPr>
      <w:r>
        <w:rPr>
          <w:rFonts w:ascii="Times New Roman" w:eastAsiaTheme="minorEastAsia" w:hAnsi="Times New Roman"/>
          <w:sz w:val="24"/>
          <w:lang w:val="en"/>
        </w:rPr>
        <w:t>Storage: Store in tightly closed containers at a temperature not exceeding 25 ºC</w:t>
      </w:r>
    </w:p>
    <w:p w14:paraId="26E66155" w14:textId="77777777" w:rsidR="007B694B" w:rsidRDefault="00FA3D63">
      <w:pPr>
        <w:keepNext/>
        <w:keepLines/>
        <w:ind w:firstLineChars="0" w:firstLine="0"/>
        <w:outlineLvl w:val="2"/>
        <w:rPr>
          <w:b/>
          <w:bCs/>
          <w:szCs w:val="28"/>
        </w:rPr>
      </w:pPr>
      <w:bookmarkStart w:id="648" w:name="_Toc166778543"/>
      <w:bookmarkStart w:id="649" w:name="_Toc9452"/>
      <w:r>
        <w:rPr>
          <w:b/>
          <w:bCs/>
          <w:szCs w:val="28"/>
          <w:lang w:val="en"/>
        </w:rPr>
        <w:t>9.2 Drug Packaging and Labeling</w:t>
      </w:r>
      <w:bookmarkEnd w:id="648"/>
      <w:bookmarkEnd w:id="649"/>
    </w:p>
    <w:p w14:paraId="6F30C7BA" w14:textId="77777777" w:rsidR="007B694B" w:rsidRDefault="00FA3D63">
      <w:pPr>
        <w:ind w:firstLineChars="0" w:firstLine="0"/>
        <w:rPr>
          <w:rFonts w:eastAsiaTheme="minorEastAsia"/>
        </w:rPr>
      </w:pPr>
      <w:r>
        <w:rPr>
          <w:rFonts w:eastAsiaTheme="minorEastAsia"/>
          <w:lang w:val="en"/>
        </w:rPr>
        <w:t>The label shall include drug name, strength, packing size, posology and method of administration, storage, precautions, batch number, drug number, expiry date, protocol number, subject number and clinical trial applicant, and indicate “for clinical trials only”.</w:t>
      </w:r>
    </w:p>
    <w:p w14:paraId="3D6B2035" w14:textId="77777777" w:rsidR="007B694B" w:rsidRDefault="00FA3D63">
      <w:pPr>
        <w:keepNext/>
        <w:keepLines/>
        <w:ind w:firstLineChars="0" w:firstLine="0"/>
        <w:outlineLvl w:val="2"/>
        <w:rPr>
          <w:b/>
          <w:bCs/>
          <w:szCs w:val="28"/>
        </w:rPr>
      </w:pPr>
      <w:bookmarkStart w:id="650" w:name="_Toc166778544"/>
      <w:bookmarkStart w:id="651" w:name="_Toc2023"/>
      <w:r>
        <w:rPr>
          <w:b/>
          <w:bCs/>
          <w:szCs w:val="28"/>
          <w:lang w:val="en"/>
        </w:rPr>
        <w:t>9.3 Screening Number</w:t>
      </w:r>
      <w:bookmarkEnd w:id="650"/>
      <w:bookmarkEnd w:id="651"/>
    </w:p>
    <w:p w14:paraId="51BF71FC" w14:textId="77777777" w:rsidR="007B694B" w:rsidRDefault="00FA3D63">
      <w:pPr>
        <w:ind w:firstLineChars="0" w:firstLine="0"/>
        <w:rPr>
          <w:rFonts w:eastAsiaTheme="minorEastAsia"/>
        </w:rPr>
      </w:pPr>
      <w:r>
        <w:rPr>
          <w:rFonts w:eastAsiaTheme="minorEastAsia"/>
          <w:lang w:val="en"/>
        </w:rPr>
        <w:t xml:space="preserve">The patient having signed the ICF will be assigned with a 5-digit screening number, with first two digits as site number, and the rest three digits as sequence number, </w:t>
      </w:r>
      <w:r>
        <w:rPr>
          <w:rFonts w:eastAsiaTheme="minorEastAsia"/>
          <w:lang w:val="en"/>
        </w:rPr>
        <w:lastRenderedPageBreak/>
        <w:t>starting from 001. For example, 01005 refers to the 5th screened patient at site 01.</w:t>
      </w:r>
    </w:p>
    <w:p w14:paraId="3884BD7E" w14:textId="77777777" w:rsidR="007B694B" w:rsidRDefault="00FA3D63">
      <w:pPr>
        <w:ind w:firstLineChars="0" w:firstLine="0"/>
      </w:pPr>
      <w:r>
        <w:rPr>
          <w:lang w:val="en"/>
        </w:rPr>
        <w:t>In this study, subjects are allowed to be re-screened (up to 2 times). Rescreened subjects need to re-sign the informed consent form and will be assigned a new screening number.</w:t>
      </w:r>
    </w:p>
    <w:p w14:paraId="576668A8" w14:textId="77777777" w:rsidR="007B694B" w:rsidRDefault="00FA3D63">
      <w:pPr>
        <w:keepNext/>
        <w:keepLines/>
        <w:ind w:firstLineChars="0" w:firstLine="0"/>
        <w:outlineLvl w:val="2"/>
        <w:rPr>
          <w:b/>
          <w:bCs/>
          <w:szCs w:val="28"/>
        </w:rPr>
      </w:pPr>
      <w:bookmarkStart w:id="652" w:name="_Toc166778545"/>
      <w:bookmarkStart w:id="653" w:name="_Toc1167"/>
      <w:r>
        <w:rPr>
          <w:b/>
          <w:bCs/>
          <w:szCs w:val="28"/>
          <w:lang w:val="en"/>
        </w:rPr>
        <w:t>9.4 Enrollment Number</w:t>
      </w:r>
      <w:bookmarkEnd w:id="652"/>
      <w:bookmarkEnd w:id="653"/>
    </w:p>
    <w:p w14:paraId="0EC9E5BA" w14:textId="77777777" w:rsidR="007B694B" w:rsidRDefault="00FA3D63">
      <w:pPr>
        <w:ind w:firstLineChars="0" w:firstLine="0"/>
        <w:rPr>
          <w:rFonts w:eastAsiaTheme="minorEastAsia"/>
        </w:rPr>
      </w:pPr>
      <w:r>
        <w:rPr>
          <w:rFonts w:eastAsiaTheme="minorEastAsia"/>
          <w:lang w:val="en"/>
        </w:rPr>
        <w:t>Each subject will be assigned an enrollment number. The number will be three digits, which will start from 001 and increase in enrollment sequence. If a subject is the third subject enrolled in this study, the enrollment number will be 003.</w:t>
      </w:r>
    </w:p>
    <w:p w14:paraId="727ECB3D" w14:textId="77777777" w:rsidR="007B694B" w:rsidRDefault="00FA3D63">
      <w:pPr>
        <w:ind w:firstLineChars="0" w:firstLine="0"/>
        <w:rPr>
          <w:rFonts w:eastAsiaTheme="minorEastAsia"/>
        </w:rPr>
      </w:pPr>
      <w:r>
        <w:rPr>
          <w:rFonts w:eastAsiaTheme="minorEastAsia"/>
          <w:lang w:val="en"/>
        </w:rPr>
        <w:t>The enrollment number of each subject remains unchanged throughout the clinical trial. Once an enrollment number has been assigned to a subject, it will not be re-assigned to any other subject.</w:t>
      </w:r>
    </w:p>
    <w:p w14:paraId="0547C59F" w14:textId="77777777" w:rsidR="007B694B" w:rsidRDefault="00FA3D63">
      <w:pPr>
        <w:keepNext/>
        <w:keepLines/>
        <w:ind w:firstLineChars="0" w:firstLine="0"/>
        <w:outlineLvl w:val="2"/>
        <w:rPr>
          <w:b/>
          <w:bCs/>
          <w:szCs w:val="32"/>
        </w:rPr>
      </w:pPr>
      <w:bookmarkStart w:id="654" w:name="_Toc166778546"/>
      <w:bookmarkStart w:id="655" w:name="_Toc768"/>
      <w:r>
        <w:rPr>
          <w:b/>
          <w:bCs/>
          <w:szCs w:val="28"/>
          <w:lang w:val="en"/>
        </w:rPr>
        <w:t xml:space="preserve">9.5 Receipt, Dispensing and Return of </w:t>
      </w:r>
      <w:bookmarkEnd w:id="654"/>
      <w:r>
        <w:rPr>
          <w:rFonts w:hint="eastAsia"/>
          <w:b/>
          <w:bCs/>
          <w:szCs w:val="28"/>
          <w:lang w:val="en"/>
        </w:rPr>
        <w:t>Study Drug</w:t>
      </w:r>
      <w:bookmarkEnd w:id="655"/>
    </w:p>
    <w:p w14:paraId="2D750BF3" w14:textId="77777777" w:rsidR="007B694B" w:rsidRDefault="00FA3D63">
      <w:pPr>
        <w:ind w:firstLineChars="0" w:firstLine="0"/>
        <w:rPr>
          <w:rFonts w:eastAsiaTheme="minorEastAsia"/>
        </w:rPr>
      </w:pPr>
      <w:r>
        <w:rPr>
          <w:rFonts w:eastAsiaTheme="minorEastAsia"/>
          <w:lang w:val="en"/>
        </w:rPr>
        <w:t>Guangzhou Lupeng Pharmaceutical Co., Ltd. will transport</w:t>
      </w:r>
      <w:r>
        <w:rPr>
          <w:rFonts w:eastAsiaTheme="minorEastAsia" w:hint="eastAsia"/>
          <w:lang w:val="en"/>
        </w:rPr>
        <w:t xml:space="preserve"> the study drug</w:t>
      </w:r>
      <w:r>
        <w:rPr>
          <w:rFonts w:eastAsiaTheme="minorEastAsia"/>
          <w:lang w:val="en"/>
        </w:rPr>
        <w:t xml:space="preserve"> to the clinical study site according to standard operating procedures, and</w:t>
      </w:r>
      <w:r>
        <w:rPr>
          <w:rFonts w:eastAsiaTheme="minorEastAsia" w:hint="eastAsia"/>
          <w:lang w:val="en"/>
        </w:rPr>
        <w:t xml:space="preserve"> the study drug</w:t>
      </w:r>
      <w:r>
        <w:rPr>
          <w:rFonts w:eastAsiaTheme="minorEastAsia"/>
          <w:lang w:val="en"/>
        </w:rPr>
        <w:t xml:space="preserve"> will be stored and kept according to the requirements in this protocol.</w:t>
      </w:r>
    </w:p>
    <w:p w14:paraId="7E58430A" w14:textId="77777777" w:rsidR="007B694B" w:rsidRDefault="00FA3D63">
      <w:pPr>
        <w:ind w:firstLineChars="0" w:firstLine="0"/>
        <w:rPr>
          <w:rFonts w:eastAsiaTheme="minorEastAsia"/>
        </w:rPr>
      </w:pPr>
      <w:r>
        <w:rPr>
          <w:rFonts w:eastAsiaTheme="minorEastAsia"/>
          <w:lang w:val="en"/>
        </w:rPr>
        <w:t>Upon receipt of</w:t>
      </w:r>
      <w:r>
        <w:rPr>
          <w:rFonts w:eastAsiaTheme="minorEastAsia" w:hint="eastAsia"/>
          <w:lang w:val="en"/>
        </w:rPr>
        <w:t xml:space="preserve"> the study drug</w:t>
      </w:r>
      <w:r>
        <w:rPr>
          <w:rFonts w:eastAsiaTheme="minorEastAsia"/>
          <w:lang w:val="en"/>
        </w:rPr>
        <w:t>, study personnel should make an inventory of</w:t>
      </w:r>
      <w:r>
        <w:rPr>
          <w:rFonts w:eastAsiaTheme="minorEastAsia" w:hint="eastAsia"/>
          <w:lang w:val="en"/>
        </w:rPr>
        <w:t xml:space="preserve"> the study drug</w:t>
      </w:r>
      <w:r>
        <w:rPr>
          <w:rFonts w:eastAsiaTheme="minorEastAsia"/>
          <w:lang w:val="en"/>
        </w:rPr>
        <w:t>; receipt and transportation information should be maintained in the investigator's administrative file; the following items should be recorded: quantity received and stored; batch number on the label; date of storage, transfer in and out of the drug; name of clinical investigator; number of dispensed and returned drugs for each subject; name of the investigator who received the batch.</w:t>
      </w:r>
    </w:p>
    <w:p w14:paraId="1B10C7B4" w14:textId="77777777" w:rsidR="007B694B" w:rsidRDefault="00FA3D63">
      <w:pPr>
        <w:ind w:firstLineChars="0" w:firstLine="0"/>
        <w:rPr>
          <w:rFonts w:eastAsiaTheme="minorEastAsia"/>
        </w:rPr>
      </w:pPr>
      <w:r>
        <w:rPr>
          <w:rFonts w:eastAsiaTheme="minorEastAsia"/>
          <w:lang w:val="en"/>
        </w:rPr>
        <w:t xml:space="preserve">All </w:t>
      </w:r>
      <w:r>
        <w:rPr>
          <w:rFonts w:eastAsiaTheme="minorEastAsia" w:hint="eastAsia"/>
          <w:lang w:val="en"/>
        </w:rPr>
        <w:t>the study drug</w:t>
      </w:r>
      <w:r>
        <w:rPr>
          <w:rFonts w:eastAsiaTheme="minorEastAsia"/>
          <w:lang w:val="en"/>
        </w:rPr>
        <w:t>s can only be dispensed by authorized study personnel. Once the study is completed, if all unused drugs or empty bottles are not authorized to be destroyed locally by Guangzhou Lupeng Pharmaceutical Co., Ltd., the clinical research associate of Guangzhou Lupeng Pharmaceutical Co., Ltd. will recover the drugs or empty bottles together with the corresponding use records.</w:t>
      </w:r>
    </w:p>
    <w:p w14:paraId="6DC9FB9C" w14:textId="77777777" w:rsidR="007B694B" w:rsidRDefault="00FA3D63">
      <w:pPr>
        <w:keepNext/>
        <w:keepLines/>
        <w:ind w:firstLineChars="0" w:firstLine="0"/>
        <w:outlineLvl w:val="2"/>
        <w:rPr>
          <w:b/>
          <w:bCs/>
          <w:szCs w:val="32"/>
        </w:rPr>
      </w:pPr>
      <w:bookmarkStart w:id="656" w:name="_Toc13135165"/>
      <w:bookmarkStart w:id="657" w:name="_Toc166778547"/>
      <w:bookmarkStart w:id="658" w:name="_Toc42786175"/>
      <w:bookmarkStart w:id="659" w:name="_Toc15072"/>
      <w:r>
        <w:rPr>
          <w:b/>
          <w:bCs/>
          <w:szCs w:val="32"/>
          <w:lang w:val="en"/>
        </w:rPr>
        <w:t>9.6 Subject Compliance</w:t>
      </w:r>
      <w:bookmarkEnd w:id="656"/>
      <w:bookmarkEnd w:id="657"/>
      <w:bookmarkEnd w:id="658"/>
      <w:bookmarkEnd w:id="659"/>
    </w:p>
    <w:p w14:paraId="78C68ADA" w14:textId="77777777" w:rsidR="007B694B" w:rsidRDefault="00FA3D63">
      <w:pPr>
        <w:ind w:firstLineChars="0" w:firstLine="0"/>
        <w:rPr>
          <w:rFonts w:eastAsiaTheme="minorEastAsia"/>
        </w:rPr>
      </w:pPr>
      <w:r>
        <w:rPr>
          <w:b/>
          <w:bCs/>
          <w:szCs w:val="28"/>
          <w:lang w:val="en"/>
        </w:rPr>
        <w:t>Judgment on medication compliance:</w:t>
      </w:r>
    </w:p>
    <w:p w14:paraId="73C9BEB5" w14:textId="77777777" w:rsidR="007B694B" w:rsidRDefault="00FA3D63">
      <w:pPr>
        <w:ind w:firstLineChars="0" w:firstLine="0"/>
        <w:rPr>
          <w:rFonts w:eastAsiaTheme="minorEastAsia"/>
        </w:rPr>
      </w:pPr>
      <w:r>
        <w:rPr>
          <w:rFonts w:eastAsiaTheme="minorEastAsia"/>
          <w:lang w:val="en"/>
        </w:rPr>
        <w:lastRenderedPageBreak/>
        <w:t>The dosage and time of administration of LP-168 for each subject should be recorded in the eCRF. Reasons for delayed administration, dose reductions, or missed doses should also be recorded in the eCRF.</w:t>
      </w:r>
    </w:p>
    <w:p w14:paraId="1DA62D27" w14:textId="77777777" w:rsidR="007B694B" w:rsidRDefault="00FA3D63">
      <w:pPr>
        <w:ind w:firstLineChars="0" w:firstLine="0"/>
        <w:rPr>
          <w:rFonts w:eastAsiaTheme="minorEastAsia"/>
        </w:rPr>
      </w:pPr>
      <w:r>
        <w:rPr>
          <w:rFonts w:eastAsiaTheme="minorEastAsia"/>
          <w:lang w:val="en"/>
        </w:rPr>
        <w:t>Subject compliance with the treatment and protocol includes voluntary compliance with all aspects of the protocol, including compliance with all blood collections necessary for safety evaluation.</w:t>
      </w:r>
    </w:p>
    <w:p w14:paraId="0B1EED57" w14:textId="77777777" w:rsidR="007B694B" w:rsidRDefault="00FA3D63">
      <w:pPr>
        <w:ind w:firstLineChars="0" w:firstLine="0"/>
        <w:rPr>
          <w:rFonts w:eastAsiaTheme="minorEastAsia"/>
        </w:rPr>
      </w:pPr>
      <w:r>
        <w:rPr>
          <w:rFonts w:eastAsiaTheme="minorEastAsia"/>
          <w:lang w:val="en"/>
        </w:rPr>
        <w:t>Medication compliance = actual dose taken by the subject/dose to be taken by the subject. If the subject compliance is &lt; 80% or &gt; 120%, the compliance is considered as poor; if the compliance is &lt; 70%, the case will be excluded from the PPS analysis, but should still be included in the ITT analysis.</w:t>
      </w:r>
    </w:p>
    <w:p w14:paraId="3C83D09D" w14:textId="77777777" w:rsidR="007B694B" w:rsidRDefault="00FA3D63">
      <w:pPr>
        <w:ind w:firstLineChars="0" w:firstLine="0"/>
        <w:rPr>
          <w:rFonts w:eastAsiaTheme="minorEastAsia"/>
        </w:rPr>
      </w:pPr>
      <w:r>
        <w:rPr>
          <w:b/>
          <w:bCs/>
          <w:szCs w:val="28"/>
          <w:lang w:val="en"/>
        </w:rPr>
        <w:t>Management measures for missed doses:</w:t>
      </w:r>
    </w:p>
    <w:p w14:paraId="27E6DEBE" w14:textId="77777777" w:rsidR="007B694B" w:rsidRDefault="00FA3D63">
      <w:pPr>
        <w:ind w:firstLineChars="0" w:firstLine="0"/>
        <w:rPr>
          <w:rFonts w:eastAsiaTheme="minorEastAsia"/>
        </w:rPr>
      </w:pPr>
      <w:r>
        <w:rPr>
          <w:rFonts w:eastAsiaTheme="minorEastAsia" w:hint="eastAsia"/>
          <w:lang w:val="en"/>
        </w:rPr>
        <w:t>Subjects will be advised that if a dose of the study drug is not taken at the scheduled time,they should take the missed dose as soon as possible.</w:t>
      </w:r>
      <w:r>
        <w:rPr>
          <w:rFonts w:eastAsiaTheme="minorEastAsia"/>
          <w:lang w:val="en"/>
        </w:rPr>
        <w:t xml:space="preserve"> For patients receiving once daily dosing, the missed dose should be administered at least 12 hours before the next dose. If the time to next dose is less than 12 hours, the missed dose should not be administered and the next dose should be taken as scheduled.</w:t>
      </w:r>
    </w:p>
    <w:p w14:paraId="5EFBF258" w14:textId="77777777" w:rsidR="007B694B" w:rsidRDefault="00FA3D63">
      <w:pPr>
        <w:ind w:firstLineChars="0" w:firstLine="0"/>
        <w:rPr>
          <w:rFonts w:eastAsiaTheme="minorEastAsia"/>
        </w:rPr>
      </w:pPr>
      <w:r>
        <w:rPr>
          <w:rFonts w:eastAsiaTheme="minorEastAsia"/>
          <w:lang w:val="en"/>
        </w:rPr>
        <w:t xml:space="preserve">In case of </w:t>
      </w:r>
      <w:bookmarkStart w:id="660" w:name="OLE_LINK3"/>
      <w:r>
        <w:rPr>
          <w:rFonts w:eastAsiaTheme="minorEastAsia"/>
          <w:lang w:val="en"/>
        </w:rPr>
        <w:t>vomiting</w:t>
      </w:r>
      <w:bookmarkEnd w:id="660"/>
      <w:r>
        <w:rPr>
          <w:rFonts w:eastAsiaTheme="minorEastAsia"/>
          <w:lang w:val="en"/>
        </w:rPr>
        <w:t xml:space="preserve"> of the drug, there is no need to take an additional dose and the next dose should be taken as scheduled. If vomiting persists, the investigator should treat it promptly. In case of adverse events of nausea and vomiting, antiemetics can be used for supportive treatment.</w:t>
      </w:r>
    </w:p>
    <w:p w14:paraId="028CF336" w14:textId="77777777" w:rsidR="007B694B" w:rsidRDefault="00FA3D63" w:rsidP="001727E9">
      <w:pPr>
        <w:keepNext/>
        <w:keepLines/>
        <w:numPr>
          <w:ilvl w:val="0"/>
          <w:numId w:val="9"/>
        </w:numPr>
        <w:adjustRightInd w:val="0"/>
        <w:snapToGrid w:val="0"/>
        <w:spacing w:before="156"/>
        <w:ind w:firstLineChars="0"/>
        <w:jc w:val="left"/>
        <w:outlineLvl w:val="1"/>
        <w:rPr>
          <w:b/>
          <w:bCs/>
          <w:sz w:val="28"/>
          <w:szCs w:val="32"/>
        </w:rPr>
      </w:pPr>
      <w:bookmarkStart w:id="661" w:name="_Toc502302269"/>
      <w:bookmarkStart w:id="662" w:name="_Toc10784"/>
      <w:bookmarkStart w:id="663" w:name="_Toc8583"/>
      <w:bookmarkStart w:id="664" w:name="_Toc13135166"/>
      <w:bookmarkStart w:id="665" w:name="_Toc13366"/>
      <w:bookmarkStart w:id="666" w:name="_Toc19307"/>
      <w:bookmarkStart w:id="667" w:name="_Toc8004"/>
      <w:bookmarkStart w:id="668" w:name="_Toc13755"/>
      <w:bookmarkStart w:id="669" w:name="_Toc11613"/>
      <w:bookmarkStart w:id="670" w:name="_Toc21604"/>
      <w:bookmarkStart w:id="671" w:name="_Toc42786176"/>
      <w:bookmarkStart w:id="672" w:name="_Toc18640"/>
      <w:bookmarkStart w:id="673" w:name="_Toc11619"/>
      <w:bookmarkStart w:id="674" w:name="_Toc378"/>
      <w:bookmarkStart w:id="675" w:name="_Toc166778548"/>
      <w:bookmarkStart w:id="676" w:name="_Toc8412"/>
      <w:bookmarkStart w:id="677" w:name="_Toc3408"/>
      <w:bookmarkStart w:id="678" w:name="_Toc12719"/>
      <w:bookmarkStart w:id="679" w:name="_Toc2134"/>
      <w:r>
        <w:rPr>
          <w:b/>
          <w:bCs/>
          <w:sz w:val="28"/>
          <w:szCs w:val="32"/>
          <w:lang w:val="en"/>
        </w:rPr>
        <w:t>Pharmacokinetic and Pharmacodynamic Studies</w:t>
      </w:r>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p>
    <w:p w14:paraId="745B1EE7" w14:textId="77777777" w:rsidR="007B694B" w:rsidRDefault="00FA3D63">
      <w:pPr>
        <w:ind w:firstLineChars="0" w:firstLine="0"/>
      </w:pPr>
      <w:r>
        <w:rPr>
          <w:lang w:val="en"/>
        </w:rPr>
        <w:t>Pharmacokinetic sampling time points will be designed according to the guidelines for pharmacokinetics and by referring to the human plasma concentration-time curve obtained from clinical studies and the data of similar drugs. Relevant contents of the pharmacokinetic study may be revised in the future based on the results of the phase study.</w:t>
      </w:r>
    </w:p>
    <w:p w14:paraId="66BD7E47" w14:textId="77777777" w:rsidR="007B694B" w:rsidRDefault="00FA3D63">
      <w:pPr>
        <w:keepNext/>
        <w:keepLines/>
        <w:ind w:firstLineChars="0" w:firstLine="0"/>
        <w:outlineLvl w:val="2"/>
        <w:rPr>
          <w:b/>
          <w:bCs/>
          <w:szCs w:val="28"/>
        </w:rPr>
      </w:pPr>
      <w:bookmarkStart w:id="680" w:name="_Toc166778549"/>
      <w:bookmarkStart w:id="681" w:name="_Toc21671"/>
      <w:r>
        <w:rPr>
          <w:b/>
          <w:bCs/>
          <w:szCs w:val="32"/>
          <w:lang w:val="en"/>
        </w:rPr>
        <w:t>10.1 Study Procedures</w:t>
      </w:r>
      <w:bookmarkEnd w:id="680"/>
      <w:bookmarkEnd w:id="681"/>
    </w:p>
    <w:p w14:paraId="0EA24C07" w14:textId="77777777" w:rsidR="007B694B" w:rsidRDefault="00FA3D63">
      <w:pPr>
        <w:ind w:firstLineChars="0" w:firstLine="0"/>
        <w:rPr>
          <w:rFonts w:eastAsiaTheme="minorEastAsia"/>
        </w:rPr>
      </w:pPr>
      <w:r>
        <w:rPr>
          <w:rFonts w:eastAsiaTheme="minorEastAsia"/>
          <w:lang w:val="en"/>
        </w:rPr>
        <w:t xml:space="preserve">It is suggested that subjects participating in the PK intensive sampling fast for more </w:t>
      </w:r>
      <w:r>
        <w:rPr>
          <w:rFonts w:eastAsiaTheme="minorEastAsia"/>
          <w:lang w:val="en"/>
        </w:rPr>
        <w:lastRenderedPageBreak/>
        <w:t>than 8 hours on the night prior to the PK intensive sampling day, but water fasting is not required overnight. The drug should be taken orally within the specified time on the next day, with about 240 mL of water before meals (except for the time period from 1 hour before to 2 hours after meals). Water fasting is required (except water for dosing) within 1 hour before and 2 hours after dosing, and food fasting is required for 2 hours after dosing. Blood samples will be collected at different time points before and after administration as per the study protocol. During hospitalization in the ward, subjects should avoid strenuous exercise, refrain from tea, coffee, grapefruit juice and other diet containing caffeine, alcohol or grapefruit juice, and refrain from smoking. On the days when subjects participate in PK sparse sampling,</w:t>
      </w:r>
      <w:r>
        <w:rPr>
          <w:rFonts w:eastAsiaTheme="minorEastAsia" w:hint="eastAsia"/>
          <w:lang w:val="en"/>
        </w:rPr>
        <w:t xml:space="preserve"> the study drug</w:t>
      </w:r>
      <w:r>
        <w:rPr>
          <w:rFonts w:eastAsiaTheme="minorEastAsia"/>
          <w:lang w:val="en"/>
        </w:rPr>
        <w:t xml:space="preserve"> will be administered according to the dosage and administration specified in the study protocol, and blood samples will be collected at each time point specified below, with no other special restrictions.</w:t>
      </w:r>
    </w:p>
    <w:p w14:paraId="034B610B" w14:textId="77777777" w:rsidR="007B694B" w:rsidRDefault="00FA3D63">
      <w:pPr>
        <w:keepNext/>
        <w:keepLines/>
        <w:ind w:firstLineChars="0" w:firstLine="0"/>
        <w:outlineLvl w:val="2"/>
        <w:rPr>
          <w:b/>
          <w:bCs/>
          <w:szCs w:val="28"/>
        </w:rPr>
      </w:pPr>
      <w:bookmarkStart w:id="682" w:name="_Toc166778550"/>
      <w:bookmarkStart w:id="683" w:name="_Toc21962"/>
      <w:r>
        <w:rPr>
          <w:b/>
          <w:bCs/>
          <w:szCs w:val="28"/>
          <w:lang w:val="en"/>
        </w:rPr>
        <w:t>10.2 Pk Blood Sampling Time</w:t>
      </w:r>
      <w:bookmarkEnd w:id="682"/>
      <w:bookmarkEnd w:id="683"/>
    </w:p>
    <w:p w14:paraId="7DD694D2" w14:textId="77777777" w:rsidR="007B694B" w:rsidRDefault="00FA3D63">
      <w:pPr>
        <w:ind w:firstLineChars="0" w:firstLine="0"/>
        <w:rPr>
          <w:rFonts w:eastAsiaTheme="minorEastAsia"/>
        </w:rPr>
      </w:pPr>
      <w:r>
        <w:rPr>
          <w:rFonts w:eastAsiaTheme="minorEastAsia"/>
          <w:lang w:val="en"/>
        </w:rPr>
        <w:t xml:space="preserve">During the pharmacokinetic study, 3 mL of blood sample will be collected at each blood sampling time point in the corresponding study cycle as specified in this protocol for pharmacokinetic study. Depending on the progress of clinical development, pharmacokinetic-related studies such as metabolite identification, sources of pharmacokinetic variability may also be conducted. In case of </w:t>
      </w:r>
      <w:r>
        <w:rPr>
          <w:rFonts w:eastAsiaTheme="minorEastAsia" w:hint="eastAsia"/>
          <w:lang w:val="en"/>
        </w:rPr>
        <w:t>dose interruption</w:t>
      </w:r>
      <w:r>
        <w:rPr>
          <w:rFonts w:eastAsiaTheme="minorEastAsia"/>
          <w:lang w:val="en"/>
        </w:rPr>
        <w:t xml:space="preserve"> or misadministration, PK blood sampling is allowed to be postponed or cancelled.</w:t>
      </w:r>
    </w:p>
    <w:p w14:paraId="2C18347A" w14:textId="77777777" w:rsidR="007B694B" w:rsidRDefault="00FA3D63">
      <w:pPr>
        <w:keepNext/>
        <w:keepLines/>
        <w:ind w:firstLineChars="0" w:firstLine="0"/>
        <w:outlineLvl w:val="2"/>
        <w:rPr>
          <w:b/>
          <w:bCs/>
          <w:szCs w:val="28"/>
        </w:rPr>
      </w:pPr>
      <w:bookmarkStart w:id="684" w:name="_Toc166778551"/>
      <w:bookmarkStart w:id="685" w:name="_Toc21390"/>
      <w:r>
        <w:rPr>
          <w:b/>
          <w:bCs/>
          <w:szCs w:val="28"/>
          <w:lang w:val="en"/>
        </w:rPr>
        <w:t>10.3 PK</w:t>
      </w:r>
      <w:r>
        <w:rPr>
          <w:szCs w:val="28"/>
          <w:lang w:val="en"/>
        </w:rPr>
        <w:t xml:space="preserve"> </w:t>
      </w:r>
      <w:r>
        <w:rPr>
          <w:b/>
          <w:bCs/>
          <w:szCs w:val="28"/>
          <w:lang w:val="en"/>
        </w:rPr>
        <w:t>Intensive Sampling</w:t>
      </w:r>
      <w:bookmarkEnd w:id="684"/>
      <w:bookmarkEnd w:id="685"/>
    </w:p>
    <w:p w14:paraId="37A2045D" w14:textId="77777777" w:rsidR="007B694B" w:rsidRDefault="00FA3D63">
      <w:pPr>
        <w:ind w:firstLineChars="0" w:firstLine="0"/>
        <w:rPr>
          <w:rFonts w:eastAsiaTheme="minorEastAsia"/>
        </w:rPr>
      </w:pPr>
      <w:r>
        <w:rPr>
          <w:rFonts w:eastAsiaTheme="minorEastAsia"/>
          <w:lang w:val="en"/>
        </w:rPr>
        <w:t xml:space="preserve">PK intensive sampling is planned in this study: Some subjects enrolled in some study sites are planned to undergo intensive sampling of plasma samples for pharmacokinetic study. The total number of subjects undergoing PK intensive sampling is not less than 15. Sampling time points: within 1 h before administration on the day of C1D15 (± 1 day) visit (or 24 h ± 30 min after administration on the day before this visit, whichever comes first), </w:t>
      </w:r>
      <w:r>
        <w:rPr>
          <w:rFonts w:eastAsiaTheme="minorEastAsia" w:hint="eastAsia"/>
        </w:rPr>
        <w:t xml:space="preserve">and </w:t>
      </w:r>
      <w:r>
        <w:rPr>
          <w:rFonts w:eastAsiaTheme="minorEastAsia"/>
          <w:lang w:val="en"/>
        </w:rPr>
        <w:t xml:space="preserve">0.5 h ± 3 min, 1 h ± 5 min, 2 h ± 5 min, </w:t>
      </w:r>
      <w:r>
        <w:rPr>
          <w:rFonts w:eastAsiaTheme="minorEastAsia"/>
          <w:lang w:val="en"/>
        </w:rPr>
        <w:lastRenderedPageBreak/>
        <w:t>3 h ± 5 min, 4 h ± 5 min, 6 h ± 5 min, 8 h ± 10 min and 24 h ± 30 min after administration on the day of C1D15 (± 1 day) visit (to be collected before administration on C1D16). Subjects who undergo PK intensive sampling will not undergo PK sparse sampling on C1D15, but will still be required to undergo PK sparse sampling on C1D28 and thereafter.</w:t>
      </w:r>
    </w:p>
    <w:p w14:paraId="5D8E27AB" w14:textId="77777777" w:rsidR="007B694B" w:rsidRDefault="00FA3D63">
      <w:pPr>
        <w:keepNext/>
        <w:keepLines/>
        <w:ind w:firstLineChars="0" w:firstLine="0"/>
        <w:outlineLvl w:val="2"/>
        <w:rPr>
          <w:b/>
          <w:bCs/>
          <w:szCs w:val="28"/>
        </w:rPr>
      </w:pPr>
      <w:bookmarkStart w:id="686" w:name="_Toc166778552"/>
      <w:bookmarkStart w:id="687" w:name="_Toc31849"/>
      <w:r>
        <w:rPr>
          <w:b/>
          <w:bCs/>
          <w:szCs w:val="28"/>
          <w:lang w:val="en"/>
        </w:rPr>
        <w:t>10.4 PK Sparse Sampling</w:t>
      </w:r>
      <w:bookmarkEnd w:id="686"/>
      <w:bookmarkEnd w:id="687"/>
    </w:p>
    <w:p w14:paraId="3194BAB1" w14:textId="77777777" w:rsidR="007B694B" w:rsidRDefault="00FA3D63">
      <w:pPr>
        <w:ind w:firstLineChars="0" w:firstLine="0"/>
        <w:rPr>
          <w:rFonts w:eastAsiaTheme="minorEastAsia"/>
        </w:rPr>
      </w:pPr>
      <w:r>
        <w:rPr>
          <w:rFonts w:eastAsiaTheme="minorEastAsia"/>
          <w:lang w:val="en"/>
        </w:rPr>
        <w:t>PK sparse sampling is planned in this study: All subjects enrolled in this study are required to undergo sparse sampling of plasma samples at the time points pre-specified in the protocol for population pharmacokinetic study. Sampling time points: within 1 h before administration (or 24 h ± 30 min after administration on the day before the visit, whichever comes first) and 2 h ± 10 min after administration on C1D15 (± 1 day), C1D28 (± 1 day), C2D28 (± 3 days), C3D28 (± 3 days) and C4D28 (± 3 days).</w:t>
      </w:r>
      <w:bookmarkStart w:id="688" w:name="_Toc8950"/>
      <w:bookmarkStart w:id="689" w:name="_Toc12281"/>
      <w:bookmarkStart w:id="690" w:name="_Toc23315"/>
      <w:bookmarkStart w:id="691" w:name="_Toc19380"/>
      <w:bookmarkStart w:id="692" w:name="_Toc12402"/>
      <w:bookmarkStart w:id="693" w:name="_Toc31509"/>
      <w:bookmarkStart w:id="694" w:name="_Toc11534"/>
      <w:bookmarkStart w:id="695" w:name="_Toc25794"/>
      <w:bookmarkStart w:id="696" w:name="_Toc25632"/>
      <w:bookmarkStart w:id="697" w:name="_Toc27302"/>
      <w:bookmarkStart w:id="698" w:name="_Toc30524"/>
      <w:bookmarkStart w:id="699" w:name="_Toc22049"/>
      <w:bookmarkStart w:id="700" w:name="_Toc19185"/>
      <w:bookmarkStart w:id="701" w:name="_Toc15466"/>
      <w:bookmarkStart w:id="702" w:name="_Toc18792"/>
    </w:p>
    <w:p w14:paraId="31CADD89" w14:textId="77777777" w:rsidR="007B694B" w:rsidRDefault="00FA3D63">
      <w:pPr>
        <w:keepNext/>
        <w:keepLines/>
        <w:ind w:firstLineChars="0" w:firstLine="0"/>
        <w:outlineLvl w:val="2"/>
        <w:rPr>
          <w:rFonts w:eastAsiaTheme="minorEastAsia"/>
          <w:b/>
          <w:bCs/>
          <w:szCs w:val="32"/>
        </w:rPr>
      </w:pPr>
      <w:bookmarkStart w:id="703" w:name="_Toc13135169"/>
      <w:bookmarkStart w:id="704" w:name="_Toc42786179"/>
      <w:bookmarkStart w:id="705" w:name="_Toc166778553"/>
      <w:bookmarkStart w:id="706" w:name="_Toc27219"/>
      <w:bookmarkStart w:id="707" w:name="_Toc7666"/>
      <w:bookmarkStart w:id="708" w:name="_Toc19890"/>
      <w:bookmarkStart w:id="709" w:name="_Toc10869"/>
      <w:bookmarkStart w:id="710" w:name="_Toc19959"/>
      <w:bookmarkStart w:id="711" w:name="_Toc4490"/>
      <w:bookmarkStart w:id="712" w:name="_Toc4276"/>
      <w:bookmarkStart w:id="713" w:name="_Toc9016"/>
      <w:bookmarkStart w:id="714" w:name="_Toc24417"/>
      <w:bookmarkStart w:id="715" w:name="_Toc23365"/>
      <w:bookmarkStart w:id="716" w:name="_Toc8656"/>
      <w:bookmarkStart w:id="717" w:name="_Toc26028"/>
      <w:bookmarkStart w:id="718" w:name="_Toc21122"/>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r>
        <w:rPr>
          <w:rFonts w:eastAsiaTheme="minorEastAsia"/>
          <w:b/>
          <w:bCs/>
          <w:szCs w:val="32"/>
          <w:lang w:val="en"/>
        </w:rPr>
        <w:t>10.5 Time Recording</w:t>
      </w:r>
      <w:bookmarkEnd w:id="703"/>
      <w:bookmarkEnd w:id="704"/>
      <w:bookmarkEnd w:id="705"/>
      <w:bookmarkEnd w:id="706"/>
    </w:p>
    <w:bookmarkEnd w:id="707"/>
    <w:bookmarkEnd w:id="708"/>
    <w:bookmarkEnd w:id="709"/>
    <w:bookmarkEnd w:id="710"/>
    <w:bookmarkEnd w:id="711"/>
    <w:bookmarkEnd w:id="712"/>
    <w:bookmarkEnd w:id="713"/>
    <w:bookmarkEnd w:id="714"/>
    <w:bookmarkEnd w:id="715"/>
    <w:bookmarkEnd w:id="716"/>
    <w:bookmarkEnd w:id="717"/>
    <w:bookmarkEnd w:id="718"/>
    <w:p w14:paraId="4EA1A450" w14:textId="77777777" w:rsidR="007B694B" w:rsidRDefault="00FA3D63">
      <w:pPr>
        <w:ind w:firstLineChars="0" w:firstLine="0"/>
        <w:rPr>
          <w:rFonts w:eastAsiaTheme="minorEastAsia"/>
        </w:rPr>
      </w:pPr>
      <w:r>
        <w:rPr>
          <w:rFonts w:eastAsiaTheme="minorEastAsia"/>
          <w:lang w:val="en"/>
        </w:rPr>
        <w:t>The specific time of administration must be recorded. For each sample, in addition to the scheduled time point, the specific collection time should be recorded.</w:t>
      </w:r>
    </w:p>
    <w:p w14:paraId="2A297F35" w14:textId="77777777" w:rsidR="007B694B" w:rsidRDefault="00FA3D63">
      <w:pPr>
        <w:keepNext/>
        <w:keepLines/>
        <w:ind w:firstLineChars="0" w:firstLine="0"/>
        <w:outlineLvl w:val="2"/>
        <w:rPr>
          <w:rFonts w:eastAsiaTheme="minorEastAsia"/>
          <w:b/>
          <w:bCs/>
          <w:szCs w:val="32"/>
        </w:rPr>
      </w:pPr>
      <w:bookmarkStart w:id="719" w:name="_Toc13135170"/>
      <w:bookmarkStart w:id="720" w:name="_Toc42786180"/>
      <w:bookmarkStart w:id="721" w:name="_Toc166778554"/>
      <w:bookmarkStart w:id="722" w:name="_Toc14931"/>
      <w:bookmarkStart w:id="723" w:name="_Toc4146"/>
      <w:bookmarkStart w:id="724" w:name="_Toc24835"/>
      <w:bookmarkStart w:id="725" w:name="_Toc26448"/>
      <w:bookmarkStart w:id="726" w:name="_Toc19921"/>
      <w:bookmarkStart w:id="727" w:name="_Toc26164"/>
      <w:bookmarkStart w:id="728" w:name="_Toc4443"/>
      <w:bookmarkStart w:id="729" w:name="_Toc22755"/>
      <w:bookmarkStart w:id="730" w:name="_Toc29660"/>
      <w:bookmarkStart w:id="731" w:name="_Toc20498"/>
      <w:bookmarkStart w:id="732" w:name="_Toc5746"/>
      <w:bookmarkStart w:id="733" w:name="_Toc6970"/>
      <w:bookmarkStart w:id="734" w:name="_Toc16562"/>
      <w:r>
        <w:rPr>
          <w:rFonts w:eastAsiaTheme="minorEastAsia"/>
          <w:b/>
          <w:bCs/>
          <w:szCs w:val="32"/>
          <w:lang w:val="en"/>
        </w:rPr>
        <w:t>10.6 Sample Transportation</w:t>
      </w:r>
      <w:bookmarkEnd w:id="719"/>
      <w:bookmarkEnd w:id="720"/>
      <w:bookmarkEnd w:id="721"/>
      <w:bookmarkEnd w:id="722"/>
    </w:p>
    <w:bookmarkEnd w:id="723"/>
    <w:bookmarkEnd w:id="724"/>
    <w:bookmarkEnd w:id="725"/>
    <w:bookmarkEnd w:id="726"/>
    <w:bookmarkEnd w:id="727"/>
    <w:bookmarkEnd w:id="728"/>
    <w:bookmarkEnd w:id="729"/>
    <w:bookmarkEnd w:id="730"/>
    <w:bookmarkEnd w:id="731"/>
    <w:bookmarkEnd w:id="732"/>
    <w:bookmarkEnd w:id="733"/>
    <w:bookmarkEnd w:id="734"/>
    <w:p w14:paraId="1501EE8C" w14:textId="77777777" w:rsidR="007B694B" w:rsidRDefault="00FA3D63">
      <w:pPr>
        <w:ind w:firstLineChars="0" w:firstLine="0"/>
        <w:rPr>
          <w:rFonts w:eastAsiaTheme="minorEastAsia"/>
        </w:rPr>
      </w:pPr>
      <w:r>
        <w:rPr>
          <w:rFonts w:eastAsiaTheme="minorEastAsia"/>
          <w:lang w:val="en"/>
        </w:rPr>
        <w:t>Pharmacokinetic and pharmacodynamic analysis and testing of this study can be conducted in a third-party testing center as appropriate. The collected biological samples will be transported at low temperature by a designated professional courier to a third-party testing center for storage.</w:t>
      </w:r>
    </w:p>
    <w:p w14:paraId="06291F9E" w14:textId="77777777" w:rsidR="007B694B" w:rsidRDefault="00FA3D63">
      <w:pPr>
        <w:keepNext/>
        <w:keepLines/>
        <w:ind w:firstLineChars="0" w:firstLine="0"/>
        <w:outlineLvl w:val="2"/>
        <w:rPr>
          <w:rFonts w:eastAsiaTheme="minorEastAsia"/>
          <w:b/>
          <w:bCs/>
          <w:szCs w:val="32"/>
        </w:rPr>
      </w:pPr>
      <w:bookmarkStart w:id="735" w:name="_Toc42786181"/>
      <w:bookmarkStart w:id="736" w:name="_Toc166778555"/>
      <w:bookmarkStart w:id="737" w:name="_Toc13135171"/>
      <w:bookmarkStart w:id="738" w:name="_Toc17287"/>
      <w:bookmarkStart w:id="739" w:name="_Toc16488"/>
      <w:bookmarkStart w:id="740" w:name="_Toc6484"/>
      <w:bookmarkStart w:id="741" w:name="_Toc12082"/>
      <w:bookmarkStart w:id="742" w:name="_Toc7982"/>
      <w:bookmarkStart w:id="743" w:name="_Toc2869"/>
      <w:bookmarkStart w:id="744" w:name="_Toc31634"/>
      <w:bookmarkStart w:id="745" w:name="_Toc27143"/>
      <w:bookmarkStart w:id="746" w:name="_Toc27469"/>
      <w:bookmarkStart w:id="747" w:name="_Toc17825"/>
      <w:bookmarkStart w:id="748" w:name="_Toc18686"/>
      <w:bookmarkStart w:id="749" w:name="_Toc6007"/>
      <w:bookmarkStart w:id="750" w:name="_Toc3627"/>
      <w:r>
        <w:rPr>
          <w:rFonts w:eastAsiaTheme="minorEastAsia"/>
          <w:b/>
          <w:bCs/>
          <w:szCs w:val="32"/>
          <w:lang w:val="en"/>
        </w:rPr>
        <w:t>10.7 Sample Analysis Method</w:t>
      </w:r>
      <w:bookmarkEnd w:id="735"/>
      <w:bookmarkEnd w:id="736"/>
      <w:bookmarkEnd w:id="737"/>
      <w:bookmarkEnd w:id="738"/>
    </w:p>
    <w:bookmarkEnd w:id="739"/>
    <w:bookmarkEnd w:id="740"/>
    <w:bookmarkEnd w:id="741"/>
    <w:bookmarkEnd w:id="742"/>
    <w:bookmarkEnd w:id="743"/>
    <w:bookmarkEnd w:id="744"/>
    <w:bookmarkEnd w:id="745"/>
    <w:bookmarkEnd w:id="746"/>
    <w:bookmarkEnd w:id="747"/>
    <w:bookmarkEnd w:id="748"/>
    <w:bookmarkEnd w:id="749"/>
    <w:bookmarkEnd w:id="750"/>
    <w:p w14:paraId="72AEB10F" w14:textId="77777777" w:rsidR="007B694B" w:rsidRDefault="00FA3D63">
      <w:pPr>
        <w:ind w:firstLineChars="0" w:firstLine="0"/>
        <w:rPr>
          <w:rFonts w:eastAsiaTheme="minorEastAsia"/>
          <w:b/>
        </w:rPr>
      </w:pPr>
      <w:r>
        <w:rPr>
          <w:rFonts w:eastAsiaTheme="minorEastAsia"/>
          <w:lang w:val="en"/>
        </w:rPr>
        <w:t>Concentrations of LP-168 and its major metabolite (if any) will be determined by LC-MS/MS. The method will be validated by a designated third-party testing and analysis laboratory in accordance with relevant regulations and guidelines.</w:t>
      </w:r>
    </w:p>
    <w:p w14:paraId="32CB8349" w14:textId="77777777" w:rsidR="007B694B" w:rsidRDefault="00FA3D63" w:rsidP="001727E9">
      <w:pPr>
        <w:keepNext/>
        <w:keepLines/>
        <w:numPr>
          <w:ilvl w:val="0"/>
          <w:numId w:val="9"/>
        </w:numPr>
        <w:adjustRightInd w:val="0"/>
        <w:snapToGrid w:val="0"/>
        <w:spacing w:before="156"/>
        <w:ind w:firstLineChars="0"/>
        <w:jc w:val="left"/>
        <w:outlineLvl w:val="1"/>
        <w:rPr>
          <w:b/>
          <w:bCs/>
          <w:sz w:val="28"/>
          <w:szCs w:val="32"/>
        </w:rPr>
      </w:pPr>
      <w:bookmarkStart w:id="751" w:name="_Toc166778556"/>
      <w:bookmarkStart w:id="752" w:name="_Toc10498"/>
      <w:r>
        <w:rPr>
          <w:b/>
          <w:bCs/>
          <w:sz w:val="28"/>
          <w:szCs w:val="32"/>
          <w:lang w:val="en"/>
        </w:rPr>
        <w:t>Data Management</w:t>
      </w:r>
      <w:bookmarkEnd w:id="751"/>
      <w:bookmarkEnd w:id="752"/>
    </w:p>
    <w:p w14:paraId="447864A8" w14:textId="77777777" w:rsidR="007B694B" w:rsidRDefault="00FA3D63">
      <w:pPr>
        <w:widowControl/>
        <w:tabs>
          <w:tab w:val="left" w:pos="312"/>
        </w:tabs>
        <w:ind w:firstLineChars="0" w:firstLine="0"/>
        <w:rPr>
          <w:rFonts w:eastAsiaTheme="minorEastAsia"/>
          <w:kern w:val="0"/>
        </w:rPr>
      </w:pPr>
      <w:r>
        <w:rPr>
          <w:rFonts w:eastAsiaTheme="minorEastAsia"/>
          <w:kern w:val="0"/>
          <w:lang w:val="en"/>
        </w:rPr>
        <w:t xml:space="preserve">Prior to clinical trial data management, the data management personnel should develop a data management plan (DMP) according to the protocol and the actual </w:t>
      </w:r>
      <w:r>
        <w:rPr>
          <w:rFonts w:eastAsiaTheme="minorEastAsia"/>
          <w:kern w:val="0"/>
          <w:lang w:val="en"/>
        </w:rPr>
        <w:lastRenderedPageBreak/>
        <w:t>situation of the project. The data management plan should include the main work contents of data management and important timelines of data management process, and define clearly the responsibilities of relevant personnel. The data management plan should be executed after being jointly signed by the data management personnel and the sponsor.</w:t>
      </w:r>
    </w:p>
    <w:p w14:paraId="59BA5267" w14:textId="77777777" w:rsidR="007B694B" w:rsidRDefault="00FA3D63">
      <w:pPr>
        <w:keepNext/>
        <w:keepLines/>
        <w:ind w:firstLineChars="0" w:firstLine="0"/>
        <w:outlineLvl w:val="2"/>
        <w:rPr>
          <w:rFonts w:eastAsiaTheme="minorEastAsia"/>
          <w:b/>
          <w:bCs/>
          <w:szCs w:val="32"/>
        </w:rPr>
      </w:pPr>
      <w:bookmarkStart w:id="753" w:name="_Toc13135173"/>
      <w:bookmarkStart w:id="754" w:name="_Toc42786183"/>
      <w:bookmarkStart w:id="755" w:name="_Toc166778557"/>
      <w:bookmarkStart w:id="756" w:name="_Toc28479"/>
      <w:bookmarkStart w:id="757" w:name="_Toc29643"/>
      <w:bookmarkStart w:id="758" w:name="_Toc16483"/>
      <w:bookmarkStart w:id="759" w:name="_Toc19265"/>
      <w:bookmarkStart w:id="760" w:name="_Toc13067"/>
      <w:bookmarkStart w:id="761" w:name="_Toc32082"/>
      <w:bookmarkStart w:id="762" w:name="_Toc18472"/>
      <w:bookmarkStart w:id="763" w:name="_Toc2470"/>
      <w:bookmarkStart w:id="764" w:name="_Toc8177"/>
      <w:bookmarkStart w:id="765" w:name="_Toc12444"/>
      <w:bookmarkStart w:id="766" w:name="_Toc28360"/>
      <w:bookmarkStart w:id="767" w:name="_Toc8444"/>
      <w:bookmarkStart w:id="768" w:name="_Toc8130"/>
      <w:r>
        <w:rPr>
          <w:rFonts w:eastAsiaTheme="minorEastAsia"/>
          <w:b/>
          <w:bCs/>
          <w:szCs w:val="32"/>
          <w:lang w:val="en"/>
        </w:rPr>
        <w:t>11.1 CRF Design</w:t>
      </w:r>
      <w:bookmarkEnd w:id="753"/>
      <w:bookmarkEnd w:id="754"/>
      <w:bookmarkEnd w:id="755"/>
      <w:bookmarkEnd w:id="756"/>
    </w:p>
    <w:bookmarkEnd w:id="757"/>
    <w:bookmarkEnd w:id="758"/>
    <w:bookmarkEnd w:id="759"/>
    <w:bookmarkEnd w:id="760"/>
    <w:bookmarkEnd w:id="761"/>
    <w:bookmarkEnd w:id="762"/>
    <w:bookmarkEnd w:id="763"/>
    <w:bookmarkEnd w:id="764"/>
    <w:bookmarkEnd w:id="765"/>
    <w:bookmarkEnd w:id="766"/>
    <w:bookmarkEnd w:id="767"/>
    <w:bookmarkEnd w:id="768"/>
    <w:p w14:paraId="5BF81D4C" w14:textId="77777777" w:rsidR="007B694B" w:rsidRDefault="00FA3D63">
      <w:pPr>
        <w:widowControl/>
        <w:ind w:firstLineChars="0" w:firstLine="0"/>
        <w:rPr>
          <w:rFonts w:eastAsiaTheme="minorEastAsia"/>
          <w:kern w:val="0"/>
        </w:rPr>
      </w:pPr>
      <w:r>
        <w:rPr>
          <w:rFonts w:eastAsiaTheme="minorEastAsia"/>
          <w:kern w:val="0"/>
          <w:lang w:val="en"/>
        </w:rPr>
        <w:t>The electronic case report form (eCRF) is designed according to the clinical trial protocol to ensure that all the clinical data required by the trial protocol will be collected.</w:t>
      </w:r>
    </w:p>
    <w:p w14:paraId="5888CB51" w14:textId="77777777" w:rsidR="007B694B" w:rsidRDefault="00FA3D63">
      <w:pPr>
        <w:widowControl/>
        <w:ind w:firstLineChars="0" w:firstLine="0"/>
        <w:rPr>
          <w:rFonts w:eastAsiaTheme="minorEastAsia"/>
          <w:kern w:val="0"/>
        </w:rPr>
      </w:pPr>
      <w:r>
        <w:rPr>
          <w:lang w:val="en"/>
        </w:rPr>
        <w:t>The first draft of eCRF will be completed by the sponsor or contract research organization (CRO), and should be reviewed jointly by data management personnel, statisticians, investigators, medical personnel, etc. The final eCRF should be approved by the sponsor and comply with the protocol and relevant laws and regulations. The eCRF design, preparation, approval, and version control process must be fully documented.</w:t>
      </w:r>
    </w:p>
    <w:p w14:paraId="12ECD30C" w14:textId="77777777" w:rsidR="007B694B" w:rsidRDefault="00FA3D63">
      <w:pPr>
        <w:keepNext/>
        <w:keepLines/>
        <w:ind w:firstLineChars="0" w:firstLine="0"/>
        <w:outlineLvl w:val="2"/>
        <w:rPr>
          <w:rFonts w:eastAsiaTheme="minorEastAsia"/>
          <w:b/>
          <w:bCs/>
          <w:szCs w:val="32"/>
        </w:rPr>
      </w:pPr>
      <w:bookmarkStart w:id="769" w:name="_Toc13135174"/>
      <w:bookmarkStart w:id="770" w:name="_Toc42786184"/>
      <w:bookmarkStart w:id="771" w:name="_Toc166778558"/>
      <w:bookmarkStart w:id="772" w:name="_Toc2732"/>
      <w:bookmarkStart w:id="773" w:name="_Toc19333"/>
      <w:bookmarkStart w:id="774" w:name="_Toc7814"/>
      <w:bookmarkStart w:id="775" w:name="_Toc28256"/>
      <w:bookmarkStart w:id="776" w:name="_Toc14913"/>
      <w:bookmarkStart w:id="777" w:name="_Toc20495"/>
      <w:bookmarkStart w:id="778" w:name="_Toc10649"/>
      <w:bookmarkStart w:id="779" w:name="_Toc8230"/>
      <w:bookmarkStart w:id="780" w:name="_Toc12708"/>
      <w:bookmarkStart w:id="781" w:name="_Toc4294"/>
      <w:bookmarkStart w:id="782" w:name="_Toc18863"/>
      <w:bookmarkStart w:id="783" w:name="_Toc17677"/>
      <w:bookmarkStart w:id="784" w:name="_Toc14784"/>
      <w:r>
        <w:rPr>
          <w:rFonts w:eastAsiaTheme="minorEastAsia"/>
          <w:b/>
          <w:bCs/>
          <w:szCs w:val="32"/>
          <w:lang w:val="en"/>
        </w:rPr>
        <w:t>11.2 Database Creation</w:t>
      </w:r>
      <w:bookmarkEnd w:id="769"/>
      <w:bookmarkEnd w:id="770"/>
      <w:bookmarkEnd w:id="771"/>
      <w:bookmarkEnd w:id="772"/>
    </w:p>
    <w:bookmarkEnd w:id="773"/>
    <w:bookmarkEnd w:id="774"/>
    <w:bookmarkEnd w:id="775"/>
    <w:bookmarkEnd w:id="776"/>
    <w:bookmarkEnd w:id="777"/>
    <w:bookmarkEnd w:id="778"/>
    <w:bookmarkEnd w:id="779"/>
    <w:bookmarkEnd w:id="780"/>
    <w:bookmarkEnd w:id="781"/>
    <w:bookmarkEnd w:id="782"/>
    <w:bookmarkEnd w:id="783"/>
    <w:bookmarkEnd w:id="784"/>
    <w:p w14:paraId="22692710" w14:textId="77777777" w:rsidR="007B694B" w:rsidRDefault="00FA3D63">
      <w:pPr>
        <w:ind w:firstLineChars="0" w:firstLine="0"/>
        <w:rPr>
          <w:rFonts w:eastAsiaTheme="minorEastAsia"/>
        </w:rPr>
      </w:pPr>
      <w:r>
        <w:rPr>
          <w:rFonts w:eastAsiaTheme="minorEastAsia"/>
          <w:lang w:val="en"/>
        </w:rPr>
        <w:t>Electronic data capture (EDC) system will be used for data entry and data management in this clinical trial.</w:t>
      </w:r>
    </w:p>
    <w:p w14:paraId="370C5107" w14:textId="77777777" w:rsidR="007B694B" w:rsidRDefault="00FA3D63">
      <w:pPr>
        <w:ind w:firstLineChars="0" w:firstLine="0"/>
        <w:rPr>
          <w:rFonts w:eastAsiaTheme="minorEastAsia"/>
        </w:rPr>
      </w:pPr>
      <w:r>
        <w:rPr>
          <w:rFonts w:eastAsiaTheme="minorEastAsia"/>
          <w:lang w:val="en"/>
        </w:rPr>
        <w:t>The database shall be created according to the clinical trial protocol, eCRF and annotated CRF (aCRF), and shall comply with the structure and setup of a standard database to the greatest extent, so as to ensure data integrity. The database manager or programmer shall write the data entry quality control program and edit check (EC) program and configure the center, authority distribution and other functions according to the data validation plan (DVP) and the project requirements.</w:t>
      </w:r>
    </w:p>
    <w:p w14:paraId="6E8D4691" w14:textId="77777777" w:rsidR="007B694B" w:rsidRDefault="00FA3D63">
      <w:pPr>
        <w:ind w:firstLineChars="0" w:firstLine="0"/>
        <w:rPr>
          <w:rFonts w:eastAsiaTheme="minorEastAsia"/>
        </w:rPr>
      </w:pPr>
      <w:r>
        <w:rPr>
          <w:rFonts w:eastAsiaTheme="minorEastAsia"/>
          <w:lang w:val="en"/>
        </w:rPr>
        <w:t>After the database is established, each role shall test the database, and the EDC system shall be officially released after all the tests have passed. The database test reports shall be signed and confirmed by the person in charge of data management.</w:t>
      </w:r>
    </w:p>
    <w:p w14:paraId="3CD91E63" w14:textId="77777777" w:rsidR="007B694B" w:rsidRDefault="00FA3D63">
      <w:pPr>
        <w:keepNext/>
        <w:keepLines/>
        <w:ind w:firstLineChars="0" w:firstLine="0"/>
        <w:outlineLvl w:val="2"/>
        <w:rPr>
          <w:rFonts w:eastAsiaTheme="minorEastAsia"/>
          <w:b/>
          <w:bCs/>
          <w:szCs w:val="32"/>
        </w:rPr>
      </w:pPr>
      <w:bookmarkStart w:id="785" w:name="_Toc42786185"/>
      <w:bookmarkStart w:id="786" w:name="_Toc166778559"/>
      <w:bookmarkStart w:id="787" w:name="_Toc13135175"/>
      <w:bookmarkStart w:id="788" w:name="_Toc14184"/>
      <w:bookmarkStart w:id="789" w:name="_Toc31282"/>
      <w:bookmarkStart w:id="790" w:name="_Toc8013"/>
      <w:bookmarkStart w:id="791" w:name="_Toc31259"/>
      <w:bookmarkStart w:id="792" w:name="_Toc18753"/>
      <w:bookmarkStart w:id="793" w:name="_Toc22300"/>
      <w:bookmarkStart w:id="794" w:name="_Toc3518"/>
      <w:bookmarkStart w:id="795" w:name="_Toc2918"/>
      <w:bookmarkStart w:id="796" w:name="_Toc4835"/>
      <w:bookmarkStart w:id="797" w:name="_Toc19146"/>
      <w:bookmarkStart w:id="798" w:name="_Toc19335"/>
      <w:bookmarkStart w:id="799" w:name="_Toc25890"/>
      <w:bookmarkStart w:id="800" w:name="_Toc9358"/>
      <w:r>
        <w:rPr>
          <w:rFonts w:eastAsiaTheme="minorEastAsia"/>
          <w:b/>
          <w:bCs/>
          <w:szCs w:val="32"/>
          <w:lang w:val="en"/>
        </w:rPr>
        <w:lastRenderedPageBreak/>
        <w:t>11.3 Data Entry</w:t>
      </w:r>
      <w:bookmarkEnd w:id="785"/>
      <w:bookmarkEnd w:id="786"/>
      <w:bookmarkEnd w:id="787"/>
      <w:bookmarkEnd w:id="788"/>
    </w:p>
    <w:bookmarkEnd w:id="789"/>
    <w:bookmarkEnd w:id="790"/>
    <w:bookmarkEnd w:id="791"/>
    <w:bookmarkEnd w:id="792"/>
    <w:bookmarkEnd w:id="793"/>
    <w:bookmarkEnd w:id="794"/>
    <w:bookmarkEnd w:id="795"/>
    <w:bookmarkEnd w:id="796"/>
    <w:bookmarkEnd w:id="797"/>
    <w:bookmarkEnd w:id="798"/>
    <w:bookmarkEnd w:id="799"/>
    <w:bookmarkEnd w:id="800"/>
    <w:p w14:paraId="706FA397" w14:textId="77777777" w:rsidR="007B694B" w:rsidRDefault="00FA3D63">
      <w:pPr>
        <w:ind w:firstLineChars="0" w:firstLine="0"/>
        <w:rPr>
          <w:rFonts w:eastAsiaTheme="minorEastAsia"/>
        </w:rPr>
      </w:pPr>
      <w:r>
        <w:rPr>
          <w:rFonts w:eastAsiaTheme="minorEastAsia"/>
          <w:lang w:val="en"/>
        </w:rPr>
        <w:t>Investigators or clinical trial coordinators (CRCs) should be trained in the operation of the EDC system and data entry prior to study initiation. After initiation, the investigator or CRC is required to collect the subject data according to the requirements of the study protocol. The clinical research associate (CRA) was required to perform source data verification (SDV) on the eCRFs. The investigator or CRC shall accurately, timely, completely and normatively enter the data into the EDC system according to the original data and referring to the EDC entry guidelines. The entry and modification of clinical trial data shall follow the standard operating procedures, and the operation traces of entry and modification shall be retained.</w:t>
      </w:r>
    </w:p>
    <w:p w14:paraId="05E3B9B7" w14:textId="77777777" w:rsidR="007B694B" w:rsidRDefault="00FA3D63">
      <w:pPr>
        <w:keepNext/>
        <w:keepLines/>
        <w:ind w:firstLineChars="0" w:firstLine="0"/>
        <w:outlineLvl w:val="2"/>
        <w:rPr>
          <w:rFonts w:eastAsiaTheme="minorEastAsia"/>
          <w:b/>
          <w:bCs/>
          <w:szCs w:val="32"/>
        </w:rPr>
      </w:pPr>
      <w:bookmarkStart w:id="801" w:name="_Toc13135176"/>
      <w:bookmarkStart w:id="802" w:name="_Toc42786186"/>
      <w:bookmarkStart w:id="803" w:name="_Toc166778560"/>
      <w:bookmarkStart w:id="804" w:name="_Toc6101"/>
      <w:bookmarkStart w:id="805" w:name="_Toc16766"/>
      <w:bookmarkStart w:id="806" w:name="_Toc21881"/>
      <w:bookmarkStart w:id="807" w:name="_Toc5956"/>
      <w:bookmarkStart w:id="808" w:name="_Toc3202"/>
      <w:bookmarkStart w:id="809" w:name="_Toc709"/>
      <w:bookmarkStart w:id="810" w:name="_Toc20922"/>
      <w:bookmarkStart w:id="811" w:name="_Toc14118"/>
      <w:bookmarkStart w:id="812" w:name="_Toc32477"/>
      <w:bookmarkStart w:id="813" w:name="_Toc6610"/>
      <w:bookmarkStart w:id="814" w:name="_Toc4593"/>
      <w:bookmarkStart w:id="815" w:name="_Toc31108"/>
      <w:bookmarkStart w:id="816" w:name="_Toc24199"/>
      <w:r>
        <w:rPr>
          <w:rFonts w:eastAsiaTheme="minorEastAsia"/>
          <w:b/>
          <w:bCs/>
          <w:szCs w:val="32"/>
          <w:lang w:val="en"/>
        </w:rPr>
        <w:t>11.4 Data Query</w:t>
      </w:r>
      <w:bookmarkEnd w:id="801"/>
      <w:bookmarkEnd w:id="802"/>
      <w:bookmarkEnd w:id="803"/>
      <w:bookmarkEnd w:id="804"/>
    </w:p>
    <w:bookmarkEnd w:id="805"/>
    <w:bookmarkEnd w:id="806"/>
    <w:bookmarkEnd w:id="807"/>
    <w:bookmarkEnd w:id="808"/>
    <w:bookmarkEnd w:id="809"/>
    <w:bookmarkEnd w:id="810"/>
    <w:bookmarkEnd w:id="811"/>
    <w:bookmarkEnd w:id="812"/>
    <w:bookmarkEnd w:id="813"/>
    <w:bookmarkEnd w:id="814"/>
    <w:bookmarkEnd w:id="815"/>
    <w:bookmarkEnd w:id="816"/>
    <w:p w14:paraId="0C585DA7" w14:textId="77777777" w:rsidR="007B694B" w:rsidRDefault="00FA3D63">
      <w:pPr>
        <w:ind w:firstLineChars="0" w:firstLine="0"/>
        <w:rPr>
          <w:rFonts w:eastAsiaTheme="minorEastAsia"/>
        </w:rPr>
      </w:pPr>
      <w:r>
        <w:rPr>
          <w:rFonts w:eastAsiaTheme="minorEastAsia"/>
          <w:lang w:val="en"/>
        </w:rPr>
        <w:t>After the investigator or CRC completes data entry, the CRA performs online source data verification (SDV), and can send queries online if any inconsistent data with the source data is found. After data is entered into EDC and/or after SDV, data management personnel (DM) and medical personnel shall check the data through system query, manual query and other forms. After the query is issued, the investigator or CRC will confirm and answer the query, and correct the incorrect data if necessary, until the query is resolved. All of the above operations are retained in the EDC system.</w:t>
      </w:r>
    </w:p>
    <w:p w14:paraId="350D7DAD" w14:textId="77777777" w:rsidR="007B694B" w:rsidRDefault="00FA3D63">
      <w:pPr>
        <w:keepNext/>
        <w:keepLines/>
        <w:ind w:firstLineChars="0" w:firstLine="0"/>
        <w:outlineLvl w:val="2"/>
        <w:rPr>
          <w:rFonts w:eastAsiaTheme="minorEastAsia"/>
          <w:b/>
          <w:bCs/>
          <w:szCs w:val="32"/>
        </w:rPr>
      </w:pPr>
      <w:bookmarkStart w:id="817" w:name="_Toc42786187"/>
      <w:bookmarkStart w:id="818" w:name="_Toc166778561"/>
      <w:bookmarkStart w:id="819" w:name="_Toc13135177"/>
      <w:bookmarkStart w:id="820" w:name="_Toc22429"/>
      <w:bookmarkStart w:id="821" w:name="_Toc32443"/>
      <w:bookmarkStart w:id="822" w:name="_Toc12955"/>
      <w:bookmarkStart w:id="823" w:name="_Toc17933"/>
      <w:bookmarkStart w:id="824" w:name="_Toc25984"/>
      <w:bookmarkStart w:id="825" w:name="_Toc12311"/>
      <w:bookmarkStart w:id="826" w:name="_Toc8997"/>
      <w:bookmarkStart w:id="827" w:name="_Toc956"/>
      <w:bookmarkStart w:id="828" w:name="_Toc7965"/>
      <w:bookmarkStart w:id="829" w:name="_Toc11189"/>
      <w:bookmarkStart w:id="830" w:name="_Toc23745"/>
      <w:bookmarkStart w:id="831" w:name="_Toc6455"/>
      <w:bookmarkStart w:id="832" w:name="_Toc11891"/>
      <w:r>
        <w:rPr>
          <w:rFonts w:eastAsiaTheme="minorEastAsia"/>
          <w:b/>
          <w:bCs/>
          <w:szCs w:val="32"/>
          <w:lang w:val="en"/>
        </w:rPr>
        <w:t>11.5 SAE Consistency Verification</w:t>
      </w:r>
      <w:bookmarkEnd w:id="817"/>
      <w:bookmarkEnd w:id="818"/>
      <w:bookmarkEnd w:id="819"/>
      <w:bookmarkEnd w:id="820"/>
    </w:p>
    <w:bookmarkEnd w:id="821"/>
    <w:bookmarkEnd w:id="822"/>
    <w:bookmarkEnd w:id="823"/>
    <w:bookmarkEnd w:id="824"/>
    <w:bookmarkEnd w:id="825"/>
    <w:bookmarkEnd w:id="826"/>
    <w:bookmarkEnd w:id="827"/>
    <w:bookmarkEnd w:id="828"/>
    <w:bookmarkEnd w:id="829"/>
    <w:bookmarkEnd w:id="830"/>
    <w:bookmarkEnd w:id="831"/>
    <w:bookmarkEnd w:id="832"/>
    <w:p w14:paraId="619B1D8D" w14:textId="77777777" w:rsidR="007B694B" w:rsidRDefault="00FA3D63">
      <w:pPr>
        <w:widowControl/>
        <w:ind w:firstLineChars="0" w:firstLine="0"/>
        <w:rPr>
          <w:rFonts w:eastAsiaTheme="minorEastAsia"/>
          <w:kern w:val="0"/>
        </w:rPr>
      </w:pPr>
      <w:r>
        <w:rPr>
          <w:rFonts w:eastAsiaTheme="minorEastAsia"/>
          <w:kern w:val="0"/>
          <w:lang w:val="en"/>
        </w:rPr>
        <w:t>It includes consistency verification of all data points related to SAE in the eCRF with those in the pharmacovigilance (PV) database and/or SAE report, query the inconsistent data, and communicate with PV personnel until there is no discrepancy in the data.</w:t>
      </w:r>
    </w:p>
    <w:p w14:paraId="16C9A3E9" w14:textId="77777777" w:rsidR="007B694B" w:rsidRDefault="00FA3D63">
      <w:pPr>
        <w:keepNext/>
        <w:keepLines/>
        <w:ind w:firstLineChars="0" w:firstLine="0"/>
        <w:outlineLvl w:val="2"/>
        <w:rPr>
          <w:rFonts w:eastAsiaTheme="minorEastAsia"/>
          <w:b/>
          <w:bCs/>
          <w:szCs w:val="32"/>
        </w:rPr>
      </w:pPr>
      <w:bookmarkStart w:id="833" w:name="_Toc166778562"/>
      <w:bookmarkStart w:id="834" w:name="_Toc42786188"/>
      <w:bookmarkStart w:id="835" w:name="_Toc13135178"/>
      <w:bookmarkStart w:id="836" w:name="_Toc30282"/>
      <w:bookmarkStart w:id="837" w:name="_Toc8301"/>
      <w:bookmarkStart w:id="838" w:name="_Toc5684"/>
      <w:bookmarkStart w:id="839" w:name="_Toc4156"/>
      <w:bookmarkStart w:id="840" w:name="_Toc10593"/>
      <w:bookmarkStart w:id="841" w:name="_Toc6375"/>
      <w:bookmarkStart w:id="842" w:name="_Toc15189"/>
      <w:bookmarkStart w:id="843" w:name="_Toc16827"/>
      <w:bookmarkStart w:id="844" w:name="_Toc31234"/>
      <w:bookmarkStart w:id="845" w:name="_Toc13262"/>
      <w:bookmarkStart w:id="846" w:name="_Toc18183"/>
      <w:bookmarkStart w:id="847" w:name="_Toc18689"/>
      <w:bookmarkStart w:id="848" w:name="_Toc1924"/>
      <w:r>
        <w:rPr>
          <w:rFonts w:eastAsiaTheme="minorEastAsia"/>
          <w:b/>
          <w:bCs/>
          <w:szCs w:val="32"/>
          <w:lang w:val="en"/>
        </w:rPr>
        <w:t>11.6 Medical Coding</w:t>
      </w:r>
      <w:bookmarkEnd w:id="833"/>
      <w:bookmarkEnd w:id="834"/>
      <w:bookmarkEnd w:id="835"/>
      <w:bookmarkEnd w:id="836"/>
    </w:p>
    <w:bookmarkEnd w:id="837"/>
    <w:bookmarkEnd w:id="838"/>
    <w:bookmarkEnd w:id="839"/>
    <w:bookmarkEnd w:id="840"/>
    <w:bookmarkEnd w:id="841"/>
    <w:bookmarkEnd w:id="842"/>
    <w:bookmarkEnd w:id="843"/>
    <w:bookmarkEnd w:id="844"/>
    <w:bookmarkEnd w:id="845"/>
    <w:bookmarkEnd w:id="846"/>
    <w:bookmarkEnd w:id="847"/>
    <w:bookmarkEnd w:id="848"/>
    <w:p w14:paraId="50A1D485" w14:textId="77777777" w:rsidR="007B694B" w:rsidRDefault="00FA3D63">
      <w:pPr>
        <w:ind w:firstLineChars="0" w:firstLine="0"/>
        <w:rPr>
          <w:rFonts w:eastAsiaTheme="minorEastAsia"/>
        </w:rPr>
      </w:pPr>
      <w:r>
        <w:rPr>
          <w:rFonts w:eastAsiaTheme="minorEastAsia"/>
          <w:lang w:val="en"/>
        </w:rPr>
        <w:t xml:space="preserve">All adverse events and pre-existing conditions collected in clinical trials will be medically coded by system organ class (SOC) and preferred term (PT) using the Medical Dictionary for Regulatory Activities (MedDRA). Prior and concomitant </w:t>
      </w:r>
      <w:r>
        <w:rPr>
          <w:rFonts w:eastAsiaTheme="minorEastAsia"/>
          <w:lang w:val="en"/>
        </w:rPr>
        <w:lastRenderedPageBreak/>
        <w:t>medications will be coded using the latest version of the WHO Drug Dictionary (WHODD). The coded dataset should clearly record the dictionary and version used for coding. Medical coding should be completed prior to database locked.</w:t>
      </w:r>
    </w:p>
    <w:p w14:paraId="6B62D8F7" w14:textId="77777777" w:rsidR="007B694B" w:rsidRDefault="00FA3D63">
      <w:pPr>
        <w:keepNext/>
        <w:keepLines/>
        <w:ind w:firstLineChars="0" w:firstLine="0"/>
        <w:outlineLvl w:val="2"/>
        <w:rPr>
          <w:rFonts w:eastAsiaTheme="minorEastAsia"/>
          <w:b/>
          <w:bCs/>
          <w:szCs w:val="32"/>
        </w:rPr>
      </w:pPr>
      <w:bookmarkStart w:id="849" w:name="_Toc13135179"/>
      <w:bookmarkStart w:id="850" w:name="_Toc42786189"/>
      <w:bookmarkStart w:id="851" w:name="_Toc166778563"/>
      <w:bookmarkStart w:id="852" w:name="_Toc15525"/>
      <w:bookmarkStart w:id="853" w:name="_Toc7410"/>
      <w:bookmarkStart w:id="854" w:name="_Toc15841"/>
      <w:bookmarkStart w:id="855" w:name="_Toc24385"/>
      <w:bookmarkStart w:id="856" w:name="_Toc12805"/>
      <w:bookmarkStart w:id="857" w:name="_Toc22819"/>
      <w:bookmarkStart w:id="858" w:name="_Toc26262"/>
      <w:bookmarkStart w:id="859" w:name="_Toc2175"/>
      <w:bookmarkStart w:id="860" w:name="_Toc28261"/>
      <w:bookmarkStart w:id="861" w:name="_Toc10442"/>
      <w:bookmarkStart w:id="862" w:name="_Toc8987"/>
      <w:bookmarkStart w:id="863" w:name="_Toc18737"/>
      <w:bookmarkStart w:id="864" w:name="_Toc10378"/>
      <w:r>
        <w:rPr>
          <w:rFonts w:eastAsiaTheme="minorEastAsia"/>
          <w:b/>
          <w:bCs/>
          <w:szCs w:val="32"/>
          <w:lang w:val="en"/>
        </w:rPr>
        <w:t>11.7 Data Review</w:t>
      </w:r>
      <w:bookmarkEnd w:id="849"/>
      <w:bookmarkEnd w:id="850"/>
      <w:r>
        <w:rPr>
          <w:rFonts w:eastAsiaTheme="minorEastAsia"/>
          <w:b/>
          <w:bCs/>
          <w:szCs w:val="32"/>
          <w:lang w:val="en"/>
        </w:rPr>
        <w:t xml:space="preserve"> and Lock</w:t>
      </w:r>
      <w:bookmarkEnd w:id="851"/>
      <w:bookmarkEnd w:id="852"/>
    </w:p>
    <w:bookmarkEnd w:id="853"/>
    <w:bookmarkEnd w:id="854"/>
    <w:bookmarkEnd w:id="855"/>
    <w:bookmarkEnd w:id="856"/>
    <w:bookmarkEnd w:id="857"/>
    <w:bookmarkEnd w:id="858"/>
    <w:bookmarkEnd w:id="859"/>
    <w:bookmarkEnd w:id="860"/>
    <w:bookmarkEnd w:id="861"/>
    <w:bookmarkEnd w:id="862"/>
    <w:bookmarkEnd w:id="863"/>
    <w:bookmarkEnd w:id="864"/>
    <w:p w14:paraId="4A2A7617" w14:textId="77777777" w:rsidR="007B694B" w:rsidRDefault="00FA3D63">
      <w:pPr>
        <w:ind w:firstLineChars="0" w:firstLine="0"/>
        <w:rPr>
          <w:rFonts w:eastAsiaTheme="minorEastAsia"/>
        </w:rPr>
      </w:pPr>
      <w:r>
        <w:rPr>
          <w:rFonts w:eastAsiaTheme="minorEastAsia"/>
          <w:lang w:val="en"/>
        </w:rPr>
        <w:t>Data review should be performed by the principal investigator, statistician, data manager and sponsor before database locked. In addition to reviewing the unresolved problems in data management process, reviewing the reports and handling records of serious adverse events, reviewing the data review of inclusion and exclusion criteria, dropouts, missing values, compliance, adverse events and concomitant medications, the population division and statistical analysis plan should be further discussed and confirmed.</w:t>
      </w:r>
    </w:p>
    <w:p w14:paraId="5A011BA8" w14:textId="77777777" w:rsidR="007B694B" w:rsidRDefault="00FA3D63">
      <w:pPr>
        <w:ind w:firstLineChars="0" w:firstLine="0"/>
        <w:rPr>
          <w:rFonts w:eastAsiaTheme="minorEastAsia"/>
        </w:rPr>
      </w:pPr>
      <w:r>
        <w:rPr>
          <w:rFonts w:eastAsiaTheme="minorEastAsia"/>
          <w:lang w:val="en"/>
        </w:rPr>
        <w:t>Database locked is an important milestone in the process of clinical study. The locking is to cancel the permission to edit the database. The written approval from the principal investigator, statistician, data manager and sponsor should be obtained before the database locked. The locking process and time should be clearly documented. All data were finally exported from the EDC system by the data manager and handed to the statistician for analysis. The final data were backed up in three copies at the same time, one of which was kept by the sponsor, the principal investigator and the statistical analysis unit, respectively.</w:t>
      </w:r>
    </w:p>
    <w:p w14:paraId="778EEAEC" w14:textId="77777777" w:rsidR="007B694B" w:rsidRDefault="00FA3D63">
      <w:pPr>
        <w:ind w:firstLineChars="0" w:firstLine="0"/>
        <w:rPr>
          <w:rFonts w:eastAsiaTheme="minorEastAsia"/>
        </w:rPr>
      </w:pPr>
      <w:r>
        <w:rPr>
          <w:rFonts w:eastAsiaTheme="minorEastAsia"/>
          <w:lang w:val="en"/>
        </w:rPr>
        <w:t>After database locked and unlock, this process must be carefully controlled, locked data files can not be changed unilaterally. For the problems found after database locked, the application should be submitted and fully discussed, and the implementation can only be implemented after being jointly signed and confirmed by the principal investigator, statistician, data manager and sponsor, and the reasons for unlocking should be recorded in detail. Or in the process of statistical analysis, it shall be revised in the form of NTF, etc., and filed after written signature.</w:t>
      </w:r>
    </w:p>
    <w:p w14:paraId="40D75958" w14:textId="77777777" w:rsidR="007B694B" w:rsidRDefault="00FA3D63">
      <w:pPr>
        <w:keepNext/>
        <w:keepLines/>
        <w:ind w:firstLineChars="0" w:firstLine="0"/>
        <w:outlineLvl w:val="2"/>
        <w:rPr>
          <w:rFonts w:eastAsiaTheme="minorEastAsia"/>
          <w:b/>
          <w:bCs/>
          <w:szCs w:val="32"/>
        </w:rPr>
      </w:pPr>
      <w:bookmarkStart w:id="865" w:name="_Toc13135181"/>
      <w:bookmarkStart w:id="866" w:name="_Toc166778564"/>
      <w:bookmarkStart w:id="867" w:name="_Toc42786191"/>
      <w:bookmarkStart w:id="868" w:name="_Toc3357"/>
      <w:bookmarkStart w:id="869" w:name="_Toc18918"/>
      <w:bookmarkStart w:id="870" w:name="_Toc30466"/>
      <w:bookmarkStart w:id="871" w:name="_Toc26819"/>
      <w:bookmarkStart w:id="872" w:name="_Toc32065"/>
      <w:bookmarkStart w:id="873" w:name="_Toc1335"/>
      <w:bookmarkStart w:id="874" w:name="_Toc31596"/>
      <w:bookmarkStart w:id="875" w:name="_Toc23126"/>
      <w:bookmarkStart w:id="876" w:name="_Toc11668"/>
      <w:bookmarkStart w:id="877" w:name="_Toc24423"/>
      <w:bookmarkStart w:id="878" w:name="_Toc24710"/>
      <w:bookmarkStart w:id="879" w:name="_Toc31069"/>
      <w:bookmarkStart w:id="880" w:name="_Toc3985"/>
      <w:r>
        <w:rPr>
          <w:rFonts w:eastAsiaTheme="minorEastAsia"/>
          <w:b/>
          <w:bCs/>
          <w:szCs w:val="32"/>
          <w:lang w:val="en"/>
        </w:rPr>
        <w:lastRenderedPageBreak/>
        <w:t>11.8 Data Management Report</w:t>
      </w:r>
      <w:bookmarkEnd w:id="865"/>
      <w:bookmarkEnd w:id="866"/>
      <w:bookmarkEnd w:id="867"/>
      <w:bookmarkEnd w:id="868"/>
    </w:p>
    <w:p w14:paraId="208B5751" w14:textId="77777777" w:rsidR="007B694B" w:rsidRDefault="00FA3D63">
      <w:pPr>
        <w:widowControl/>
        <w:tabs>
          <w:tab w:val="left" w:pos="312"/>
        </w:tabs>
        <w:ind w:firstLineChars="0" w:firstLine="0"/>
        <w:rPr>
          <w:rFonts w:eastAsiaTheme="minorEastAsia"/>
          <w:kern w:val="0"/>
          <w:szCs w:val="22"/>
        </w:rPr>
      </w:pPr>
      <w:bookmarkStart w:id="881" w:name="_Toc27371"/>
      <w:bookmarkStart w:id="882" w:name="_Toc2082"/>
      <w:bookmarkStart w:id="883" w:name="_Toc8598"/>
      <w:bookmarkStart w:id="884" w:name="_Toc22686"/>
      <w:bookmarkStart w:id="885" w:name="_Toc27664"/>
      <w:bookmarkEnd w:id="869"/>
      <w:bookmarkEnd w:id="870"/>
      <w:bookmarkEnd w:id="871"/>
      <w:bookmarkEnd w:id="872"/>
      <w:bookmarkEnd w:id="873"/>
      <w:bookmarkEnd w:id="874"/>
      <w:bookmarkEnd w:id="875"/>
      <w:bookmarkEnd w:id="876"/>
      <w:bookmarkEnd w:id="877"/>
      <w:bookmarkEnd w:id="878"/>
      <w:bookmarkEnd w:id="879"/>
      <w:bookmarkEnd w:id="880"/>
      <w:r>
        <w:rPr>
          <w:rFonts w:eastAsiaTheme="minorEastAsia"/>
          <w:kern w:val="0"/>
          <w:lang w:val="en"/>
        </w:rPr>
        <w:t>After the database is locked, the data management personnel will write a data management report (DMR), which will comprehensively and in detail state the contents related to the data management implementation process, operating procedure and management quality. The final version of the data management report should be signed by the data management personnel, the sponsor and other relevant personnel</w:t>
      </w:r>
      <w:bookmarkEnd w:id="881"/>
      <w:bookmarkEnd w:id="882"/>
      <w:bookmarkEnd w:id="883"/>
      <w:bookmarkEnd w:id="884"/>
      <w:bookmarkEnd w:id="885"/>
      <w:r>
        <w:rPr>
          <w:rFonts w:eastAsiaTheme="minorEastAsia"/>
          <w:kern w:val="0"/>
          <w:lang w:val="en"/>
        </w:rPr>
        <w:t>.</w:t>
      </w:r>
      <w:bookmarkStart w:id="886" w:name="_Toc11246"/>
      <w:bookmarkStart w:id="887" w:name="_Toc7808"/>
      <w:bookmarkStart w:id="888" w:name="_Toc17053"/>
      <w:bookmarkStart w:id="889" w:name="_Toc493599430"/>
      <w:bookmarkStart w:id="890" w:name="_Toc8428"/>
      <w:bookmarkStart w:id="891" w:name="_Toc20577"/>
      <w:bookmarkStart w:id="892" w:name="_Toc28494"/>
      <w:bookmarkStart w:id="893" w:name="_Toc7514"/>
      <w:bookmarkStart w:id="894" w:name="_Toc4965"/>
      <w:bookmarkStart w:id="895" w:name="_Toc28269"/>
      <w:bookmarkStart w:id="896" w:name="_Toc25253"/>
      <w:bookmarkStart w:id="897" w:name="_Toc9739"/>
      <w:bookmarkStart w:id="898" w:name="_Toc23692"/>
      <w:bookmarkStart w:id="899" w:name="_Toc18654"/>
      <w:bookmarkStart w:id="900" w:name="_Toc12871"/>
      <w:bookmarkStart w:id="901" w:name="_Toc453916750"/>
      <w:bookmarkStart w:id="902" w:name="_Toc502302323"/>
      <w:bookmarkStart w:id="903" w:name="_Toc18108"/>
    </w:p>
    <w:p w14:paraId="1CA189CE" w14:textId="77777777" w:rsidR="007B694B" w:rsidRDefault="00FA3D63" w:rsidP="001727E9">
      <w:pPr>
        <w:keepNext/>
        <w:keepLines/>
        <w:numPr>
          <w:ilvl w:val="0"/>
          <w:numId w:val="9"/>
        </w:numPr>
        <w:adjustRightInd w:val="0"/>
        <w:snapToGrid w:val="0"/>
        <w:spacing w:before="156"/>
        <w:ind w:firstLineChars="0"/>
        <w:jc w:val="left"/>
        <w:outlineLvl w:val="1"/>
        <w:rPr>
          <w:b/>
          <w:bCs/>
          <w:sz w:val="28"/>
          <w:szCs w:val="32"/>
        </w:rPr>
      </w:pPr>
      <w:bookmarkStart w:id="904" w:name="_Toc166778565"/>
      <w:bookmarkStart w:id="905" w:name="_Toc20751"/>
      <w:r>
        <w:rPr>
          <w:b/>
          <w:bCs/>
          <w:sz w:val="28"/>
          <w:szCs w:val="32"/>
          <w:lang w:val="en"/>
        </w:rPr>
        <w:t>Statistical Analysis</w:t>
      </w:r>
      <w:bookmarkEnd w:id="904"/>
      <w:bookmarkEnd w:id="905"/>
    </w:p>
    <w:p w14:paraId="7C307355" w14:textId="77777777" w:rsidR="007B694B" w:rsidRDefault="00FA3D63">
      <w:pPr>
        <w:keepNext/>
        <w:keepLines/>
        <w:ind w:firstLineChars="0" w:firstLine="0"/>
        <w:outlineLvl w:val="2"/>
        <w:rPr>
          <w:rFonts w:eastAsiaTheme="minorEastAsia"/>
          <w:b/>
          <w:bCs/>
          <w:szCs w:val="32"/>
        </w:rPr>
      </w:pPr>
      <w:bookmarkStart w:id="906" w:name="_Toc166778566"/>
      <w:bookmarkStart w:id="907" w:name="_Toc17754"/>
      <w:r>
        <w:rPr>
          <w:rFonts w:eastAsiaTheme="minorEastAsia"/>
          <w:b/>
          <w:bCs/>
          <w:szCs w:val="32"/>
          <w:lang w:val="en"/>
        </w:rPr>
        <w:t>12.1 Study Hypothesis and Multiplicity Considerations</w:t>
      </w:r>
      <w:bookmarkEnd w:id="906"/>
      <w:bookmarkEnd w:id="907"/>
    </w:p>
    <w:p w14:paraId="69C5795D" w14:textId="77777777" w:rsidR="007B694B" w:rsidRDefault="00FA3D63">
      <w:pPr>
        <w:adjustRightInd w:val="0"/>
        <w:snapToGrid w:val="0"/>
        <w:spacing w:before="120" w:afterLines="50" w:after="163"/>
        <w:ind w:right="79" w:firstLineChars="0" w:firstLine="0"/>
        <w:rPr>
          <w:bCs/>
          <w:spacing w:val="4"/>
        </w:rPr>
      </w:pPr>
      <w:r>
        <w:rPr>
          <w:lang w:val="en"/>
        </w:rPr>
        <w:t>This study uses a single-group target value design to assess whether the IRC-assessed ORR (π) of LP-168 monotherapy in subjects with relapsed or refractory mantle cell lymphoma (R/R MCL) is superior to the set target value (π0). The statistical hypotheses are as follows:</w:t>
      </w:r>
    </w:p>
    <w:p w14:paraId="57CDDDCB" w14:textId="77777777" w:rsidR="007B694B" w:rsidRDefault="00FA3D63">
      <w:pPr>
        <w:adjustRightInd w:val="0"/>
        <w:snapToGrid w:val="0"/>
        <w:spacing w:afterLines="50" w:after="163" w:line="276" w:lineRule="auto"/>
        <w:ind w:right="79" w:firstLineChars="0" w:firstLine="0"/>
        <w:rPr>
          <w:bCs/>
          <w:spacing w:val="4"/>
        </w:rPr>
      </w:pPr>
      <w:r>
        <w:rPr>
          <w:lang w:val="en"/>
        </w:rPr>
        <w:t>Null hypothesis H</w:t>
      </w:r>
      <w:r>
        <w:rPr>
          <w:vertAlign w:val="subscript"/>
          <w:lang w:val="en"/>
        </w:rPr>
        <w:t>0</w:t>
      </w:r>
      <w:r>
        <w:rPr>
          <w:lang w:val="en"/>
        </w:rPr>
        <w:t>: π ≤ π0</w:t>
      </w:r>
    </w:p>
    <w:p w14:paraId="0FC29C00" w14:textId="77777777" w:rsidR="007B694B" w:rsidRDefault="00FA3D63">
      <w:pPr>
        <w:adjustRightInd w:val="0"/>
        <w:snapToGrid w:val="0"/>
        <w:spacing w:afterLines="50" w:after="163" w:line="276" w:lineRule="auto"/>
        <w:ind w:right="79" w:firstLineChars="0" w:firstLine="0"/>
        <w:rPr>
          <w:bCs/>
          <w:spacing w:val="4"/>
        </w:rPr>
      </w:pPr>
      <w:r>
        <w:rPr>
          <w:lang w:val="en"/>
        </w:rPr>
        <w:t>Alternative hypothesis H</w:t>
      </w:r>
      <w:r>
        <w:rPr>
          <w:vertAlign w:val="subscript"/>
          <w:lang w:val="en"/>
        </w:rPr>
        <w:t>1</w:t>
      </w:r>
      <w:r>
        <w:rPr>
          <w:lang w:val="en"/>
        </w:rPr>
        <w:t>: π &gt; π0</w:t>
      </w:r>
    </w:p>
    <w:p w14:paraId="37E76B04" w14:textId="77777777" w:rsidR="007B694B" w:rsidRDefault="00FA3D63">
      <w:pPr>
        <w:adjustRightInd w:val="0"/>
        <w:snapToGrid w:val="0"/>
        <w:spacing w:afterLines="50" w:after="163" w:line="276" w:lineRule="auto"/>
        <w:ind w:right="79" w:firstLineChars="0" w:firstLine="0"/>
        <w:rPr>
          <w:bCs/>
          <w:spacing w:val="4"/>
        </w:rPr>
      </w:pPr>
      <w:r>
        <w:rPr>
          <w:lang w:val="en"/>
        </w:rPr>
        <w:t>These hypotheses will be tested using either an exact test of the single-group target value (significance level α = 0.025 one-sided) or a confidence interval approach. If p &lt; 0.025 for the exact test of the single-group target value, or the lower limit of the 95% two-sided confidence interval of the ORR in this study is &gt; target value (π0), H</w:t>
      </w:r>
      <w:r>
        <w:rPr>
          <w:vertAlign w:val="subscript"/>
          <w:lang w:val="en"/>
        </w:rPr>
        <w:t>0</w:t>
      </w:r>
      <w:r>
        <w:rPr>
          <w:lang w:val="en"/>
        </w:rPr>
        <w:t xml:space="preserve"> will be rejected and the IRC-assessed ORR (π) of LP-168 monotherapy in R/R MCL subjects will be considered superior to the set target value (π0). There are no multiplicity issues with this test.</w:t>
      </w:r>
    </w:p>
    <w:p w14:paraId="44014913" w14:textId="77777777" w:rsidR="007B694B" w:rsidRDefault="00FA3D63">
      <w:pPr>
        <w:keepNext/>
        <w:keepLines/>
        <w:ind w:firstLineChars="0" w:firstLine="0"/>
        <w:outlineLvl w:val="2"/>
        <w:rPr>
          <w:rFonts w:eastAsiaTheme="minorEastAsia"/>
          <w:b/>
          <w:bCs/>
          <w:szCs w:val="32"/>
        </w:rPr>
      </w:pPr>
      <w:bookmarkStart w:id="908" w:name="_Toc166778567"/>
      <w:bookmarkStart w:id="909" w:name="_Toc18309"/>
      <w:r>
        <w:rPr>
          <w:rFonts w:eastAsiaTheme="minorEastAsia"/>
          <w:b/>
          <w:bCs/>
          <w:szCs w:val="32"/>
          <w:lang w:val="en"/>
        </w:rPr>
        <w:t>12.2 Sample Size Estimation</w:t>
      </w:r>
      <w:bookmarkEnd w:id="908"/>
      <w:bookmarkEnd w:id="909"/>
    </w:p>
    <w:p w14:paraId="005D48D4" w14:textId="77777777" w:rsidR="007B694B" w:rsidRDefault="00FA3D63">
      <w:pPr>
        <w:ind w:firstLineChars="0" w:firstLine="0"/>
        <w:rPr>
          <w:rFonts w:eastAsiaTheme="minorEastAsia"/>
        </w:rPr>
      </w:pPr>
      <w:r>
        <w:rPr>
          <w:rFonts w:eastAsiaTheme="minorEastAsia"/>
          <w:lang w:val="en"/>
        </w:rPr>
        <w:t>The sample size will be estimated based on the single-group target value test of ORR.</w:t>
      </w:r>
    </w:p>
    <w:p w14:paraId="15BFA836" w14:textId="77777777" w:rsidR="007B694B" w:rsidRDefault="00FA3D63">
      <w:pPr>
        <w:adjustRightInd w:val="0"/>
        <w:snapToGrid w:val="0"/>
        <w:spacing w:before="120" w:afterLines="50" w:after="163" w:line="312" w:lineRule="auto"/>
        <w:ind w:right="79" w:firstLineChars="0" w:firstLine="0"/>
        <w:rPr>
          <w:bCs/>
          <w:spacing w:val="4"/>
        </w:rPr>
      </w:pPr>
      <w:r>
        <w:rPr>
          <w:lang w:val="en"/>
        </w:rPr>
        <w:t xml:space="preserve">The target value is obtained based on previous treatment efficacy or clinical experience data of the indicated population. A retrospective study with 31 patients showed an ORR of </w:t>
      </w:r>
      <w:r>
        <w:rPr>
          <w:color w:val="000000"/>
          <w:kern w:val="0"/>
          <w:lang w:val="en"/>
        </w:rPr>
        <w:t>32% (16%-48%)</w:t>
      </w:r>
      <w:r>
        <w:rPr>
          <w:rFonts w:eastAsiaTheme="minorEastAsia"/>
          <w:color w:val="000000"/>
          <w:kern w:val="0"/>
          <w:lang w:val="en"/>
        </w:rPr>
        <w:t xml:space="preserve"> for salvage chemotherapy in R/R MCL patients received at least 2 prior lines of therapy (including BTK inhibitors), and an observational study with </w:t>
      </w:r>
      <w:r>
        <w:rPr>
          <w:color w:val="000000"/>
          <w:kern w:val="0"/>
          <w:lang w:val="en"/>
        </w:rPr>
        <w:t>58</w:t>
      </w:r>
      <w:r>
        <w:rPr>
          <w:rFonts w:eastAsiaTheme="minorEastAsia"/>
          <w:color w:val="000000"/>
          <w:kern w:val="0"/>
          <w:lang w:val="en"/>
        </w:rPr>
        <w:t xml:space="preserve"> patients showed </w:t>
      </w:r>
      <w:r>
        <w:rPr>
          <w:lang w:val="en"/>
        </w:rPr>
        <w:t xml:space="preserve">an ORR of </w:t>
      </w:r>
      <w:r>
        <w:rPr>
          <w:color w:val="000000"/>
          <w:kern w:val="0"/>
          <w:lang w:val="en"/>
        </w:rPr>
        <w:t>29% (17%-41%)</w:t>
      </w:r>
      <w:r>
        <w:rPr>
          <w:lang w:val="en"/>
        </w:rPr>
        <w:t xml:space="preserve"> for </w:t>
      </w:r>
      <w:r>
        <w:rPr>
          <w:rFonts w:eastAsiaTheme="minorEastAsia"/>
          <w:color w:val="000000"/>
          <w:kern w:val="0"/>
          <w:lang w:val="en"/>
        </w:rPr>
        <w:t>lenalidomide-based therapy</w:t>
      </w:r>
      <w:r>
        <w:rPr>
          <w:lang w:val="en"/>
        </w:rPr>
        <w:t xml:space="preserve"> in R/R MCL patients received at least 4 prior lines of therapy (including BTK inhibitors), and an ORR of </w:t>
      </w:r>
      <w:r>
        <w:rPr>
          <w:color w:val="000000"/>
          <w:kern w:val="0"/>
          <w:lang w:val="en"/>
        </w:rPr>
        <w:t>30% (21%-40%)</w:t>
      </w:r>
      <w:r>
        <w:rPr>
          <w:rFonts w:eastAsiaTheme="minorEastAsia"/>
          <w:color w:val="000000"/>
          <w:kern w:val="0"/>
          <w:lang w:val="en"/>
        </w:rPr>
        <w:t xml:space="preserve"> for both studies combined.</w:t>
      </w:r>
    </w:p>
    <w:p w14:paraId="74A4E620" w14:textId="77777777" w:rsidR="007B694B" w:rsidRDefault="00FA3D63">
      <w:pPr>
        <w:adjustRightInd w:val="0"/>
        <w:snapToGrid w:val="0"/>
        <w:spacing w:before="120" w:afterLines="50" w:after="163" w:line="312" w:lineRule="auto"/>
        <w:ind w:right="79" w:firstLine="480"/>
        <w:jc w:val="center"/>
        <w:rPr>
          <w:bCs/>
          <w:spacing w:val="4"/>
        </w:rPr>
      </w:pPr>
      <w:r>
        <w:rPr>
          <w:lang w:val="en"/>
        </w:rPr>
        <w:t>Table 2 ORR data for R/R MCL patients previously treated with BTK inhibitors</w:t>
      </w:r>
    </w:p>
    <w:tbl>
      <w:tblPr>
        <w:tblStyle w:val="af1"/>
        <w:tblW w:w="0" w:type="auto"/>
        <w:jc w:val="center"/>
        <w:tblLayout w:type="fixed"/>
        <w:tblLook w:val="04A0" w:firstRow="1" w:lastRow="0" w:firstColumn="1" w:lastColumn="0" w:noHBand="0" w:noVBand="1"/>
      </w:tblPr>
      <w:tblGrid>
        <w:gridCol w:w="2875"/>
        <w:gridCol w:w="1195"/>
        <w:gridCol w:w="2489"/>
      </w:tblGrid>
      <w:tr w:rsidR="007B694B" w14:paraId="50ACF435" w14:textId="77777777">
        <w:trPr>
          <w:jc w:val="center"/>
        </w:trPr>
        <w:tc>
          <w:tcPr>
            <w:tcW w:w="2875" w:type="dxa"/>
          </w:tcPr>
          <w:p w14:paraId="751D3EE8" w14:textId="77777777" w:rsidR="007B694B" w:rsidRDefault="00FA3D63">
            <w:pPr>
              <w:spacing w:before="31" w:line="400" w:lineRule="exact"/>
              <w:ind w:right="79" w:firstLineChars="0" w:firstLine="0"/>
              <w:jc w:val="left"/>
              <w:rPr>
                <w:rFonts w:eastAsiaTheme="minorEastAsia"/>
                <w:color w:val="000000"/>
                <w:kern w:val="0"/>
              </w:rPr>
            </w:pPr>
            <w:r>
              <w:rPr>
                <w:rFonts w:eastAsiaTheme="minorEastAsia"/>
                <w:color w:val="000000"/>
                <w:kern w:val="0"/>
                <w:lang w:val="en"/>
              </w:rPr>
              <w:lastRenderedPageBreak/>
              <w:t>Therapeutic regimen</w:t>
            </w:r>
          </w:p>
        </w:tc>
        <w:tc>
          <w:tcPr>
            <w:tcW w:w="1195" w:type="dxa"/>
          </w:tcPr>
          <w:p w14:paraId="7E03423D" w14:textId="77777777" w:rsidR="007B694B" w:rsidRDefault="00FA3D63">
            <w:pPr>
              <w:spacing w:before="31" w:line="400" w:lineRule="exact"/>
              <w:ind w:right="79" w:firstLineChars="0" w:firstLine="0"/>
              <w:jc w:val="left"/>
              <w:rPr>
                <w:rFonts w:eastAsiaTheme="minorEastAsia"/>
                <w:color w:val="000000"/>
                <w:kern w:val="0"/>
              </w:rPr>
            </w:pPr>
            <w:r>
              <w:rPr>
                <w:rFonts w:eastAsiaTheme="minorEastAsia"/>
                <w:color w:val="000000"/>
                <w:kern w:val="0"/>
                <w:lang w:val="en"/>
              </w:rPr>
              <w:t>Sample size</w:t>
            </w:r>
          </w:p>
        </w:tc>
        <w:tc>
          <w:tcPr>
            <w:tcW w:w="2489" w:type="dxa"/>
          </w:tcPr>
          <w:p w14:paraId="5E111705" w14:textId="77777777" w:rsidR="007B694B" w:rsidRDefault="00FA3D63">
            <w:pPr>
              <w:spacing w:before="31" w:line="400" w:lineRule="exact"/>
              <w:ind w:right="79" w:firstLineChars="0" w:firstLine="0"/>
              <w:jc w:val="left"/>
              <w:rPr>
                <w:rFonts w:eastAsiaTheme="minorEastAsia"/>
                <w:color w:val="000000"/>
                <w:kern w:val="0"/>
              </w:rPr>
            </w:pPr>
            <w:r>
              <w:rPr>
                <w:rFonts w:eastAsiaTheme="minorEastAsia"/>
                <w:color w:val="000000"/>
                <w:kern w:val="0"/>
                <w:lang w:val="en"/>
              </w:rPr>
              <w:t>ORR with 95% CI</w:t>
            </w:r>
          </w:p>
        </w:tc>
      </w:tr>
      <w:tr w:rsidR="007B694B" w14:paraId="153297A5" w14:textId="77777777">
        <w:trPr>
          <w:jc w:val="center"/>
        </w:trPr>
        <w:tc>
          <w:tcPr>
            <w:tcW w:w="2875" w:type="dxa"/>
          </w:tcPr>
          <w:p w14:paraId="1621637B" w14:textId="77777777" w:rsidR="007B694B" w:rsidRDefault="00FA3D63">
            <w:pPr>
              <w:spacing w:before="31" w:line="400" w:lineRule="exact"/>
              <w:ind w:right="79" w:firstLineChars="0" w:firstLine="0"/>
              <w:jc w:val="left"/>
              <w:rPr>
                <w:rFonts w:eastAsiaTheme="minorEastAsia"/>
                <w:color w:val="000000"/>
                <w:kern w:val="0"/>
              </w:rPr>
            </w:pPr>
            <w:r>
              <w:rPr>
                <w:rFonts w:eastAsiaTheme="minorEastAsia"/>
                <w:color w:val="000000"/>
                <w:kern w:val="0"/>
                <w:lang w:val="en"/>
              </w:rPr>
              <w:t>Salvage chemotherapy</w:t>
            </w:r>
          </w:p>
        </w:tc>
        <w:tc>
          <w:tcPr>
            <w:tcW w:w="1195" w:type="dxa"/>
          </w:tcPr>
          <w:p w14:paraId="19F23170" w14:textId="77777777" w:rsidR="007B694B" w:rsidRDefault="00FA3D63">
            <w:pPr>
              <w:spacing w:before="31" w:line="400" w:lineRule="exact"/>
              <w:ind w:right="79" w:firstLineChars="0" w:firstLine="0"/>
              <w:jc w:val="left"/>
              <w:rPr>
                <w:rFonts w:eastAsiaTheme="minorEastAsia"/>
                <w:color w:val="000000"/>
                <w:kern w:val="0"/>
              </w:rPr>
            </w:pPr>
            <w:r>
              <w:rPr>
                <w:rFonts w:eastAsiaTheme="minorEastAsia"/>
                <w:color w:val="000000"/>
                <w:kern w:val="0"/>
                <w:lang w:val="en"/>
              </w:rPr>
              <w:t>31</w:t>
            </w:r>
          </w:p>
        </w:tc>
        <w:tc>
          <w:tcPr>
            <w:tcW w:w="2489" w:type="dxa"/>
          </w:tcPr>
          <w:p w14:paraId="7B5F61A9" w14:textId="77777777" w:rsidR="007B694B" w:rsidRDefault="00FA3D63">
            <w:pPr>
              <w:spacing w:before="31" w:line="400" w:lineRule="exact"/>
              <w:ind w:right="79" w:firstLineChars="0" w:firstLine="0"/>
              <w:jc w:val="left"/>
              <w:rPr>
                <w:rFonts w:eastAsiaTheme="minorEastAsia"/>
                <w:color w:val="000000"/>
                <w:kern w:val="0"/>
              </w:rPr>
            </w:pPr>
            <w:r>
              <w:rPr>
                <w:rFonts w:eastAsiaTheme="minorEastAsia"/>
                <w:color w:val="000000"/>
                <w:kern w:val="0"/>
                <w:lang w:val="en"/>
              </w:rPr>
              <w:t>32% (16%-48%)</w:t>
            </w:r>
          </w:p>
        </w:tc>
      </w:tr>
      <w:tr w:rsidR="007B694B" w14:paraId="70C54F7E" w14:textId="77777777">
        <w:trPr>
          <w:jc w:val="center"/>
        </w:trPr>
        <w:tc>
          <w:tcPr>
            <w:tcW w:w="2875" w:type="dxa"/>
          </w:tcPr>
          <w:p w14:paraId="50F0432C" w14:textId="77777777" w:rsidR="007B694B" w:rsidRDefault="00FA3D63">
            <w:pPr>
              <w:spacing w:before="31" w:line="400" w:lineRule="exact"/>
              <w:ind w:right="79" w:firstLineChars="0" w:firstLine="0"/>
              <w:jc w:val="left"/>
              <w:rPr>
                <w:rFonts w:eastAsiaTheme="minorEastAsia"/>
                <w:color w:val="000000"/>
                <w:kern w:val="0"/>
              </w:rPr>
            </w:pPr>
            <w:r>
              <w:rPr>
                <w:rFonts w:eastAsiaTheme="minorEastAsia"/>
                <w:color w:val="000000"/>
                <w:kern w:val="0"/>
                <w:lang w:val="en"/>
              </w:rPr>
              <w:t>Lenalidomide-based therapy</w:t>
            </w:r>
          </w:p>
        </w:tc>
        <w:tc>
          <w:tcPr>
            <w:tcW w:w="1195" w:type="dxa"/>
          </w:tcPr>
          <w:p w14:paraId="2C4DCB99" w14:textId="77777777" w:rsidR="007B694B" w:rsidRDefault="00FA3D63">
            <w:pPr>
              <w:spacing w:before="31" w:line="400" w:lineRule="exact"/>
              <w:ind w:right="79" w:firstLineChars="0" w:firstLine="0"/>
              <w:jc w:val="left"/>
              <w:rPr>
                <w:rFonts w:eastAsiaTheme="minorEastAsia"/>
                <w:color w:val="000000"/>
                <w:kern w:val="0"/>
              </w:rPr>
            </w:pPr>
            <w:r>
              <w:rPr>
                <w:rFonts w:eastAsiaTheme="minorEastAsia"/>
                <w:color w:val="000000"/>
                <w:kern w:val="0"/>
                <w:lang w:val="en"/>
              </w:rPr>
              <w:t>58</w:t>
            </w:r>
          </w:p>
        </w:tc>
        <w:tc>
          <w:tcPr>
            <w:tcW w:w="2489" w:type="dxa"/>
          </w:tcPr>
          <w:p w14:paraId="3F88738A" w14:textId="77777777" w:rsidR="007B694B" w:rsidRDefault="00FA3D63">
            <w:pPr>
              <w:spacing w:before="31" w:line="400" w:lineRule="exact"/>
              <w:ind w:right="79" w:firstLineChars="0" w:firstLine="0"/>
              <w:jc w:val="left"/>
              <w:rPr>
                <w:rFonts w:eastAsiaTheme="minorEastAsia"/>
                <w:color w:val="000000"/>
                <w:kern w:val="0"/>
              </w:rPr>
            </w:pPr>
            <w:r>
              <w:rPr>
                <w:rFonts w:eastAsiaTheme="minorEastAsia"/>
                <w:color w:val="000000"/>
                <w:kern w:val="0"/>
                <w:lang w:val="en"/>
              </w:rPr>
              <w:t>29% (17%-41%)</w:t>
            </w:r>
          </w:p>
        </w:tc>
      </w:tr>
      <w:tr w:rsidR="007B694B" w14:paraId="647C4474" w14:textId="77777777">
        <w:trPr>
          <w:jc w:val="center"/>
        </w:trPr>
        <w:tc>
          <w:tcPr>
            <w:tcW w:w="2875" w:type="dxa"/>
          </w:tcPr>
          <w:p w14:paraId="5C879739" w14:textId="77777777" w:rsidR="007B694B" w:rsidRDefault="00FA3D63">
            <w:pPr>
              <w:spacing w:before="31" w:line="400" w:lineRule="exact"/>
              <w:ind w:right="79" w:firstLineChars="0" w:firstLine="0"/>
              <w:jc w:val="left"/>
              <w:rPr>
                <w:rFonts w:eastAsiaTheme="minorEastAsia"/>
                <w:color w:val="000000"/>
                <w:kern w:val="0"/>
              </w:rPr>
            </w:pPr>
            <w:r>
              <w:rPr>
                <w:rFonts w:eastAsiaTheme="minorEastAsia"/>
                <w:color w:val="000000"/>
                <w:kern w:val="0"/>
                <w:lang w:val="en"/>
              </w:rPr>
              <w:t>Total</w:t>
            </w:r>
          </w:p>
        </w:tc>
        <w:tc>
          <w:tcPr>
            <w:tcW w:w="1195" w:type="dxa"/>
          </w:tcPr>
          <w:p w14:paraId="58C148B0" w14:textId="77777777" w:rsidR="007B694B" w:rsidRDefault="00FA3D63">
            <w:pPr>
              <w:spacing w:before="31" w:line="400" w:lineRule="exact"/>
              <w:ind w:right="79" w:firstLineChars="0" w:firstLine="0"/>
              <w:jc w:val="left"/>
              <w:rPr>
                <w:rFonts w:eastAsiaTheme="minorEastAsia"/>
                <w:color w:val="000000"/>
                <w:kern w:val="0"/>
              </w:rPr>
            </w:pPr>
            <w:r>
              <w:rPr>
                <w:rFonts w:eastAsiaTheme="minorEastAsia"/>
                <w:color w:val="000000"/>
                <w:kern w:val="0"/>
                <w:lang w:val="en"/>
              </w:rPr>
              <w:t>89</w:t>
            </w:r>
          </w:p>
        </w:tc>
        <w:tc>
          <w:tcPr>
            <w:tcW w:w="2489" w:type="dxa"/>
          </w:tcPr>
          <w:p w14:paraId="0A0E5FC2" w14:textId="77777777" w:rsidR="007B694B" w:rsidRDefault="00FA3D63">
            <w:pPr>
              <w:spacing w:before="31" w:line="400" w:lineRule="exact"/>
              <w:ind w:right="79" w:firstLineChars="0" w:firstLine="0"/>
              <w:jc w:val="left"/>
              <w:rPr>
                <w:rFonts w:eastAsiaTheme="minorEastAsia"/>
                <w:color w:val="000000"/>
                <w:kern w:val="0"/>
              </w:rPr>
            </w:pPr>
            <w:r>
              <w:rPr>
                <w:rFonts w:eastAsiaTheme="minorEastAsia"/>
                <w:color w:val="000000"/>
                <w:kern w:val="0"/>
                <w:lang w:val="en"/>
              </w:rPr>
              <w:t>30% (21%-40%)</w:t>
            </w:r>
          </w:p>
        </w:tc>
      </w:tr>
    </w:tbl>
    <w:p w14:paraId="0E5B1213" w14:textId="77777777" w:rsidR="007B694B" w:rsidRDefault="00FA3D63">
      <w:pPr>
        <w:spacing w:before="31" w:line="400" w:lineRule="exact"/>
        <w:ind w:left="79" w:right="79" w:firstLineChars="0" w:firstLine="0"/>
        <w:rPr>
          <w:rFonts w:eastAsiaTheme="minorEastAsia"/>
          <w:b/>
          <w:bCs/>
          <w:color w:val="000000"/>
          <w:kern w:val="0"/>
        </w:rPr>
      </w:pPr>
      <w:r>
        <w:rPr>
          <w:lang w:val="en"/>
        </w:rPr>
        <w:t>In summary, 30% is selected as the ORR target value. Assuming that</w:t>
      </w:r>
      <w:r>
        <w:rPr>
          <w:rFonts w:hint="eastAsia"/>
          <w:lang w:val="en"/>
        </w:rPr>
        <w:t xml:space="preserve"> the study drug</w:t>
      </w:r>
      <w:r>
        <w:rPr>
          <w:lang w:val="en"/>
        </w:rPr>
        <w:t xml:space="preserve"> can improve ORR to 50% and the type I error is controlled within 2.5% (one-sided test), 55 subjects can provide a power of not less than 85% to demonstrate that the ORR of LP-168 is superior to 30% of the target value. Considering a dropout rate of approximately 10%, 62 subjects are planned to be enrolled.</w:t>
      </w:r>
    </w:p>
    <w:p w14:paraId="56D12703" w14:textId="77777777" w:rsidR="007B694B" w:rsidRDefault="00FA3D63">
      <w:pPr>
        <w:keepNext/>
        <w:keepLines/>
        <w:ind w:firstLineChars="0" w:firstLine="0"/>
        <w:outlineLvl w:val="2"/>
        <w:rPr>
          <w:rFonts w:eastAsiaTheme="minorEastAsia"/>
          <w:b/>
          <w:bCs/>
          <w:szCs w:val="32"/>
        </w:rPr>
      </w:pPr>
      <w:bookmarkStart w:id="910" w:name="_Toc166778568"/>
      <w:bookmarkStart w:id="911" w:name="_Toc502302290"/>
      <w:bookmarkStart w:id="912" w:name="_Toc13135183"/>
      <w:bookmarkStart w:id="913" w:name="_Toc42786193"/>
      <w:bookmarkStart w:id="914" w:name="_Toc1421"/>
      <w:bookmarkStart w:id="915" w:name="_Toc11952"/>
      <w:bookmarkStart w:id="916" w:name="_Toc22276"/>
      <w:bookmarkStart w:id="917" w:name="_Toc1974"/>
      <w:bookmarkStart w:id="918" w:name="_Toc11735"/>
      <w:bookmarkStart w:id="919" w:name="_Toc4375"/>
      <w:bookmarkStart w:id="920" w:name="_Toc31650"/>
      <w:bookmarkStart w:id="921" w:name="_Toc12997"/>
      <w:bookmarkStart w:id="922" w:name="_Toc11913"/>
      <w:bookmarkStart w:id="923" w:name="_Toc15158"/>
      <w:bookmarkStart w:id="924" w:name="_Toc10570"/>
      <w:bookmarkStart w:id="925" w:name="_Toc652"/>
      <w:bookmarkStart w:id="926" w:name="_Toc18311"/>
      <w:bookmarkStart w:id="927" w:name="_Toc29469"/>
      <w:bookmarkStart w:id="928" w:name="_Toc23752"/>
      <w:bookmarkStart w:id="929" w:name="_Toc6189"/>
      <w:r>
        <w:rPr>
          <w:rFonts w:eastAsiaTheme="minorEastAsia"/>
          <w:b/>
          <w:bCs/>
          <w:szCs w:val="32"/>
          <w:lang w:val="en"/>
        </w:rPr>
        <w:t>12.3 Analysis Populations</w:t>
      </w:r>
      <w:bookmarkEnd w:id="910"/>
      <w:bookmarkEnd w:id="911"/>
      <w:bookmarkEnd w:id="912"/>
      <w:bookmarkEnd w:id="913"/>
      <w:bookmarkEnd w:id="914"/>
    </w:p>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p w14:paraId="30D27C33" w14:textId="77777777" w:rsidR="007B694B" w:rsidRDefault="00FA3D63">
      <w:pPr>
        <w:ind w:firstLineChars="0" w:firstLine="0"/>
        <w:rPr>
          <w:rFonts w:eastAsiaTheme="minorEastAsia"/>
        </w:rPr>
      </w:pPr>
      <w:r>
        <w:rPr>
          <w:rFonts w:eastAsiaTheme="minorEastAsia"/>
          <w:lang w:val="en"/>
        </w:rPr>
        <w:t xml:space="preserve">The analysis population includes the safety analysis set, full analysis set, per protocol set and pharmacokinetic analysis set. The safety analysis set is used for safety analysis, the full analysis set is used for baseline characteristics analysis and efficacy estimation objective analysis, the per protocol set is used for supplementary efficacy analysis, and the pharmacokinetic analysis set is used for analysis and evaluation of </w:t>
      </w:r>
      <w:r>
        <w:rPr>
          <w:rFonts w:eastAsiaTheme="minorEastAsia" w:hint="eastAsia"/>
          <w:lang w:val="en"/>
        </w:rPr>
        <w:t>pharmacokinetic parameters</w:t>
      </w:r>
      <w:r>
        <w:rPr>
          <w:rFonts w:eastAsiaTheme="minorEastAsia"/>
          <w:lang w:val="en"/>
        </w:rPr>
        <w:t>.</w:t>
      </w:r>
    </w:p>
    <w:p w14:paraId="15F38FC4" w14:textId="77777777" w:rsidR="007B694B" w:rsidRDefault="00FA3D63">
      <w:pPr>
        <w:ind w:firstLineChars="0" w:firstLine="0"/>
        <w:rPr>
          <w:rFonts w:eastAsiaTheme="minorEastAsia"/>
        </w:rPr>
      </w:pPr>
      <w:r>
        <w:rPr>
          <w:rFonts w:eastAsiaTheme="minorEastAsia"/>
          <w:lang w:val="en"/>
        </w:rPr>
        <w:t xml:space="preserve">Safety analysis set (SS): All subjects who received at least one dose of </w:t>
      </w:r>
      <w:r>
        <w:rPr>
          <w:rFonts w:eastAsiaTheme="minorEastAsia" w:hint="eastAsia"/>
          <w:lang w:val="en"/>
        </w:rPr>
        <w:t>the study drug</w:t>
      </w:r>
      <w:r>
        <w:rPr>
          <w:rFonts w:eastAsiaTheme="minorEastAsia"/>
          <w:lang w:val="en"/>
        </w:rPr>
        <w:t>.</w:t>
      </w:r>
    </w:p>
    <w:p w14:paraId="3BDF0082" w14:textId="77777777" w:rsidR="007B694B" w:rsidRDefault="00FA3D63">
      <w:pPr>
        <w:ind w:firstLineChars="0" w:firstLine="0"/>
        <w:rPr>
          <w:rFonts w:eastAsiaTheme="minorEastAsia"/>
        </w:rPr>
      </w:pPr>
      <w:r>
        <w:rPr>
          <w:rFonts w:eastAsiaTheme="minorEastAsia"/>
          <w:lang w:val="en"/>
        </w:rPr>
        <w:t>Full analysis set (</w:t>
      </w:r>
      <w:r>
        <w:rPr>
          <w:lang w:val="en"/>
        </w:rPr>
        <w:t>FAS</w:t>
      </w:r>
      <w:r>
        <w:rPr>
          <w:rFonts w:eastAsiaTheme="minorEastAsia"/>
          <w:lang w:val="en"/>
        </w:rPr>
        <w:t>): It is consistent with the population definition in the estimated objectives. Based on the intent-to-treat (</w:t>
      </w:r>
      <w:r>
        <w:rPr>
          <w:lang w:val="en"/>
        </w:rPr>
        <w:t>ITT</w:t>
      </w:r>
      <w:r>
        <w:rPr>
          <w:rFonts w:eastAsiaTheme="minorEastAsia"/>
          <w:lang w:val="en"/>
        </w:rPr>
        <w:t xml:space="preserve">) principle, all subjects </w:t>
      </w:r>
      <w:r>
        <w:rPr>
          <w:rFonts w:eastAsiaTheme="minorEastAsia" w:hint="eastAsia"/>
        </w:rPr>
        <w:t>with</w:t>
      </w:r>
      <w:r>
        <w:rPr>
          <w:lang w:val="en"/>
        </w:rPr>
        <w:t xml:space="preserve"> R/R MCL </w:t>
      </w:r>
      <w:r>
        <w:rPr>
          <w:rFonts w:eastAsiaTheme="minorEastAsia" w:hint="eastAsia"/>
        </w:rPr>
        <w:t xml:space="preserve">who have </w:t>
      </w:r>
      <w:r>
        <w:rPr>
          <w:rFonts w:eastAsiaTheme="minorEastAsia"/>
          <w:lang w:val="en"/>
        </w:rPr>
        <w:t>receive</w:t>
      </w:r>
      <w:r>
        <w:rPr>
          <w:rFonts w:eastAsiaTheme="minorEastAsia" w:hint="eastAsia"/>
        </w:rPr>
        <w:t>d</w:t>
      </w:r>
      <w:r>
        <w:rPr>
          <w:rFonts w:eastAsiaTheme="minorEastAsia"/>
          <w:lang w:val="en"/>
        </w:rPr>
        <w:t xml:space="preserve"> at least one dose of </w:t>
      </w:r>
      <w:r>
        <w:rPr>
          <w:rFonts w:eastAsiaTheme="minorEastAsia" w:hint="eastAsia"/>
          <w:lang w:val="en"/>
        </w:rPr>
        <w:t>the study drug</w:t>
      </w:r>
      <w:r>
        <w:rPr>
          <w:rFonts w:eastAsiaTheme="minorEastAsia"/>
          <w:lang w:val="en"/>
        </w:rPr>
        <w:t xml:space="preserve"> will be included in the </w:t>
      </w:r>
      <w:r>
        <w:rPr>
          <w:lang w:val="en"/>
        </w:rPr>
        <w:t>FAS</w:t>
      </w:r>
      <w:r>
        <w:rPr>
          <w:rFonts w:eastAsiaTheme="minorEastAsia"/>
          <w:lang w:val="en"/>
        </w:rPr>
        <w:t>.</w:t>
      </w:r>
    </w:p>
    <w:p w14:paraId="75235ECE" w14:textId="77777777" w:rsidR="007B694B" w:rsidRDefault="00FA3D63">
      <w:pPr>
        <w:ind w:firstLineChars="0" w:firstLine="0"/>
        <w:rPr>
          <w:rFonts w:eastAsiaTheme="minorEastAsia"/>
        </w:rPr>
      </w:pPr>
      <w:r>
        <w:rPr>
          <w:rFonts w:eastAsiaTheme="minorEastAsia"/>
          <w:lang w:val="en"/>
        </w:rPr>
        <w:t xml:space="preserve">Per-protocol set (PPS): It includes the subjects in the full analysis set who have good compliance, all the primary </w:t>
      </w:r>
      <w:r>
        <w:rPr>
          <w:rFonts w:eastAsiaTheme="minorEastAsia" w:hint="eastAsia"/>
          <w:lang w:val="en"/>
        </w:rPr>
        <w:t>efficacy parameter</w:t>
      </w:r>
      <w:r>
        <w:rPr>
          <w:rFonts w:eastAsiaTheme="minorEastAsia"/>
          <w:lang w:val="en"/>
        </w:rPr>
        <w:t>s are available, and have no major protocol deviations.</w:t>
      </w:r>
    </w:p>
    <w:p w14:paraId="68F8EE08" w14:textId="77777777" w:rsidR="007B694B" w:rsidRDefault="00FA3D63">
      <w:pPr>
        <w:ind w:firstLineChars="0" w:firstLine="0"/>
        <w:rPr>
          <w:rFonts w:eastAsiaTheme="minorEastAsia"/>
        </w:rPr>
      </w:pPr>
      <w:r>
        <w:rPr>
          <w:rFonts w:eastAsiaTheme="minorEastAsia"/>
          <w:lang w:val="en"/>
        </w:rPr>
        <w:t xml:space="preserve">Pharmacokinetic analysis set (PKS): All subjects who received at least one dose of </w:t>
      </w:r>
      <w:r>
        <w:rPr>
          <w:rFonts w:eastAsiaTheme="minorEastAsia" w:hint="eastAsia"/>
          <w:lang w:val="en"/>
        </w:rPr>
        <w:t>the study drug</w:t>
      </w:r>
      <w:r>
        <w:rPr>
          <w:rFonts w:eastAsiaTheme="minorEastAsia"/>
          <w:lang w:val="en"/>
        </w:rPr>
        <w:t>, had pharmacokinetic data (biological samples were collected) and had no protocol violations that significantly affected the PK results.</w:t>
      </w:r>
    </w:p>
    <w:p w14:paraId="30D0AA02" w14:textId="77777777" w:rsidR="007B694B" w:rsidRDefault="00FA3D63">
      <w:pPr>
        <w:keepNext/>
        <w:keepLines/>
        <w:ind w:firstLineChars="0" w:firstLine="0"/>
        <w:outlineLvl w:val="2"/>
        <w:rPr>
          <w:rFonts w:eastAsiaTheme="minorEastAsia"/>
          <w:b/>
          <w:bCs/>
          <w:szCs w:val="32"/>
        </w:rPr>
      </w:pPr>
      <w:bookmarkStart w:id="930" w:name="_Toc166778569"/>
      <w:bookmarkStart w:id="931" w:name="_Toc6343"/>
      <w:r>
        <w:rPr>
          <w:rFonts w:eastAsiaTheme="minorEastAsia"/>
          <w:b/>
          <w:bCs/>
          <w:szCs w:val="32"/>
          <w:lang w:val="en"/>
        </w:rPr>
        <w:t>12.4 Statistical Analysis Method</w:t>
      </w:r>
      <w:bookmarkStart w:id="932" w:name="_Toc26629"/>
      <w:bookmarkStart w:id="933" w:name="_Toc29793"/>
      <w:bookmarkStart w:id="934" w:name="_Toc30209"/>
      <w:bookmarkStart w:id="935" w:name="_Toc11288"/>
      <w:bookmarkStart w:id="936" w:name="_Toc17810"/>
      <w:bookmarkStart w:id="937" w:name="_Toc15114"/>
      <w:bookmarkStart w:id="938" w:name="_Toc25285"/>
      <w:bookmarkStart w:id="939" w:name="_Toc14802"/>
      <w:bookmarkStart w:id="940" w:name="_Toc30150"/>
      <w:bookmarkStart w:id="941" w:name="_Toc12922"/>
      <w:bookmarkStart w:id="942" w:name="_Toc22024"/>
      <w:bookmarkStart w:id="943" w:name="_Toc16012"/>
      <w:bookmarkStart w:id="944" w:name="_Toc4290"/>
      <w:bookmarkStart w:id="945" w:name="_Toc4971"/>
      <w:bookmarkStart w:id="946" w:name="_Toc23129"/>
      <w:bookmarkEnd w:id="930"/>
      <w:bookmarkEnd w:id="931"/>
    </w:p>
    <w:p w14:paraId="5016E74B" w14:textId="77777777" w:rsidR="007B694B" w:rsidRDefault="00FA3D63">
      <w:pPr>
        <w:ind w:firstLineChars="0" w:firstLine="0"/>
        <w:rPr>
          <w:rFonts w:eastAsiaTheme="minorEastAsia"/>
        </w:rPr>
      </w:pPr>
      <w:bookmarkStart w:id="947" w:name="_Toc13135184"/>
      <w:bookmarkStart w:id="948" w:name="_Toc42786194"/>
      <w:bookmarkStart w:id="949" w:name="_Toc50230229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r>
        <w:rPr>
          <w:rFonts w:eastAsiaTheme="minorEastAsia"/>
          <w:b/>
          <w:bCs/>
          <w:szCs w:val="32"/>
          <w:lang w:val="en"/>
        </w:rPr>
        <w:t>Subject distribution</w:t>
      </w:r>
      <w:bookmarkEnd w:id="947"/>
      <w:bookmarkEnd w:id="948"/>
      <w:bookmarkEnd w:id="949"/>
      <w:r>
        <w:rPr>
          <w:rFonts w:eastAsiaTheme="minorEastAsia"/>
          <w:b/>
          <w:bCs/>
          <w:szCs w:val="32"/>
          <w:lang w:val="en"/>
        </w:rPr>
        <w:t>:</w:t>
      </w:r>
    </w:p>
    <w:p w14:paraId="19B3F68C" w14:textId="77777777" w:rsidR="007B694B" w:rsidRDefault="00FA3D63">
      <w:pPr>
        <w:ind w:firstLineChars="0" w:firstLine="0"/>
        <w:rPr>
          <w:rFonts w:eastAsiaTheme="minorEastAsia"/>
        </w:rPr>
      </w:pPr>
      <w:r>
        <w:rPr>
          <w:rFonts w:eastAsiaTheme="minorEastAsia"/>
          <w:lang w:val="en"/>
        </w:rPr>
        <w:lastRenderedPageBreak/>
        <w:t>The screening, enrollment, dropout and trial completion of all subjects shall be summarized, and the number of subjects enrolled in each analysis set and the reasons for exclusion of all subjects shall be summarized.</w:t>
      </w:r>
    </w:p>
    <w:p w14:paraId="28062B95" w14:textId="77777777" w:rsidR="007B694B" w:rsidRDefault="00FA3D63">
      <w:pPr>
        <w:ind w:firstLineChars="0" w:firstLine="0"/>
        <w:rPr>
          <w:rFonts w:eastAsiaTheme="minorEastAsia"/>
        </w:rPr>
      </w:pPr>
      <w:bookmarkStart w:id="950" w:name="_Toc13135185"/>
      <w:bookmarkStart w:id="951" w:name="_Toc502302292"/>
      <w:bookmarkStart w:id="952" w:name="_Toc42786195"/>
      <w:r>
        <w:rPr>
          <w:rFonts w:eastAsiaTheme="minorEastAsia"/>
          <w:b/>
          <w:bCs/>
          <w:szCs w:val="32"/>
          <w:lang w:val="en"/>
        </w:rPr>
        <w:t>Baseline characteristics of subjects</w:t>
      </w:r>
      <w:bookmarkStart w:id="953" w:name="_Toc23844"/>
      <w:bookmarkStart w:id="954" w:name="_Toc22906"/>
      <w:bookmarkStart w:id="955" w:name="_Toc8486"/>
      <w:bookmarkStart w:id="956" w:name="_Toc3764"/>
      <w:bookmarkStart w:id="957" w:name="_Toc11998"/>
      <w:bookmarkStart w:id="958" w:name="_Toc11378"/>
      <w:bookmarkStart w:id="959" w:name="_Toc20074"/>
      <w:bookmarkStart w:id="960" w:name="_Toc4927"/>
      <w:bookmarkStart w:id="961" w:name="_Toc9279"/>
      <w:bookmarkStart w:id="962" w:name="_Toc29878"/>
      <w:bookmarkStart w:id="963" w:name="_Toc533"/>
      <w:bookmarkStart w:id="964" w:name="_Toc27002"/>
      <w:bookmarkStart w:id="965" w:name="_Toc17778"/>
      <w:bookmarkStart w:id="966" w:name="_Toc7230"/>
      <w:bookmarkStart w:id="967" w:name="_Toc5727"/>
      <w:bookmarkEnd w:id="950"/>
      <w:bookmarkEnd w:id="951"/>
      <w:bookmarkEnd w:id="952"/>
      <w:r>
        <w:rPr>
          <w:rFonts w:eastAsiaTheme="minorEastAsia"/>
          <w:szCs w:val="32"/>
          <w:lang w:val="en"/>
        </w:rPr>
        <w:t>:</w:t>
      </w:r>
    </w:p>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p w14:paraId="0FC2BAFD" w14:textId="77777777" w:rsidR="007B694B" w:rsidRDefault="00FA3D63">
      <w:pPr>
        <w:ind w:firstLineChars="0" w:firstLine="0"/>
        <w:rPr>
          <w:rFonts w:eastAsiaTheme="minorEastAsia"/>
        </w:rPr>
      </w:pPr>
      <w:r>
        <w:rPr>
          <w:rFonts w:eastAsiaTheme="minorEastAsia"/>
          <w:lang w:val="en"/>
        </w:rPr>
        <w:t xml:space="preserve">The baseline data of subjects, including demographic data, medical history and treatment history, clinical stage and </w:t>
      </w:r>
      <w:r>
        <w:rPr>
          <w:rFonts w:eastAsiaTheme="minorEastAsia" w:hint="eastAsia"/>
          <w:lang w:val="en"/>
        </w:rPr>
        <w:t>ECOG PS</w:t>
      </w:r>
      <w:r>
        <w:rPr>
          <w:rFonts w:eastAsiaTheme="minorEastAsia"/>
          <w:lang w:val="en"/>
        </w:rPr>
        <w:t>, will be tabulated and analyzed descriptively. Descriptive summary of measurement indicators shall include number of subjects, mean, standard deviation, median, quartile, minimum and maximum, and frequency and frequency distribution shall be provided for enumeration indicators.</w:t>
      </w:r>
    </w:p>
    <w:p w14:paraId="3C8C36CE" w14:textId="77777777" w:rsidR="007B694B" w:rsidRDefault="00FA3D63">
      <w:pPr>
        <w:ind w:firstLineChars="0" w:firstLine="0"/>
        <w:rPr>
          <w:rFonts w:eastAsiaTheme="minorEastAsia"/>
          <w:b/>
          <w:bCs/>
        </w:rPr>
      </w:pPr>
      <w:r>
        <w:rPr>
          <w:rFonts w:eastAsiaTheme="minorEastAsia"/>
          <w:b/>
          <w:bCs/>
          <w:szCs w:val="32"/>
          <w:lang w:val="en"/>
        </w:rPr>
        <w:t>Compliance and concomitant therapy:</w:t>
      </w:r>
    </w:p>
    <w:p w14:paraId="6A1F4DD5" w14:textId="77777777" w:rsidR="007B694B" w:rsidRDefault="00FA3D63">
      <w:pPr>
        <w:ind w:firstLineChars="0" w:firstLine="0"/>
        <w:rPr>
          <w:rFonts w:eastAsiaTheme="minorEastAsia"/>
        </w:rPr>
      </w:pPr>
      <w:r>
        <w:rPr>
          <w:rFonts w:eastAsiaTheme="minorEastAsia"/>
          <w:lang w:val="en"/>
        </w:rPr>
        <w:t>The study medication compliance of all subjects will be calculated, and the drug exposure such as medication time and dose in each group will be statistically described. The subjects with poor compliance, the specific reasons for poor compliance and their entry into the analysis data set will be described in a list. Note: Medication compliance = Actual dose taken by the subject/Dose should be taken by the subject. If the subject's overall compliance is &lt; 80% or &gt; 120%, the subject is considered to have poor compliance, and if the subject's compliance is &lt; 70%, the subject shall be withdrawn from the PPS analysis. Subject compliance with treatment and the protocol included voluntary compliance with all aspects of the protocol, including collection of all laboratory tests required to comply with safety assessments.</w:t>
      </w:r>
    </w:p>
    <w:p w14:paraId="4DF9CBC8" w14:textId="77777777" w:rsidR="007B694B" w:rsidRDefault="00FA3D63">
      <w:pPr>
        <w:ind w:firstLineChars="0" w:firstLine="0"/>
        <w:rPr>
          <w:rFonts w:eastAsiaTheme="minorEastAsia"/>
        </w:rPr>
      </w:pPr>
      <w:r>
        <w:rPr>
          <w:rFonts w:eastAsiaTheme="minorEastAsia"/>
          <w:lang w:val="en"/>
        </w:rPr>
        <w:t>For the analysis of concomitant treatment, the details of concomitant treatment should be listed, such as subject number, site, group, name of concomitant drug, reason for use, route of administration, dose and frequency of administration, start time, end time, etc.</w:t>
      </w:r>
      <w:bookmarkStart w:id="968" w:name="_Toc27233"/>
      <w:bookmarkStart w:id="969" w:name="_Toc26625"/>
      <w:bookmarkStart w:id="970" w:name="_Toc7035"/>
      <w:bookmarkStart w:id="971" w:name="_Toc27611"/>
      <w:bookmarkStart w:id="972" w:name="_Toc6485"/>
      <w:bookmarkStart w:id="973" w:name="_Toc27742"/>
      <w:bookmarkStart w:id="974" w:name="_Toc26464"/>
      <w:bookmarkStart w:id="975" w:name="_Toc1583"/>
      <w:bookmarkStart w:id="976" w:name="_Toc18525"/>
      <w:bookmarkStart w:id="977" w:name="_Toc22523"/>
      <w:bookmarkStart w:id="978" w:name="_Toc24006"/>
      <w:bookmarkStart w:id="979" w:name="_Toc32608"/>
      <w:bookmarkStart w:id="980" w:name="_Toc42786197"/>
      <w:bookmarkStart w:id="981" w:name="_Toc21620"/>
      <w:bookmarkStart w:id="982" w:name="_Toc13135187"/>
      <w:bookmarkStart w:id="983" w:name="_Toc31747"/>
      <w:bookmarkStart w:id="984" w:name="_Toc6188"/>
      <w:bookmarkStart w:id="985" w:name="_Toc502302294"/>
    </w:p>
    <w:p w14:paraId="030B849D" w14:textId="77777777" w:rsidR="007B694B" w:rsidRDefault="00FA3D63">
      <w:pPr>
        <w:ind w:firstLineChars="0" w:firstLine="0"/>
        <w:rPr>
          <w:rFonts w:eastAsiaTheme="minorEastAsia"/>
        </w:rPr>
      </w:pPr>
      <w:r>
        <w:rPr>
          <w:rFonts w:eastAsiaTheme="minorEastAsia"/>
          <w:b/>
          <w:bCs/>
          <w:szCs w:val="32"/>
          <w:lang w:val="en"/>
        </w:rPr>
        <w:t>Safety analysis</w:t>
      </w:r>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r>
        <w:rPr>
          <w:rFonts w:eastAsiaTheme="minorEastAsia"/>
          <w:szCs w:val="32"/>
          <w:lang w:val="en"/>
        </w:rPr>
        <w:t>:</w:t>
      </w:r>
    </w:p>
    <w:p w14:paraId="6BEB1D0D" w14:textId="77777777" w:rsidR="007B694B" w:rsidRDefault="00FA3D63" w:rsidP="001727E9">
      <w:pPr>
        <w:pStyle w:val="afa"/>
        <w:numPr>
          <w:ilvl w:val="0"/>
          <w:numId w:val="40"/>
        </w:numPr>
        <w:spacing w:line="360" w:lineRule="auto"/>
        <w:ind w:left="0" w:firstLineChars="0" w:firstLine="0"/>
        <w:rPr>
          <w:rFonts w:ascii="Times New Roman" w:eastAsiaTheme="minorEastAsia" w:hAnsi="Times New Roman"/>
        </w:rPr>
      </w:pPr>
      <w:r>
        <w:rPr>
          <w:rFonts w:ascii="Times New Roman" w:hAnsi="Times New Roman" w:hint="eastAsia"/>
          <w:b/>
          <w:bCs/>
          <w:sz w:val="24"/>
          <w:lang w:val="en"/>
        </w:rPr>
        <w:t xml:space="preserve"> </w:t>
      </w:r>
      <w:r>
        <w:rPr>
          <w:rFonts w:ascii="Times New Roman" w:hAnsi="Times New Roman"/>
          <w:b/>
          <w:bCs/>
          <w:sz w:val="24"/>
          <w:lang w:val="en"/>
        </w:rPr>
        <w:t>Adverse events and toxicity</w:t>
      </w:r>
    </w:p>
    <w:p w14:paraId="35C66766" w14:textId="77777777" w:rsidR="007B694B" w:rsidRDefault="00FA3D63">
      <w:pPr>
        <w:ind w:firstLineChars="0" w:firstLine="0"/>
        <w:rPr>
          <w:rFonts w:eastAsiaTheme="minorEastAsia"/>
        </w:rPr>
      </w:pPr>
      <w:r>
        <w:rPr>
          <w:rFonts w:eastAsiaTheme="minorEastAsia"/>
          <w:lang w:val="en"/>
        </w:rPr>
        <w:t xml:space="preserve">All adverse events occurring during the study should be described and recorded in the eCRF and graded according to NCI CTCAE 5.0. The number and incidence of all </w:t>
      </w:r>
      <w:r>
        <w:rPr>
          <w:rFonts w:eastAsiaTheme="minorEastAsia"/>
          <w:lang w:val="en"/>
        </w:rPr>
        <w:lastRenderedPageBreak/>
        <w:t>adverse events and serious adverse events, all treatment-emergent adverse events and serious adverse events, adverse events and serious adverse event</w:t>
      </w:r>
      <w:r>
        <w:rPr>
          <w:rFonts w:eastAsiaTheme="minorEastAsia" w:hint="eastAsia"/>
        </w:rPr>
        <w:t xml:space="preserve"> related (e.g.,</w:t>
      </w:r>
      <w:r w:rsidRPr="001727E9">
        <w:rPr>
          <w:rFonts w:eastAsiaTheme="minorEastAsia"/>
        </w:rPr>
        <w:t xml:space="preserve"> possibly related, probably related, </w:t>
      </w:r>
      <w:r>
        <w:rPr>
          <w:rFonts w:eastAsiaTheme="minorEastAsia" w:hint="eastAsia"/>
        </w:rPr>
        <w:t xml:space="preserve">or </w:t>
      </w:r>
      <w:r w:rsidRPr="001727E9">
        <w:rPr>
          <w:rFonts w:eastAsiaTheme="minorEastAsia"/>
        </w:rPr>
        <w:t>definitely related</w:t>
      </w:r>
      <w:r>
        <w:rPr>
          <w:rFonts w:eastAsiaTheme="minorEastAsia" w:hint="eastAsia"/>
        </w:rPr>
        <w:t>) to the study drug</w:t>
      </w:r>
      <w:r>
        <w:rPr>
          <w:rFonts w:eastAsiaTheme="minorEastAsia"/>
          <w:lang w:val="en"/>
        </w:rPr>
        <w:t xml:space="preserve">, grade ≥ 3 adverse events (including treatment-emergent adverse events and </w:t>
      </w:r>
      <w:r w:rsidRPr="00D21841">
        <w:rPr>
          <w:rFonts w:eastAsiaTheme="minorEastAsia" w:hint="eastAsia"/>
          <w:lang w:val="en"/>
        </w:rPr>
        <w:t>the study drug</w:t>
      </w:r>
      <w:r>
        <w:rPr>
          <w:rFonts w:eastAsiaTheme="minorEastAsia"/>
          <w:lang w:val="en"/>
        </w:rPr>
        <w:t>-related adverse events), adverse events and serious adverse events leading to dose modification or discontinuation and death will be summarized by system organ class (SOC) and preferred term (PT) according to MEDRA coding results, and the number of subjects, number of AEs and percentage in each dose group will be listed. The details of all adverse events shall be listed.</w:t>
      </w:r>
    </w:p>
    <w:p w14:paraId="17797F36" w14:textId="77777777" w:rsidR="007B694B" w:rsidRDefault="00FA3D63" w:rsidP="001727E9">
      <w:pPr>
        <w:pStyle w:val="afa"/>
        <w:numPr>
          <w:ilvl w:val="0"/>
          <w:numId w:val="40"/>
        </w:numPr>
        <w:spacing w:line="360" w:lineRule="auto"/>
        <w:ind w:left="0" w:firstLineChars="0" w:firstLine="0"/>
        <w:rPr>
          <w:rFonts w:ascii="Times New Roman" w:eastAsiaTheme="minorEastAsia" w:hAnsi="Times New Roman"/>
        </w:rPr>
      </w:pPr>
      <w:r>
        <w:rPr>
          <w:rFonts w:ascii="Times New Roman" w:hAnsi="Times New Roman" w:hint="eastAsia"/>
          <w:b/>
          <w:bCs/>
          <w:sz w:val="24"/>
          <w:lang w:val="en"/>
        </w:rPr>
        <w:t xml:space="preserve"> </w:t>
      </w:r>
      <w:r>
        <w:rPr>
          <w:rFonts w:ascii="Times New Roman" w:hAnsi="Times New Roman"/>
          <w:b/>
          <w:bCs/>
          <w:sz w:val="24"/>
          <w:lang w:val="en"/>
        </w:rPr>
        <w:t>Vital signs, physical examination, and electrocardiogram</w:t>
      </w:r>
    </w:p>
    <w:p w14:paraId="2B11F536" w14:textId="77777777" w:rsidR="007B694B" w:rsidRDefault="00FA3D63">
      <w:pPr>
        <w:ind w:firstLineChars="0" w:firstLine="0"/>
        <w:rPr>
          <w:rFonts w:eastAsiaTheme="minorEastAsia"/>
        </w:rPr>
      </w:pPr>
      <w:r>
        <w:rPr>
          <w:rFonts w:eastAsiaTheme="minorEastAsia"/>
          <w:lang w:val="en"/>
        </w:rPr>
        <w:t xml:space="preserve">Descriptive statistics of baseline and post-baseline values of vital signs including systolic blood pressure, diastolic blood pressure, body temperature, </w:t>
      </w:r>
      <w:r>
        <w:rPr>
          <w:rFonts w:eastAsiaTheme="minorEastAsia" w:hint="eastAsia"/>
          <w:lang w:val="en"/>
        </w:rPr>
        <w:t>pulse</w:t>
      </w:r>
      <w:r>
        <w:rPr>
          <w:rFonts w:eastAsiaTheme="minorEastAsia"/>
          <w:lang w:val="en"/>
        </w:rPr>
        <w:t xml:space="preserve"> and respiration as well as changes from baseline to all visits will be calculated, including mean, standard deviation, median, maximum and minimum. All abnormal vital signs results shall be listed.</w:t>
      </w:r>
    </w:p>
    <w:p w14:paraId="6AF8F41A" w14:textId="77777777" w:rsidR="007B694B" w:rsidRDefault="00FA3D63">
      <w:pPr>
        <w:ind w:firstLineChars="0" w:firstLine="0"/>
        <w:rPr>
          <w:rFonts w:eastAsiaTheme="minorEastAsia"/>
        </w:rPr>
      </w:pPr>
      <w:r>
        <w:rPr>
          <w:lang w:val="en"/>
        </w:rPr>
        <w:t>Clinical assessment results of physical examination and ECG from baseline to study period and changes from baseline shall be summarized descriptively, and the number of subjects and percentage shall be recorded. A listing of subjects with at least one abnormal and clinically significant clinical assessment of ECG and physical examination shall be provided.</w:t>
      </w:r>
    </w:p>
    <w:p w14:paraId="6BB98154" w14:textId="77777777" w:rsidR="007B694B" w:rsidRDefault="00FA3D63" w:rsidP="001727E9">
      <w:pPr>
        <w:pStyle w:val="afa"/>
        <w:numPr>
          <w:ilvl w:val="0"/>
          <w:numId w:val="40"/>
        </w:numPr>
        <w:spacing w:line="360" w:lineRule="auto"/>
        <w:ind w:left="0" w:firstLineChars="0" w:firstLine="0"/>
        <w:rPr>
          <w:rFonts w:ascii="Times New Roman" w:eastAsiaTheme="minorEastAsia" w:hAnsi="Times New Roman"/>
        </w:rPr>
      </w:pPr>
      <w:r>
        <w:rPr>
          <w:rFonts w:ascii="Times New Roman" w:hAnsi="Times New Roman" w:hint="eastAsia"/>
          <w:b/>
          <w:bCs/>
          <w:sz w:val="24"/>
          <w:lang w:val="en"/>
        </w:rPr>
        <w:t xml:space="preserve"> </w:t>
      </w:r>
      <w:r>
        <w:rPr>
          <w:rFonts w:ascii="Times New Roman" w:hAnsi="Times New Roman"/>
          <w:b/>
          <w:bCs/>
          <w:sz w:val="24"/>
          <w:lang w:val="en"/>
        </w:rPr>
        <w:t>Laboratory tests</w:t>
      </w:r>
    </w:p>
    <w:p w14:paraId="46A36555" w14:textId="77777777" w:rsidR="007B694B" w:rsidRDefault="00FA3D63">
      <w:pPr>
        <w:ind w:firstLineChars="0" w:firstLine="0"/>
      </w:pPr>
      <w:r>
        <w:rPr>
          <w:lang w:val="en"/>
        </w:rPr>
        <w:t>Laboratory test results and changes from baseline at each scheduled visit will be summarized descriptively and, if necessary, graphically visualized for laboratory indicators of special interest to the study.</w:t>
      </w:r>
    </w:p>
    <w:p w14:paraId="0573446D" w14:textId="77777777" w:rsidR="007B694B" w:rsidRDefault="00FA3D63">
      <w:pPr>
        <w:ind w:firstLineChars="0" w:firstLine="0"/>
        <w:rPr>
          <w:rFonts w:eastAsiaTheme="minorEastAsia"/>
        </w:rPr>
      </w:pPr>
      <w:r>
        <w:rPr>
          <w:rFonts w:eastAsiaTheme="minorEastAsia"/>
          <w:lang w:val="en"/>
        </w:rPr>
        <w:t>Cross tabulation shall be provided for changes from baseline to worst on-treatment assessment based on clinical significance (i.e., normal, abnormal not clinically significant, abnormal clinically significant).</w:t>
      </w:r>
      <w:r>
        <w:rPr>
          <w:lang w:val="en"/>
        </w:rPr>
        <w:t xml:space="preserve"> A listing of abnormal changes and CTCAE grade ≥ 3 laboratory indicators shall be presented.</w:t>
      </w:r>
    </w:p>
    <w:p w14:paraId="3214B535" w14:textId="77777777" w:rsidR="007B694B" w:rsidRDefault="00FA3D63" w:rsidP="001727E9">
      <w:pPr>
        <w:pStyle w:val="afa"/>
        <w:numPr>
          <w:ilvl w:val="0"/>
          <w:numId w:val="40"/>
        </w:numPr>
        <w:spacing w:line="360" w:lineRule="auto"/>
        <w:ind w:left="0" w:firstLineChars="0" w:firstLine="0"/>
        <w:rPr>
          <w:rFonts w:ascii="Times New Roman" w:eastAsiaTheme="minorEastAsia" w:hAnsi="Times New Roman"/>
        </w:rPr>
      </w:pPr>
      <w:r>
        <w:rPr>
          <w:rFonts w:ascii="Times New Roman" w:hAnsi="Times New Roman" w:hint="eastAsia"/>
          <w:b/>
          <w:bCs/>
          <w:sz w:val="24"/>
          <w:lang w:val="en"/>
        </w:rPr>
        <w:lastRenderedPageBreak/>
        <w:t xml:space="preserve"> </w:t>
      </w:r>
      <w:r>
        <w:rPr>
          <w:rFonts w:ascii="Times New Roman" w:hAnsi="Times New Roman"/>
          <w:b/>
          <w:bCs/>
          <w:sz w:val="24"/>
          <w:lang w:val="en"/>
        </w:rPr>
        <w:t>ECOG performance status score</w:t>
      </w:r>
    </w:p>
    <w:p w14:paraId="5F788127" w14:textId="77777777" w:rsidR="007B694B" w:rsidRDefault="00FA3D63">
      <w:pPr>
        <w:ind w:firstLineChars="0" w:firstLine="0"/>
        <w:rPr>
          <w:rFonts w:eastAsiaTheme="minorEastAsia"/>
        </w:rPr>
      </w:pPr>
      <w:r>
        <w:rPr>
          <w:rFonts w:eastAsiaTheme="minorEastAsia"/>
          <w:lang w:val="en"/>
        </w:rPr>
        <w:t>The ECOG performance status score and its change from baseline will be statistically described by visit, and the number of subjects and percentage will be recorded, respectively.</w:t>
      </w:r>
    </w:p>
    <w:p w14:paraId="2CFF9946" w14:textId="77777777" w:rsidR="007B694B" w:rsidRDefault="00FA3D63">
      <w:pPr>
        <w:keepNext/>
        <w:keepLines/>
        <w:ind w:firstLineChars="0" w:firstLine="0"/>
        <w:outlineLvl w:val="2"/>
        <w:rPr>
          <w:rFonts w:eastAsiaTheme="minorEastAsia"/>
          <w:b/>
          <w:bCs/>
          <w:szCs w:val="32"/>
        </w:rPr>
      </w:pPr>
      <w:bookmarkStart w:id="986" w:name="_Toc166778570"/>
      <w:bookmarkStart w:id="987" w:name="_Toc26196"/>
      <w:r>
        <w:rPr>
          <w:rFonts w:eastAsiaTheme="minorEastAsia"/>
          <w:b/>
          <w:bCs/>
          <w:szCs w:val="32"/>
          <w:lang w:val="en"/>
        </w:rPr>
        <w:t>12.5 Quality of Life</w:t>
      </w:r>
      <w:bookmarkEnd w:id="986"/>
      <w:bookmarkEnd w:id="987"/>
    </w:p>
    <w:p w14:paraId="64A7DFAE" w14:textId="77777777" w:rsidR="007B694B" w:rsidRDefault="00FA3D63">
      <w:pPr>
        <w:ind w:firstLineChars="0" w:firstLine="0"/>
        <w:rPr>
          <w:rFonts w:eastAsiaTheme="minorEastAsia"/>
        </w:rPr>
      </w:pPr>
      <w:r>
        <w:rPr>
          <w:rFonts w:eastAsiaTheme="minorEastAsia"/>
          <w:lang w:val="en"/>
        </w:rPr>
        <w:t>The scores for each item of the EORTC QLQ-C30 at each time point and their changes from baseline will be summarized. Descriptive statistics will include the number of non-missing cases, mean, standard deviation, median, and range.</w:t>
      </w:r>
    </w:p>
    <w:p w14:paraId="173CFA78" w14:textId="77777777" w:rsidR="007B694B" w:rsidRDefault="00FA3D63">
      <w:pPr>
        <w:keepNext/>
        <w:keepLines/>
        <w:ind w:firstLineChars="0" w:firstLine="0"/>
        <w:outlineLvl w:val="2"/>
        <w:rPr>
          <w:rFonts w:eastAsiaTheme="minorEastAsia"/>
          <w:b/>
          <w:bCs/>
          <w:szCs w:val="32"/>
        </w:rPr>
      </w:pPr>
      <w:bookmarkStart w:id="988" w:name="_Toc166778571"/>
      <w:bookmarkStart w:id="989" w:name="_Toc23150"/>
      <w:r>
        <w:rPr>
          <w:rFonts w:eastAsiaTheme="minorEastAsia"/>
          <w:b/>
          <w:bCs/>
          <w:szCs w:val="32"/>
          <w:lang w:val="en"/>
        </w:rPr>
        <w:t>12.6 Efficacy Evaluation</w:t>
      </w:r>
      <w:bookmarkEnd w:id="988"/>
      <w:bookmarkEnd w:id="989"/>
    </w:p>
    <w:p w14:paraId="1961826C" w14:textId="77777777" w:rsidR="007B694B" w:rsidRDefault="00FA3D63">
      <w:pPr>
        <w:ind w:firstLineChars="0" w:firstLine="0"/>
        <w:rPr>
          <w:rFonts w:eastAsiaTheme="minorEastAsia"/>
        </w:rPr>
      </w:pPr>
      <w:r>
        <w:rPr>
          <w:rFonts w:eastAsiaTheme="minorEastAsia"/>
          <w:lang w:val="en"/>
        </w:rPr>
        <w:t>The overall response rate (ORR) assessed by IRC will be calculated based on the target population: The best response is the percentage of the number of subjects of (CR+PR) accounted for the target population, and the 95% confidence interval of ORR will be calculated using Clopper-Pearson exact method. If the lower limit of the confidence interval is &gt; 30%, the ORR of this study can be considered to be superior to the target value.</w:t>
      </w:r>
    </w:p>
    <w:p w14:paraId="4CD51EE2" w14:textId="77777777" w:rsidR="007B694B" w:rsidRDefault="00FA3D63">
      <w:pPr>
        <w:ind w:firstLineChars="0" w:firstLine="0"/>
        <w:rPr>
          <w:rFonts w:eastAsiaTheme="minorEastAsia"/>
        </w:rPr>
      </w:pPr>
      <w:r>
        <w:rPr>
          <w:rFonts w:eastAsiaTheme="minorEastAsia"/>
          <w:lang w:val="en"/>
        </w:rPr>
        <w:t>Complete response rate (CR rate) and investigator-assessed ORR/CR rate shall be calculated similarly as supportive analyses for the estimated objectives.</w:t>
      </w:r>
    </w:p>
    <w:p w14:paraId="270EA00A" w14:textId="77777777" w:rsidR="007B694B" w:rsidRDefault="00FA3D63">
      <w:pPr>
        <w:ind w:firstLineChars="0" w:firstLine="0"/>
        <w:rPr>
          <w:rFonts w:eastAsiaTheme="minorEastAsia"/>
        </w:rPr>
      </w:pPr>
      <w:r>
        <w:rPr>
          <w:rFonts w:eastAsiaTheme="minorEastAsia"/>
          <w:lang w:val="en"/>
        </w:rPr>
        <w:t>For time to response (TTR), duration of response (DOR), progression-free survival (PFS), and overall survival (OS), the median survival times, Q1 and Q3, and their 95% confidence intervals will be estimated using the Kaplan-Meier method. Additionally, the 1-year and 2-year progression-free rates, survival rates, and their corresponding 95% confidence intervals will be estimated.</w:t>
      </w:r>
    </w:p>
    <w:p w14:paraId="771E7499" w14:textId="77777777" w:rsidR="007B694B" w:rsidRDefault="00FA3D63">
      <w:pPr>
        <w:ind w:firstLineChars="0" w:firstLine="0"/>
        <w:rPr>
          <w:rFonts w:eastAsiaTheme="minorEastAsia"/>
        </w:rPr>
      </w:pPr>
      <w:r>
        <w:rPr>
          <w:rFonts w:eastAsiaTheme="minorEastAsia"/>
          <w:lang w:val="en"/>
        </w:rPr>
        <w:t>TTR, DOR, PFS and OS are defined as follows:</w:t>
      </w:r>
    </w:p>
    <w:p w14:paraId="666C1108" w14:textId="77777777" w:rsidR="007B694B" w:rsidRDefault="00FA3D63">
      <w:pPr>
        <w:ind w:firstLineChars="0" w:firstLine="0"/>
        <w:rPr>
          <w:rFonts w:eastAsiaTheme="minorEastAsia"/>
        </w:rPr>
      </w:pPr>
      <w:r>
        <w:rPr>
          <w:rFonts w:eastAsiaTheme="minorEastAsia"/>
          <w:lang w:val="en"/>
        </w:rPr>
        <w:t xml:space="preserve">Time to response (TTR): It is defined as the time from the first dose of </w:t>
      </w:r>
      <w:r>
        <w:rPr>
          <w:rFonts w:eastAsiaTheme="minorEastAsia" w:hint="eastAsia"/>
          <w:lang w:val="en"/>
        </w:rPr>
        <w:t>the study drug</w:t>
      </w:r>
      <w:r>
        <w:rPr>
          <w:rFonts w:eastAsiaTheme="minorEastAsia"/>
          <w:lang w:val="en"/>
        </w:rPr>
        <w:t xml:space="preserve"> to the first occurrence of response (as defined by ORR).</w:t>
      </w:r>
    </w:p>
    <w:p w14:paraId="5AD65F0F" w14:textId="77777777" w:rsidR="007B694B" w:rsidRDefault="00FA3D63">
      <w:pPr>
        <w:ind w:firstLineChars="0" w:firstLine="0"/>
        <w:rPr>
          <w:rFonts w:eastAsiaTheme="minorEastAsia"/>
        </w:rPr>
      </w:pPr>
      <w:r>
        <w:rPr>
          <w:rFonts w:eastAsiaTheme="minorEastAsia"/>
          <w:lang w:val="en"/>
        </w:rPr>
        <w:t xml:space="preserve">Duration of response (DOR): It is defined as the time from the first </w:t>
      </w:r>
      <w:r>
        <w:rPr>
          <w:rFonts w:eastAsiaTheme="minorEastAsia" w:hint="eastAsia"/>
          <w:lang w:val="en"/>
        </w:rPr>
        <w:t>documentation</w:t>
      </w:r>
      <w:r>
        <w:rPr>
          <w:rFonts w:eastAsiaTheme="minorEastAsia"/>
          <w:lang w:val="en"/>
        </w:rPr>
        <w:t xml:space="preserve"> of CR or PR to the </w:t>
      </w:r>
      <w:r>
        <w:rPr>
          <w:rFonts w:eastAsiaTheme="minorEastAsia" w:hint="eastAsia"/>
          <w:lang w:val="en"/>
        </w:rPr>
        <w:t>date</w:t>
      </w:r>
      <w:r>
        <w:rPr>
          <w:rFonts w:eastAsiaTheme="minorEastAsia"/>
          <w:lang w:val="en"/>
        </w:rPr>
        <w:t xml:space="preserve"> of PD or death from any cause.</w:t>
      </w:r>
    </w:p>
    <w:p w14:paraId="6D09A5A7" w14:textId="77777777" w:rsidR="007B694B" w:rsidRDefault="00FA3D63">
      <w:pPr>
        <w:ind w:firstLineChars="0" w:firstLine="0"/>
        <w:rPr>
          <w:rFonts w:eastAsiaTheme="minorEastAsia"/>
        </w:rPr>
      </w:pPr>
      <w:r>
        <w:rPr>
          <w:rFonts w:eastAsiaTheme="minorEastAsia"/>
          <w:lang w:val="en"/>
        </w:rPr>
        <w:t xml:space="preserve">Progression-free survival (PFS): It is defined as the time from the first dose of </w:t>
      </w:r>
      <w:r>
        <w:rPr>
          <w:rFonts w:eastAsiaTheme="minorEastAsia" w:hint="eastAsia"/>
          <w:lang w:val="en"/>
        </w:rPr>
        <w:t xml:space="preserve">the </w:t>
      </w:r>
      <w:r>
        <w:rPr>
          <w:rFonts w:eastAsiaTheme="minorEastAsia" w:hint="eastAsia"/>
          <w:lang w:val="en"/>
        </w:rPr>
        <w:lastRenderedPageBreak/>
        <w:t>study drug</w:t>
      </w:r>
      <w:r>
        <w:rPr>
          <w:rFonts w:eastAsiaTheme="minorEastAsia"/>
          <w:lang w:val="en"/>
        </w:rPr>
        <w:t xml:space="preserve"> to disease progression or death (whichever occurs first). It will be censored at the last evaluation time point if the disease progression or death is absent at the time of evaluation.</w:t>
      </w:r>
    </w:p>
    <w:p w14:paraId="2624E464" w14:textId="77777777" w:rsidR="007B694B" w:rsidRDefault="00FA3D63">
      <w:pPr>
        <w:ind w:firstLineChars="0" w:firstLine="0"/>
        <w:rPr>
          <w:rFonts w:eastAsiaTheme="minorEastAsia"/>
        </w:rPr>
      </w:pPr>
      <w:r>
        <w:rPr>
          <w:rFonts w:eastAsiaTheme="minorEastAsia"/>
          <w:lang w:val="en"/>
        </w:rPr>
        <w:t xml:space="preserve">Overall survival (OS): It is defined as the time from the first dose of </w:t>
      </w:r>
      <w:r>
        <w:rPr>
          <w:rFonts w:eastAsiaTheme="minorEastAsia" w:hint="eastAsia"/>
          <w:lang w:val="en"/>
        </w:rPr>
        <w:t>the study drug</w:t>
      </w:r>
      <w:r>
        <w:rPr>
          <w:rFonts w:eastAsiaTheme="minorEastAsia"/>
          <w:lang w:val="en"/>
        </w:rPr>
        <w:t xml:space="preserve"> to all-cause mortality. It will be censored as per the last evaluation time point (survival during study) or final confirmed survival date (follow-up after the completion of the study) for the subjects surviving at an evaluation time point.</w:t>
      </w:r>
    </w:p>
    <w:p w14:paraId="705A9961" w14:textId="77777777" w:rsidR="007B694B" w:rsidRDefault="00FA3D63">
      <w:pPr>
        <w:ind w:firstLineChars="0" w:firstLine="0"/>
        <w:rPr>
          <w:rFonts w:eastAsiaTheme="minorEastAsia"/>
        </w:rPr>
      </w:pPr>
      <w:r>
        <w:rPr>
          <w:rFonts w:eastAsiaTheme="minorEastAsia"/>
          <w:lang w:val="en"/>
        </w:rPr>
        <w:t>As a supplementary analysis, the above efficacy analyses will also be performed on the PPS population.</w:t>
      </w:r>
      <w:bookmarkStart w:id="990" w:name="_Toc13135189"/>
      <w:bookmarkStart w:id="991" w:name="_Toc502302296"/>
      <w:bookmarkStart w:id="992" w:name="_Toc1837"/>
      <w:bookmarkStart w:id="993" w:name="_Toc11762"/>
      <w:bookmarkStart w:id="994" w:name="_Toc17189"/>
      <w:bookmarkStart w:id="995" w:name="_Toc16726"/>
      <w:bookmarkStart w:id="996" w:name="_Toc26534"/>
      <w:bookmarkStart w:id="997" w:name="_Toc25719"/>
      <w:bookmarkStart w:id="998" w:name="_Toc5874"/>
      <w:bookmarkStart w:id="999" w:name="_Toc1504"/>
      <w:bookmarkStart w:id="1000" w:name="_Toc16854"/>
      <w:bookmarkStart w:id="1001" w:name="_Toc1988"/>
      <w:bookmarkStart w:id="1002" w:name="_Toc11558"/>
      <w:bookmarkStart w:id="1003" w:name="_Toc26554"/>
      <w:bookmarkStart w:id="1004" w:name="_Toc4598"/>
      <w:bookmarkStart w:id="1005" w:name="_Toc26051"/>
      <w:bookmarkStart w:id="1006" w:name="_Toc8658"/>
    </w:p>
    <w:p w14:paraId="5EBB2243" w14:textId="77777777" w:rsidR="007B694B" w:rsidRDefault="00FA3D63">
      <w:pPr>
        <w:keepNext/>
        <w:keepLines/>
        <w:ind w:firstLineChars="0" w:firstLine="0"/>
        <w:outlineLvl w:val="2"/>
        <w:rPr>
          <w:rFonts w:eastAsiaTheme="minorEastAsia"/>
          <w:b/>
        </w:rPr>
      </w:pPr>
      <w:bookmarkStart w:id="1007" w:name="_Toc166778572"/>
      <w:bookmarkStart w:id="1008" w:name="_Toc20618"/>
      <w:r>
        <w:rPr>
          <w:rFonts w:eastAsiaTheme="minorEastAsia"/>
          <w:b/>
          <w:bCs/>
          <w:szCs w:val="32"/>
          <w:lang w:val="en"/>
        </w:rPr>
        <w:t xml:space="preserve">12.7 </w:t>
      </w:r>
      <w:r>
        <w:rPr>
          <w:rFonts w:eastAsiaTheme="minorEastAsia"/>
          <w:b/>
          <w:bCs/>
          <w:lang w:val="en"/>
        </w:rPr>
        <w:t>Subgroup Analyses</w:t>
      </w:r>
      <w:bookmarkEnd w:id="1007"/>
      <w:bookmarkEnd w:id="1008"/>
    </w:p>
    <w:p w14:paraId="4C1E4047" w14:textId="77777777" w:rsidR="007B694B" w:rsidRDefault="00FA3D63">
      <w:pPr>
        <w:ind w:firstLineChars="0" w:firstLine="0"/>
        <w:rPr>
          <w:rFonts w:eastAsiaTheme="minorEastAsia"/>
        </w:rPr>
      </w:pPr>
      <w:r>
        <w:rPr>
          <w:rFonts w:eastAsiaTheme="minorEastAsia"/>
          <w:lang w:val="en"/>
        </w:rPr>
        <w:t>Necessary subgroup analyses will be performed based on important baseline characteristics and will not be used as a basis for efficacy confirmation. Specific subgroup factors are identified by the statistical analysis plan document.</w:t>
      </w:r>
    </w:p>
    <w:p w14:paraId="3F94B8C3" w14:textId="77777777" w:rsidR="007B694B" w:rsidRDefault="00FA3D63">
      <w:pPr>
        <w:keepNext/>
        <w:keepLines/>
        <w:ind w:firstLineChars="0" w:firstLine="0"/>
        <w:outlineLvl w:val="2"/>
        <w:rPr>
          <w:rFonts w:eastAsiaTheme="minorEastAsia"/>
          <w:b/>
          <w:bCs/>
          <w:szCs w:val="32"/>
        </w:rPr>
      </w:pPr>
      <w:bookmarkStart w:id="1009" w:name="_Toc166778573"/>
      <w:bookmarkStart w:id="1010" w:name="_Toc31187"/>
      <w:r>
        <w:rPr>
          <w:rFonts w:eastAsiaTheme="minorEastAsia"/>
          <w:b/>
          <w:bCs/>
          <w:lang w:val="en"/>
        </w:rPr>
        <w:t>1</w:t>
      </w:r>
      <w:bookmarkStart w:id="1011" w:name="_Toc42786200"/>
      <w:r>
        <w:rPr>
          <w:rFonts w:eastAsiaTheme="minorEastAsia"/>
          <w:b/>
          <w:bCs/>
          <w:lang w:val="en"/>
        </w:rPr>
        <w:t xml:space="preserve">2.8 </w:t>
      </w:r>
      <w:r>
        <w:rPr>
          <w:rFonts w:eastAsiaTheme="minorEastAsia"/>
          <w:b/>
          <w:bCs/>
          <w:szCs w:val="32"/>
          <w:lang w:val="en"/>
        </w:rPr>
        <w:t>Exploratory Analyses</w:t>
      </w:r>
      <w:bookmarkEnd w:id="990"/>
      <w:bookmarkEnd w:id="991"/>
      <w:bookmarkEnd w:id="1009"/>
      <w:bookmarkEnd w:id="1010"/>
      <w:bookmarkEnd w:id="1011"/>
    </w:p>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p w14:paraId="4780E9EE" w14:textId="77777777" w:rsidR="007B694B" w:rsidRDefault="00FA3D63">
      <w:pPr>
        <w:ind w:firstLineChars="0" w:firstLine="0"/>
        <w:rPr>
          <w:rFonts w:eastAsiaTheme="minorEastAsia"/>
        </w:rPr>
      </w:pPr>
      <w:r>
        <w:rPr>
          <w:rFonts w:eastAsiaTheme="minorEastAsia"/>
          <w:lang w:val="en"/>
        </w:rPr>
        <w:t>To evaluate the correlation of potential biomarkers (</w:t>
      </w:r>
      <w:r>
        <w:rPr>
          <w:rFonts w:eastAsiaTheme="minorEastAsia" w:hint="eastAsia"/>
          <w:lang w:val="en"/>
        </w:rPr>
        <w:t xml:space="preserve">e.g., </w:t>
      </w:r>
      <w:r>
        <w:rPr>
          <w:rFonts w:eastAsiaTheme="minorEastAsia"/>
          <w:lang w:val="en"/>
        </w:rPr>
        <w:t>BTK mutation, PLC mutation, TP53 mutation, etc.) in lymphoma tissue/circulating lymphoma cells with efficacy of LP-168 monotherapy based on the subject's NGS results.</w:t>
      </w:r>
    </w:p>
    <w:p w14:paraId="379B282D" w14:textId="77777777" w:rsidR="007B694B" w:rsidRDefault="00FA3D63">
      <w:pPr>
        <w:ind w:firstLineChars="0" w:firstLine="0"/>
        <w:rPr>
          <w:rFonts w:eastAsiaTheme="minorEastAsia"/>
        </w:rPr>
      </w:pPr>
      <w:r>
        <w:rPr>
          <w:rFonts w:eastAsiaTheme="minorEastAsia"/>
          <w:lang w:val="en"/>
        </w:rPr>
        <w:t xml:space="preserve">To evaluate intrinsic or extrinsic factors, such as age, liver function, renal function, ethnicity, etc., that may affect the exposure to </w:t>
      </w:r>
      <w:r>
        <w:rPr>
          <w:rFonts w:eastAsiaTheme="minorEastAsia" w:hint="eastAsia"/>
          <w:lang w:val="en"/>
        </w:rPr>
        <w:t>the study drug</w:t>
      </w:r>
      <w:r>
        <w:rPr>
          <w:rFonts w:eastAsiaTheme="minorEastAsia"/>
          <w:lang w:val="en"/>
        </w:rPr>
        <w:t xml:space="preserve"> will be assessed by population pharmacokinetic model.</w:t>
      </w:r>
    </w:p>
    <w:p w14:paraId="56612295" w14:textId="77777777" w:rsidR="007B694B" w:rsidRDefault="00FA3D63">
      <w:pPr>
        <w:keepNext/>
        <w:keepLines/>
        <w:ind w:firstLineChars="0" w:firstLine="0"/>
        <w:outlineLvl w:val="2"/>
        <w:rPr>
          <w:rFonts w:eastAsiaTheme="minorEastAsia"/>
        </w:rPr>
      </w:pPr>
      <w:bookmarkStart w:id="1012" w:name="_Toc166778574"/>
      <w:bookmarkStart w:id="1013" w:name="_Toc12899"/>
      <w:r>
        <w:rPr>
          <w:rFonts w:eastAsiaTheme="minorEastAsia"/>
          <w:b/>
          <w:bCs/>
          <w:szCs w:val="32"/>
          <w:lang w:val="en"/>
        </w:rPr>
        <w:t>1</w:t>
      </w:r>
      <w:bookmarkStart w:id="1014" w:name="_Toc1232"/>
      <w:bookmarkStart w:id="1015" w:name="_Toc12313"/>
      <w:bookmarkStart w:id="1016" w:name="_Toc6088"/>
      <w:bookmarkStart w:id="1017" w:name="_Toc21346"/>
      <w:bookmarkStart w:id="1018" w:name="_Toc15648"/>
      <w:bookmarkStart w:id="1019" w:name="_Toc4313"/>
      <w:bookmarkStart w:id="1020" w:name="_Toc9796"/>
      <w:bookmarkStart w:id="1021" w:name="_Toc23612"/>
      <w:bookmarkStart w:id="1022" w:name="_Toc22070"/>
      <w:bookmarkStart w:id="1023" w:name="_Toc18616"/>
      <w:bookmarkStart w:id="1024" w:name="_Toc13168"/>
      <w:bookmarkStart w:id="1025" w:name="_Toc16239"/>
      <w:bookmarkStart w:id="1026" w:name="_Toc4150"/>
      <w:bookmarkStart w:id="1027" w:name="_Toc26358"/>
      <w:bookmarkStart w:id="1028" w:name="_Toc13135190"/>
      <w:bookmarkStart w:id="1029" w:name="_Toc502302297"/>
      <w:bookmarkStart w:id="1030" w:name="_Toc18747"/>
      <w:bookmarkStart w:id="1031" w:name="_Toc42786201"/>
      <w:r>
        <w:rPr>
          <w:rFonts w:eastAsiaTheme="minorEastAsia"/>
          <w:b/>
          <w:bCs/>
          <w:szCs w:val="32"/>
          <w:lang w:val="en"/>
        </w:rPr>
        <w:t>2.9</w:t>
      </w:r>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r>
        <w:rPr>
          <w:rFonts w:eastAsiaTheme="minorEastAsia" w:hint="eastAsia"/>
          <w:b/>
          <w:bCs/>
          <w:szCs w:val="32"/>
          <w:lang w:val="en"/>
        </w:rPr>
        <w:t xml:space="preserve"> </w:t>
      </w:r>
      <w:r>
        <w:rPr>
          <w:rFonts w:eastAsiaTheme="minorEastAsia"/>
          <w:b/>
          <w:bCs/>
          <w:lang w:val="en"/>
        </w:rPr>
        <w:t>Interim Analysis and Statistical Analysis Plan</w:t>
      </w:r>
      <w:bookmarkEnd w:id="1012"/>
      <w:bookmarkEnd w:id="1013"/>
    </w:p>
    <w:p w14:paraId="67789EF8" w14:textId="77777777" w:rsidR="007B694B" w:rsidRDefault="00FA3D63">
      <w:pPr>
        <w:ind w:firstLineChars="0" w:firstLine="0"/>
      </w:pPr>
      <w:r>
        <w:rPr>
          <w:lang w:val="en"/>
        </w:rPr>
        <w:t>There was no planned interim analysis for this study.</w:t>
      </w:r>
    </w:p>
    <w:p w14:paraId="19777F11" w14:textId="77777777" w:rsidR="007B694B" w:rsidRDefault="00FA3D63">
      <w:pPr>
        <w:keepNext/>
        <w:keepLines/>
        <w:ind w:firstLineChars="0" w:firstLine="0"/>
        <w:outlineLvl w:val="2"/>
        <w:rPr>
          <w:rFonts w:eastAsiaTheme="minorEastAsia"/>
        </w:rPr>
      </w:pPr>
      <w:bookmarkStart w:id="1032" w:name="_Toc166778575"/>
      <w:bookmarkStart w:id="1033" w:name="_Toc6807"/>
      <w:r>
        <w:rPr>
          <w:rFonts w:eastAsiaTheme="minorEastAsia"/>
          <w:b/>
          <w:bCs/>
          <w:szCs w:val="32"/>
          <w:lang w:val="en"/>
        </w:rPr>
        <w:t>12.10</w:t>
      </w:r>
      <w:r>
        <w:rPr>
          <w:rFonts w:eastAsiaTheme="minorEastAsia"/>
          <w:b/>
          <w:bCs/>
          <w:lang w:val="en"/>
        </w:rPr>
        <w:t xml:space="preserve"> Primary Analysis Time</w:t>
      </w:r>
      <w:bookmarkEnd w:id="1032"/>
      <w:bookmarkEnd w:id="1033"/>
    </w:p>
    <w:p w14:paraId="18526307" w14:textId="77777777" w:rsidR="007B694B" w:rsidRDefault="00FA3D63">
      <w:pPr>
        <w:ind w:firstLineChars="0" w:firstLine="0"/>
      </w:pPr>
      <w:r>
        <w:rPr>
          <w:lang w:val="en"/>
        </w:rPr>
        <w:t>Six months after the last subject received the first dose is planned as the primary analysis time point for this study.</w:t>
      </w:r>
    </w:p>
    <w:p w14:paraId="2BADD1B2" w14:textId="77777777" w:rsidR="007B694B" w:rsidRDefault="00FA3D63">
      <w:pPr>
        <w:ind w:firstLineChars="0" w:firstLine="0"/>
      </w:pPr>
      <w:r>
        <w:rPr>
          <w:lang w:val="en"/>
        </w:rPr>
        <w:t xml:space="preserve">Unless otherwise specified, all analyses will be performed using SAS statistical software (version 9.4 or above). After the protocol and CRF are finalized, a statistical analysis plan (SAP) will be drafted separately, and the specific contents and methods </w:t>
      </w:r>
      <w:r>
        <w:rPr>
          <w:lang w:val="en"/>
        </w:rPr>
        <w:lastRenderedPageBreak/>
        <w:t>of statistical analysis will be subject to the SAP. The SAP shall be finalized no later than database locked.</w:t>
      </w:r>
    </w:p>
    <w:p w14:paraId="46525E73" w14:textId="77777777" w:rsidR="007B694B" w:rsidRDefault="00FA3D63" w:rsidP="001727E9">
      <w:pPr>
        <w:keepNext/>
        <w:keepLines/>
        <w:numPr>
          <w:ilvl w:val="0"/>
          <w:numId w:val="9"/>
        </w:numPr>
        <w:adjustRightInd w:val="0"/>
        <w:snapToGrid w:val="0"/>
        <w:spacing w:before="156"/>
        <w:ind w:firstLineChars="0"/>
        <w:jc w:val="left"/>
        <w:outlineLvl w:val="1"/>
        <w:rPr>
          <w:b/>
          <w:bCs/>
          <w:sz w:val="28"/>
          <w:szCs w:val="32"/>
        </w:rPr>
      </w:pPr>
      <w:bookmarkStart w:id="1034" w:name="_Toc10299"/>
      <w:bookmarkStart w:id="1035" w:name="_Toc5467"/>
      <w:bookmarkStart w:id="1036" w:name="_Toc4468"/>
      <w:bookmarkStart w:id="1037" w:name="_Toc12501"/>
      <w:bookmarkStart w:id="1038" w:name="_Toc21823"/>
      <w:bookmarkStart w:id="1039" w:name="_Toc27001"/>
      <w:bookmarkStart w:id="1040" w:name="_Toc502302298"/>
      <w:bookmarkStart w:id="1041" w:name="_Toc4053"/>
      <w:bookmarkStart w:id="1042" w:name="_Toc14626"/>
      <w:bookmarkStart w:id="1043" w:name="_Toc9502"/>
      <w:bookmarkStart w:id="1044" w:name="_Toc42786202"/>
      <w:bookmarkStart w:id="1045" w:name="_Toc7588"/>
      <w:bookmarkStart w:id="1046" w:name="_Toc13135191"/>
      <w:bookmarkStart w:id="1047" w:name="_Toc8272"/>
      <w:bookmarkStart w:id="1048" w:name="_Toc23473"/>
      <w:bookmarkStart w:id="1049" w:name="_Toc13417"/>
      <w:bookmarkStart w:id="1050" w:name="_Toc15191"/>
      <w:bookmarkStart w:id="1051" w:name="_Toc4866"/>
      <w:bookmarkStart w:id="1052" w:name="_Toc31197"/>
      <w:bookmarkStart w:id="1053" w:name="_Toc166778576"/>
      <w:bookmarkStart w:id="1054" w:name="_Toc3392"/>
      <w:r>
        <w:rPr>
          <w:b/>
          <w:bCs/>
          <w:sz w:val="28"/>
          <w:szCs w:val="32"/>
          <w:lang w:val="en"/>
        </w:rPr>
        <w:t>Pharmacokinetic and Pharmacodynamic Evaluations</w:t>
      </w:r>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p>
    <w:p w14:paraId="60FE31E0" w14:textId="77777777" w:rsidR="007B694B" w:rsidRDefault="00FA3D63">
      <w:pPr>
        <w:keepNext/>
        <w:keepLines/>
        <w:ind w:firstLineChars="0" w:firstLine="0"/>
        <w:outlineLvl w:val="2"/>
        <w:rPr>
          <w:rFonts w:eastAsiaTheme="minorEastAsia"/>
          <w:b/>
          <w:bCs/>
          <w:szCs w:val="32"/>
        </w:rPr>
      </w:pPr>
      <w:bookmarkStart w:id="1055" w:name="_Toc502302299"/>
      <w:bookmarkStart w:id="1056" w:name="_Toc166778577"/>
      <w:bookmarkStart w:id="1057" w:name="_Toc13135192"/>
      <w:bookmarkStart w:id="1058" w:name="_Toc42786203"/>
      <w:bookmarkStart w:id="1059" w:name="_Toc20644"/>
      <w:bookmarkStart w:id="1060" w:name="_Toc3154"/>
      <w:bookmarkStart w:id="1061" w:name="_Toc10945"/>
      <w:bookmarkStart w:id="1062" w:name="_Toc11340"/>
      <w:bookmarkStart w:id="1063" w:name="_Toc1820"/>
      <w:bookmarkStart w:id="1064" w:name="_Toc6606"/>
      <w:bookmarkStart w:id="1065" w:name="_Toc22123"/>
      <w:bookmarkStart w:id="1066" w:name="_Toc22121"/>
      <w:bookmarkStart w:id="1067" w:name="_Toc14542"/>
      <w:bookmarkStart w:id="1068" w:name="_Toc8323"/>
      <w:bookmarkStart w:id="1069" w:name="_Toc17096"/>
      <w:bookmarkStart w:id="1070" w:name="_Toc29873"/>
      <w:bookmarkStart w:id="1071" w:name="_Toc22493"/>
      <w:bookmarkStart w:id="1072" w:name="_Toc22101"/>
      <w:bookmarkStart w:id="1073" w:name="_Toc32064"/>
      <w:bookmarkStart w:id="1074" w:name="_Toc19126"/>
      <w:r>
        <w:rPr>
          <w:rFonts w:eastAsiaTheme="minorEastAsia"/>
          <w:b/>
          <w:bCs/>
          <w:szCs w:val="32"/>
          <w:lang w:val="en"/>
        </w:rPr>
        <w:t>13.1 Evaluation of Bioanalytical Methodology</w:t>
      </w:r>
      <w:bookmarkEnd w:id="1055"/>
      <w:bookmarkEnd w:id="1056"/>
      <w:bookmarkEnd w:id="1057"/>
      <w:bookmarkEnd w:id="1058"/>
      <w:bookmarkEnd w:id="1059"/>
    </w:p>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p w14:paraId="12CC3EE3" w14:textId="77777777" w:rsidR="007B694B" w:rsidRDefault="00FA3D63">
      <w:pPr>
        <w:ind w:firstLineChars="0" w:firstLine="0"/>
        <w:rPr>
          <w:rFonts w:eastAsiaTheme="minorEastAsia"/>
        </w:rPr>
      </w:pPr>
      <w:r>
        <w:rPr>
          <w:rFonts w:eastAsiaTheme="minorEastAsia"/>
          <w:lang w:val="en"/>
        </w:rPr>
        <w:t>Specificity; matrix effect; standard curve, linear range, lower limit of quantitation; intra- and inter-batch variation; residue; dilution reliability; placement stability test of standard and internal standard; stability test of mother liquor; whole blood placement stability test; freeze-thaw stability test; re-injection stability test; post-preparation stability test; recovery test; batch size, etc.</w:t>
      </w:r>
    </w:p>
    <w:p w14:paraId="40953C25" w14:textId="77777777" w:rsidR="007B694B" w:rsidRDefault="00FA3D63">
      <w:pPr>
        <w:keepNext/>
        <w:keepLines/>
        <w:ind w:firstLineChars="0" w:firstLine="0"/>
        <w:outlineLvl w:val="2"/>
        <w:rPr>
          <w:rFonts w:eastAsiaTheme="minorEastAsia"/>
          <w:b/>
          <w:bCs/>
          <w:szCs w:val="32"/>
        </w:rPr>
      </w:pPr>
      <w:bookmarkStart w:id="1075" w:name="_Toc13135193"/>
      <w:bookmarkStart w:id="1076" w:name="_Toc166778578"/>
      <w:bookmarkStart w:id="1077" w:name="_Toc42786204"/>
      <w:bookmarkStart w:id="1078" w:name="_Toc7371"/>
      <w:bookmarkStart w:id="1079" w:name="_Toc27097"/>
      <w:bookmarkStart w:id="1080" w:name="_Toc9396"/>
      <w:bookmarkStart w:id="1081" w:name="_Toc31980"/>
      <w:bookmarkStart w:id="1082" w:name="_Toc9867"/>
      <w:bookmarkStart w:id="1083" w:name="_Toc20236"/>
      <w:bookmarkStart w:id="1084" w:name="_Toc5393"/>
      <w:bookmarkStart w:id="1085" w:name="_Toc24081"/>
      <w:bookmarkStart w:id="1086" w:name="_Toc26321"/>
      <w:bookmarkStart w:id="1087" w:name="_Toc15040"/>
      <w:bookmarkStart w:id="1088" w:name="_Toc16681"/>
      <w:bookmarkStart w:id="1089" w:name="_Toc1139"/>
      <w:bookmarkStart w:id="1090" w:name="_Toc14024"/>
      <w:r>
        <w:rPr>
          <w:rFonts w:eastAsiaTheme="minorEastAsia"/>
          <w:b/>
          <w:bCs/>
          <w:szCs w:val="32"/>
          <w:lang w:val="en"/>
        </w:rPr>
        <w:t>13.2 Drug Concentration Analysis</w:t>
      </w:r>
      <w:bookmarkEnd w:id="1075"/>
      <w:bookmarkEnd w:id="1076"/>
      <w:bookmarkEnd w:id="1077"/>
      <w:bookmarkEnd w:id="1078"/>
    </w:p>
    <w:bookmarkEnd w:id="1079"/>
    <w:bookmarkEnd w:id="1080"/>
    <w:bookmarkEnd w:id="1081"/>
    <w:bookmarkEnd w:id="1082"/>
    <w:bookmarkEnd w:id="1083"/>
    <w:bookmarkEnd w:id="1084"/>
    <w:bookmarkEnd w:id="1085"/>
    <w:bookmarkEnd w:id="1086"/>
    <w:bookmarkEnd w:id="1087"/>
    <w:bookmarkEnd w:id="1088"/>
    <w:bookmarkEnd w:id="1089"/>
    <w:bookmarkEnd w:id="1090"/>
    <w:p w14:paraId="38311B54" w14:textId="77777777" w:rsidR="007B694B" w:rsidRDefault="00FA3D63">
      <w:pPr>
        <w:ind w:firstLineChars="0" w:firstLine="0"/>
        <w:rPr>
          <w:rFonts w:eastAsiaTheme="minorEastAsia"/>
        </w:rPr>
      </w:pPr>
      <w:r>
        <w:rPr>
          <w:rFonts w:eastAsiaTheme="minorEastAsia"/>
          <w:lang w:val="en"/>
        </w:rPr>
        <w:t>The drug concentration-time curve of each subject and the mean drug concentration-time curve of each dose group are plotted according to the drug concentration of the subjects. The following statistical calculations are performed at each sampling point: sample size, mean, standard deviation, coefficient of variation, median, minimum and maximum. For the calculation of descriptive statistics, the drug concentrations before C</w:t>
      </w:r>
      <w:r>
        <w:rPr>
          <w:rFonts w:eastAsiaTheme="minorEastAsia"/>
          <w:vertAlign w:val="subscript"/>
          <w:lang w:val="en"/>
        </w:rPr>
        <w:t>max</w:t>
      </w:r>
      <w:r>
        <w:rPr>
          <w:rFonts w:eastAsiaTheme="minorEastAsia"/>
          <w:lang w:val="en"/>
        </w:rPr>
        <w:t xml:space="preserve"> are set to 0 if they are below the lower limit of quantification (LLOQ), and the drug concentrations below LLOQ after C</w:t>
      </w:r>
      <w:r>
        <w:rPr>
          <w:rFonts w:eastAsiaTheme="minorEastAsia"/>
          <w:vertAlign w:val="subscript"/>
          <w:lang w:val="en"/>
        </w:rPr>
        <w:t>max</w:t>
      </w:r>
      <w:r>
        <w:rPr>
          <w:rFonts w:eastAsiaTheme="minorEastAsia"/>
          <w:lang w:val="en"/>
        </w:rPr>
        <w:t xml:space="preserve"> are defined as missing. The means, standard deviations, and coefficients of variation are calculated only if at least two-thirds of the individual data meet or exceed the LLOQ at a given sampling time point.</w:t>
      </w:r>
    </w:p>
    <w:p w14:paraId="4EF22EB8" w14:textId="77777777" w:rsidR="007B694B" w:rsidRDefault="00FA3D63">
      <w:pPr>
        <w:ind w:firstLineChars="0" w:firstLine="0"/>
        <w:rPr>
          <w:rFonts w:eastAsiaTheme="minorEastAsia"/>
        </w:rPr>
      </w:pPr>
      <w:r>
        <w:rPr>
          <w:rFonts w:eastAsiaTheme="minorEastAsia"/>
          <w:lang w:val="en"/>
        </w:rPr>
        <w:t>The linear and semi-logarithmic drug concentration-time curves of individual subjects will be plotted. The mean concentration-time curves of dose groups will be superposed in a single figure, and the curves will be plotted by the arithmetic means of drug concentrations against time in the figure, which is similar to the individual concentration-time curves.</w:t>
      </w:r>
    </w:p>
    <w:p w14:paraId="3BF73471" w14:textId="77777777" w:rsidR="007B694B" w:rsidRDefault="00FA3D63">
      <w:pPr>
        <w:keepNext/>
        <w:keepLines/>
        <w:ind w:firstLineChars="0" w:firstLine="0"/>
        <w:outlineLvl w:val="2"/>
        <w:rPr>
          <w:rFonts w:eastAsiaTheme="minorEastAsia"/>
          <w:b/>
          <w:bCs/>
          <w:szCs w:val="32"/>
        </w:rPr>
      </w:pPr>
      <w:bookmarkStart w:id="1091" w:name="_Toc42786205"/>
      <w:bookmarkStart w:id="1092" w:name="_Toc13135194"/>
      <w:bookmarkStart w:id="1093" w:name="_Toc166778579"/>
      <w:bookmarkStart w:id="1094" w:name="_Toc502302300"/>
      <w:bookmarkStart w:id="1095" w:name="_Toc31761"/>
      <w:bookmarkStart w:id="1096" w:name="_Toc16038"/>
      <w:bookmarkStart w:id="1097" w:name="_Toc10144"/>
      <w:bookmarkStart w:id="1098" w:name="_Toc3743"/>
      <w:bookmarkStart w:id="1099" w:name="_Toc12966"/>
      <w:bookmarkStart w:id="1100" w:name="_Toc8098"/>
      <w:bookmarkStart w:id="1101" w:name="_Toc17093"/>
      <w:bookmarkStart w:id="1102" w:name="_Toc9608"/>
      <w:bookmarkStart w:id="1103" w:name="_Toc4849"/>
      <w:bookmarkStart w:id="1104" w:name="_Toc13810"/>
      <w:bookmarkStart w:id="1105" w:name="_Toc10737"/>
      <w:bookmarkStart w:id="1106" w:name="_Toc22707"/>
      <w:bookmarkStart w:id="1107" w:name="_Toc32198"/>
      <w:bookmarkStart w:id="1108" w:name="_Toc10711"/>
      <w:bookmarkStart w:id="1109" w:name="_Toc14641"/>
      <w:bookmarkStart w:id="1110" w:name="_Toc32640"/>
      <w:r>
        <w:rPr>
          <w:rFonts w:eastAsiaTheme="minorEastAsia"/>
          <w:b/>
          <w:bCs/>
          <w:szCs w:val="32"/>
          <w:lang w:val="en"/>
        </w:rPr>
        <w:t>13.3 Pharmacokinetic Evaluation Indicators</w:t>
      </w:r>
      <w:bookmarkEnd w:id="1091"/>
      <w:bookmarkEnd w:id="1092"/>
      <w:bookmarkEnd w:id="1093"/>
      <w:bookmarkEnd w:id="1094"/>
      <w:bookmarkEnd w:id="1095"/>
    </w:p>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p w14:paraId="15A3A699" w14:textId="77777777" w:rsidR="007B694B" w:rsidRDefault="00FA3D63">
      <w:pPr>
        <w:widowControl/>
        <w:ind w:firstLineChars="0" w:firstLine="0"/>
        <w:rPr>
          <w:rFonts w:eastAsiaTheme="minorEastAsia"/>
          <w:kern w:val="0"/>
        </w:rPr>
      </w:pPr>
      <w:r>
        <w:rPr>
          <w:rFonts w:eastAsiaTheme="minorEastAsia"/>
          <w:kern w:val="0"/>
          <w:lang w:val="en"/>
        </w:rPr>
        <w:t>The main pharmacokinetic parameters include: T</w:t>
      </w:r>
      <w:r>
        <w:rPr>
          <w:rFonts w:eastAsiaTheme="minorEastAsia"/>
          <w:kern w:val="0"/>
          <w:vertAlign w:val="subscript"/>
          <w:lang w:val="en"/>
        </w:rPr>
        <w:t>max</w:t>
      </w:r>
      <w:r>
        <w:rPr>
          <w:rFonts w:eastAsiaTheme="minorEastAsia"/>
          <w:kern w:val="0"/>
          <w:lang w:val="en"/>
        </w:rPr>
        <w:t>, C</w:t>
      </w:r>
      <w:r>
        <w:rPr>
          <w:rFonts w:eastAsiaTheme="minorEastAsia"/>
          <w:kern w:val="0"/>
          <w:vertAlign w:val="subscript"/>
          <w:lang w:val="en"/>
        </w:rPr>
        <w:t>max</w:t>
      </w:r>
      <w:r>
        <w:rPr>
          <w:rFonts w:eastAsiaTheme="minorEastAsia"/>
          <w:kern w:val="0"/>
          <w:lang w:val="en"/>
        </w:rPr>
        <w:t>, AUC</w:t>
      </w:r>
      <w:r>
        <w:rPr>
          <w:rFonts w:eastAsiaTheme="minorEastAsia"/>
          <w:kern w:val="0"/>
          <w:vertAlign w:val="subscript"/>
          <w:lang w:val="en"/>
        </w:rPr>
        <w:t>0-t</w:t>
      </w:r>
      <w:r>
        <w:rPr>
          <w:rFonts w:eastAsiaTheme="minorEastAsia"/>
          <w:kern w:val="0"/>
          <w:lang w:val="en"/>
        </w:rPr>
        <w:t>, AUC</w:t>
      </w:r>
      <w:r>
        <w:rPr>
          <w:rFonts w:eastAsiaTheme="minorEastAsia"/>
          <w:kern w:val="0"/>
          <w:vertAlign w:val="subscript"/>
          <w:lang w:val="en"/>
        </w:rPr>
        <w:t>0-∞</w:t>
      </w:r>
      <w:r>
        <w:rPr>
          <w:rFonts w:eastAsiaTheme="minorEastAsia"/>
          <w:kern w:val="0"/>
          <w:lang w:val="en"/>
        </w:rPr>
        <w:t xml:space="preserve">, </w:t>
      </w:r>
      <w:r>
        <w:rPr>
          <w:rFonts w:eastAsiaTheme="minorEastAsia"/>
          <w:kern w:val="24"/>
          <w:lang w:val="en"/>
        </w:rPr>
        <w:t>λ</w:t>
      </w:r>
      <w:r>
        <w:rPr>
          <w:rFonts w:eastAsiaTheme="minorEastAsia"/>
          <w:kern w:val="24"/>
          <w:vertAlign w:val="subscript"/>
          <w:lang w:val="en"/>
        </w:rPr>
        <w:t>z</w:t>
      </w:r>
      <w:r>
        <w:rPr>
          <w:rFonts w:eastAsiaTheme="minorEastAsia"/>
          <w:kern w:val="0"/>
          <w:lang w:val="en"/>
        </w:rPr>
        <w:t>, t</w:t>
      </w:r>
      <w:r>
        <w:rPr>
          <w:rFonts w:eastAsiaTheme="minorEastAsia"/>
          <w:kern w:val="0"/>
          <w:vertAlign w:val="subscript"/>
          <w:lang w:val="en"/>
        </w:rPr>
        <w:t>1/2</w:t>
      </w:r>
      <w:r>
        <w:rPr>
          <w:rFonts w:eastAsiaTheme="minorEastAsia"/>
          <w:kern w:val="0"/>
          <w:lang w:val="en"/>
        </w:rPr>
        <w:t>, Vd/F, CL/F, etc.</w:t>
      </w:r>
    </w:p>
    <w:p w14:paraId="423B035D" w14:textId="77777777" w:rsidR="007B694B" w:rsidRDefault="00FA3D63" w:rsidP="001727E9">
      <w:pPr>
        <w:pStyle w:val="afa"/>
        <w:widowControl/>
        <w:numPr>
          <w:ilvl w:val="0"/>
          <w:numId w:val="31"/>
        </w:numPr>
        <w:spacing w:line="360" w:lineRule="auto"/>
        <w:ind w:left="1322" w:firstLineChars="0"/>
        <w:rPr>
          <w:rFonts w:ascii="Times New Roman" w:eastAsiaTheme="minorEastAsia" w:hAnsi="Times New Roman"/>
          <w:kern w:val="0"/>
        </w:rPr>
      </w:pPr>
      <w:r>
        <w:rPr>
          <w:rFonts w:ascii="Times New Roman" w:eastAsiaTheme="minorEastAsia" w:hAnsi="Times New Roman"/>
          <w:kern w:val="0"/>
          <w:sz w:val="24"/>
          <w:lang w:val="en"/>
        </w:rPr>
        <w:lastRenderedPageBreak/>
        <w:t>T</w:t>
      </w:r>
      <w:r>
        <w:rPr>
          <w:rFonts w:ascii="Times New Roman" w:eastAsiaTheme="minorEastAsia" w:hAnsi="Times New Roman"/>
          <w:kern w:val="0"/>
          <w:sz w:val="24"/>
          <w:vertAlign w:val="subscript"/>
          <w:lang w:val="en"/>
        </w:rPr>
        <w:t>max</w:t>
      </w:r>
      <w:r>
        <w:rPr>
          <w:rFonts w:ascii="Times New Roman" w:eastAsiaTheme="minorEastAsia" w:hAnsi="Times New Roman"/>
          <w:kern w:val="0"/>
          <w:sz w:val="24"/>
          <w:lang w:val="en"/>
        </w:rPr>
        <w:t>: Time to peak</w:t>
      </w:r>
    </w:p>
    <w:p w14:paraId="6CFCE112" w14:textId="77777777" w:rsidR="007B694B" w:rsidRDefault="00FA3D63" w:rsidP="001727E9">
      <w:pPr>
        <w:pStyle w:val="afa"/>
        <w:widowControl/>
        <w:numPr>
          <w:ilvl w:val="0"/>
          <w:numId w:val="31"/>
        </w:numPr>
        <w:spacing w:line="360" w:lineRule="auto"/>
        <w:ind w:left="1322" w:firstLineChars="0"/>
        <w:rPr>
          <w:rFonts w:ascii="Times New Roman" w:eastAsiaTheme="minorEastAsia" w:hAnsi="Times New Roman"/>
          <w:kern w:val="0"/>
        </w:rPr>
      </w:pPr>
      <w:r>
        <w:rPr>
          <w:rFonts w:ascii="Times New Roman" w:eastAsiaTheme="minorEastAsia" w:hAnsi="Times New Roman"/>
          <w:kern w:val="0"/>
          <w:sz w:val="24"/>
          <w:lang w:val="en"/>
        </w:rPr>
        <w:t>C</w:t>
      </w:r>
      <w:r>
        <w:rPr>
          <w:rFonts w:ascii="Times New Roman" w:eastAsiaTheme="minorEastAsia" w:hAnsi="Times New Roman"/>
          <w:kern w:val="0"/>
          <w:sz w:val="24"/>
          <w:vertAlign w:val="subscript"/>
          <w:lang w:val="en"/>
        </w:rPr>
        <w:t>max</w:t>
      </w:r>
      <w:r>
        <w:rPr>
          <w:rFonts w:ascii="Times New Roman" w:eastAsiaTheme="minorEastAsia" w:hAnsi="Times New Roman"/>
          <w:kern w:val="0"/>
          <w:sz w:val="24"/>
          <w:lang w:val="en"/>
        </w:rPr>
        <w:t>: Time to peak concentration</w:t>
      </w:r>
    </w:p>
    <w:p w14:paraId="3C536B05" w14:textId="77777777" w:rsidR="007B694B" w:rsidRDefault="00FA3D63" w:rsidP="001727E9">
      <w:pPr>
        <w:pStyle w:val="afa"/>
        <w:widowControl/>
        <w:numPr>
          <w:ilvl w:val="0"/>
          <w:numId w:val="31"/>
        </w:numPr>
        <w:spacing w:line="360" w:lineRule="auto"/>
        <w:ind w:left="1322" w:firstLineChars="0"/>
        <w:rPr>
          <w:rFonts w:ascii="Times New Roman" w:eastAsiaTheme="minorEastAsia" w:hAnsi="Times New Roman"/>
          <w:kern w:val="0"/>
        </w:rPr>
      </w:pPr>
      <w:r>
        <w:rPr>
          <w:rFonts w:ascii="Times New Roman" w:eastAsiaTheme="minorEastAsia" w:hAnsi="Times New Roman"/>
          <w:kern w:val="0"/>
          <w:sz w:val="24"/>
          <w:lang w:val="en"/>
        </w:rPr>
        <w:t>AUC</w:t>
      </w:r>
      <w:r>
        <w:rPr>
          <w:rFonts w:ascii="Times New Roman" w:eastAsiaTheme="minorEastAsia" w:hAnsi="Times New Roman"/>
          <w:kern w:val="0"/>
          <w:sz w:val="24"/>
          <w:vertAlign w:val="subscript"/>
          <w:lang w:val="en"/>
        </w:rPr>
        <w:t>0-t</w:t>
      </w:r>
      <w:r>
        <w:rPr>
          <w:rFonts w:ascii="Times New Roman" w:eastAsiaTheme="minorEastAsia" w:hAnsi="Times New Roman"/>
          <w:kern w:val="0"/>
          <w:sz w:val="24"/>
          <w:lang w:val="en"/>
        </w:rPr>
        <w:t>: Area under the plasma concentration-time curve from 0 h to the last blood sampling time, calculate using the trapezoidal area method</w:t>
      </w:r>
    </w:p>
    <w:p w14:paraId="673D85D7" w14:textId="77777777" w:rsidR="007B694B" w:rsidRDefault="00FA3D63" w:rsidP="001727E9">
      <w:pPr>
        <w:pStyle w:val="afa"/>
        <w:widowControl/>
        <w:numPr>
          <w:ilvl w:val="0"/>
          <w:numId w:val="31"/>
        </w:numPr>
        <w:autoSpaceDE w:val="0"/>
        <w:autoSpaceDN w:val="0"/>
        <w:spacing w:line="360" w:lineRule="auto"/>
        <w:ind w:left="1322" w:firstLineChars="0"/>
        <w:rPr>
          <w:rFonts w:ascii="Times New Roman" w:eastAsiaTheme="minorEastAsia" w:hAnsi="Times New Roman"/>
          <w:kern w:val="0"/>
        </w:rPr>
      </w:pPr>
      <w:r>
        <w:rPr>
          <w:rFonts w:ascii="Times New Roman" w:eastAsiaTheme="minorEastAsia" w:hAnsi="Times New Roman"/>
          <w:kern w:val="0"/>
          <w:sz w:val="24"/>
          <w:lang w:val="en"/>
        </w:rPr>
        <w:t>AUC</w:t>
      </w:r>
      <w:r>
        <w:rPr>
          <w:rFonts w:ascii="Times New Roman" w:eastAsiaTheme="minorEastAsia" w:hAnsi="Times New Roman"/>
          <w:kern w:val="0"/>
          <w:sz w:val="24"/>
          <w:vertAlign w:val="subscript"/>
          <w:lang w:val="en"/>
        </w:rPr>
        <w:t>0-∞</w:t>
      </w:r>
      <w:r>
        <w:rPr>
          <w:rFonts w:ascii="Times New Roman" w:eastAsiaTheme="minorEastAsia" w:hAnsi="Times New Roman"/>
          <w:kern w:val="0"/>
          <w:sz w:val="24"/>
          <w:lang w:val="en"/>
        </w:rPr>
        <w:t>: Area under the plasma concentration curve from 0 to infinity</w:t>
      </w:r>
    </w:p>
    <w:p w14:paraId="3E447FF1" w14:textId="77777777" w:rsidR="007B694B" w:rsidRDefault="00FA3D63" w:rsidP="001727E9">
      <w:pPr>
        <w:pStyle w:val="afa"/>
        <w:widowControl/>
        <w:numPr>
          <w:ilvl w:val="0"/>
          <w:numId w:val="31"/>
        </w:numPr>
        <w:spacing w:line="360" w:lineRule="auto"/>
        <w:ind w:left="1322" w:firstLineChars="0"/>
        <w:rPr>
          <w:rFonts w:ascii="Times New Roman" w:eastAsiaTheme="minorEastAsia" w:hAnsi="Times New Roman"/>
          <w:kern w:val="0"/>
        </w:rPr>
      </w:pPr>
      <w:r>
        <w:rPr>
          <w:rFonts w:ascii="Times New Roman" w:eastAsiaTheme="minorEastAsia" w:hAnsi="Times New Roman"/>
          <w:kern w:val="24"/>
          <w:sz w:val="24"/>
          <w:lang w:val="en"/>
        </w:rPr>
        <w:t>λz</w:t>
      </w:r>
      <w:r>
        <w:rPr>
          <w:rFonts w:ascii="Times New Roman" w:eastAsiaTheme="minorEastAsia" w:hAnsi="Times New Roman"/>
          <w:kern w:val="0"/>
          <w:sz w:val="24"/>
          <w:lang w:val="en"/>
        </w:rPr>
        <w:t>: Terminal elimination rate constant, obtained by semi-log linear regression of the concentration points in the elimination phase</w:t>
      </w:r>
    </w:p>
    <w:p w14:paraId="64ED1D89" w14:textId="77777777" w:rsidR="007B694B" w:rsidRDefault="00FA3D63" w:rsidP="001727E9">
      <w:pPr>
        <w:pStyle w:val="afa"/>
        <w:widowControl/>
        <w:numPr>
          <w:ilvl w:val="0"/>
          <w:numId w:val="31"/>
        </w:numPr>
        <w:spacing w:line="360" w:lineRule="auto"/>
        <w:ind w:left="1322" w:firstLineChars="0"/>
        <w:rPr>
          <w:rFonts w:ascii="Times New Roman" w:eastAsiaTheme="minorEastAsia" w:hAnsi="Times New Roman"/>
          <w:kern w:val="0"/>
        </w:rPr>
      </w:pPr>
      <w:r>
        <w:rPr>
          <w:rFonts w:ascii="Times New Roman" w:eastAsiaTheme="minorEastAsia" w:hAnsi="Times New Roman"/>
          <w:kern w:val="0"/>
          <w:sz w:val="24"/>
          <w:lang w:val="en"/>
        </w:rPr>
        <w:t>t</w:t>
      </w:r>
      <w:r>
        <w:rPr>
          <w:rFonts w:ascii="Times New Roman" w:eastAsiaTheme="minorEastAsia" w:hAnsi="Times New Roman"/>
          <w:kern w:val="0"/>
          <w:sz w:val="24"/>
          <w:vertAlign w:val="subscript"/>
          <w:lang w:val="en"/>
        </w:rPr>
        <w:t>1/2</w:t>
      </w:r>
      <w:r>
        <w:rPr>
          <w:rFonts w:ascii="Times New Roman" w:eastAsiaTheme="minorEastAsia" w:hAnsi="Times New Roman"/>
          <w:kern w:val="0"/>
          <w:sz w:val="24"/>
          <w:lang w:val="en"/>
        </w:rPr>
        <w:t>: Apparent terminal elimination half-life, calculate according to the following formula: t</w:t>
      </w:r>
      <w:r>
        <w:rPr>
          <w:rFonts w:ascii="Times New Roman" w:eastAsiaTheme="minorEastAsia" w:hAnsi="Times New Roman"/>
          <w:kern w:val="0"/>
          <w:sz w:val="24"/>
          <w:vertAlign w:val="subscript"/>
          <w:lang w:val="en"/>
        </w:rPr>
        <w:t>1/2</w:t>
      </w:r>
      <w:r>
        <w:rPr>
          <w:rFonts w:ascii="Times New Roman" w:eastAsiaTheme="minorEastAsia" w:hAnsi="Times New Roman"/>
          <w:kern w:val="0"/>
          <w:sz w:val="24"/>
          <w:lang w:val="en"/>
        </w:rPr>
        <w:t xml:space="preserve"> = Ln(2)/</w:t>
      </w:r>
      <w:r>
        <w:rPr>
          <w:rFonts w:ascii="Times New Roman" w:eastAsiaTheme="minorEastAsia" w:hAnsi="Times New Roman"/>
          <w:kern w:val="24"/>
          <w:sz w:val="24"/>
          <w:lang w:val="en"/>
        </w:rPr>
        <w:t>λz</w:t>
      </w:r>
    </w:p>
    <w:p w14:paraId="7792FA91" w14:textId="77777777" w:rsidR="007B694B" w:rsidRDefault="00FA3D63" w:rsidP="001727E9">
      <w:pPr>
        <w:pStyle w:val="afa"/>
        <w:widowControl/>
        <w:numPr>
          <w:ilvl w:val="0"/>
          <w:numId w:val="31"/>
        </w:numPr>
        <w:tabs>
          <w:tab w:val="left" w:pos="845"/>
        </w:tabs>
        <w:spacing w:line="360" w:lineRule="auto"/>
        <w:ind w:left="1322" w:firstLineChars="0"/>
        <w:rPr>
          <w:rFonts w:ascii="Times New Roman" w:eastAsiaTheme="minorEastAsia" w:hAnsi="Times New Roman"/>
          <w:kern w:val="0"/>
        </w:rPr>
      </w:pPr>
      <w:r>
        <w:rPr>
          <w:rFonts w:ascii="Times New Roman" w:eastAsiaTheme="minorEastAsia" w:hAnsi="Times New Roman"/>
          <w:kern w:val="0"/>
          <w:sz w:val="24"/>
          <w:lang w:val="en"/>
        </w:rPr>
        <w:t xml:space="preserve">Vd/F: Apparent volume of distribution, Vd/F </w:t>
      </w:r>
      <w:r>
        <w:rPr>
          <w:rFonts w:ascii="Times New Roman" w:eastAsiaTheme="minorEastAsia" w:hAnsi="Times New Roman"/>
          <w:kern w:val="24"/>
          <w:sz w:val="24"/>
          <w:lang w:val="en"/>
        </w:rPr>
        <w:t>= CL/F/λz</w:t>
      </w:r>
    </w:p>
    <w:p w14:paraId="5CA378CC" w14:textId="77777777" w:rsidR="007B694B" w:rsidRDefault="00FA3D63" w:rsidP="001727E9">
      <w:pPr>
        <w:pStyle w:val="afa"/>
        <w:widowControl/>
        <w:numPr>
          <w:ilvl w:val="0"/>
          <w:numId w:val="31"/>
        </w:numPr>
        <w:tabs>
          <w:tab w:val="left" w:pos="845"/>
        </w:tabs>
        <w:spacing w:line="360" w:lineRule="auto"/>
        <w:ind w:left="1322" w:firstLineChars="0"/>
        <w:rPr>
          <w:rFonts w:ascii="Times New Roman" w:eastAsiaTheme="minorEastAsia" w:hAnsi="Times New Roman"/>
          <w:kern w:val="0"/>
        </w:rPr>
      </w:pPr>
      <w:r>
        <w:rPr>
          <w:rFonts w:ascii="Times New Roman" w:eastAsiaTheme="minorEastAsia" w:hAnsi="Times New Roman"/>
          <w:kern w:val="0"/>
          <w:sz w:val="24"/>
          <w:lang w:val="en"/>
        </w:rPr>
        <w:t xml:space="preserve">CL/F: </w:t>
      </w:r>
      <w:r>
        <w:rPr>
          <w:rFonts w:ascii="Times New Roman" w:eastAsiaTheme="minorEastAsia" w:hAnsi="Times New Roman"/>
          <w:kern w:val="24"/>
          <w:sz w:val="24"/>
          <w:lang w:val="en"/>
        </w:rPr>
        <w:t>Apparent total body clearance, CL/F = administered dose/</w:t>
      </w:r>
      <w:r>
        <w:rPr>
          <w:rFonts w:ascii="Times New Roman" w:eastAsiaTheme="minorEastAsia" w:hAnsi="Times New Roman"/>
          <w:kern w:val="0"/>
          <w:sz w:val="24"/>
          <w:lang w:val="en"/>
        </w:rPr>
        <w:t>AUC</w:t>
      </w:r>
      <w:r>
        <w:rPr>
          <w:rFonts w:ascii="Times New Roman" w:eastAsiaTheme="minorEastAsia" w:hAnsi="Times New Roman"/>
          <w:kern w:val="0"/>
          <w:sz w:val="24"/>
          <w:vertAlign w:val="subscript"/>
          <w:lang w:val="en"/>
        </w:rPr>
        <w:t>0-∞</w:t>
      </w:r>
    </w:p>
    <w:p w14:paraId="065E0826" w14:textId="77777777" w:rsidR="007B694B" w:rsidRDefault="00FA3D63">
      <w:pPr>
        <w:keepNext/>
        <w:keepLines/>
        <w:ind w:firstLineChars="0" w:firstLine="0"/>
        <w:outlineLvl w:val="2"/>
        <w:rPr>
          <w:rFonts w:eastAsiaTheme="minorEastAsia"/>
          <w:b/>
          <w:bCs/>
          <w:szCs w:val="32"/>
        </w:rPr>
      </w:pPr>
      <w:bookmarkStart w:id="1111" w:name="_Toc13135195"/>
      <w:bookmarkStart w:id="1112" w:name="_Toc42786206"/>
      <w:bookmarkStart w:id="1113" w:name="_Toc166778580"/>
      <w:bookmarkStart w:id="1114" w:name="_Toc16129"/>
      <w:bookmarkStart w:id="1115" w:name="_Toc11140"/>
      <w:bookmarkStart w:id="1116" w:name="_Toc30538"/>
      <w:bookmarkStart w:id="1117" w:name="_Toc19766"/>
      <w:bookmarkStart w:id="1118" w:name="_Toc29918"/>
      <w:bookmarkStart w:id="1119" w:name="_Toc30885"/>
      <w:bookmarkStart w:id="1120" w:name="_Toc26206"/>
      <w:bookmarkStart w:id="1121" w:name="_Toc22684"/>
      <w:bookmarkStart w:id="1122" w:name="_Toc31205"/>
      <w:bookmarkStart w:id="1123" w:name="_Toc21366"/>
      <w:bookmarkStart w:id="1124" w:name="_Toc32661"/>
      <w:bookmarkStart w:id="1125" w:name="_Toc30397"/>
      <w:bookmarkStart w:id="1126" w:name="_Toc28609"/>
      <w:r>
        <w:rPr>
          <w:rFonts w:eastAsiaTheme="minorEastAsia"/>
          <w:b/>
          <w:bCs/>
          <w:szCs w:val="32"/>
          <w:lang w:val="en"/>
        </w:rPr>
        <w:t>13.4 Pharmacokinetic Parameter Analysis</w:t>
      </w:r>
      <w:bookmarkEnd w:id="1111"/>
      <w:bookmarkEnd w:id="1112"/>
      <w:bookmarkEnd w:id="1113"/>
      <w:bookmarkEnd w:id="1114"/>
    </w:p>
    <w:bookmarkEnd w:id="1115"/>
    <w:bookmarkEnd w:id="1116"/>
    <w:bookmarkEnd w:id="1117"/>
    <w:bookmarkEnd w:id="1118"/>
    <w:bookmarkEnd w:id="1119"/>
    <w:bookmarkEnd w:id="1120"/>
    <w:bookmarkEnd w:id="1121"/>
    <w:bookmarkEnd w:id="1122"/>
    <w:bookmarkEnd w:id="1123"/>
    <w:bookmarkEnd w:id="1124"/>
    <w:bookmarkEnd w:id="1125"/>
    <w:bookmarkEnd w:id="1126"/>
    <w:p w14:paraId="606B4BB5" w14:textId="77777777" w:rsidR="007B694B" w:rsidRDefault="00FA3D63">
      <w:pPr>
        <w:widowControl/>
        <w:ind w:firstLineChars="0" w:firstLine="0"/>
        <w:rPr>
          <w:rFonts w:eastAsiaTheme="minorEastAsia"/>
          <w:kern w:val="0"/>
        </w:rPr>
      </w:pPr>
      <w:r>
        <w:rPr>
          <w:rFonts w:eastAsiaTheme="minorEastAsia"/>
          <w:kern w:val="0"/>
          <w:lang w:val="en"/>
        </w:rPr>
        <w:t>The drug concentration data obtained from intensive PK blood sampling will be estimated and analyzed using WinNolin (version 6.4 or above) software for non-compartmental pharmacokinetic parameters, and the main pharmacokinetic parameters will be calculated to comprehensively reflect the characteristics of absorption, distribution, metabolism and excretion of the drug in human body. Descriptive statistical analysis is performed on the pharmacokinetic parameters of different dose groups, and the mean and standard deviation of the pharmacokinetic parameters of each dose group are calculated, as well as the coefficient of variation (CV). For the calculation of PK parameters, the actual sampling time is used for the concentration points that exceed the collection time deviation allowed by the protocol.</w:t>
      </w:r>
    </w:p>
    <w:p w14:paraId="0F44378C" w14:textId="77777777" w:rsidR="007B694B" w:rsidRDefault="00FA3D63">
      <w:pPr>
        <w:widowControl/>
        <w:ind w:firstLineChars="0" w:firstLine="0"/>
        <w:rPr>
          <w:rFonts w:eastAsiaTheme="minorEastAsia"/>
          <w:kern w:val="0"/>
        </w:rPr>
      </w:pPr>
      <w:r>
        <w:rPr>
          <w:rFonts w:eastAsiaTheme="minorEastAsia"/>
          <w:kern w:val="0"/>
          <w:lang w:val="en"/>
        </w:rPr>
        <w:t>During pharmacokinetic analysis, the concentration of a sample whose concentration is measured below the lower limit of quantitation (LLOQ) shall be regarded as zero if collected before reaching C</w:t>
      </w:r>
      <w:r>
        <w:rPr>
          <w:rFonts w:eastAsiaTheme="minorEastAsia"/>
          <w:kern w:val="0"/>
          <w:vertAlign w:val="subscript"/>
          <w:lang w:val="en"/>
        </w:rPr>
        <w:t>max</w:t>
      </w:r>
      <w:r>
        <w:rPr>
          <w:rFonts w:eastAsiaTheme="minorEastAsia"/>
          <w:kern w:val="0"/>
          <w:lang w:val="en"/>
        </w:rPr>
        <w:t>, and non-detectable (ND) if collected after reaching C</w:t>
      </w:r>
      <w:r>
        <w:rPr>
          <w:rFonts w:eastAsiaTheme="minorEastAsia"/>
          <w:kern w:val="0"/>
          <w:vertAlign w:val="subscript"/>
          <w:lang w:val="en"/>
        </w:rPr>
        <w:t>max</w:t>
      </w:r>
      <w:r>
        <w:rPr>
          <w:rFonts w:eastAsiaTheme="minorEastAsia"/>
          <w:kern w:val="0"/>
          <w:lang w:val="en"/>
        </w:rPr>
        <w:t>.</w:t>
      </w:r>
    </w:p>
    <w:p w14:paraId="4713B2B3" w14:textId="77777777" w:rsidR="007B694B" w:rsidRDefault="00FA3D63">
      <w:pPr>
        <w:keepNext/>
        <w:keepLines/>
        <w:ind w:firstLineChars="0" w:firstLine="0"/>
        <w:outlineLvl w:val="2"/>
        <w:rPr>
          <w:rFonts w:eastAsiaTheme="minorEastAsia"/>
          <w:bCs/>
        </w:rPr>
      </w:pPr>
      <w:bookmarkStart w:id="1127" w:name="_Toc166778581"/>
      <w:bookmarkStart w:id="1128" w:name="_Toc4125"/>
      <w:r>
        <w:rPr>
          <w:rFonts w:eastAsiaTheme="minorEastAsia"/>
          <w:b/>
          <w:bCs/>
          <w:szCs w:val="32"/>
          <w:lang w:val="en"/>
        </w:rPr>
        <w:t>13.4 Population Pharmacokinetic Analysis</w:t>
      </w:r>
      <w:bookmarkEnd w:id="1127"/>
      <w:bookmarkEnd w:id="1128"/>
    </w:p>
    <w:p w14:paraId="59BB69BF" w14:textId="77777777" w:rsidR="007B694B" w:rsidRDefault="00FA3D63">
      <w:pPr>
        <w:pStyle w:val="A20"/>
        <w:ind w:firstLineChars="0" w:firstLine="0"/>
        <w:jc w:val="both"/>
      </w:pPr>
      <w:r>
        <w:rPr>
          <w:lang w:val="en"/>
        </w:rPr>
        <w:t xml:space="preserve">Write a detailed population pharmacokinetic analysis plan, describe the criteria and </w:t>
      </w:r>
      <w:r>
        <w:rPr>
          <w:lang w:val="en"/>
        </w:rPr>
        <w:lastRenderedPageBreak/>
        <w:t>procedures for model development and evaluation, handling of various types of missing values, handling of data below the lower limit of quantification, and identification and handling of outliers. Describe the fitting algorithm (such as FOCE), model assumptions (such as parameter distribution), criteria for model construction, software used and its version, etc. Describe the basic model (in the form of diagram and formula), covariate model, methods and criteria for covariate analysis (such as Objective Function Value (OFV), clinical relevance, etc.), inter-individual variation, residual error and time-related random effect model, graphical or statistical model evaluation methods, and sensitivity analysis, etc. If the presentation form of parameters is different from that in the model control file, it is necessary to provide the parameter conversion formula. The reasons for the selection of model evaluation methods should be provided. Describe the key simulation protocol in detail, including the generation method of virtual population, etc. Deviations from standard procedures in the analysis should be explained. If necessary, sufficient information and documentation should be provided to reproduce the existing analysis and to conduct further analysis.</w:t>
      </w:r>
    </w:p>
    <w:p w14:paraId="05D4B3BC" w14:textId="77777777" w:rsidR="007B694B" w:rsidRDefault="00FA3D63">
      <w:pPr>
        <w:pStyle w:val="A20"/>
        <w:ind w:firstLineChars="0" w:firstLine="0"/>
        <w:jc w:val="both"/>
      </w:pPr>
      <w:r>
        <w:rPr>
          <w:lang w:val="en"/>
        </w:rPr>
        <w:t>Write the population pharmacokinetic study report, which includes the basic model, key steps and evaluation in the process of covariate analysis, model structure of the final model, fixed effect and random effect parameter estimates and parameter precision (RSE%, 95% CI), model evaluation results, model application (including the effect of covariates on parameters, simulation of dose modifictaion), etc., and focus on the study objectives and model application.</w:t>
      </w:r>
    </w:p>
    <w:p w14:paraId="4BFFE3A0" w14:textId="77777777" w:rsidR="007B694B" w:rsidRDefault="00FA3D63" w:rsidP="001727E9">
      <w:pPr>
        <w:keepNext/>
        <w:keepLines/>
        <w:numPr>
          <w:ilvl w:val="0"/>
          <w:numId w:val="9"/>
        </w:numPr>
        <w:adjustRightInd w:val="0"/>
        <w:snapToGrid w:val="0"/>
        <w:spacing w:before="156"/>
        <w:ind w:firstLineChars="0"/>
        <w:jc w:val="left"/>
        <w:outlineLvl w:val="1"/>
        <w:rPr>
          <w:b/>
          <w:bCs/>
          <w:sz w:val="28"/>
          <w:szCs w:val="32"/>
        </w:rPr>
      </w:pPr>
      <w:bookmarkStart w:id="1129" w:name="_Toc17043"/>
      <w:bookmarkStart w:id="1130" w:name="_Toc12042"/>
      <w:bookmarkStart w:id="1131" w:name="_Toc502302302"/>
      <w:bookmarkStart w:id="1132" w:name="_Toc6764"/>
      <w:bookmarkStart w:id="1133" w:name="_Toc7838"/>
      <w:bookmarkStart w:id="1134" w:name="_Toc26676"/>
      <w:bookmarkStart w:id="1135" w:name="_Toc18812"/>
      <w:bookmarkStart w:id="1136" w:name="_Toc21454"/>
      <w:bookmarkStart w:id="1137" w:name="_Toc16411"/>
      <w:bookmarkStart w:id="1138" w:name="_Toc4310"/>
      <w:bookmarkStart w:id="1139" w:name="_Toc21874"/>
      <w:bookmarkStart w:id="1140" w:name="_Toc166778582"/>
      <w:bookmarkStart w:id="1141" w:name="_Toc4826"/>
      <w:bookmarkStart w:id="1142" w:name="_Toc7096"/>
      <w:bookmarkStart w:id="1143" w:name="_Toc11870"/>
      <w:bookmarkStart w:id="1144" w:name="_Toc31959"/>
      <w:bookmarkStart w:id="1145" w:name="_Toc18893"/>
      <w:bookmarkStart w:id="1146" w:name="_Toc6227"/>
      <w:bookmarkStart w:id="1147" w:name="_Toc13135197"/>
      <w:bookmarkStart w:id="1148" w:name="_Toc42786207"/>
      <w:bookmarkStart w:id="1149" w:name="_Toc23156"/>
      <w:r>
        <w:rPr>
          <w:b/>
          <w:bCs/>
          <w:sz w:val="28"/>
          <w:szCs w:val="32"/>
          <w:lang w:val="en"/>
        </w:rPr>
        <w:t>Safety Assessments</w:t>
      </w:r>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p>
    <w:p w14:paraId="32CC5109" w14:textId="77777777" w:rsidR="007B694B" w:rsidRDefault="00FA3D63">
      <w:pPr>
        <w:ind w:firstLineChars="0" w:firstLine="0"/>
        <w:rPr>
          <w:rFonts w:eastAsiaTheme="minorEastAsia"/>
          <w:bCs/>
        </w:rPr>
      </w:pPr>
      <w:r>
        <w:rPr>
          <w:rFonts w:eastAsiaTheme="minorEastAsia"/>
          <w:lang w:val="en"/>
        </w:rPr>
        <w:t xml:space="preserve">All patients who receive at least one dose of </w:t>
      </w:r>
      <w:r>
        <w:rPr>
          <w:rFonts w:eastAsiaTheme="minorEastAsia" w:hint="eastAsia"/>
          <w:lang w:val="en"/>
        </w:rPr>
        <w:t>the study drug</w:t>
      </w:r>
      <w:r>
        <w:rPr>
          <w:rFonts w:eastAsiaTheme="minorEastAsia"/>
          <w:lang w:val="en"/>
        </w:rPr>
        <w:t xml:space="preserve"> will be </w:t>
      </w:r>
      <w:r>
        <w:rPr>
          <w:rFonts w:eastAsiaTheme="minorEastAsia" w:hint="eastAsia"/>
          <w:lang w:val="en"/>
        </w:rPr>
        <w:t>included</w:t>
      </w:r>
      <w:r>
        <w:rPr>
          <w:rFonts w:eastAsiaTheme="minorEastAsia"/>
          <w:lang w:val="en"/>
        </w:rPr>
        <w:t xml:space="preserve"> for safety analysis. The contents of safety evaluation include:</w:t>
      </w:r>
    </w:p>
    <w:p w14:paraId="634D8CED" w14:textId="77777777" w:rsidR="007B694B" w:rsidRDefault="00FA3D63" w:rsidP="001727E9">
      <w:pPr>
        <w:pStyle w:val="afa"/>
        <w:numPr>
          <w:ilvl w:val="0"/>
          <w:numId w:val="41"/>
        </w:numPr>
        <w:spacing w:line="360" w:lineRule="auto"/>
        <w:ind w:left="902" w:firstLineChars="0"/>
        <w:rPr>
          <w:rFonts w:ascii="Times New Roman" w:eastAsiaTheme="minorEastAsia" w:hAnsi="Times New Roman"/>
          <w:bCs/>
        </w:rPr>
      </w:pPr>
      <w:r>
        <w:rPr>
          <w:rFonts w:ascii="Times New Roman" w:eastAsiaTheme="minorEastAsia" w:hAnsi="Times New Roman"/>
          <w:sz w:val="24"/>
          <w:lang w:val="en"/>
        </w:rPr>
        <w:t>Complaints of patients and their families and all directly observed adverse events;</w:t>
      </w:r>
    </w:p>
    <w:p w14:paraId="312444F4" w14:textId="77777777" w:rsidR="007B694B" w:rsidRDefault="00FA3D63" w:rsidP="001727E9">
      <w:pPr>
        <w:pStyle w:val="afa"/>
        <w:numPr>
          <w:ilvl w:val="0"/>
          <w:numId w:val="41"/>
        </w:numPr>
        <w:spacing w:line="360" w:lineRule="auto"/>
        <w:ind w:left="902" w:firstLineChars="0"/>
        <w:rPr>
          <w:rFonts w:ascii="Times New Roman" w:eastAsiaTheme="minorEastAsia" w:hAnsi="Times New Roman"/>
          <w:bCs/>
        </w:rPr>
      </w:pPr>
      <w:r>
        <w:rPr>
          <w:rFonts w:ascii="Times New Roman" w:eastAsiaTheme="minorEastAsia" w:hAnsi="Times New Roman"/>
          <w:sz w:val="24"/>
          <w:lang w:val="en"/>
        </w:rPr>
        <w:t xml:space="preserve">Any abnormal changes in physical examination and vital signs, laboratory </w:t>
      </w:r>
      <w:r>
        <w:rPr>
          <w:rFonts w:ascii="Times New Roman" w:eastAsiaTheme="minorEastAsia" w:hAnsi="Times New Roman"/>
          <w:sz w:val="24"/>
          <w:lang w:val="en"/>
        </w:rPr>
        <w:lastRenderedPageBreak/>
        <w:t>tests (including ECG), etc.</w:t>
      </w:r>
    </w:p>
    <w:p w14:paraId="57760AD9" w14:textId="77777777" w:rsidR="007B694B" w:rsidRDefault="00FA3D63">
      <w:pPr>
        <w:ind w:firstLineChars="0" w:firstLine="0"/>
        <w:rPr>
          <w:rFonts w:eastAsiaTheme="minorEastAsia"/>
          <w:bCs/>
        </w:rPr>
      </w:pPr>
      <w:bookmarkStart w:id="1150" w:name="_Hlk115346595"/>
      <w:r>
        <w:rPr>
          <w:rFonts w:eastAsiaTheme="minorEastAsia"/>
          <w:lang w:val="en"/>
        </w:rPr>
        <w:t>Adverse events (including symptoms and laboratory tests, etc.) experienced by subjects must be closely monitored and graded according to National Cancer Institute-Common Toxicity Criteria for Adverse Events, Version 5.0 (NCI CTCAE, Version 5.0).</w:t>
      </w:r>
      <w:bookmarkEnd w:id="1150"/>
      <w:r>
        <w:rPr>
          <w:rFonts w:eastAsiaTheme="minorEastAsia"/>
          <w:lang w:val="en"/>
        </w:rPr>
        <w:t xml:space="preserve"> The severity of adverse events and the relationship between adverse events and</w:t>
      </w:r>
      <w:r>
        <w:rPr>
          <w:rFonts w:eastAsiaTheme="minorEastAsia" w:hint="eastAsia"/>
          <w:lang w:val="en"/>
        </w:rPr>
        <w:t xml:space="preserve"> the study drug</w:t>
      </w:r>
      <w:r>
        <w:rPr>
          <w:rFonts w:eastAsiaTheme="minorEastAsia"/>
          <w:lang w:val="en"/>
        </w:rPr>
        <w:t xml:space="preserve"> should be evaluated.</w:t>
      </w:r>
    </w:p>
    <w:p w14:paraId="668B083D" w14:textId="77777777" w:rsidR="007B694B" w:rsidRDefault="00FA3D63">
      <w:pPr>
        <w:ind w:firstLineChars="0" w:firstLine="0"/>
        <w:rPr>
          <w:rFonts w:eastAsiaTheme="minorEastAsia"/>
        </w:rPr>
      </w:pPr>
      <w:r>
        <w:rPr>
          <w:rFonts w:eastAsiaTheme="minorEastAsia"/>
          <w:lang w:val="en"/>
        </w:rPr>
        <w:t>The investigator is responsible for assessing the relationship of all adverse events to</w:t>
      </w:r>
      <w:r>
        <w:rPr>
          <w:rFonts w:eastAsiaTheme="minorEastAsia" w:hint="eastAsia"/>
          <w:lang w:val="en"/>
        </w:rPr>
        <w:t xml:space="preserve"> the study drug</w:t>
      </w:r>
      <w:r>
        <w:rPr>
          <w:rFonts w:eastAsiaTheme="minorEastAsia"/>
          <w:lang w:val="en"/>
        </w:rPr>
        <w:t>. The principal investigator can authorize the judgment of other qualified clinicians participating in this study, but remains responsible for this.</w:t>
      </w:r>
    </w:p>
    <w:p w14:paraId="7EC7EB17" w14:textId="77777777" w:rsidR="007B694B" w:rsidRDefault="00FA3D63">
      <w:pPr>
        <w:keepNext/>
        <w:keepLines/>
        <w:ind w:firstLineChars="0" w:firstLine="0"/>
        <w:outlineLvl w:val="2"/>
        <w:rPr>
          <w:b/>
          <w:bCs/>
        </w:rPr>
      </w:pPr>
      <w:bookmarkStart w:id="1151" w:name="_Toc14814"/>
      <w:bookmarkStart w:id="1152" w:name="_Toc15296"/>
      <w:bookmarkStart w:id="1153" w:name="_Toc11049"/>
      <w:bookmarkStart w:id="1154" w:name="_Toc23706"/>
      <w:bookmarkStart w:id="1155" w:name="_Toc502302303"/>
      <w:bookmarkStart w:id="1156" w:name="_Toc1740"/>
      <w:bookmarkStart w:id="1157" w:name="_Toc6295"/>
      <w:bookmarkStart w:id="1158" w:name="_Toc26291"/>
      <w:bookmarkStart w:id="1159" w:name="_Toc32205"/>
      <w:bookmarkStart w:id="1160" w:name="_Toc6627"/>
      <w:bookmarkStart w:id="1161" w:name="_Toc15928"/>
      <w:bookmarkStart w:id="1162" w:name="_Toc13135198"/>
      <w:bookmarkStart w:id="1163" w:name="_Toc21656"/>
      <w:bookmarkStart w:id="1164" w:name="_Toc11750"/>
      <w:bookmarkStart w:id="1165" w:name="_Toc7511"/>
      <w:bookmarkStart w:id="1166" w:name="_Toc32292"/>
      <w:bookmarkStart w:id="1167" w:name="_Toc20617"/>
      <w:bookmarkStart w:id="1168" w:name="_Toc42786208"/>
      <w:bookmarkStart w:id="1169" w:name="_Toc166778583"/>
      <w:bookmarkStart w:id="1170" w:name="_Toc24604"/>
      <w:r>
        <w:rPr>
          <w:b/>
          <w:bCs/>
          <w:szCs w:val="32"/>
          <w:lang w:val="en"/>
        </w:rPr>
        <w:t xml:space="preserve">14.1 </w:t>
      </w:r>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r>
        <w:rPr>
          <w:b/>
          <w:bCs/>
          <w:lang w:val="en"/>
        </w:rPr>
        <w:t>Definition of Adverse Events</w:t>
      </w:r>
      <w:bookmarkEnd w:id="1169"/>
      <w:bookmarkEnd w:id="1170"/>
    </w:p>
    <w:p w14:paraId="5692D6E0" w14:textId="77777777" w:rsidR="007B694B" w:rsidRDefault="00FA3D63">
      <w:pPr>
        <w:ind w:firstLineChars="0" w:firstLine="0"/>
        <w:rPr>
          <w:rFonts w:eastAsiaTheme="minorEastAsia"/>
        </w:rPr>
      </w:pPr>
      <w:r>
        <w:rPr>
          <w:rFonts w:eastAsiaTheme="minorEastAsia"/>
          <w:lang w:val="en"/>
        </w:rPr>
        <w:t xml:space="preserve">An adverse event is any undesirable medical event that occurs after the administration of an </w:t>
      </w:r>
      <w:r>
        <w:rPr>
          <w:rFonts w:eastAsiaTheme="minorEastAsia" w:hint="eastAsia"/>
          <w:lang w:val="en"/>
        </w:rPr>
        <w:t>the study drug</w:t>
      </w:r>
      <w:r>
        <w:rPr>
          <w:rFonts w:eastAsiaTheme="minorEastAsia"/>
          <w:lang w:val="en"/>
        </w:rPr>
        <w:t xml:space="preserve"> to a subject, whether or not considered related to</w:t>
      </w:r>
      <w:r>
        <w:rPr>
          <w:rFonts w:eastAsiaTheme="minorEastAsia" w:hint="eastAsia"/>
          <w:lang w:val="en"/>
        </w:rPr>
        <w:t xml:space="preserve"> the study drug</w:t>
      </w:r>
      <w:r>
        <w:rPr>
          <w:rFonts w:eastAsiaTheme="minorEastAsia"/>
          <w:lang w:val="en"/>
        </w:rPr>
        <w:t>. Undesirable medical events can be abnormal symptoms (e.g. nausea and chest pain), abnormal signs (e.g. tachycardia and enlarged liver) or abnormal test results (e.g. laboratory tests and ECG) or diseases.</w:t>
      </w:r>
    </w:p>
    <w:p w14:paraId="5A4A4396" w14:textId="77777777" w:rsidR="007B694B" w:rsidRDefault="00FA3D63">
      <w:pPr>
        <w:ind w:firstLineChars="0" w:firstLine="0"/>
        <w:rPr>
          <w:rFonts w:eastAsiaTheme="minorEastAsia"/>
        </w:rPr>
      </w:pPr>
      <w:r>
        <w:rPr>
          <w:rFonts w:eastAsiaTheme="minorEastAsia"/>
          <w:lang w:val="en"/>
        </w:rPr>
        <w:t>Adverse events occurring in the human body (whether or not related to drugs) include:</w:t>
      </w:r>
    </w:p>
    <w:p w14:paraId="6E0FC721" w14:textId="77777777" w:rsidR="007B694B" w:rsidRDefault="00FA3D63" w:rsidP="001727E9">
      <w:pPr>
        <w:pStyle w:val="afa"/>
        <w:numPr>
          <w:ilvl w:val="0"/>
          <w:numId w:val="42"/>
        </w:numPr>
        <w:tabs>
          <w:tab w:val="left" w:pos="540"/>
        </w:tabs>
        <w:spacing w:line="360" w:lineRule="auto"/>
        <w:ind w:firstLineChars="0"/>
        <w:rPr>
          <w:rFonts w:ascii="Times New Roman" w:eastAsiaTheme="minorEastAsia" w:hAnsi="Times New Roman"/>
        </w:rPr>
      </w:pPr>
      <w:r>
        <w:rPr>
          <w:rFonts w:ascii="Times New Roman" w:eastAsiaTheme="minorEastAsia" w:hAnsi="Times New Roman"/>
          <w:sz w:val="24"/>
          <w:lang w:val="en"/>
        </w:rPr>
        <w:t>Adverse events occurring during the use of the drug by professionals;</w:t>
      </w:r>
    </w:p>
    <w:p w14:paraId="6E571D91" w14:textId="77777777" w:rsidR="007B694B" w:rsidRDefault="00FA3D63" w:rsidP="001727E9">
      <w:pPr>
        <w:pStyle w:val="afa"/>
        <w:numPr>
          <w:ilvl w:val="0"/>
          <w:numId w:val="42"/>
        </w:numPr>
        <w:tabs>
          <w:tab w:val="left" w:pos="540"/>
        </w:tabs>
        <w:spacing w:line="360" w:lineRule="auto"/>
        <w:ind w:firstLineChars="0"/>
        <w:rPr>
          <w:rFonts w:ascii="Times New Roman" w:eastAsiaTheme="minorEastAsia" w:hAnsi="Times New Roman"/>
        </w:rPr>
      </w:pPr>
      <w:r>
        <w:rPr>
          <w:rFonts w:ascii="Times New Roman" w:eastAsiaTheme="minorEastAsia" w:hAnsi="Times New Roman"/>
          <w:sz w:val="24"/>
          <w:lang w:val="en"/>
        </w:rPr>
        <w:t>Adverse events due to (intentional or unintentional) overdose;</w:t>
      </w:r>
    </w:p>
    <w:p w14:paraId="1F164920" w14:textId="77777777" w:rsidR="007B694B" w:rsidRDefault="00FA3D63" w:rsidP="001727E9">
      <w:pPr>
        <w:pStyle w:val="afa"/>
        <w:numPr>
          <w:ilvl w:val="0"/>
          <w:numId w:val="42"/>
        </w:numPr>
        <w:tabs>
          <w:tab w:val="left" w:pos="540"/>
        </w:tabs>
        <w:spacing w:line="360" w:lineRule="auto"/>
        <w:ind w:firstLineChars="0"/>
        <w:rPr>
          <w:rFonts w:ascii="Times New Roman" w:eastAsiaTheme="minorEastAsia" w:hAnsi="Times New Roman"/>
        </w:rPr>
      </w:pPr>
      <w:r>
        <w:rPr>
          <w:rFonts w:ascii="Times New Roman" w:eastAsiaTheme="minorEastAsia" w:hAnsi="Times New Roman"/>
          <w:sz w:val="24"/>
          <w:lang w:val="en"/>
        </w:rPr>
        <w:t>Adverse events due to drug abuse;</w:t>
      </w:r>
    </w:p>
    <w:p w14:paraId="3500176F" w14:textId="77777777" w:rsidR="007B694B" w:rsidRDefault="00FA3D63" w:rsidP="001727E9">
      <w:pPr>
        <w:pStyle w:val="afa"/>
        <w:numPr>
          <w:ilvl w:val="0"/>
          <w:numId w:val="42"/>
        </w:numPr>
        <w:tabs>
          <w:tab w:val="left" w:pos="540"/>
        </w:tabs>
        <w:spacing w:line="360" w:lineRule="auto"/>
        <w:ind w:firstLineChars="0"/>
        <w:rPr>
          <w:rFonts w:ascii="Times New Roman" w:eastAsiaTheme="minorEastAsia" w:hAnsi="Times New Roman"/>
        </w:rPr>
      </w:pPr>
      <w:r>
        <w:rPr>
          <w:rFonts w:ascii="Times New Roman" w:eastAsiaTheme="minorEastAsia" w:hAnsi="Times New Roman"/>
          <w:sz w:val="24"/>
          <w:lang w:val="en"/>
        </w:rPr>
        <w:t>Adverse events due to drug withdrawal;</w:t>
      </w:r>
    </w:p>
    <w:p w14:paraId="5F8FC9C0" w14:textId="77777777" w:rsidR="007B694B" w:rsidRDefault="00FA3D63">
      <w:pPr>
        <w:tabs>
          <w:tab w:val="left" w:pos="540"/>
        </w:tabs>
        <w:ind w:firstLineChars="0" w:firstLine="0"/>
        <w:rPr>
          <w:rFonts w:eastAsiaTheme="minorEastAsia"/>
        </w:rPr>
      </w:pPr>
      <w:r>
        <w:rPr>
          <w:rFonts w:eastAsiaTheme="minorEastAsia"/>
          <w:lang w:val="en"/>
        </w:rPr>
        <w:t>Adverse events that may be caused purely by the subject’s participation in the study (e.g., adverse events or serious adverse events due to withdrawal of antihypertensive drugs during the washout period), even when they are unrelated to</w:t>
      </w:r>
      <w:r>
        <w:rPr>
          <w:rFonts w:eastAsiaTheme="minorEastAsia" w:hint="eastAsia"/>
          <w:lang w:val="en"/>
        </w:rPr>
        <w:t xml:space="preserve"> the study drug</w:t>
      </w:r>
      <w:r>
        <w:rPr>
          <w:rFonts w:eastAsiaTheme="minorEastAsia"/>
          <w:lang w:val="en"/>
        </w:rPr>
        <w:t>, must be reported as adverse events.</w:t>
      </w:r>
    </w:p>
    <w:p w14:paraId="2A3BAF15" w14:textId="77777777" w:rsidR="007B694B" w:rsidRDefault="00FA3D63">
      <w:pPr>
        <w:ind w:firstLineChars="0" w:firstLine="0"/>
        <w:rPr>
          <w:rFonts w:eastAsiaTheme="minorEastAsia"/>
        </w:rPr>
      </w:pPr>
      <w:r>
        <w:rPr>
          <w:rFonts w:eastAsiaTheme="minorEastAsia"/>
          <w:lang w:val="en"/>
        </w:rPr>
        <w:t xml:space="preserve">Absence of or failure to achieve the expected clinical pharmacological action with documentation in the corresponding section of the eCRF is not considered as an adverse event. Any event clearly attributable to disease progression will not be </w:t>
      </w:r>
      <w:r>
        <w:rPr>
          <w:rFonts w:eastAsiaTheme="minorEastAsia"/>
          <w:lang w:val="en"/>
        </w:rPr>
        <w:lastRenderedPageBreak/>
        <w:t>reported as an adverse event.</w:t>
      </w:r>
    </w:p>
    <w:p w14:paraId="4EB8746C" w14:textId="77777777" w:rsidR="007B694B" w:rsidRDefault="00FA3D63">
      <w:pPr>
        <w:ind w:firstLineChars="0" w:firstLine="0"/>
        <w:rPr>
          <w:rFonts w:eastAsiaTheme="minorEastAsia"/>
        </w:rPr>
      </w:pPr>
      <w:r>
        <w:rPr>
          <w:rFonts w:eastAsiaTheme="minorEastAsia"/>
          <w:lang w:val="en"/>
        </w:rPr>
        <w:t>In this study, any event that is clearly due to disease progression will not be reported as an adverse event.</w:t>
      </w:r>
    </w:p>
    <w:p w14:paraId="15572B21" w14:textId="77777777" w:rsidR="007B694B" w:rsidRDefault="00FA3D63">
      <w:pPr>
        <w:ind w:firstLineChars="0" w:firstLine="0"/>
        <w:rPr>
          <w:rFonts w:eastAsiaTheme="minorEastAsia"/>
        </w:rPr>
      </w:pPr>
      <w:r>
        <w:rPr>
          <w:rFonts w:eastAsiaTheme="minorEastAsia"/>
          <w:lang w:val="en"/>
        </w:rPr>
        <w:t>Disease progression is defined as worsening of a subject's condition due to the disease being treated with</w:t>
      </w:r>
      <w:r>
        <w:rPr>
          <w:rFonts w:eastAsiaTheme="minorEastAsia" w:hint="eastAsia"/>
          <w:lang w:val="en"/>
        </w:rPr>
        <w:t xml:space="preserve"> the study drug</w:t>
      </w:r>
      <w:r>
        <w:rPr>
          <w:rFonts w:eastAsiaTheme="minorEastAsia"/>
          <w:lang w:val="en"/>
        </w:rPr>
        <w:t>. It may be manifested as a worsening of the disease, worsening of symptoms/signs/laboratory abnormalities due to the disease, appearance of new lesions, or progression of the primary lesion. If it is not possible to determine whether an AE is solely due to disease progression, it should be reported as an AE.</w:t>
      </w:r>
    </w:p>
    <w:p w14:paraId="4C1E46F0" w14:textId="77777777" w:rsidR="007B694B" w:rsidRDefault="00FA3D63">
      <w:pPr>
        <w:keepNext/>
        <w:keepLines/>
        <w:ind w:firstLineChars="0" w:firstLine="0"/>
        <w:outlineLvl w:val="2"/>
        <w:rPr>
          <w:b/>
          <w:bCs/>
        </w:rPr>
      </w:pPr>
      <w:bookmarkStart w:id="1171" w:name="_Toc166778584"/>
      <w:bookmarkStart w:id="1172" w:name="_Toc2061"/>
      <w:r>
        <w:rPr>
          <w:b/>
          <w:bCs/>
          <w:lang w:val="en"/>
        </w:rPr>
        <w:t>14.2 Unexpected Adverse Reactions</w:t>
      </w:r>
      <w:bookmarkEnd w:id="1171"/>
      <w:bookmarkEnd w:id="1172"/>
    </w:p>
    <w:p w14:paraId="409436A3" w14:textId="77777777" w:rsidR="007B694B" w:rsidRDefault="00FA3D63">
      <w:pPr>
        <w:ind w:firstLineChars="0" w:firstLine="0"/>
        <w:rPr>
          <w:rFonts w:eastAsiaTheme="minorEastAsia"/>
        </w:rPr>
      </w:pPr>
      <w:r>
        <w:rPr>
          <w:rFonts w:eastAsiaTheme="minorEastAsia"/>
          <w:lang w:val="en"/>
        </w:rPr>
        <w:t>An unexpected adverse reaction is an adverse reaction that is different in nature and severity from the expected risk as described in the current information on</w:t>
      </w:r>
      <w:r>
        <w:rPr>
          <w:rFonts w:eastAsiaTheme="minorEastAsia" w:hint="eastAsia"/>
          <w:lang w:val="en"/>
        </w:rPr>
        <w:t xml:space="preserve"> the study drug</w:t>
      </w:r>
      <w:r>
        <w:rPr>
          <w:rFonts w:eastAsiaTheme="minorEastAsia"/>
          <w:lang w:val="en"/>
        </w:rPr>
        <w:t xml:space="preserve"> (e.g., the Investigator's Brochure or the package insert of the marketed product). The supplementation of important information about the characteristics or severity of known and recorded adverse reactions is also a part of unexpected adverse reaction reports. For example, reactions that are more particular or serious than those described in the Investigator's Brochure should be considered as “unexpected”. Specifically: Acute renal failure is listed as an adverse reaction in the IB, but interstitial nephritis occurs during the trial; hepatitis is listed as an adverse reaction in the IB, but acute severe hepatitis occurs during the trial; both the above conditions should be judged as an unexpected adverse reaction.</w:t>
      </w:r>
    </w:p>
    <w:p w14:paraId="1100CFB4" w14:textId="77777777" w:rsidR="007B694B" w:rsidRDefault="00FA3D63">
      <w:pPr>
        <w:keepNext/>
        <w:keepLines/>
        <w:ind w:firstLineChars="0" w:firstLine="0"/>
        <w:outlineLvl w:val="2"/>
        <w:rPr>
          <w:b/>
          <w:bCs/>
        </w:rPr>
      </w:pPr>
      <w:bookmarkStart w:id="1173" w:name="_Toc166778585"/>
      <w:bookmarkStart w:id="1174" w:name="_Toc28848"/>
      <w:r>
        <w:rPr>
          <w:b/>
          <w:bCs/>
          <w:lang w:val="en"/>
        </w:rPr>
        <w:t>14.3 Observation, Recording and Reporting of Adverse Events</w:t>
      </w:r>
      <w:bookmarkEnd w:id="1173"/>
      <w:bookmarkEnd w:id="1174"/>
    </w:p>
    <w:p w14:paraId="672CE09D" w14:textId="77777777" w:rsidR="007B694B" w:rsidRDefault="00FA3D63">
      <w:pPr>
        <w:ind w:firstLineChars="0" w:firstLine="0"/>
        <w:rPr>
          <w:rFonts w:eastAsiaTheme="minorEastAsia"/>
        </w:rPr>
      </w:pPr>
      <w:r>
        <w:rPr>
          <w:rFonts w:eastAsiaTheme="minorEastAsia"/>
          <w:lang w:val="en"/>
        </w:rPr>
        <w:t>All adverse events occurring after a subject’s receipt of</w:t>
      </w:r>
      <w:r>
        <w:rPr>
          <w:rFonts w:eastAsiaTheme="minorEastAsia" w:hint="eastAsia"/>
          <w:lang w:val="en"/>
        </w:rPr>
        <w:t xml:space="preserve"> the study drug</w:t>
      </w:r>
      <w:r>
        <w:rPr>
          <w:rFonts w:eastAsiaTheme="minorEastAsia"/>
          <w:lang w:val="en"/>
        </w:rPr>
        <w:t xml:space="preserve"> must be fully recorded in the subject's electronic Case Report Form (eCRF).</w:t>
      </w:r>
    </w:p>
    <w:p w14:paraId="3FB1D807" w14:textId="77777777" w:rsidR="007B694B" w:rsidRDefault="00FA3D63">
      <w:pPr>
        <w:ind w:firstLineChars="0" w:firstLine="0"/>
        <w:rPr>
          <w:rFonts w:eastAsiaTheme="minorEastAsia"/>
        </w:rPr>
      </w:pPr>
      <w:r>
        <w:rPr>
          <w:rFonts w:eastAsiaTheme="minorEastAsia"/>
          <w:lang w:val="en"/>
        </w:rPr>
        <w:t>Records must be based on original files. Each event should be described in detail, including the start and end dates, severity, relationship with</w:t>
      </w:r>
      <w:r>
        <w:rPr>
          <w:rFonts w:eastAsiaTheme="minorEastAsia" w:hint="eastAsia"/>
          <w:lang w:val="en"/>
        </w:rPr>
        <w:t xml:space="preserve"> the study drug</w:t>
      </w:r>
      <w:r>
        <w:rPr>
          <w:rFonts w:eastAsiaTheme="minorEastAsia"/>
          <w:lang w:val="en"/>
        </w:rPr>
        <w:t>, measures taken and the outcome.</w:t>
      </w:r>
    </w:p>
    <w:p w14:paraId="24B95B16" w14:textId="77777777" w:rsidR="007B694B" w:rsidRDefault="00FA3D63">
      <w:pPr>
        <w:keepNext/>
        <w:keepLines/>
        <w:ind w:firstLineChars="0" w:firstLine="0"/>
        <w:outlineLvl w:val="2"/>
        <w:rPr>
          <w:rFonts w:eastAsiaTheme="minorEastAsia"/>
          <w:b/>
          <w:bCs/>
          <w:szCs w:val="32"/>
        </w:rPr>
      </w:pPr>
      <w:bookmarkStart w:id="1175" w:name="_Toc166778586"/>
      <w:bookmarkStart w:id="1176" w:name="_Toc13271"/>
      <w:r>
        <w:rPr>
          <w:b/>
          <w:bCs/>
          <w:lang w:val="en"/>
        </w:rPr>
        <w:t>14.4 Methods for Discovering Adverse Events</w:t>
      </w:r>
      <w:bookmarkEnd w:id="1175"/>
      <w:bookmarkEnd w:id="1176"/>
    </w:p>
    <w:p w14:paraId="75E82CF6" w14:textId="77777777" w:rsidR="007B694B" w:rsidRDefault="00FA3D63">
      <w:pPr>
        <w:ind w:firstLineChars="0" w:firstLine="0"/>
        <w:rPr>
          <w:rFonts w:eastAsiaTheme="minorEastAsia"/>
        </w:rPr>
      </w:pPr>
      <w:r>
        <w:rPr>
          <w:rFonts w:eastAsiaTheme="minorEastAsia"/>
          <w:lang w:val="en"/>
        </w:rPr>
        <w:t>Adverse events may be discovered by the following methods at each follow-up visit:</w:t>
      </w:r>
    </w:p>
    <w:p w14:paraId="6711CEA1" w14:textId="77777777" w:rsidR="007B694B" w:rsidRDefault="00FA3D63" w:rsidP="001727E9">
      <w:pPr>
        <w:pStyle w:val="afa"/>
        <w:numPr>
          <w:ilvl w:val="0"/>
          <w:numId w:val="43"/>
        </w:numPr>
        <w:spacing w:line="360" w:lineRule="auto"/>
        <w:ind w:firstLineChars="0"/>
        <w:rPr>
          <w:rFonts w:ascii="Times New Roman" w:eastAsiaTheme="minorEastAsia" w:hAnsi="Times New Roman"/>
        </w:rPr>
      </w:pPr>
      <w:r>
        <w:rPr>
          <w:rFonts w:ascii="Times New Roman" w:eastAsiaTheme="minorEastAsia" w:hAnsi="Times New Roman"/>
          <w:sz w:val="24"/>
          <w:lang w:val="en"/>
        </w:rPr>
        <w:lastRenderedPageBreak/>
        <w:t>Information initiatively provided by patients or their caregivers;</w:t>
      </w:r>
    </w:p>
    <w:p w14:paraId="3130DAAB" w14:textId="77777777" w:rsidR="007B694B" w:rsidRDefault="00FA3D63" w:rsidP="001727E9">
      <w:pPr>
        <w:pStyle w:val="afa"/>
        <w:numPr>
          <w:ilvl w:val="0"/>
          <w:numId w:val="43"/>
        </w:numPr>
        <w:spacing w:line="360" w:lineRule="auto"/>
        <w:ind w:firstLineChars="0"/>
        <w:rPr>
          <w:rFonts w:ascii="Times New Roman" w:eastAsiaTheme="minorEastAsia" w:hAnsi="Times New Roman"/>
        </w:rPr>
      </w:pPr>
      <w:r>
        <w:rPr>
          <w:rFonts w:ascii="Times New Roman" w:eastAsiaTheme="minorEastAsia" w:hAnsi="Times New Roman"/>
          <w:sz w:val="24"/>
          <w:lang w:val="en"/>
        </w:rPr>
        <w:t>At each follow-up visit, the patient is asked an open, non-induced question: How are you feeling? Have you had any (other) medical problem since the last follow up?</w:t>
      </w:r>
    </w:p>
    <w:p w14:paraId="3A41A657" w14:textId="77777777" w:rsidR="007B694B" w:rsidRDefault="00FA3D63" w:rsidP="001727E9">
      <w:pPr>
        <w:pStyle w:val="afa"/>
        <w:numPr>
          <w:ilvl w:val="0"/>
          <w:numId w:val="43"/>
        </w:numPr>
        <w:spacing w:line="360" w:lineRule="auto"/>
        <w:ind w:firstLineChars="0"/>
        <w:rPr>
          <w:rFonts w:ascii="Times New Roman" w:eastAsiaTheme="minorEastAsia" w:hAnsi="Times New Roman"/>
        </w:rPr>
      </w:pPr>
      <w:r>
        <w:rPr>
          <w:rFonts w:ascii="Times New Roman" w:eastAsiaTheme="minorEastAsia" w:hAnsi="Times New Roman"/>
          <w:sz w:val="24"/>
          <w:lang w:val="en"/>
        </w:rPr>
        <w:t>Abnormalities observed by investigators, other medical workers and families.</w:t>
      </w:r>
    </w:p>
    <w:p w14:paraId="039737BE" w14:textId="77777777" w:rsidR="007B694B" w:rsidRDefault="00FA3D63">
      <w:pPr>
        <w:keepNext/>
        <w:keepLines/>
        <w:ind w:firstLineChars="0" w:firstLine="0"/>
        <w:outlineLvl w:val="2"/>
        <w:rPr>
          <w:rFonts w:eastAsiaTheme="minorEastAsia"/>
          <w:b/>
          <w:bCs/>
          <w:szCs w:val="32"/>
        </w:rPr>
      </w:pPr>
      <w:bookmarkStart w:id="1177" w:name="_Toc166778587"/>
      <w:bookmarkStart w:id="1178" w:name="_Toc13641"/>
      <w:r>
        <w:rPr>
          <w:b/>
          <w:bCs/>
          <w:lang w:val="en"/>
        </w:rPr>
        <w:t>14.5 Time of Collection of Adverse Events</w:t>
      </w:r>
      <w:bookmarkEnd w:id="1177"/>
      <w:bookmarkEnd w:id="1178"/>
    </w:p>
    <w:p w14:paraId="5B422939" w14:textId="77777777" w:rsidR="007B694B" w:rsidRDefault="00FA3D63">
      <w:pPr>
        <w:tabs>
          <w:tab w:val="left" w:pos="1304"/>
        </w:tabs>
        <w:ind w:firstLineChars="0" w:firstLine="0"/>
        <w:rPr>
          <w:rFonts w:eastAsiaTheme="minorEastAsia"/>
        </w:rPr>
      </w:pPr>
      <w:r>
        <w:rPr>
          <w:rFonts w:eastAsiaTheme="minorEastAsia"/>
          <w:lang w:val="en"/>
        </w:rPr>
        <w:t xml:space="preserve">The AEs should be recorded from the time the subject receives the first dose of </w:t>
      </w:r>
      <w:r>
        <w:rPr>
          <w:rFonts w:eastAsiaTheme="minorEastAsia" w:hint="eastAsia"/>
          <w:lang w:val="en"/>
        </w:rPr>
        <w:t>the study drug</w:t>
      </w:r>
      <w:r>
        <w:rPr>
          <w:rFonts w:eastAsiaTheme="minorEastAsia"/>
          <w:lang w:val="en"/>
        </w:rPr>
        <w:t xml:space="preserve"> in this study. All existing AEs or SAEs or all new AEs or SAEs occurring within 28 days after last administration should be tracked until they are addressed and the patients’ conditions are stable/return to baseline, unless the investigators believe that they are unlikely to be alleviated due to the diseases of patients. After 28 days, the investigators only collect the AEs and SAEs considered to be relevant to the drug.</w:t>
      </w:r>
    </w:p>
    <w:p w14:paraId="14344833" w14:textId="77777777" w:rsidR="007B694B" w:rsidRDefault="00FA3D63">
      <w:pPr>
        <w:tabs>
          <w:tab w:val="left" w:pos="1304"/>
        </w:tabs>
        <w:ind w:firstLineChars="0" w:firstLine="0"/>
        <w:rPr>
          <w:rFonts w:eastAsiaTheme="minorEastAsia"/>
        </w:rPr>
      </w:pPr>
      <w:r>
        <w:rPr>
          <w:rFonts w:eastAsiaTheme="minorEastAsia"/>
          <w:lang w:val="en"/>
        </w:rPr>
        <w:t xml:space="preserve">For subjects who start other </w:t>
      </w:r>
      <w:r>
        <w:rPr>
          <w:rFonts w:eastAsiaTheme="minorEastAsia" w:hint="eastAsia"/>
          <w:lang w:val="en"/>
        </w:rPr>
        <w:t>anti-cancer therapy</w:t>
      </w:r>
      <w:r>
        <w:rPr>
          <w:rFonts w:eastAsiaTheme="minorEastAsia"/>
          <w:lang w:val="en"/>
        </w:rPr>
        <w:t xml:space="preserve">, AEs considered by the investigators to be unrelated to </w:t>
      </w:r>
      <w:r>
        <w:rPr>
          <w:rFonts w:eastAsiaTheme="minorEastAsia" w:hint="eastAsia"/>
          <w:lang w:val="en"/>
        </w:rPr>
        <w:t>the study drug</w:t>
      </w:r>
      <w:r>
        <w:rPr>
          <w:rFonts w:eastAsiaTheme="minorEastAsia"/>
          <w:lang w:val="en"/>
        </w:rPr>
        <w:t xml:space="preserve"> are no longer recorded.</w:t>
      </w:r>
    </w:p>
    <w:p w14:paraId="34C293DC" w14:textId="77777777" w:rsidR="007B694B" w:rsidRDefault="00FA3D63">
      <w:pPr>
        <w:keepNext/>
        <w:keepLines/>
        <w:ind w:firstLineChars="0" w:firstLine="0"/>
        <w:outlineLvl w:val="2"/>
        <w:rPr>
          <w:rFonts w:eastAsiaTheme="minorEastAsia"/>
          <w:b/>
          <w:bCs/>
          <w:szCs w:val="32"/>
        </w:rPr>
      </w:pPr>
      <w:bookmarkStart w:id="1179" w:name="_Toc166778588"/>
      <w:bookmarkStart w:id="1180" w:name="_Toc19136"/>
      <w:r>
        <w:rPr>
          <w:b/>
          <w:bCs/>
          <w:lang w:val="en"/>
        </w:rPr>
        <w:t>14.6 Collection of Data of Adverse Events</w:t>
      </w:r>
      <w:bookmarkEnd w:id="1179"/>
      <w:bookmarkEnd w:id="1180"/>
    </w:p>
    <w:p w14:paraId="27AF35C4" w14:textId="77777777" w:rsidR="007B694B" w:rsidRDefault="00FA3D63">
      <w:pPr>
        <w:ind w:firstLineChars="0" w:firstLine="0"/>
        <w:rPr>
          <w:rFonts w:eastAsiaTheme="minorEastAsia"/>
          <w:b/>
          <w:bCs/>
        </w:rPr>
      </w:pPr>
      <w:r>
        <w:rPr>
          <w:rFonts w:eastAsiaTheme="minorEastAsia"/>
          <w:lang w:val="en"/>
        </w:rPr>
        <w:t>All adverse events should be recorded in the eCRF. Description of an adverse event should address the starting and ending time, whether it complies with the definition of serious adverse events, measures taken (e.g. change of study treatment, other treatments and subsequent examinations) and outcome, and also the investigator's judgment of causality (relationship with the study treatment). Adverse events should be graded according to NCI CTCAE, and changes should be recorded in the corresponding eCRFs.</w:t>
      </w:r>
    </w:p>
    <w:p w14:paraId="07AE67B0" w14:textId="77777777" w:rsidR="007B694B" w:rsidRDefault="00FA3D63">
      <w:pPr>
        <w:keepNext/>
        <w:keepLines/>
        <w:ind w:firstLineChars="0" w:firstLine="0"/>
        <w:outlineLvl w:val="2"/>
        <w:rPr>
          <w:rFonts w:eastAsiaTheme="minorEastAsia"/>
          <w:b/>
          <w:bCs/>
          <w:szCs w:val="32"/>
        </w:rPr>
      </w:pPr>
      <w:bookmarkStart w:id="1181" w:name="_Toc166778589"/>
      <w:bookmarkStart w:id="1182" w:name="_Toc8862"/>
      <w:r>
        <w:rPr>
          <w:b/>
          <w:bCs/>
          <w:lang w:val="en"/>
        </w:rPr>
        <w:t>14.7 Criteria for Judging the Severity of Adverse Events</w:t>
      </w:r>
      <w:bookmarkEnd w:id="1181"/>
      <w:bookmarkEnd w:id="1182"/>
    </w:p>
    <w:p w14:paraId="48CC895A" w14:textId="77777777" w:rsidR="007B694B" w:rsidRDefault="00FA3D63">
      <w:pPr>
        <w:ind w:firstLineChars="0" w:firstLine="0"/>
        <w:rPr>
          <w:rFonts w:eastAsiaTheme="minorEastAsia"/>
        </w:rPr>
      </w:pPr>
      <w:r>
        <w:rPr>
          <w:rFonts w:eastAsiaTheme="minorEastAsia"/>
          <w:lang w:val="en"/>
        </w:rPr>
        <w:t>The severity of adverse events should be judged as per the NCI CTCAE 5.0 grading criteria.</w:t>
      </w:r>
    </w:p>
    <w:p w14:paraId="69BE274C" w14:textId="77777777" w:rsidR="007B694B" w:rsidRDefault="00FA3D63">
      <w:pPr>
        <w:keepNext/>
        <w:keepLines/>
        <w:ind w:firstLineChars="0" w:firstLine="0"/>
        <w:outlineLvl w:val="2"/>
        <w:rPr>
          <w:rFonts w:eastAsiaTheme="minorEastAsia"/>
          <w:b/>
          <w:bCs/>
          <w:szCs w:val="32"/>
        </w:rPr>
      </w:pPr>
      <w:bookmarkStart w:id="1183" w:name="_Toc166778590"/>
      <w:bookmarkStart w:id="1184" w:name="_Toc11754"/>
      <w:r>
        <w:rPr>
          <w:b/>
          <w:bCs/>
          <w:lang w:val="en"/>
        </w:rPr>
        <w:t>14.8 Correlation Evaluation of the Adverse Event and the Drug</w:t>
      </w:r>
      <w:bookmarkEnd w:id="1183"/>
      <w:bookmarkEnd w:id="1184"/>
    </w:p>
    <w:p w14:paraId="3EF67423" w14:textId="77777777" w:rsidR="007B694B" w:rsidRDefault="00FA3D63">
      <w:pPr>
        <w:ind w:firstLineChars="0" w:firstLine="0"/>
        <w:rPr>
          <w:rFonts w:eastAsiaTheme="minorEastAsia"/>
        </w:rPr>
      </w:pPr>
      <w:r>
        <w:rPr>
          <w:rFonts w:eastAsiaTheme="minorEastAsia"/>
          <w:b/>
          <w:bCs/>
          <w:lang w:val="en"/>
        </w:rPr>
        <w:t xml:space="preserve">Evaluation criteria for adverse events </w:t>
      </w:r>
      <w:r>
        <w:rPr>
          <w:rFonts w:eastAsiaTheme="minorEastAsia"/>
          <w:lang w:val="en"/>
        </w:rPr>
        <w:t xml:space="preserve">(including symptoms, signs and test </w:t>
      </w:r>
      <w:r>
        <w:rPr>
          <w:rFonts w:eastAsiaTheme="minorEastAsia"/>
          <w:lang w:val="en"/>
        </w:rPr>
        <w:lastRenderedPageBreak/>
        <w:t>indicators)</w:t>
      </w:r>
    </w:p>
    <w:p w14:paraId="0FD24147" w14:textId="77777777" w:rsidR="007B694B" w:rsidRDefault="00FA3D63" w:rsidP="001727E9">
      <w:pPr>
        <w:pStyle w:val="afa"/>
        <w:numPr>
          <w:ilvl w:val="0"/>
          <w:numId w:val="44"/>
        </w:numPr>
        <w:spacing w:line="360" w:lineRule="auto"/>
        <w:ind w:firstLineChars="0"/>
        <w:rPr>
          <w:rFonts w:ascii="Times New Roman" w:eastAsiaTheme="minorEastAsia" w:hAnsi="Times New Roman"/>
        </w:rPr>
      </w:pPr>
      <w:r>
        <w:rPr>
          <w:rFonts w:ascii="Times New Roman" w:eastAsiaTheme="minorEastAsia" w:hAnsi="Times New Roman"/>
          <w:sz w:val="24"/>
          <w:lang w:val="en"/>
        </w:rPr>
        <w:t>Whether the occurrence time of the adverse event is in line with the medication time.</w:t>
      </w:r>
    </w:p>
    <w:p w14:paraId="101EFD1D" w14:textId="77777777" w:rsidR="007B694B" w:rsidRDefault="00FA3D63" w:rsidP="001727E9">
      <w:pPr>
        <w:pStyle w:val="afa"/>
        <w:numPr>
          <w:ilvl w:val="0"/>
          <w:numId w:val="44"/>
        </w:numPr>
        <w:spacing w:line="360" w:lineRule="auto"/>
        <w:ind w:firstLineChars="0"/>
        <w:rPr>
          <w:rFonts w:ascii="Times New Roman" w:eastAsiaTheme="minorEastAsia" w:hAnsi="Times New Roman"/>
        </w:rPr>
      </w:pPr>
      <w:r>
        <w:rPr>
          <w:rFonts w:ascii="Times New Roman" w:eastAsiaTheme="minorEastAsia" w:hAnsi="Times New Roman"/>
          <w:sz w:val="24"/>
          <w:lang w:val="en"/>
        </w:rPr>
        <w:t>Whether the adverse event is a known adverse reaction of the drug.</w:t>
      </w:r>
    </w:p>
    <w:p w14:paraId="0FE0FD7B" w14:textId="77777777" w:rsidR="007B694B" w:rsidRDefault="00FA3D63" w:rsidP="001727E9">
      <w:pPr>
        <w:pStyle w:val="afa"/>
        <w:numPr>
          <w:ilvl w:val="0"/>
          <w:numId w:val="44"/>
        </w:numPr>
        <w:spacing w:line="360" w:lineRule="auto"/>
        <w:ind w:firstLineChars="0"/>
        <w:rPr>
          <w:rFonts w:ascii="Times New Roman" w:eastAsiaTheme="minorEastAsia" w:hAnsi="Times New Roman"/>
        </w:rPr>
      </w:pPr>
      <w:r>
        <w:rPr>
          <w:rFonts w:ascii="Times New Roman" w:eastAsiaTheme="minorEastAsia" w:hAnsi="Times New Roman"/>
          <w:sz w:val="24"/>
          <w:lang w:val="en"/>
        </w:rPr>
        <w:t>Whether the adverse event can be explained by other causes.</w:t>
      </w:r>
    </w:p>
    <w:p w14:paraId="45691726" w14:textId="77777777" w:rsidR="007B694B" w:rsidRDefault="00FA3D63" w:rsidP="001727E9">
      <w:pPr>
        <w:pStyle w:val="afa"/>
        <w:numPr>
          <w:ilvl w:val="0"/>
          <w:numId w:val="44"/>
        </w:numPr>
        <w:spacing w:line="360" w:lineRule="auto"/>
        <w:ind w:firstLineChars="0"/>
        <w:rPr>
          <w:rFonts w:ascii="Times New Roman" w:eastAsiaTheme="minorEastAsia" w:hAnsi="Times New Roman"/>
        </w:rPr>
      </w:pPr>
      <w:r>
        <w:rPr>
          <w:rFonts w:ascii="Times New Roman" w:eastAsiaTheme="minorEastAsia" w:hAnsi="Times New Roman"/>
          <w:sz w:val="24"/>
          <w:lang w:val="en"/>
        </w:rPr>
        <w:t>Whether the adverse event disappears after drug withdrawal.</w:t>
      </w:r>
    </w:p>
    <w:p w14:paraId="6BA9E0DF" w14:textId="77777777" w:rsidR="007B694B" w:rsidRDefault="00FA3D63" w:rsidP="001727E9">
      <w:pPr>
        <w:pStyle w:val="afa"/>
        <w:numPr>
          <w:ilvl w:val="0"/>
          <w:numId w:val="44"/>
        </w:numPr>
        <w:spacing w:line="360" w:lineRule="auto"/>
        <w:ind w:firstLineChars="0"/>
        <w:rPr>
          <w:rFonts w:ascii="Times New Roman" w:eastAsiaTheme="minorEastAsia" w:hAnsi="Times New Roman"/>
        </w:rPr>
      </w:pPr>
      <w:r>
        <w:rPr>
          <w:rFonts w:ascii="Times New Roman" w:eastAsiaTheme="minorEastAsia" w:hAnsi="Times New Roman"/>
          <w:sz w:val="24"/>
          <w:lang w:val="en"/>
        </w:rPr>
        <w:t>Whether the adverse event appears again after drug administration.</w:t>
      </w:r>
    </w:p>
    <w:p w14:paraId="6F24C392" w14:textId="77777777" w:rsidR="007B694B" w:rsidRDefault="00FA3D63">
      <w:pPr>
        <w:keepNext/>
        <w:keepLines/>
        <w:ind w:firstLineChars="0" w:firstLine="0"/>
        <w:outlineLvl w:val="2"/>
        <w:rPr>
          <w:b/>
          <w:bCs/>
        </w:rPr>
      </w:pPr>
      <w:bookmarkStart w:id="1185" w:name="_Toc166778591"/>
      <w:bookmarkStart w:id="1186" w:name="_Toc66"/>
      <w:r>
        <w:rPr>
          <w:b/>
          <w:bCs/>
          <w:lang w:val="en"/>
        </w:rPr>
        <w:t>14.9 Judgment of Adverse Reactions</w:t>
      </w:r>
      <w:bookmarkEnd w:id="1185"/>
      <w:bookmarkEnd w:id="1186"/>
    </w:p>
    <w:p w14:paraId="706F9BEA" w14:textId="77777777" w:rsidR="007B694B" w:rsidRDefault="00FA3D63">
      <w:pPr>
        <w:ind w:firstLineChars="0" w:firstLine="0"/>
        <w:rPr>
          <w:rFonts w:eastAsiaTheme="minorEastAsia"/>
        </w:rPr>
      </w:pPr>
      <w:r>
        <w:rPr>
          <w:rFonts w:eastAsiaTheme="minorEastAsia"/>
          <w:lang w:val="en"/>
        </w:rPr>
        <w:t>The investigator should evaluate the possible relationships between the adverse event and</w:t>
      </w:r>
      <w:r>
        <w:rPr>
          <w:rFonts w:eastAsiaTheme="minorEastAsia" w:hint="eastAsia"/>
          <w:lang w:val="en"/>
        </w:rPr>
        <w:t xml:space="preserve"> the study drug</w:t>
      </w:r>
      <w:r>
        <w:rPr>
          <w:rFonts w:eastAsiaTheme="minorEastAsia"/>
          <w:lang w:val="en"/>
        </w:rPr>
        <w:t xml:space="preserve"> and make judgments with reference to the 5-grade classification criteria in the table below.</w:t>
      </w:r>
    </w:p>
    <w:tbl>
      <w:tblPr>
        <w:tblW w:w="78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2"/>
        <w:gridCol w:w="6302"/>
      </w:tblGrid>
      <w:tr w:rsidR="007B694B" w14:paraId="230121EE" w14:textId="77777777">
        <w:trPr>
          <w:trHeight w:val="464"/>
          <w:tblHeader/>
          <w:jc w:val="center"/>
        </w:trPr>
        <w:tc>
          <w:tcPr>
            <w:tcW w:w="1562" w:type="dxa"/>
            <w:shd w:val="clear" w:color="auto" w:fill="D8D8D8"/>
          </w:tcPr>
          <w:p w14:paraId="04BD6529" w14:textId="77777777" w:rsidR="007B694B" w:rsidRDefault="00FA3D63">
            <w:pPr>
              <w:spacing w:line="240" w:lineRule="auto"/>
              <w:ind w:firstLineChars="0" w:firstLine="0"/>
              <w:jc w:val="center"/>
              <w:rPr>
                <w:rFonts w:eastAsiaTheme="minorEastAsia"/>
                <w:b/>
                <w:sz w:val="21"/>
                <w:szCs w:val="21"/>
              </w:rPr>
            </w:pPr>
            <w:r>
              <w:rPr>
                <w:rFonts w:eastAsiaTheme="minorEastAsia"/>
                <w:b/>
                <w:bCs/>
                <w:sz w:val="21"/>
                <w:szCs w:val="21"/>
                <w:lang w:val="en"/>
              </w:rPr>
              <w:t>5-grade classification</w:t>
            </w:r>
          </w:p>
        </w:tc>
        <w:tc>
          <w:tcPr>
            <w:tcW w:w="6302" w:type="dxa"/>
            <w:shd w:val="clear" w:color="auto" w:fill="D8D8D8"/>
          </w:tcPr>
          <w:p w14:paraId="70DE80D3" w14:textId="77777777" w:rsidR="007B694B" w:rsidRDefault="00FA3D63">
            <w:pPr>
              <w:spacing w:line="240" w:lineRule="auto"/>
              <w:ind w:firstLineChars="0" w:firstLine="0"/>
              <w:jc w:val="center"/>
              <w:rPr>
                <w:rFonts w:eastAsiaTheme="minorEastAsia"/>
                <w:b/>
                <w:sz w:val="21"/>
                <w:szCs w:val="21"/>
              </w:rPr>
            </w:pPr>
            <w:r>
              <w:rPr>
                <w:rFonts w:eastAsiaTheme="minorEastAsia"/>
                <w:b/>
                <w:bCs/>
                <w:sz w:val="21"/>
                <w:szCs w:val="21"/>
                <w:lang w:val="en"/>
              </w:rPr>
              <w:t>Judgment criteria</w:t>
            </w:r>
          </w:p>
        </w:tc>
      </w:tr>
      <w:tr w:rsidR="007B694B" w14:paraId="1F07C658" w14:textId="77777777">
        <w:trPr>
          <w:trHeight w:val="650"/>
          <w:jc w:val="center"/>
        </w:trPr>
        <w:tc>
          <w:tcPr>
            <w:tcW w:w="1562" w:type="dxa"/>
          </w:tcPr>
          <w:p w14:paraId="7D7F63ED"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lang w:val="en"/>
              </w:rPr>
              <w:t>Definitely related</w:t>
            </w:r>
          </w:p>
        </w:tc>
        <w:tc>
          <w:tcPr>
            <w:tcW w:w="6302" w:type="dxa"/>
          </w:tcPr>
          <w:p w14:paraId="1B296B58"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lang w:val="en"/>
              </w:rPr>
              <w:t>The reaction corresponds to the known reaction type of the suspected drug and the reasonable temporal sequence after administration of the drug. The adverse reaction is alleviated or disappears after dose reduction or drug withdrawal, and the reaction reoccurs after drug administration.</w:t>
            </w:r>
          </w:p>
        </w:tc>
      </w:tr>
      <w:tr w:rsidR="007B694B" w14:paraId="48B3625F" w14:textId="77777777">
        <w:trPr>
          <w:trHeight w:val="1109"/>
          <w:jc w:val="center"/>
        </w:trPr>
        <w:tc>
          <w:tcPr>
            <w:tcW w:w="1562" w:type="dxa"/>
          </w:tcPr>
          <w:p w14:paraId="0850DA5D"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lang w:val="en"/>
              </w:rPr>
              <w:t>Probably related</w:t>
            </w:r>
          </w:p>
        </w:tc>
        <w:tc>
          <w:tcPr>
            <w:tcW w:w="6302" w:type="dxa"/>
          </w:tcPr>
          <w:p w14:paraId="20D5E4B3"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The reaction corresponds to the known reaction type of the suspected drug and follows a reasonable temporal sequence after administration of the drug. The adverse reaction is alleviated or disappears after dose reduction or drug withdrawal. However, the reaction can also be caused by the subject’s clinical state or other reasons.</w:t>
            </w:r>
          </w:p>
        </w:tc>
      </w:tr>
      <w:tr w:rsidR="007B694B" w14:paraId="5F02AD69" w14:textId="77777777">
        <w:trPr>
          <w:trHeight w:val="517"/>
          <w:jc w:val="center"/>
        </w:trPr>
        <w:tc>
          <w:tcPr>
            <w:tcW w:w="1562" w:type="dxa"/>
          </w:tcPr>
          <w:p w14:paraId="24D1AAF5"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lang w:val="en"/>
              </w:rPr>
              <w:t>Possibly related</w:t>
            </w:r>
          </w:p>
        </w:tc>
        <w:tc>
          <w:tcPr>
            <w:tcW w:w="6302" w:type="dxa"/>
          </w:tcPr>
          <w:p w14:paraId="1A9847AE"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The reaction corresponds to the known reaction type of the suspected drug and follows a reasonable temporal sequence after administration of the drug. The adverse reaction is alleviated or not apparent after dose reduction or drug withdrawal. However, the reaction can be explained by the subject’s clinical state or other reasons.</w:t>
            </w:r>
          </w:p>
        </w:tc>
      </w:tr>
      <w:tr w:rsidR="007B694B" w14:paraId="4B677F10" w14:textId="77777777">
        <w:trPr>
          <w:trHeight w:val="557"/>
          <w:jc w:val="center"/>
        </w:trPr>
        <w:tc>
          <w:tcPr>
            <w:tcW w:w="1562" w:type="dxa"/>
          </w:tcPr>
          <w:p w14:paraId="04C36EC3"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lang w:val="en"/>
              </w:rPr>
              <w:t>Unlikely related</w:t>
            </w:r>
          </w:p>
        </w:tc>
        <w:tc>
          <w:tcPr>
            <w:tcW w:w="6302" w:type="dxa"/>
          </w:tcPr>
          <w:p w14:paraId="587CEB9B"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The reaction does not fully correspond to the known reaction type of the suspected drug and does not fully follow a reasonable temporal sequence after administration of the drug. The reaction can also be caused by the subject’s clinical state or other reasons.</w:t>
            </w:r>
          </w:p>
        </w:tc>
      </w:tr>
      <w:tr w:rsidR="007B694B" w14:paraId="5DDFFB95" w14:textId="77777777">
        <w:trPr>
          <w:trHeight w:val="463"/>
          <w:jc w:val="center"/>
        </w:trPr>
        <w:tc>
          <w:tcPr>
            <w:tcW w:w="1562" w:type="dxa"/>
          </w:tcPr>
          <w:p w14:paraId="5C8255EA" w14:textId="77777777" w:rsidR="007B694B" w:rsidRDefault="00FA3D63">
            <w:pPr>
              <w:spacing w:line="240" w:lineRule="auto"/>
              <w:ind w:firstLineChars="0" w:firstLine="0"/>
              <w:jc w:val="left"/>
              <w:rPr>
                <w:rFonts w:eastAsiaTheme="minorEastAsia"/>
                <w:sz w:val="21"/>
                <w:szCs w:val="21"/>
              </w:rPr>
            </w:pPr>
            <w:r>
              <w:rPr>
                <w:rFonts w:eastAsiaTheme="minorEastAsia"/>
                <w:sz w:val="21"/>
                <w:szCs w:val="21"/>
                <w:lang w:val="en"/>
              </w:rPr>
              <w:t>Not related</w:t>
            </w:r>
          </w:p>
        </w:tc>
        <w:tc>
          <w:tcPr>
            <w:tcW w:w="6302" w:type="dxa"/>
          </w:tcPr>
          <w:p w14:paraId="0F26C854" w14:textId="77777777" w:rsidR="007B694B" w:rsidRDefault="00FA3D63">
            <w:pPr>
              <w:spacing w:line="240" w:lineRule="auto"/>
              <w:ind w:firstLineChars="0" w:firstLine="0"/>
              <w:rPr>
                <w:rFonts w:eastAsiaTheme="minorEastAsia"/>
                <w:sz w:val="21"/>
                <w:szCs w:val="21"/>
              </w:rPr>
            </w:pPr>
            <w:r>
              <w:rPr>
                <w:rFonts w:eastAsiaTheme="minorEastAsia"/>
                <w:sz w:val="21"/>
                <w:szCs w:val="21"/>
                <w:lang w:val="en"/>
              </w:rPr>
              <w:t>The reaction does not correspond to the known reaction type of the suspected drug, and does not follow a reasonable temporal sequence after administration of the drug. The reaction may be explained by the subject’s clinical state or other reasons, and is alleviated or disappears after the clinical symptoms or other reasons are ruled out.</w:t>
            </w:r>
          </w:p>
        </w:tc>
      </w:tr>
    </w:tbl>
    <w:p w14:paraId="74C35E63" w14:textId="77777777" w:rsidR="007B694B" w:rsidRDefault="00FA3D63">
      <w:pPr>
        <w:ind w:firstLineChars="0" w:firstLine="0"/>
        <w:rPr>
          <w:rFonts w:eastAsiaTheme="minorEastAsia"/>
        </w:rPr>
      </w:pPr>
      <w:r>
        <w:rPr>
          <w:rFonts w:eastAsiaTheme="minorEastAsia"/>
          <w:lang w:val="en"/>
        </w:rPr>
        <w:lastRenderedPageBreak/>
        <w:t>There is at least one reasonable possibility of a causal relationship between</w:t>
      </w:r>
      <w:r>
        <w:rPr>
          <w:rFonts w:eastAsiaTheme="minorEastAsia" w:hint="eastAsia"/>
          <w:lang w:val="en"/>
        </w:rPr>
        <w:t xml:space="preserve"> the study drug</w:t>
      </w:r>
      <w:r>
        <w:rPr>
          <w:rFonts w:eastAsiaTheme="minorEastAsia"/>
          <w:lang w:val="en"/>
        </w:rPr>
        <w:t xml:space="preserve"> and the adverse event. That is to say, an association cannot be ruled out, it should be deemed as an adverse reaction caused by the drug, and whether it is a serious reaction should be determined based on severity.</w:t>
      </w:r>
    </w:p>
    <w:p w14:paraId="06090550" w14:textId="77777777" w:rsidR="007B694B" w:rsidRDefault="00FA3D63">
      <w:pPr>
        <w:ind w:firstLineChars="0" w:firstLine="0"/>
        <w:rPr>
          <w:rFonts w:eastAsiaTheme="minorEastAsia"/>
        </w:rPr>
      </w:pPr>
      <w:r>
        <w:rPr>
          <w:rFonts w:eastAsiaTheme="minorEastAsia"/>
          <w:lang w:val="en"/>
        </w:rPr>
        <w:t xml:space="preserve">In this study, adverse reactions are defined as those judged as possibly related, probably related </w:t>
      </w:r>
      <w:r>
        <w:rPr>
          <w:rFonts w:eastAsiaTheme="minorEastAsia" w:hint="eastAsia"/>
        </w:rPr>
        <w:t xml:space="preserve">or </w:t>
      </w:r>
      <w:r>
        <w:rPr>
          <w:rFonts w:eastAsiaTheme="minorEastAsia"/>
          <w:lang w:val="en"/>
        </w:rPr>
        <w:t xml:space="preserve">definitely related </w:t>
      </w:r>
      <w:r>
        <w:rPr>
          <w:rFonts w:eastAsiaTheme="minorEastAsia" w:hint="eastAsia"/>
        </w:rPr>
        <w:t xml:space="preserve">to the </w:t>
      </w:r>
      <w:r>
        <w:rPr>
          <w:rFonts w:eastAsiaTheme="minorEastAsia" w:hint="eastAsia"/>
          <w:lang w:val="en"/>
        </w:rPr>
        <w:t xml:space="preserve">study drug </w:t>
      </w:r>
      <w:r>
        <w:rPr>
          <w:rFonts w:eastAsiaTheme="minorEastAsia"/>
          <w:lang w:val="en"/>
        </w:rPr>
        <w:t>according to the 5-grade classification. It should be noted that, according to the 5-grade classification, all adverse events initially judged as “unlikely related” may be further judged, and the basis for judgment and correction should be provided; Adverse events that remain “unlikely related” after further judgment will not be included in drug-induced adverse reactions.</w:t>
      </w:r>
    </w:p>
    <w:p w14:paraId="231D7F98" w14:textId="77777777" w:rsidR="007B694B" w:rsidRDefault="00FA3D63">
      <w:pPr>
        <w:keepNext/>
        <w:keepLines/>
        <w:ind w:firstLineChars="0" w:firstLine="0"/>
        <w:outlineLvl w:val="2"/>
        <w:rPr>
          <w:rFonts w:eastAsiaTheme="minorEastAsia"/>
          <w:b/>
          <w:bCs/>
          <w:szCs w:val="32"/>
        </w:rPr>
      </w:pPr>
      <w:bookmarkStart w:id="1187" w:name="_Toc166778592"/>
      <w:bookmarkStart w:id="1188" w:name="_Toc26034"/>
      <w:r>
        <w:rPr>
          <w:b/>
          <w:bCs/>
          <w:lang w:val="en"/>
        </w:rPr>
        <w:t>14.10 Treatment, Follow-up and Duration of Adverse Events</w:t>
      </w:r>
      <w:bookmarkEnd w:id="1187"/>
      <w:bookmarkEnd w:id="1188"/>
    </w:p>
    <w:p w14:paraId="3DB4A02B" w14:textId="77777777" w:rsidR="007B694B" w:rsidRDefault="00FA3D63">
      <w:pPr>
        <w:ind w:firstLineChars="0" w:firstLine="0"/>
        <w:rPr>
          <w:rFonts w:eastAsiaTheme="minorEastAsia"/>
        </w:rPr>
      </w:pPr>
      <w:r>
        <w:rPr>
          <w:rFonts w:eastAsiaTheme="minorEastAsia"/>
          <w:lang w:val="en"/>
        </w:rPr>
        <w:t>After the initial report of an adverse event by the investigator, close follow-up of the subject is required to provide further information. All adverse events during the study, even if the subject has completed the study or ended the treatment, should be followed up until resolution, stabilization, recovery to baseline level, or death, loss to follow-up or withdrawal of informed consent, unless the adverse event is unlikely to be relieved due to the subject's own condition according to the investigator's judgment.</w:t>
      </w:r>
    </w:p>
    <w:p w14:paraId="55716311" w14:textId="77777777" w:rsidR="007B694B" w:rsidRDefault="00FA3D63">
      <w:pPr>
        <w:keepNext/>
        <w:keepLines/>
        <w:ind w:firstLineChars="0" w:firstLine="0"/>
        <w:outlineLvl w:val="2"/>
        <w:rPr>
          <w:rFonts w:eastAsiaTheme="minorEastAsia"/>
          <w:b/>
          <w:bCs/>
          <w:szCs w:val="32"/>
        </w:rPr>
      </w:pPr>
      <w:bookmarkStart w:id="1189" w:name="_Toc166778593"/>
      <w:bookmarkStart w:id="1190" w:name="_Toc13411"/>
      <w:r>
        <w:rPr>
          <w:b/>
          <w:bCs/>
          <w:lang w:val="en"/>
        </w:rPr>
        <w:t>14.11 Judgment and Handling of Laboratory Indicator Abnormalities</w:t>
      </w:r>
      <w:bookmarkEnd w:id="1189"/>
      <w:bookmarkEnd w:id="1190"/>
    </w:p>
    <w:p w14:paraId="79F26E05" w14:textId="77777777" w:rsidR="007B694B" w:rsidRDefault="00FA3D63">
      <w:pPr>
        <w:ind w:firstLineChars="0" w:firstLine="0"/>
        <w:rPr>
          <w:rFonts w:eastAsiaTheme="minorEastAsia"/>
        </w:rPr>
      </w:pPr>
      <w:r>
        <w:rPr>
          <w:rFonts w:eastAsiaTheme="minorEastAsia"/>
          <w:lang w:val="en"/>
        </w:rPr>
        <w:t>Investigators should first compare abnormal laboratory test values to the baseline and previous test results, and determine whether they are clinically significant. Abnormal laboratory test values that are clinically significant and aggravated from the baseline should be reported as adverse events and followed up until recovery to normal or the baseline values. Abnormal laboratory test values that are not clinically significant or that are clinically significant but not different from the baseline will not be reported as adverse events. All abnormal laboratory values should be accurately recorded on the relevant eCRF.</w:t>
      </w:r>
    </w:p>
    <w:p w14:paraId="6473B6C4" w14:textId="77777777" w:rsidR="007B694B" w:rsidRDefault="00FA3D63">
      <w:pPr>
        <w:keepNext/>
        <w:keepLines/>
        <w:ind w:firstLineChars="0" w:firstLine="0"/>
        <w:outlineLvl w:val="2"/>
        <w:rPr>
          <w:rFonts w:eastAsiaTheme="minorEastAsia"/>
          <w:b/>
          <w:bCs/>
          <w:szCs w:val="32"/>
        </w:rPr>
      </w:pPr>
      <w:bookmarkStart w:id="1191" w:name="_Toc166778594"/>
      <w:bookmarkStart w:id="1192" w:name="_Toc19966"/>
      <w:r>
        <w:rPr>
          <w:b/>
          <w:bCs/>
          <w:lang w:val="en"/>
        </w:rPr>
        <w:lastRenderedPageBreak/>
        <w:t>14.12 Potential Adverse Events and Control</w:t>
      </w:r>
      <w:bookmarkEnd w:id="1191"/>
      <w:bookmarkEnd w:id="1192"/>
    </w:p>
    <w:p w14:paraId="46376E45" w14:textId="77777777" w:rsidR="007B694B" w:rsidRDefault="00FA3D63">
      <w:pPr>
        <w:ind w:firstLineChars="0" w:firstLine="0"/>
        <w:rPr>
          <w:rFonts w:eastAsiaTheme="minorEastAsia"/>
        </w:rPr>
      </w:pPr>
      <w:r>
        <w:rPr>
          <w:rFonts w:eastAsiaTheme="minorEastAsia"/>
          <w:lang w:val="en"/>
        </w:rPr>
        <w:t>The vital signs and blood test results of the patients should be monitored closely according to the protocol to adequately protect their interests throughout the clinical trial. Various tests may be added at any time if the investigators think them necessary. The appropriate handling principles below are developed for the possible risks:</w:t>
      </w:r>
    </w:p>
    <w:p w14:paraId="578E2A93" w14:textId="77777777" w:rsidR="007B694B" w:rsidRDefault="00FA3D63" w:rsidP="001727E9">
      <w:pPr>
        <w:pStyle w:val="afa"/>
        <w:widowControl/>
        <w:numPr>
          <w:ilvl w:val="0"/>
          <w:numId w:val="45"/>
        </w:numPr>
        <w:spacing w:line="360" w:lineRule="auto"/>
        <w:ind w:firstLineChars="0"/>
        <w:rPr>
          <w:rFonts w:ascii="Times New Roman" w:eastAsiaTheme="minorEastAsia" w:hAnsi="Times New Roman"/>
        </w:rPr>
      </w:pPr>
      <w:r>
        <w:rPr>
          <w:rFonts w:ascii="Times New Roman" w:eastAsiaTheme="minorEastAsia" w:hAnsi="Times New Roman"/>
          <w:b/>
          <w:bCs/>
          <w:kern w:val="0"/>
          <w:sz w:val="24"/>
          <w:lang w:val="en"/>
        </w:rPr>
        <w:t>Hematologic adverse events such as neutropenia, thrombocytopenia, and anemia</w:t>
      </w:r>
      <w:r>
        <w:rPr>
          <w:rFonts w:ascii="Times New Roman" w:eastAsiaTheme="minorEastAsia" w:hAnsi="Times New Roman" w:hint="eastAsia"/>
          <w:b/>
          <w:bCs/>
          <w:kern w:val="0"/>
          <w:sz w:val="24"/>
          <w:lang w:val="en"/>
        </w:rPr>
        <w:t>, and</w:t>
      </w:r>
      <w:r>
        <w:rPr>
          <w:rFonts w:ascii="Times New Roman" w:eastAsiaTheme="minorEastAsia" w:hAnsi="Times New Roman"/>
          <w:b/>
          <w:bCs/>
          <w:kern w:val="0"/>
          <w:sz w:val="24"/>
          <w:lang w:val="en"/>
        </w:rPr>
        <w:t xml:space="preserve"> bleeding</w:t>
      </w:r>
    </w:p>
    <w:p w14:paraId="04043D9F" w14:textId="77777777" w:rsidR="007B694B" w:rsidRDefault="00FA3D63">
      <w:pPr>
        <w:ind w:firstLineChars="0" w:firstLine="0"/>
      </w:pPr>
      <w:r>
        <w:rPr>
          <w:lang w:val="en"/>
        </w:rPr>
        <w:t>TRAEs</w:t>
      </w:r>
      <w:r>
        <w:rPr>
          <w:rFonts w:eastAsiaTheme="minorEastAsia"/>
          <w:kern w:val="0"/>
          <w:lang w:val="en"/>
        </w:rPr>
        <w:t xml:space="preserve"> such as neutrophil count decreased (</w:t>
      </w:r>
      <w:r>
        <w:rPr>
          <w:lang w:val="en"/>
        </w:rPr>
        <w:t>20.8%</w:t>
      </w:r>
      <w:r>
        <w:rPr>
          <w:rFonts w:eastAsiaTheme="minorEastAsia"/>
          <w:lang w:val="en"/>
        </w:rPr>
        <w:t>), subcutaneous hemorrhagic spots (</w:t>
      </w:r>
      <w:r>
        <w:rPr>
          <w:lang w:val="en"/>
        </w:rPr>
        <w:t>12.5%</w:t>
      </w:r>
      <w:r>
        <w:rPr>
          <w:rFonts w:eastAsiaTheme="minorEastAsia"/>
          <w:lang w:val="en"/>
        </w:rPr>
        <w:t xml:space="preserve">), </w:t>
      </w:r>
      <w:r>
        <w:rPr>
          <w:lang w:val="en"/>
        </w:rPr>
        <w:t>platelet count decreased (12.5%</w:t>
      </w:r>
      <w:r>
        <w:rPr>
          <w:rFonts w:eastAsiaTheme="minorEastAsia"/>
          <w:lang w:val="en"/>
        </w:rPr>
        <w:t>) and anemia (</w:t>
      </w:r>
      <w:r>
        <w:rPr>
          <w:lang w:val="en"/>
        </w:rPr>
        <w:t>12.5%</w:t>
      </w:r>
      <w:r>
        <w:rPr>
          <w:rFonts w:eastAsiaTheme="minorEastAsia"/>
          <w:lang w:val="en"/>
        </w:rPr>
        <w:t>) were observed in the Phase I clinical trial of LP-168.</w:t>
      </w:r>
    </w:p>
    <w:p w14:paraId="31BCA5AC" w14:textId="77777777" w:rsidR="007B694B" w:rsidRDefault="00FA3D63">
      <w:pPr>
        <w:ind w:firstLineChars="0" w:firstLine="0"/>
        <w:rPr>
          <w:rFonts w:eastAsiaTheme="minorEastAsia"/>
        </w:rPr>
      </w:pPr>
      <w:r>
        <w:rPr>
          <w:rFonts w:eastAsiaTheme="minorEastAsia"/>
          <w:lang w:val="en"/>
        </w:rPr>
        <w:t>Safety results of similar drugs have shown that hemorrhage is a common hematologic toxicity of BTK inhibitors. In terms of the incidence rate of hemorrhage (of any grade), the rates are as follows: Ibrutinib (39%-50%)</w:t>
      </w:r>
      <w:r>
        <w:rPr>
          <w:rFonts w:eastAsiaTheme="minorEastAsia"/>
          <w:lang w:val="en"/>
        </w:rPr>
        <w:fldChar w:fldCharType="begin">
          <w:fldData xml:space="preserve">PEVuZE5vdGU+PENpdGU+PEF1dGhvcj5XYW5nPC9BdXRob3I+PFllYXI+MjAxMzwvWWVhcj48UmVj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</w:fldData>
        </w:fldChar>
      </w:r>
      <w:r>
        <w:rPr>
          <w:rFonts w:eastAsiaTheme="minorEastAsia"/>
          <w:lang w:val="en"/>
        </w:rPr>
        <w:instrText xml:space="preserve"> ADDIN EN.CITE </w:instrText>
      </w:r>
      <w:r>
        <w:rPr>
          <w:rFonts w:eastAsiaTheme="minorEastAsia"/>
          <w:lang w:val="en"/>
        </w:rPr>
        <w:fldChar w:fldCharType="begin">
          <w:fldData xml:space="preserve">PEVuZE5vdGU+PENpdGU+PEF1dGhvcj5XYW5nPC9BdXRob3I+PFllYXI+MjAxMzwvWWVhcj48UmVj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</w:fldData>
        </w:fldChar>
      </w:r>
      <w:r>
        <w:rPr>
          <w:rFonts w:eastAsiaTheme="minorEastAsia"/>
          <w:lang w:val="en"/>
        </w:rPr>
        <w:instrText xml:space="preserve"> ADDIN EN.CITE.DATA </w:instrText>
      </w:r>
      <w:r>
        <w:rPr>
          <w:rFonts w:eastAsiaTheme="minorEastAsia"/>
          <w:lang w:val="en"/>
        </w:rPr>
      </w:r>
      <w:r>
        <w:rPr>
          <w:rFonts w:eastAsiaTheme="minorEastAsia"/>
          <w:lang w:val="en"/>
        </w:rPr>
        <w:fldChar w:fldCharType="end"/>
      </w:r>
      <w:r>
        <w:rPr>
          <w:rFonts w:eastAsiaTheme="minorEastAsia"/>
          <w:lang w:val="en"/>
        </w:rPr>
      </w:r>
      <w:r>
        <w:rPr>
          <w:rFonts w:eastAsiaTheme="minorEastAsia"/>
          <w:lang w:val="en"/>
        </w:rPr>
        <w:fldChar w:fldCharType="separate"/>
      </w:r>
      <w:r>
        <w:rPr>
          <w:rFonts w:eastAsiaTheme="minorEastAsia"/>
          <w:vertAlign w:val="superscript"/>
          <w:lang w:val="en"/>
        </w:rPr>
        <w:t>[14]</w:t>
      </w:r>
      <w:r>
        <w:rPr>
          <w:rFonts w:eastAsiaTheme="minorEastAsia"/>
          <w:lang w:val="en"/>
        </w:rPr>
        <w:fldChar w:fldCharType="end"/>
      </w:r>
      <w:r>
        <w:rPr>
          <w:rFonts w:eastAsiaTheme="minorEastAsia"/>
          <w:lang w:val="en"/>
        </w:rPr>
        <w:t>, Zanubrutinib (50%)</w:t>
      </w:r>
      <w:r>
        <w:rPr>
          <w:rFonts w:eastAsiaTheme="minorEastAsia"/>
          <w:lang w:val="en"/>
        </w:rPr>
        <w:fldChar w:fldCharType="begin">
          <w:fldData xml:space="preserve">PEVuZE5vdGU+PENpdGU+PEF1dGhvcj5UYW08L0F1dGhvcj48WWVhcj4yMDIxPC9ZZWFyPjxSZWNO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</w:fldData>
        </w:fldChar>
      </w:r>
      <w:r>
        <w:rPr>
          <w:rFonts w:eastAsiaTheme="minorEastAsia"/>
          <w:lang w:val="en"/>
        </w:rPr>
        <w:instrText xml:space="preserve"> ADDIN EN.CITE </w:instrText>
      </w:r>
      <w:r>
        <w:rPr>
          <w:rFonts w:eastAsiaTheme="minorEastAsia"/>
          <w:lang w:val="en"/>
        </w:rPr>
        <w:fldChar w:fldCharType="begin">
          <w:fldData xml:space="preserve">PEVuZE5vdGU+PENpdGU+PEF1dGhvcj5UYW08L0F1dGhvcj48WWVhcj4yMDIxPC9ZZWFyPjxSZWNO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</w:fldData>
        </w:fldChar>
      </w:r>
      <w:r>
        <w:rPr>
          <w:rFonts w:eastAsiaTheme="minorEastAsia"/>
          <w:lang w:val="en"/>
        </w:rPr>
        <w:instrText xml:space="preserve"> ADDIN EN.CITE.DATA </w:instrText>
      </w:r>
      <w:r>
        <w:rPr>
          <w:rFonts w:eastAsiaTheme="minorEastAsia"/>
          <w:lang w:val="en"/>
        </w:rPr>
      </w:r>
      <w:r>
        <w:rPr>
          <w:rFonts w:eastAsiaTheme="minorEastAsia"/>
          <w:lang w:val="en"/>
        </w:rPr>
        <w:fldChar w:fldCharType="end"/>
      </w:r>
      <w:r>
        <w:rPr>
          <w:rFonts w:eastAsiaTheme="minorEastAsia"/>
          <w:lang w:val="en"/>
        </w:rPr>
      </w:r>
      <w:r>
        <w:rPr>
          <w:rFonts w:eastAsiaTheme="minorEastAsia"/>
          <w:lang w:val="en"/>
        </w:rPr>
        <w:fldChar w:fldCharType="separate"/>
      </w:r>
      <w:r>
        <w:rPr>
          <w:rFonts w:eastAsiaTheme="minorEastAsia"/>
          <w:vertAlign w:val="superscript"/>
          <w:lang w:val="en"/>
        </w:rPr>
        <w:t>[50]</w:t>
      </w:r>
      <w:r>
        <w:rPr>
          <w:rFonts w:eastAsiaTheme="minorEastAsia"/>
          <w:lang w:val="en"/>
        </w:rPr>
        <w:fldChar w:fldCharType="end"/>
      </w:r>
      <w:r>
        <w:rPr>
          <w:rFonts w:eastAsiaTheme="minorEastAsia"/>
          <w:lang w:val="en"/>
        </w:rPr>
        <w:t>, and Acalabrutinib (31%)</w:t>
      </w:r>
      <w:r>
        <w:rPr>
          <w:rFonts w:eastAsiaTheme="minorEastAsia"/>
          <w:lang w:val="en"/>
        </w:rPr>
        <w:fldChar w:fldCharType="begin">
          <w:fldData xml:space="preserve">PEVuZE5vdGU+PENpdGU+PEF1dGhvcj5XYW5nPC9BdXRob3I+PFllYXI+MjAxODwvWWVhcj48UmVj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</w:fldData>
        </w:fldChar>
      </w:r>
      <w:r>
        <w:rPr>
          <w:rFonts w:eastAsiaTheme="minorEastAsia"/>
          <w:lang w:val="en"/>
        </w:rPr>
        <w:instrText xml:space="preserve"> ADDIN EN.CITE </w:instrText>
      </w:r>
      <w:r>
        <w:rPr>
          <w:rFonts w:eastAsiaTheme="minorEastAsia"/>
          <w:lang w:val="en"/>
        </w:rPr>
        <w:fldChar w:fldCharType="begin">
          <w:fldData xml:space="preserve">PEVuZE5vdGU+PENpdGU+PEF1dGhvcj5XYW5nPC9BdXRob3I+PFllYXI+MjAxODwvWWVhcj48UmVj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</w:fldData>
        </w:fldChar>
      </w:r>
      <w:r>
        <w:rPr>
          <w:rFonts w:eastAsiaTheme="minorEastAsia"/>
          <w:lang w:val="en"/>
        </w:rPr>
        <w:instrText xml:space="preserve"> ADDIN EN.CITE.DATA </w:instrText>
      </w:r>
      <w:r>
        <w:rPr>
          <w:rFonts w:eastAsiaTheme="minorEastAsia"/>
          <w:lang w:val="en"/>
        </w:rPr>
      </w:r>
      <w:r>
        <w:rPr>
          <w:rFonts w:eastAsiaTheme="minorEastAsia"/>
          <w:lang w:val="en"/>
        </w:rPr>
        <w:fldChar w:fldCharType="end"/>
      </w:r>
      <w:r>
        <w:rPr>
          <w:rFonts w:eastAsiaTheme="minorEastAsia"/>
          <w:lang w:val="en"/>
        </w:rPr>
      </w:r>
      <w:r>
        <w:rPr>
          <w:rFonts w:eastAsiaTheme="minorEastAsia"/>
          <w:lang w:val="en"/>
        </w:rPr>
        <w:fldChar w:fldCharType="separate"/>
      </w:r>
      <w:r>
        <w:rPr>
          <w:rFonts w:eastAsiaTheme="minorEastAsia"/>
          <w:vertAlign w:val="superscript"/>
          <w:lang w:val="en"/>
        </w:rPr>
        <w:t>[51]</w:t>
      </w:r>
      <w:r>
        <w:rPr>
          <w:rFonts w:eastAsiaTheme="minorEastAsia"/>
          <w:lang w:val="en"/>
        </w:rPr>
        <w:fldChar w:fldCharType="end"/>
      </w:r>
      <w:r>
        <w:rPr>
          <w:rFonts w:eastAsiaTheme="minorEastAsia"/>
          <w:lang w:val="en"/>
        </w:rPr>
        <w:t>. Other common hematologic toxicities of Ibrutinib, Acalabrutinib, and Zanubrutinib include neutropenia (23-27%), infections (19-24%), thrombocytopenia (7-10%), and anemia (3-8%). The specific safety concern of the next generation BTK inhibitor GDC-0853 is thrombocytopenia, with an incidence rate of 16.7% for grades 1-2 and 8.3% for grades 3-4. Grade 3 or above adverse events of Vecabrutinib with high incidence are hematologic toxicities such as anemia (~35%), neutropenia (~20%), thrombocytopenia (~15%), etc.</w:t>
      </w:r>
    </w:p>
    <w:p w14:paraId="2D2C9812" w14:textId="77777777" w:rsidR="007B694B" w:rsidRDefault="00FA3D63">
      <w:pPr>
        <w:widowControl/>
        <w:ind w:firstLineChars="0" w:firstLine="0"/>
        <w:rPr>
          <w:rFonts w:eastAsiaTheme="minorEastAsia"/>
          <w:bCs/>
        </w:rPr>
      </w:pPr>
      <w:r>
        <w:rPr>
          <w:rFonts w:eastAsiaTheme="minorEastAsia"/>
          <w:lang w:val="en"/>
        </w:rPr>
        <w:t>In summary, neutropenia, infection, thrombocytopenia, anemia and hemorrhage are common hematological adverse reactions of BTK inhibitors, so the risk control should be focused on the following aspects in clinical studies:</w:t>
      </w:r>
    </w:p>
    <w:p w14:paraId="22D2A330" w14:textId="77777777" w:rsidR="007B694B" w:rsidRDefault="00FA3D63">
      <w:pPr>
        <w:ind w:firstLineChars="0" w:firstLine="0"/>
        <w:rPr>
          <w:rFonts w:eastAsiaTheme="minorEastAsia"/>
          <w:kern w:val="0"/>
        </w:rPr>
      </w:pPr>
      <w:r>
        <w:rPr>
          <w:rFonts w:eastAsiaTheme="minorEastAsia"/>
          <w:kern w:val="0"/>
          <w:lang w:val="en"/>
        </w:rPr>
        <w:t>Monitoring frequency of neutrophils, white blood cell, platelet, hemoglobin and other blood routine variables:</w:t>
      </w:r>
    </w:p>
    <w:p w14:paraId="05CB2835" w14:textId="77777777" w:rsidR="007B694B" w:rsidRDefault="00FA3D63" w:rsidP="001727E9">
      <w:pPr>
        <w:pStyle w:val="afa"/>
        <w:numPr>
          <w:ilvl w:val="0"/>
          <w:numId w:val="46"/>
        </w:numPr>
        <w:spacing w:line="360" w:lineRule="auto"/>
        <w:ind w:left="1322" w:firstLineChars="0"/>
        <w:rPr>
          <w:rFonts w:ascii="Times New Roman" w:eastAsiaTheme="minorEastAsia" w:hAnsi="Times New Roman"/>
          <w:kern w:val="0"/>
        </w:rPr>
      </w:pPr>
      <w:r>
        <w:rPr>
          <w:rFonts w:ascii="Times New Roman" w:eastAsiaTheme="minorEastAsia" w:hAnsi="Times New Roman"/>
          <w:kern w:val="0"/>
          <w:sz w:val="24"/>
          <w:lang w:val="en"/>
        </w:rPr>
        <w:t>Monitoring once during screening period</w:t>
      </w:r>
    </w:p>
    <w:p w14:paraId="5DD21C78" w14:textId="77777777" w:rsidR="007B694B" w:rsidRDefault="00FA3D63" w:rsidP="001727E9">
      <w:pPr>
        <w:pStyle w:val="afa"/>
        <w:numPr>
          <w:ilvl w:val="0"/>
          <w:numId w:val="46"/>
        </w:numPr>
        <w:spacing w:line="360" w:lineRule="auto"/>
        <w:ind w:left="1322" w:firstLineChars="0"/>
        <w:rPr>
          <w:rFonts w:ascii="Times New Roman" w:eastAsiaTheme="minorEastAsia" w:hAnsi="Times New Roman"/>
          <w:kern w:val="0"/>
        </w:rPr>
      </w:pPr>
      <w:r>
        <w:rPr>
          <w:rFonts w:ascii="Times New Roman" w:eastAsiaTheme="minorEastAsia" w:hAnsi="Times New Roman"/>
          <w:kern w:val="0"/>
          <w:sz w:val="24"/>
          <w:lang w:val="en"/>
        </w:rPr>
        <w:t>Monitoring once on Day 8, Day 15 and Day 28 of Cycle 1</w:t>
      </w:r>
    </w:p>
    <w:p w14:paraId="609B0FAB" w14:textId="77777777" w:rsidR="007B694B" w:rsidRDefault="00FA3D63" w:rsidP="001727E9">
      <w:pPr>
        <w:pStyle w:val="afa"/>
        <w:numPr>
          <w:ilvl w:val="0"/>
          <w:numId w:val="46"/>
        </w:numPr>
        <w:spacing w:line="360" w:lineRule="auto"/>
        <w:ind w:left="1322" w:firstLineChars="0"/>
        <w:rPr>
          <w:rFonts w:ascii="Times New Roman" w:eastAsiaTheme="minorEastAsia" w:hAnsi="Times New Roman"/>
          <w:kern w:val="0"/>
        </w:rPr>
      </w:pPr>
      <w:r>
        <w:rPr>
          <w:rFonts w:ascii="Times New Roman" w:eastAsiaTheme="minorEastAsia" w:hAnsi="Times New Roman"/>
          <w:kern w:val="0"/>
          <w:sz w:val="24"/>
          <w:lang w:val="en"/>
        </w:rPr>
        <w:t>Monitoring once every cycle in Cycle 2 and after Cycle 2</w:t>
      </w:r>
    </w:p>
    <w:p w14:paraId="37B4F86D" w14:textId="77777777" w:rsidR="007B694B" w:rsidRDefault="00FA3D63" w:rsidP="001727E9">
      <w:pPr>
        <w:pStyle w:val="afa"/>
        <w:numPr>
          <w:ilvl w:val="0"/>
          <w:numId w:val="46"/>
        </w:numPr>
        <w:spacing w:line="360" w:lineRule="auto"/>
        <w:ind w:left="1322" w:firstLineChars="0"/>
        <w:rPr>
          <w:rFonts w:ascii="Times New Roman" w:eastAsiaTheme="minorEastAsia" w:hAnsi="Times New Roman"/>
          <w:kern w:val="0"/>
        </w:rPr>
      </w:pPr>
      <w:r>
        <w:rPr>
          <w:rFonts w:ascii="Times New Roman" w:eastAsiaTheme="minorEastAsia" w:hAnsi="Times New Roman"/>
          <w:kern w:val="0"/>
          <w:sz w:val="24"/>
          <w:lang w:val="en"/>
        </w:rPr>
        <w:lastRenderedPageBreak/>
        <w:t>Monitoring once at end-of-treatment visit</w:t>
      </w:r>
    </w:p>
    <w:p w14:paraId="34AB3741" w14:textId="77777777" w:rsidR="007B694B" w:rsidRDefault="00FA3D63" w:rsidP="001727E9">
      <w:pPr>
        <w:pStyle w:val="afa"/>
        <w:numPr>
          <w:ilvl w:val="0"/>
          <w:numId w:val="46"/>
        </w:numPr>
        <w:spacing w:line="360" w:lineRule="auto"/>
        <w:ind w:left="1322" w:firstLineChars="0"/>
        <w:rPr>
          <w:rFonts w:ascii="Times New Roman" w:eastAsiaTheme="minorEastAsia" w:hAnsi="Times New Roman"/>
          <w:kern w:val="0"/>
        </w:rPr>
      </w:pPr>
      <w:r>
        <w:rPr>
          <w:rFonts w:ascii="Times New Roman" w:eastAsiaTheme="minorEastAsia" w:hAnsi="Times New Roman"/>
          <w:kern w:val="0"/>
          <w:sz w:val="24"/>
          <w:lang w:val="en"/>
        </w:rPr>
        <w:t>Monitoring once at safety visit on Day 28 after the end of treatment</w:t>
      </w:r>
    </w:p>
    <w:p w14:paraId="2773814C" w14:textId="77777777" w:rsidR="007B694B" w:rsidRDefault="00FA3D63" w:rsidP="001727E9">
      <w:pPr>
        <w:pStyle w:val="afa"/>
        <w:numPr>
          <w:ilvl w:val="0"/>
          <w:numId w:val="46"/>
        </w:numPr>
        <w:spacing w:line="360" w:lineRule="auto"/>
        <w:ind w:left="1322" w:firstLineChars="0"/>
        <w:rPr>
          <w:rFonts w:ascii="Times New Roman" w:eastAsiaTheme="minorEastAsia" w:hAnsi="Times New Roman"/>
          <w:kern w:val="0"/>
        </w:rPr>
      </w:pPr>
      <w:r>
        <w:rPr>
          <w:rFonts w:ascii="Times New Roman" w:eastAsiaTheme="minorEastAsia" w:hAnsi="Times New Roman"/>
          <w:sz w:val="24"/>
          <w:lang w:val="en"/>
        </w:rPr>
        <w:t>During the trial, the frequency of blood routine monitoring may be increased as clinically indicated.</w:t>
      </w:r>
    </w:p>
    <w:p w14:paraId="1533FB6E" w14:textId="77777777" w:rsidR="007B694B" w:rsidRDefault="00FA3D63">
      <w:pPr>
        <w:ind w:firstLineChars="0" w:firstLine="0"/>
        <w:rPr>
          <w:rFonts w:eastAsiaTheme="minorEastAsia"/>
        </w:rPr>
      </w:pPr>
      <w:r>
        <w:rPr>
          <w:rFonts w:eastAsiaTheme="minorEastAsia"/>
          <w:lang w:val="en"/>
        </w:rPr>
        <w:t>If Grade 4 hematologic toxicity, Grade 3 febrile neutropenia, or Grade 3 thrombocytopenia with bleeding (excluding toxicities that, in the judgment of the investigator, do not affect the subject’s safety) occurs and is considered possibly related, probably related, or related to</w:t>
      </w:r>
      <w:r>
        <w:rPr>
          <w:rFonts w:eastAsiaTheme="minorEastAsia" w:hint="eastAsia"/>
          <w:lang w:val="en"/>
        </w:rPr>
        <w:t xml:space="preserve"> the study drug</w:t>
      </w:r>
      <w:r>
        <w:rPr>
          <w:rFonts w:eastAsiaTheme="minorEastAsia"/>
          <w:lang w:val="en"/>
        </w:rPr>
        <w:t xml:space="preserve">, the subject should </w:t>
      </w:r>
      <w:r>
        <w:rPr>
          <w:rFonts w:eastAsiaTheme="minorEastAsia" w:hint="eastAsia"/>
          <w:lang w:val="en"/>
        </w:rPr>
        <w:t>interrupt the study drug</w:t>
      </w:r>
      <w:r>
        <w:rPr>
          <w:rFonts w:eastAsiaTheme="minorEastAsia"/>
          <w:lang w:val="en"/>
        </w:rPr>
        <w:t xml:space="preserve"> until the toxicity has resolved to ≤ Grade 1 or baseline levels (symptomatic and supportive treatment is allowed</w:t>
      </w:r>
      <w:r>
        <w:rPr>
          <w:rFonts w:eastAsiaTheme="minorEastAsia"/>
          <w:color w:val="000000"/>
          <w:kern w:val="0"/>
          <w:sz w:val="21"/>
          <w:szCs w:val="21"/>
          <w:lang w:val="en" w:eastAsia="en-US"/>
        </w:rPr>
        <w:t xml:space="preserve"> </w:t>
      </w:r>
      <w:r w:rsidRPr="001727E9">
        <w:rPr>
          <w:rFonts w:eastAsiaTheme="minorEastAsia"/>
          <w:lang w:val="en"/>
        </w:rPr>
        <w:t>for a</w:t>
      </w:r>
      <w:r w:rsidRPr="001727E9">
        <w:rPr>
          <w:rFonts w:eastAsiaTheme="minorEastAsia"/>
          <w:lang w:val="en" w:eastAsia="en-US"/>
        </w:rPr>
        <w:t>chieving this criterion</w:t>
      </w:r>
      <w:r>
        <w:rPr>
          <w:rFonts w:eastAsiaTheme="minorEastAsia"/>
          <w:lang w:val="en"/>
        </w:rPr>
        <w:t xml:space="preserve">. For AEs considered to be caused by both the </w:t>
      </w:r>
      <w:r>
        <w:rPr>
          <w:rFonts w:eastAsiaTheme="minorEastAsia" w:hint="eastAsia"/>
          <w:color w:val="000000"/>
          <w:kern w:val="0"/>
          <w:sz w:val="21"/>
          <w:szCs w:val="21"/>
          <w:lang w:val="en"/>
        </w:rPr>
        <w:t xml:space="preserve">underlying </w:t>
      </w:r>
      <w:r>
        <w:rPr>
          <w:rFonts w:eastAsiaTheme="minorEastAsia"/>
          <w:lang w:val="en"/>
        </w:rPr>
        <w:t>disease and</w:t>
      </w:r>
      <w:r>
        <w:rPr>
          <w:rFonts w:eastAsiaTheme="minorEastAsia" w:hint="eastAsia"/>
          <w:lang w:val="en"/>
        </w:rPr>
        <w:t xml:space="preserve"> the study drug</w:t>
      </w:r>
      <w:r>
        <w:rPr>
          <w:rFonts w:eastAsiaTheme="minorEastAsia"/>
          <w:lang w:val="en"/>
        </w:rPr>
        <w:t xml:space="preserve">, the decision on whether to </w:t>
      </w:r>
      <w:r>
        <w:rPr>
          <w:rFonts w:eastAsiaTheme="minorEastAsia" w:hint="eastAsia"/>
          <w:lang w:val="en"/>
        </w:rPr>
        <w:t>interrupt the study drug</w:t>
      </w:r>
      <w:r>
        <w:rPr>
          <w:rFonts w:eastAsiaTheme="minorEastAsia"/>
          <w:lang w:val="en"/>
        </w:rPr>
        <w:t xml:space="preserve"> and when to resume</w:t>
      </w:r>
      <w:r>
        <w:rPr>
          <w:rFonts w:eastAsiaTheme="minorEastAsia" w:hint="eastAsia"/>
          <w:lang w:val="en"/>
        </w:rPr>
        <w:t xml:space="preserve"> the study drug</w:t>
      </w:r>
      <w:r>
        <w:rPr>
          <w:rFonts w:eastAsiaTheme="minorEastAsia"/>
          <w:lang w:val="en"/>
        </w:rPr>
        <w:t xml:space="preserve"> may be made </w:t>
      </w:r>
      <w:r>
        <w:rPr>
          <w:rFonts w:eastAsiaTheme="minorEastAsia" w:hint="eastAsia"/>
          <w:lang w:val="en"/>
        </w:rPr>
        <w:t>after discussion between the investigator and the sponsor</w:t>
      </w:r>
      <w:r>
        <w:rPr>
          <w:rFonts w:eastAsiaTheme="minorEastAsia"/>
        </w:rPr>
        <w:t>’</w:t>
      </w:r>
      <w:r>
        <w:rPr>
          <w:rFonts w:eastAsiaTheme="minorEastAsia" w:hint="eastAsia"/>
          <w:lang w:val="en"/>
        </w:rPr>
        <w:t>s medical monitor</w:t>
      </w:r>
      <w:r>
        <w:rPr>
          <w:rFonts w:eastAsiaTheme="minorEastAsia"/>
          <w:lang w:val="en"/>
        </w:rPr>
        <w:t>) (For hypocytosis meeting the Grade 3 criteria at screening, if the Grade 4 hematologic toxicity criteria are met after treatment,</w:t>
      </w:r>
      <w:r>
        <w:rPr>
          <w:rFonts w:eastAsiaTheme="minorEastAsia" w:hint="eastAsia"/>
          <w:lang w:val="en"/>
        </w:rPr>
        <w:t xml:space="preserve"> the study drug</w:t>
      </w:r>
      <w:r>
        <w:rPr>
          <w:rFonts w:eastAsiaTheme="minorEastAsia"/>
          <w:lang w:val="en"/>
        </w:rPr>
        <w:t xml:space="preserve"> may be continued after the investigator assesses the risk/benefit ratio of the subject and the </w:t>
      </w:r>
      <w:r>
        <w:rPr>
          <w:rFonts w:eastAsiaTheme="minorEastAsia" w:hint="eastAsia"/>
          <w:lang w:val="en"/>
        </w:rPr>
        <w:t>the sponsor approval</w:t>
      </w:r>
      <w:r>
        <w:rPr>
          <w:rFonts w:eastAsiaTheme="minorEastAsia"/>
          <w:lang w:val="en"/>
        </w:rPr>
        <w:t xml:space="preserve"> is obtained.) </w:t>
      </w:r>
      <w:r>
        <w:rPr>
          <w:rFonts w:eastAsiaTheme="minorEastAsia" w:hint="eastAsia"/>
          <w:lang w:val="en"/>
        </w:rPr>
        <w:t>The study drug</w:t>
      </w:r>
      <w:r>
        <w:rPr>
          <w:rFonts w:eastAsiaTheme="minorEastAsia"/>
          <w:lang w:val="en"/>
        </w:rPr>
        <w:t xml:space="preserve"> must be permanently discontinued for subjects who do not recover to Grade ≤ 1 or baseline within 28 days (unless the investigator believes that the subject can benefit from continued use of</w:t>
      </w:r>
      <w:r>
        <w:rPr>
          <w:rFonts w:eastAsiaTheme="minorEastAsia" w:hint="eastAsia"/>
          <w:lang w:val="en"/>
        </w:rPr>
        <w:t xml:space="preserve"> the study drug</w:t>
      </w:r>
      <w:r>
        <w:rPr>
          <w:rFonts w:eastAsiaTheme="minorEastAsia"/>
          <w:lang w:val="en"/>
        </w:rPr>
        <w:t xml:space="preserve"> and the medical approval is obtained from the sponsor). If the above toxicities occur for the first time, the investigator can determine whether the dose of</w:t>
      </w:r>
      <w:r>
        <w:rPr>
          <w:rFonts w:eastAsiaTheme="minorEastAsia" w:hint="eastAsia"/>
          <w:lang w:val="en"/>
        </w:rPr>
        <w:t xml:space="preserve"> the study drug</w:t>
      </w:r>
      <w:r>
        <w:rPr>
          <w:rFonts w:eastAsiaTheme="minorEastAsia"/>
          <w:lang w:val="en"/>
        </w:rPr>
        <w:t xml:space="preserve"> needs to be </w:t>
      </w:r>
      <w:r>
        <w:rPr>
          <w:rFonts w:eastAsiaTheme="minorEastAsia" w:hint="eastAsia"/>
          <w:lang w:val="en"/>
        </w:rPr>
        <w:t>modified</w:t>
      </w:r>
      <w:r>
        <w:rPr>
          <w:rFonts w:eastAsiaTheme="minorEastAsia"/>
          <w:lang w:val="en"/>
        </w:rPr>
        <w:t xml:space="preserve"> according to the specific conditions of the subject when</w:t>
      </w:r>
      <w:r>
        <w:rPr>
          <w:rFonts w:eastAsiaTheme="minorEastAsia" w:hint="eastAsia"/>
          <w:lang w:val="en"/>
        </w:rPr>
        <w:t xml:space="preserve"> the study drug</w:t>
      </w:r>
      <w:r>
        <w:rPr>
          <w:rFonts w:eastAsiaTheme="minorEastAsia"/>
          <w:lang w:val="en"/>
        </w:rPr>
        <w:t xml:space="preserve"> is resumed. However, if the above toxicities occur again after the use of the same dose of</w:t>
      </w:r>
      <w:r>
        <w:rPr>
          <w:rFonts w:eastAsiaTheme="minorEastAsia" w:hint="eastAsia"/>
          <w:lang w:val="en"/>
        </w:rPr>
        <w:t xml:space="preserve"> the study drug</w:t>
      </w:r>
      <w:r>
        <w:rPr>
          <w:rFonts w:eastAsiaTheme="minorEastAsia"/>
          <w:lang w:val="en"/>
        </w:rPr>
        <w:t>, the dose should be reduced to 125 mg QD</w:t>
      </w:r>
      <w:r>
        <w:rPr>
          <w:rFonts w:eastAsiaTheme="minorEastAsia" w:hint="eastAsia"/>
          <w:lang w:val="en"/>
        </w:rPr>
        <w:t>. If the same grade of toxicity recurs after a dose reduction</w:t>
      </w:r>
      <w:r>
        <w:rPr>
          <w:rFonts w:eastAsiaTheme="minorEastAsia"/>
          <w:lang w:val="en"/>
        </w:rPr>
        <w:t xml:space="preserve">, the dose should be reduced to 100 mg QD. If the subject is administrated with 125 mg QD or 100 mg QD for more than 1 cycle and the </w:t>
      </w:r>
      <w:r>
        <w:rPr>
          <w:rFonts w:eastAsiaTheme="minorEastAsia" w:hint="eastAsia"/>
          <w:lang w:val="en"/>
        </w:rPr>
        <w:t>grade of toxicities does not worsen or further improves</w:t>
      </w:r>
      <w:r>
        <w:rPr>
          <w:rFonts w:eastAsiaTheme="minorEastAsia"/>
          <w:lang w:val="en"/>
        </w:rPr>
        <w:t xml:space="preserve">, the investigator can decide whether to escalate the dose according to the individual conditions of the subject (but </w:t>
      </w:r>
      <w:r>
        <w:rPr>
          <w:rFonts w:eastAsiaTheme="minorEastAsia"/>
          <w:lang w:val="en"/>
        </w:rPr>
        <w:lastRenderedPageBreak/>
        <w:t>only one dose escalation is allowed for each subject)</w:t>
      </w:r>
      <w:r>
        <w:rPr>
          <w:rFonts w:eastAsiaTheme="minorEastAsia" w:hint="eastAsia"/>
          <w:lang w:val="en"/>
        </w:rPr>
        <w:t>. If the same grade of toxicity recurs after a dose reduction</w:t>
      </w:r>
      <w:r>
        <w:rPr>
          <w:rFonts w:eastAsiaTheme="minorEastAsia"/>
          <w:lang w:val="en"/>
        </w:rPr>
        <w:t>toxicity,</w:t>
      </w:r>
      <w:r>
        <w:rPr>
          <w:rFonts w:eastAsiaTheme="minorEastAsia" w:hint="eastAsia"/>
          <w:lang w:val="en"/>
        </w:rPr>
        <w:t xml:space="preserve"> the study drug</w:t>
      </w:r>
      <w:r>
        <w:rPr>
          <w:rFonts w:eastAsiaTheme="minorEastAsia"/>
          <w:lang w:val="en"/>
        </w:rPr>
        <w:t xml:space="preserve"> must be permanently discontinued (in exceptional cases, treatment may be continued only </w:t>
      </w:r>
      <w:r>
        <w:rPr>
          <w:rFonts w:eastAsiaTheme="minorEastAsia" w:hint="eastAsia"/>
          <w:lang w:val="en"/>
        </w:rPr>
        <w:t>after discussion between the investigator and the sponsor</w:t>
      </w:r>
      <w:r>
        <w:rPr>
          <w:rFonts w:eastAsiaTheme="minorEastAsia"/>
        </w:rPr>
        <w:t>’</w:t>
      </w:r>
      <w:r>
        <w:rPr>
          <w:rFonts w:eastAsiaTheme="minorEastAsia" w:hint="eastAsia"/>
          <w:lang w:val="en"/>
        </w:rPr>
        <w:t>s medical monitor</w:t>
      </w:r>
      <w:r>
        <w:rPr>
          <w:rFonts w:eastAsiaTheme="minorEastAsia"/>
          <w:lang w:val="en"/>
        </w:rPr>
        <w:t>). Patients should be fully informed to report any symptoms of fever (suggesting possible infection) and hemorrhage to the investigators in a timely manner during the study. At the same time, appropriate anti-infective therapy or blood product transfusion and other supportive treatment may be given according to the investigator's judgment as clinically indicated.</w:t>
      </w:r>
    </w:p>
    <w:p w14:paraId="064174FE" w14:textId="77777777" w:rsidR="007B694B" w:rsidRDefault="00FA3D63" w:rsidP="001727E9">
      <w:pPr>
        <w:pStyle w:val="afa"/>
        <w:widowControl/>
        <w:numPr>
          <w:ilvl w:val="0"/>
          <w:numId w:val="45"/>
        </w:numPr>
        <w:spacing w:line="360" w:lineRule="auto"/>
        <w:ind w:firstLineChars="0"/>
        <w:rPr>
          <w:rFonts w:ascii="Times New Roman" w:eastAsiaTheme="minorEastAsia" w:hAnsi="Times New Roman"/>
          <w:b/>
          <w:kern w:val="0"/>
        </w:rPr>
      </w:pPr>
      <w:bookmarkStart w:id="1193" w:name="_Hlk58511778"/>
      <w:r>
        <w:rPr>
          <w:rFonts w:ascii="Times New Roman" w:eastAsiaTheme="minorEastAsia" w:hAnsi="Times New Roman"/>
          <w:b/>
          <w:bCs/>
          <w:kern w:val="0"/>
          <w:sz w:val="24"/>
          <w:lang w:val="en"/>
        </w:rPr>
        <w:t>Infection</w:t>
      </w:r>
    </w:p>
    <w:p w14:paraId="1831F96F" w14:textId="77777777" w:rsidR="007B694B" w:rsidRDefault="00FA3D63">
      <w:pPr>
        <w:ind w:firstLineChars="0" w:firstLine="0"/>
      </w:pPr>
      <w:r>
        <w:rPr>
          <w:color w:val="000000"/>
          <w:lang w:val="en"/>
        </w:rPr>
        <w:t>Upper respiratory tract infection (</w:t>
      </w:r>
      <w:r>
        <w:rPr>
          <w:lang w:val="en"/>
        </w:rPr>
        <w:t>16.7%</w:t>
      </w:r>
      <w:r>
        <w:rPr>
          <w:rFonts w:eastAsiaTheme="minorEastAsia"/>
          <w:lang w:val="en"/>
        </w:rPr>
        <w:t xml:space="preserve">) and </w:t>
      </w:r>
      <w:r>
        <w:rPr>
          <w:lang w:val="en"/>
        </w:rPr>
        <w:t>one</w:t>
      </w:r>
      <w:r>
        <w:rPr>
          <w:rFonts w:eastAsiaTheme="minorEastAsia"/>
          <w:lang w:val="en"/>
        </w:rPr>
        <w:t xml:space="preserve"> </w:t>
      </w:r>
      <w:r>
        <w:rPr>
          <w:szCs w:val="32"/>
          <w:lang w:val="en"/>
        </w:rPr>
        <w:t>CTCAE</w:t>
      </w:r>
      <w:r>
        <w:rPr>
          <w:rFonts w:eastAsiaTheme="minorEastAsia"/>
          <w:lang w:val="en"/>
        </w:rPr>
        <w:t xml:space="preserve"> Grade 3 lung infection</w:t>
      </w:r>
      <w:r>
        <w:rPr>
          <w:color w:val="000000"/>
          <w:lang w:val="en"/>
        </w:rPr>
        <w:t xml:space="preserve"> were observed in the Phase </w:t>
      </w:r>
      <w:r>
        <w:rPr>
          <w:rFonts w:eastAsiaTheme="minorEastAsia"/>
          <w:lang w:val="en"/>
        </w:rPr>
        <w:t>I clinical trial of LP-168.</w:t>
      </w:r>
    </w:p>
    <w:p w14:paraId="503AE3E6" w14:textId="77777777" w:rsidR="007B694B" w:rsidRDefault="00FA3D63">
      <w:pPr>
        <w:ind w:firstLineChars="0" w:firstLine="0"/>
        <w:rPr>
          <w:szCs w:val="32"/>
        </w:rPr>
      </w:pPr>
      <w:r>
        <w:rPr>
          <w:szCs w:val="32"/>
          <w:lang w:val="en"/>
        </w:rPr>
        <w:t>The clinical results of similar drugs showed that most infections occurred during treatment with Ibrutinib, Acalabrutinib and Zanubrutinib were Grade 1-2, but the incidence of CTCAE Grade 3 or higher infections was up to 20%-25%</w:t>
      </w:r>
      <w:r>
        <w:rPr>
          <w:lang w:val="en"/>
        </w:rPr>
        <w:t xml:space="preserve">. </w:t>
      </w:r>
      <w:r>
        <w:rPr>
          <w:color w:val="000000"/>
          <w:lang w:val="en"/>
        </w:rPr>
        <w:t>This shows that various serious infections are common non-hematological adverse reactions of BTK inhibitors. Therefore, risk control should be focused on the following aspects in clinical studies</w:t>
      </w:r>
      <w:bookmarkEnd w:id="1193"/>
      <w:r>
        <w:rPr>
          <w:color w:val="000000"/>
          <w:lang w:val="en"/>
        </w:rPr>
        <w:t>:</w:t>
      </w:r>
    </w:p>
    <w:p w14:paraId="7E45E0D1" w14:textId="77777777" w:rsidR="007B694B" w:rsidRDefault="00FA3D63">
      <w:pPr>
        <w:ind w:firstLineChars="0" w:firstLine="0"/>
      </w:pPr>
      <w:r>
        <w:rPr>
          <w:lang w:val="en"/>
        </w:rPr>
        <w:t>Monitor the infection signs and symptoms of patients and give treatment according to the medical conditions.</w:t>
      </w:r>
    </w:p>
    <w:p w14:paraId="59CEB234" w14:textId="77777777" w:rsidR="007B694B" w:rsidRDefault="00FA3D63">
      <w:pPr>
        <w:ind w:firstLineChars="0" w:firstLine="0"/>
      </w:pPr>
      <w:r>
        <w:rPr>
          <w:lang w:val="en"/>
        </w:rPr>
        <w:t>Make every effort to implement infection prevention measures for the subjects, such as conducting thorough environmental disinfection and cleaning, maintaining the hygiene of the subjects' surroundings as much as possible, and avoiding close contact between the subjects and other patients or family members with infectious symptoms; educate the subjects to avoid crowded, enclosed places as much as possible; proactively protect susceptible areas from infection, such as daily cleaning of the anus, paying attention to oral hygiene, and using sodium bicarbonate mouthwash or other mouth rinses; instruct the subjects' family members to ensure the hygiene of the subjects' diet; drink plenty of water and maintain adequate urine output, etc.</w:t>
      </w:r>
    </w:p>
    <w:p w14:paraId="69974D87" w14:textId="77777777" w:rsidR="007B694B" w:rsidRDefault="00FA3D63">
      <w:pPr>
        <w:ind w:firstLineChars="0" w:firstLine="0"/>
      </w:pPr>
      <w:r>
        <w:rPr>
          <w:lang w:val="en"/>
        </w:rPr>
        <w:lastRenderedPageBreak/>
        <w:t>Monitor subjects closely for signs and symptoms of infection (e.g., body temperature).</w:t>
      </w:r>
    </w:p>
    <w:p w14:paraId="6C862FAC" w14:textId="77777777" w:rsidR="007B694B" w:rsidRDefault="00FA3D63">
      <w:pPr>
        <w:ind w:firstLineChars="0" w:firstLine="0"/>
      </w:pPr>
      <w:r>
        <w:rPr>
          <w:lang w:val="en"/>
        </w:rPr>
        <w:t xml:space="preserve">Monitor vital signs, hematology, etc., and if necessary, lung CT, relevant sample culture/drug sensitivity test during clinical trials. Actively give anti-infection treatment if there are signs of infection. </w:t>
      </w:r>
      <w:r>
        <w:rPr>
          <w:rFonts w:eastAsiaTheme="minorEastAsia" w:hint="eastAsia"/>
        </w:rPr>
        <w:t>I</w:t>
      </w:r>
      <w:r>
        <w:rPr>
          <w:rFonts w:eastAsiaTheme="minorEastAsia" w:hint="eastAsia"/>
          <w:lang w:val="en"/>
        </w:rPr>
        <w:t xml:space="preserve">nterrupt </w:t>
      </w:r>
      <w:r>
        <w:rPr>
          <w:rFonts w:hint="eastAsia"/>
          <w:lang w:val="en"/>
        </w:rPr>
        <w:t>the study drug</w:t>
      </w:r>
      <w:r>
        <w:rPr>
          <w:lang w:val="en"/>
        </w:rPr>
        <w:t xml:space="preserve"> if necessary.</w:t>
      </w:r>
    </w:p>
    <w:p w14:paraId="72DFCE72" w14:textId="77777777" w:rsidR="007B694B" w:rsidRDefault="00FA3D63">
      <w:pPr>
        <w:ind w:firstLineChars="0" w:firstLine="0"/>
      </w:pPr>
      <w:r>
        <w:rPr>
          <w:lang w:val="en"/>
        </w:rPr>
        <w:t>Leukopenia/neutropenia is one of the important factors leading to infection, and G-CSF and other treatments should be given when needed in the study.</w:t>
      </w:r>
    </w:p>
    <w:p w14:paraId="0EFFDA16" w14:textId="77777777" w:rsidR="007B694B" w:rsidRDefault="00FA3D63" w:rsidP="001727E9">
      <w:pPr>
        <w:pStyle w:val="afa"/>
        <w:widowControl/>
        <w:numPr>
          <w:ilvl w:val="0"/>
          <w:numId w:val="45"/>
        </w:numPr>
        <w:spacing w:line="360" w:lineRule="auto"/>
        <w:ind w:firstLineChars="0"/>
        <w:rPr>
          <w:rFonts w:ascii="Times New Roman" w:eastAsiaTheme="minorEastAsia" w:hAnsi="Times New Roman"/>
          <w:b/>
          <w:kern w:val="0"/>
        </w:rPr>
      </w:pPr>
      <w:r>
        <w:rPr>
          <w:rFonts w:ascii="Times New Roman" w:eastAsiaTheme="minorEastAsia" w:hAnsi="Times New Roman"/>
          <w:b/>
          <w:bCs/>
          <w:kern w:val="0"/>
          <w:sz w:val="24"/>
          <w:lang w:val="en"/>
        </w:rPr>
        <w:t>Gastrointestinal adverse events such as diarrhoea and vomiting</w:t>
      </w:r>
    </w:p>
    <w:p w14:paraId="085E3C69" w14:textId="77777777" w:rsidR="007B694B" w:rsidRDefault="00FA3D63">
      <w:pPr>
        <w:ind w:firstLineChars="0" w:firstLine="0"/>
        <w:rPr>
          <w:highlight w:val="green"/>
        </w:rPr>
      </w:pPr>
      <w:r>
        <w:rPr>
          <w:rFonts w:eastAsiaTheme="minorEastAsia"/>
          <w:lang w:val="en"/>
        </w:rPr>
        <w:t>Only decreased appetite (4.2%) was observed in the Phase I clinical trial of LP-168, but given the susceptibility of MCL to intestinal metastasis.</w:t>
      </w:r>
    </w:p>
    <w:p w14:paraId="22404763" w14:textId="77777777" w:rsidR="007B694B" w:rsidRDefault="00FA3D63">
      <w:pPr>
        <w:ind w:firstLineChars="0" w:firstLine="0"/>
        <w:rPr>
          <w:rFonts w:eastAsiaTheme="minorEastAsia"/>
        </w:rPr>
      </w:pPr>
      <w:r>
        <w:rPr>
          <w:rFonts w:eastAsiaTheme="minorEastAsia"/>
          <w:lang w:val="en"/>
        </w:rPr>
        <w:t xml:space="preserve">The safety results of clinical trials of similar drugs showed that diarrhea was the most common adverse event during treatment with Ibrutinib. In the pivotal Phase </w:t>
      </w:r>
      <w:r>
        <w:rPr>
          <w:rFonts w:eastAsiaTheme="minorEastAsia" w:hint="eastAsia"/>
          <w:lang w:val="en"/>
        </w:rPr>
        <w:t>2</w:t>
      </w:r>
      <w:r>
        <w:rPr>
          <w:rFonts w:eastAsiaTheme="minorEastAsia"/>
          <w:lang w:val="en"/>
        </w:rPr>
        <w:t xml:space="preserve"> clinical study of Ibrutinib in MCL (Study 1104), the most common gastrointestinal adverse reactions of Ibrutinib were diarrhea (51%), nausea (31%), constipation (25%), and vomiting (23%). In a clinical study of Ibrutinib in CLL/SLL (Study 1102), the most common gastrointestinal adverse reactions of Ibrutinib were diarrhea (59%), constipation (22%), nausea (20%), and vomiting (18%). However, second-generation BTK inhibitors such as Acalabrutinib and Zanubrutinib have a lower incidence of gastrointestinal adverse reactions than first-generation agents.</w:t>
      </w:r>
    </w:p>
    <w:p w14:paraId="16FF6022" w14:textId="77777777" w:rsidR="007B694B" w:rsidRDefault="00FA3D63">
      <w:pPr>
        <w:ind w:firstLineChars="0" w:firstLine="0"/>
        <w:rPr>
          <w:rFonts w:eastAsiaTheme="minorEastAsia"/>
        </w:rPr>
      </w:pPr>
      <w:r>
        <w:rPr>
          <w:rFonts w:eastAsiaTheme="minorEastAsia"/>
          <w:lang w:val="en"/>
        </w:rPr>
        <w:t>This shows that gastrointestinal adverse reactions may be the common non-hematological adverse reactions of oral BTK inhibitors. Therefore, risk control should be focused on the following aspects in clinical studies:</w:t>
      </w:r>
    </w:p>
    <w:p w14:paraId="5E17B08C" w14:textId="77777777" w:rsidR="007B694B" w:rsidRDefault="00FA3D63">
      <w:pPr>
        <w:ind w:firstLineChars="0" w:firstLine="0"/>
        <w:rPr>
          <w:rFonts w:eastAsiaTheme="minorEastAsia"/>
          <w:kern w:val="0"/>
        </w:rPr>
      </w:pPr>
      <w:r>
        <w:rPr>
          <w:rFonts w:eastAsiaTheme="minorEastAsia"/>
          <w:lang w:val="en"/>
        </w:rPr>
        <w:t>First, exclude any condition affecting the patient's swallowing of the drug and the condition seriously affecting the absorption or pharmacokinetic parameters of</w:t>
      </w:r>
      <w:r>
        <w:rPr>
          <w:rFonts w:eastAsiaTheme="minorEastAsia" w:hint="eastAsia"/>
          <w:lang w:val="en"/>
        </w:rPr>
        <w:t xml:space="preserve"> the study drug</w:t>
      </w:r>
      <w:r>
        <w:rPr>
          <w:rFonts w:eastAsiaTheme="minorEastAsia"/>
          <w:lang w:val="en"/>
        </w:rPr>
        <w:t>, including uncontrollable nausea and vomiting, history of gastrointestinal resection, etc., during the screening and enrollment of subjects.</w:t>
      </w:r>
    </w:p>
    <w:p w14:paraId="4DDCCD8A" w14:textId="77777777" w:rsidR="007B694B" w:rsidRDefault="00FA3D63">
      <w:pPr>
        <w:ind w:firstLineChars="0" w:firstLine="0"/>
        <w:rPr>
          <w:rFonts w:eastAsiaTheme="minorEastAsia"/>
        </w:rPr>
      </w:pPr>
      <w:r>
        <w:rPr>
          <w:rFonts w:eastAsiaTheme="minorEastAsia"/>
          <w:lang w:val="en"/>
        </w:rPr>
        <w:t>The subjects should</w:t>
      </w:r>
      <w:r>
        <w:rPr>
          <w:rFonts w:eastAsiaTheme="minorEastAsia"/>
          <w:kern w:val="0"/>
          <w:lang w:val="en"/>
        </w:rPr>
        <w:t xml:space="preserve"> be fully informed of the adverse reactions that may be caused by the therapeutic regimen before enrollment and administration to reduce the anxiety of </w:t>
      </w:r>
      <w:r>
        <w:rPr>
          <w:rFonts w:eastAsiaTheme="minorEastAsia"/>
          <w:kern w:val="0"/>
          <w:lang w:val="en"/>
        </w:rPr>
        <w:lastRenderedPageBreak/>
        <w:t>the subjects and increase the compliance</w:t>
      </w:r>
      <w:r>
        <w:rPr>
          <w:rFonts w:eastAsiaTheme="minorEastAsia"/>
          <w:lang w:val="en"/>
        </w:rPr>
        <w:t>. Advise the subjects to eat a small amount of light diet slowly.</w:t>
      </w:r>
    </w:p>
    <w:p w14:paraId="2AC60971" w14:textId="77777777" w:rsidR="007B694B" w:rsidRDefault="00FA3D63">
      <w:pPr>
        <w:ind w:firstLineChars="0" w:firstLine="0"/>
        <w:rPr>
          <w:rFonts w:eastAsiaTheme="minorEastAsia"/>
          <w:bCs/>
        </w:rPr>
      </w:pPr>
      <w:r>
        <w:rPr>
          <w:rFonts w:eastAsiaTheme="minorEastAsia"/>
          <w:lang w:val="en"/>
        </w:rPr>
        <w:t>Strengthen the monitoring in clinical practice. Once the gastrointestinal adverse reactions occur in the clinical study:</w:t>
      </w:r>
    </w:p>
    <w:p w14:paraId="0A64F385" w14:textId="77777777" w:rsidR="007B694B" w:rsidRDefault="00FA3D63">
      <w:pPr>
        <w:ind w:firstLineChars="0" w:firstLine="0"/>
        <w:rPr>
          <w:rFonts w:eastAsiaTheme="minorEastAsia"/>
          <w:bCs/>
        </w:rPr>
      </w:pPr>
      <w:r>
        <w:rPr>
          <w:rFonts w:eastAsiaTheme="minorEastAsia"/>
          <w:lang w:val="en"/>
        </w:rPr>
        <w:t>Grade 1-2: No special supportive therapy is generally required. Encourage the patients to drink more water or liquid supplements, or take corresponding relieving drugs under the guidance of the doctor, such as antidiarrheals or antiemetics, but be careful not to take drugs known to cause QTc interval prolongation or torsade de pointes (see Appendix 4). Diarrhea can be effectively controlled by taking antidiarrheals such as loperamide (Imodium).</w:t>
      </w:r>
    </w:p>
    <w:p w14:paraId="5DDEE305" w14:textId="77777777" w:rsidR="007B694B" w:rsidRDefault="00FA3D63">
      <w:pPr>
        <w:ind w:firstLineChars="0" w:firstLine="0"/>
        <w:rPr>
          <w:rFonts w:eastAsiaTheme="minorEastAsia"/>
          <w:bCs/>
        </w:rPr>
      </w:pPr>
      <w:r>
        <w:rPr>
          <w:rFonts w:eastAsiaTheme="minorEastAsia"/>
          <w:lang w:val="en"/>
        </w:rPr>
        <w:t>Grade ≥ 3 or requiring hospitalization: Supportive therapy must be instituted immediately, and</w:t>
      </w:r>
      <w:r>
        <w:rPr>
          <w:rFonts w:eastAsiaTheme="minorEastAsia" w:hint="eastAsia"/>
          <w:lang w:val="en"/>
        </w:rPr>
        <w:t xml:space="preserve"> the study drug</w:t>
      </w:r>
      <w:r>
        <w:rPr>
          <w:rFonts w:eastAsiaTheme="minorEastAsia"/>
          <w:lang w:val="en"/>
        </w:rPr>
        <w:t xml:space="preserve"> must be permanently discontinued for those who do not recover to Grade ≤1 within 28 days (unless the investigator believes that the subject can benefit from continued use of</w:t>
      </w:r>
      <w:r>
        <w:rPr>
          <w:rFonts w:eastAsiaTheme="minorEastAsia" w:hint="eastAsia"/>
          <w:lang w:val="en"/>
        </w:rPr>
        <w:t xml:space="preserve"> the study drug</w:t>
      </w:r>
      <w:r>
        <w:rPr>
          <w:rFonts w:eastAsiaTheme="minorEastAsia"/>
          <w:lang w:val="en"/>
        </w:rPr>
        <w:t xml:space="preserve"> and the medical approval is obtained from the Sponsor). If the above toxicities occur for the first time, the investigator can determine whether the dose of</w:t>
      </w:r>
      <w:r>
        <w:rPr>
          <w:rFonts w:eastAsiaTheme="minorEastAsia" w:hint="eastAsia"/>
          <w:lang w:val="en"/>
        </w:rPr>
        <w:t xml:space="preserve"> the study drug</w:t>
      </w:r>
      <w:r>
        <w:rPr>
          <w:rFonts w:eastAsiaTheme="minorEastAsia"/>
          <w:lang w:val="en"/>
        </w:rPr>
        <w:t xml:space="preserve"> needs to be </w:t>
      </w:r>
      <w:r>
        <w:rPr>
          <w:rFonts w:eastAsiaTheme="minorEastAsia" w:hint="eastAsia"/>
          <w:lang w:val="en"/>
        </w:rPr>
        <w:t>modified</w:t>
      </w:r>
      <w:r>
        <w:rPr>
          <w:rFonts w:eastAsiaTheme="minorEastAsia"/>
          <w:lang w:val="en"/>
        </w:rPr>
        <w:t xml:space="preserve"> according to the specific conditions of the subject when</w:t>
      </w:r>
      <w:r>
        <w:rPr>
          <w:rFonts w:eastAsiaTheme="minorEastAsia" w:hint="eastAsia"/>
          <w:lang w:val="en"/>
        </w:rPr>
        <w:t xml:space="preserve"> the study drug</w:t>
      </w:r>
      <w:r>
        <w:rPr>
          <w:rFonts w:eastAsiaTheme="minorEastAsia"/>
          <w:lang w:val="en"/>
        </w:rPr>
        <w:t xml:space="preserve"> is resumed. However, if the above toxicities occur again after the use of the same dose of</w:t>
      </w:r>
      <w:r>
        <w:rPr>
          <w:rFonts w:eastAsiaTheme="minorEastAsia" w:hint="eastAsia"/>
          <w:lang w:val="en"/>
        </w:rPr>
        <w:t xml:space="preserve"> the study drug</w:t>
      </w:r>
      <w:r>
        <w:rPr>
          <w:rFonts w:eastAsiaTheme="minorEastAsia"/>
          <w:lang w:val="en"/>
        </w:rPr>
        <w:t>, the dose should be reduced to 125 mg QD.</w:t>
      </w:r>
      <w:r>
        <w:rPr>
          <w:rFonts w:eastAsiaTheme="minorEastAsia" w:hint="eastAsia"/>
        </w:rPr>
        <w:t xml:space="preserve"> </w:t>
      </w:r>
      <w:r>
        <w:rPr>
          <w:rFonts w:eastAsiaTheme="minorEastAsia" w:hint="eastAsia"/>
          <w:lang w:val="en"/>
        </w:rPr>
        <w:t>If the same grade of toxicity recurs after a dose reduction</w:t>
      </w:r>
      <w:r>
        <w:rPr>
          <w:rFonts w:eastAsiaTheme="minorEastAsia"/>
          <w:lang w:val="en"/>
        </w:rPr>
        <w:t xml:space="preserve">, the dose should be reduced to 100 mg QD. If the subject is administrated with 125 mg QD or 100 mg QD for more than 1 cycle and the </w:t>
      </w:r>
      <w:r>
        <w:rPr>
          <w:rFonts w:eastAsiaTheme="minorEastAsia" w:hint="eastAsia"/>
          <w:lang w:val="en"/>
        </w:rPr>
        <w:t>grade of toxicities does not worsen or further improves</w:t>
      </w:r>
      <w:r>
        <w:rPr>
          <w:rFonts w:eastAsiaTheme="minorEastAsia"/>
          <w:lang w:val="en"/>
        </w:rPr>
        <w:t>, the investigator can decide whether to escalate the dose according to the individual conditions of the subject (but only one dose escalation is allowed for each subject)</w:t>
      </w:r>
      <w:r>
        <w:rPr>
          <w:rFonts w:eastAsiaTheme="minorEastAsia" w:hint="eastAsia"/>
          <w:lang w:val="en"/>
        </w:rPr>
        <w:t>. If the same grade of toxicity recurs after a dose reduction</w:t>
      </w:r>
      <w:r>
        <w:rPr>
          <w:rFonts w:eastAsiaTheme="minorEastAsia"/>
          <w:lang w:val="en"/>
        </w:rPr>
        <w:t>toxicity,</w:t>
      </w:r>
      <w:r>
        <w:rPr>
          <w:rFonts w:eastAsiaTheme="minorEastAsia" w:hint="eastAsia"/>
          <w:lang w:val="en"/>
        </w:rPr>
        <w:t xml:space="preserve"> the study drug</w:t>
      </w:r>
      <w:r>
        <w:rPr>
          <w:rFonts w:eastAsiaTheme="minorEastAsia"/>
          <w:lang w:val="en"/>
        </w:rPr>
        <w:t xml:space="preserve"> must be permanently discontinued (in exceptional cases, treatment may be continued only </w:t>
      </w:r>
      <w:r>
        <w:rPr>
          <w:rFonts w:eastAsiaTheme="minorEastAsia" w:hint="eastAsia"/>
          <w:lang w:val="en"/>
        </w:rPr>
        <w:t>after discussion between the investigator and the sponsor</w:t>
      </w:r>
      <w:r>
        <w:rPr>
          <w:rFonts w:eastAsiaTheme="minorEastAsia"/>
        </w:rPr>
        <w:t>’</w:t>
      </w:r>
      <w:r>
        <w:rPr>
          <w:rFonts w:eastAsiaTheme="minorEastAsia" w:hint="eastAsia"/>
          <w:lang w:val="en"/>
        </w:rPr>
        <w:t>s medical monitor</w:t>
      </w:r>
      <w:r>
        <w:rPr>
          <w:rFonts w:eastAsiaTheme="minorEastAsia"/>
          <w:lang w:val="en"/>
        </w:rPr>
        <w:t>).</w:t>
      </w:r>
    </w:p>
    <w:p w14:paraId="4AB82F60" w14:textId="77777777" w:rsidR="007B694B" w:rsidRDefault="00FA3D63" w:rsidP="001727E9">
      <w:pPr>
        <w:pStyle w:val="afa"/>
        <w:widowControl/>
        <w:numPr>
          <w:ilvl w:val="0"/>
          <w:numId w:val="45"/>
        </w:numPr>
        <w:spacing w:line="360" w:lineRule="auto"/>
        <w:ind w:firstLineChars="0"/>
        <w:rPr>
          <w:rFonts w:ascii="Times New Roman" w:eastAsiaTheme="minorEastAsia" w:hAnsi="Times New Roman"/>
          <w:b/>
          <w:kern w:val="0"/>
        </w:rPr>
      </w:pPr>
      <w:r>
        <w:rPr>
          <w:rFonts w:ascii="Times New Roman" w:eastAsiaTheme="minorEastAsia" w:hAnsi="Times New Roman"/>
          <w:b/>
          <w:bCs/>
          <w:kern w:val="0"/>
          <w:sz w:val="24"/>
          <w:lang w:val="en"/>
        </w:rPr>
        <w:t>Hepatotoxic adverse events</w:t>
      </w:r>
    </w:p>
    <w:p w14:paraId="16FE59AF" w14:textId="77777777" w:rsidR="007B694B" w:rsidRDefault="00FA3D63">
      <w:pPr>
        <w:ind w:firstLineChars="0" w:firstLine="0"/>
        <w:rPr>
          <w:rFonts w:eastAsiaTheme="minorEastAsia"/>
        </w:rPr>
      </w:pPr>
      <w:r>
        <w:rPr>
          <w:rFonts w:eastAsiaTheme="minorEastAsia"/>
          <w:lang w:val="en"/>
        </w:rPr>
        <w:lastRenderedPageBreak/>
        <w:t>Transaminases increased (12.5%) was observed in the Phase I clinical trial of LP-168.</w:t>
      </w:r>
    </w:p>
    <w:p w14:paraId="36C33FF4" w14:textId="77777777" w:rsidR="007B694B" w:rsidRDefault="00FA3D63">
      <w:pPr>
        <w:ind w:firstLineChars="0" w:firstLine="0"/>
        <w:rPr>
          <w:rFonts w:eastAsiaTheme="minorEastAsia"/>
        </w:rPr>
      </w:pPr>
      <w:r>
        <w:rPr>
          <w:rFonts w:eastAsiaTheme="minorEastAsia"/>
          <w:lang w:val="en"/>
        </w:rPr>
        <w:t>The safety results of clinical trials of similar drugs show that hepatotoxicity is relatively rare among BTK inhibitors of the same class. In clinical studies (Study PCYC-1104, Study SPARK and Study RAY) of Ibrutinib monotherapy in patients with MCL, no hepatotoxicity was reported; No hepatotoxicity was reported based on long-term follow-up results of clinical studies (Study PCYC-1102/03 and Study RESONATE) of Ibrutinib monotherapy in patients with CLL/SLL. Hepatitis B virus (HBV) reactivation is reported occasionally in clinical studies related to Ibrutinib, but the mechanism is unclear. A Phase 3 study of Acalabrutinib monotherapy in patients with relapsed or refractory CLL (ASCEND study) reported a low incidence of Grade 1-2 and Grade 3 ALT increased and AST increased, both at 1%.</w:t>
      </w:r>
    </w:p>
    <w:p w14:paraId="7B794203" w14:textId="77777777" w:rsidR="007B694B" w:rsidRDefault="00FA3D63">
      <w:pPr>
        <w:ind w:firstLineChars="0" w:firstLine="0"/>
        <w:rPr>
          <w:rFonts w:eastAsiaTheme="minorEastAsia"/>
        </w:rPr>
      </w:pPr>
      <w:r>
        <w:rPr>
          <w:rFonts w:eastAsiaTheme="minorEastAsia"/>
          <w:lang w:val="en"/>
        </w:rPr>
        <w:t>In summary, the potential for BTK inhibitors to cause hepatotoxicity is expected to be low, but in view of the results of preclinical toxicity studies of LP-168, monitoring of serum chemistry parameters such as ALT, AST and bilirubin will be strengthened in this clinical study.</w:t>
      </w:r>
    </w:p>
    <w:p w14:paraId="75E66D24" w14:textId="77777777" w:rsidR="007B694B" w:rsidRDefault="00FA3D63" w:rsidP="001727E9">
      <w:pPr>
        <w:pStyle w:val="afa"/>
        <w:numPr>
          <w:ilvl w:val="0"/>
          <w:numId w:val="47"/>
        </w:numPr>
        <w:spacing w:line="360" w:lineRule="auto"/>
        <w:ind w:left="902" w:firstLineChars="0"/>
        <w:rPr>
          <w:rFonts w:ascii="Times New Roman" w:eastAsiaTheme="minorEastAsia" w:hAnsi="Times New Roman"/>
          <w:kern w:val="0"/>
          <w:sz w:val="24"/>
        </w:rPr>
      </w:pPr>
      <w:r>
        <w:rPr>
          <w:rFonts w:ascii="Times New Roman" w:eastAsiaTheme="minorEastAsia" w:hAnsi="Times New Roman"/>
          <w:kern w:val="0"/>
          <w:sz w:val="24"/>
          <w:lang w:val="en"/>
        </w:rPr>
        <w:t xml:space="preserve">The monitoring is conducted once during the screening period to exclude patients with </w:t>
      </w:r>
      <w:r>
        <w:rPr>
          <w:rFonts w:ascii="Times New Roman" w:eastAsiaTheme="minorEastAsia" w:hAnsi="Times New Roman"/>
          <w:sz w:val="24"/>
          <w:lang w:val="en"/>
        </w:rPr>
        <w:t>serious or unmanageable systemic liver disease, i.e., AST and ALT &gt; 3.0 × ULN; serum total bilirubin &gt; 1.5 × ULN, or total bilirubin &gt; 3 × ULN if there is definite Gilbert syndrome (unconjugated hyperbilirubinemia); AST and ALT &gt; 5 × ULN, and serum total bilirubin &gt; 3.0 × ULN if liver dysfunction is considered to be caused by liver involvement by lymphoma</w:t>
      </w:r>
      <w:r>
        <w:rPr>
          <w:rFonts w:ascii="Times New Roman" w:eastAsiaTheme="minorEastAsia" w:hAnsi="Times New Roman"/>
          <w:kern w:val="0"/>
          <w:sz w:val="24"/>
          <w:lang w:val="en"/>
        </w:rPr>
        <w:t>;</w:t>
      </w:r>
    </w:p>
    <w:p w14:paraId="23F5E841" w14:textId="77777777" w:rsidR="007B694B" w:rsidRDefault="00FA3D63" w:rsidP="001727E9">
      <w:pPr>
        <w:pStyle w:val="afa"/>
        <w:numPr>
          <w:ilvl w:val="0"/>
          <w:numId w:val="47"/>
        </w:numPr>
        <w:spacing w:line="360" w:lineRule="auto"/>
        <w:ind w:left="902" w:firstLineChars="0"/>
        <w:rPr>
          <w:rFonts w:ascii="Times New Roman" w:eastAsiaTheme="minorEastAsia" w:hAnsi="Times New Roman"/>
          <w:kern w:val="0"/>
          <w:sz w:val="24"/>
        </w:rPr>
      </w:pPr>
      <w:r>
        <w:rPr>
          <w:rFonts w:ascii="Times New Roman" w:eastAsiaTheme="minorEastAsia" w:hAnsi="Times New Roman"/>
          <w:kern w:val="0"/>
          <w:sz w:val="24"/>
          <w:lang w:val="en"/>
        </w:rPr>
        <w:t>Monitoring once during screening period</w:t>
      </w:r>
    </w:p>
    <w:p w14:paraId="2BDBC7ED" w14:textId="77777777" w:rsidR="007B694B" w:rsidRDefault="00FA3D63" w:rsidP="001727E9">
      <w:pPr>
        <w:pStyle w:val="afa"/>
        <w:numPr>
          <w:ilvl w:val="0"/>
          <w:numId w:val="47"/>
        </w:numPr>
        <w:spacing w:line="360" w:lineRule="auto"/>
        <w:ind w:left="902" w:firstLineChars="0"/>
        <w:rPr>
          <w:rFonts w:ascii="Times New Roman" w:eastAsiaTheme="minorEastAsia" w:hAnsi="Times New Roman"/>
          <w:kern w:val="0"/>
          <w:sz w:val="24"/>
        </w:rPr>
      </w:pPr>
      <w:r>
        <w:rPr>
          <w:rFonts w:ascii="Times New Roman" w:eastAsiaTheme="minorEastAsia" w:hAnsi="Times New Roman"/>
          <w:kern w:val="0"/>
          <w:sz w:val="24"/>
          <w:lang w:val="en"/>
        </w:rPr>
        <w:t>Monitoring once on Day 8, Day 15 and Day 28 of Cycle 1</w:t>
      </w:r>
    </w:p>
    <w:p w14:paraId="29919F6C" w14:textId="77777777" w:rsidR="007B694B" w:rsidRDefault="00FA3D63" w:rsidP="001727E9">
      <w:pPr>
        <w:pStyle w:val="afa"/>
        <w:numPr>
          <w:ilvl w:val="0"/>
          <w:numId w:val="47"/>
        </w:numPr>
        <w:spacing w:line="360" w:lineRule="auto"/>
        <w:ind w:left="902" w:firstLineChars="0"/>
        <w:rPr>
          <w:rFonts w:ascii="Times New Roman" w:eastAsiaTheme="minorEastAsia" w:hAnsi="Times New Roman"/>
          <w:kern w:val="0"/>
          <w:sz w:val="24"/>
        </w:rPr>
      </w:pPr>
      <w:r>
        <w:rPr>
          <w:rFonts w:ascii="Times New Roman" w:eastAsiaTheme="minorEastAsia" w:hAnsi="Times New Roman"/>
          <w:kern w:val="0"/>
          <w:sz w:val="24"/>
          <w:lang w:val="en"/>
        </w:rPr>
        <w:t>Monitoring once every cycle in Cycle 2 and after Cycle 2</w:t>
      </w:r>
    </w:p>
    <w:p w14:paraId="529DC148" w14:textId="77777777" w:rsidR="007B694B" w:rsidRDefault="00FA3D63" w:rsidP="001727E9">
      <w:pPr>
        <w:pStyle w:val="afa"/>
        <w:numPr>
          <w:ilvl w:val="0"/>
          <w:numId w:val="47"/>
        </w:numPr>
        <w:spacing w:line="360" w:lineRule="auto"/>
        <w:ind w:left="902" w:firstLineChars="0"/>
        <w:rPr>
          <w:rFonts w:ascii="Times New Roman" w:eastAsiaTheme="minorEastAsia" w:hAnsi="Times New Roman"/>
          <w:kern w:val="0"/>
          <w:sz w:val="24"/>
        </w:rPr>
      </w:pPr>
      <w:r>
        <w:rPr>
          <w:rFonts w:ascii="Times New Roman" w:eastAsiaTheme="minorEastAsia" w:hAnsi="Times New Roman"/>
          <w:kern w:val="0"/>
          <w:sz w:val="24"/>
          <w:lang w:val="en"/>
        </w:rPr>
        <w:t>Monitoring once at end-of-treatment visit</w:t>
      </w:r>
    </w:p>
    <w:p w14:paraId="090CD933" w14:textId="77777777" w:rsidR="007B694B" w:rsidRDefault="00FA3D63" w:rsidP="001727E9">
      <w:pPr>
        <w:pStyle w:val="afa"/>
        <w:numPr>
          <w:ilvl w:val="0"/>
          <w:numId w:val="47"/>
        </w:numPr>
        <w:spacing w:line="360" w:lineRule="auto"/>
        <w:ind w:left="902" w:firstLineChars="0"/>
        <w:rPr>
          <w:rFonts w:ascii="Times New Roman" w:eastAsiaTheme="minorEastAsia" w:hAnsi="Times New Roman"/>
          <w:kern w:val="0"/>
        </w:rPr>
      </w:pPr>
      <w:r>
        <w:rPr>
          <w:rFonts w:ascii="Times New Roman" w:eastAsiaTheme="minorEastAsia" w:hAnsi="Times New Roman"/>
          <w:kern w:val="0"/>
          <w:sz w:val="24"/>
          <w:lang w:val="en"/>
        </w:rPr>
        <w:t>Monitoring once at safety visit on Day 28 after the end of treatment</w:t>
      </w:r>
    </w:p>
    <w:p w14:paraId="4CF53E89" w14:textId="77777777" w:rsidR="007B694B" w:rsidRDefault="00FA3D63" w:rsidP="001727E9">
      <w:pPr>
        <w:pStyle w:val="afa"/>
        <w:numPr>
          <w:ilvl w:val="0"/>
          <w:numId w:val="47"/>
        </w:numPr>
        <w:spacing w:line="360" w:lineRule="auto"/>
        <w:ind w:left="902" w:firstLineChars="0"/>
        <w:rPr>
          <w:rFonts w:ascii="Times New Roman" w:eastAsiaTheme="minorEastAsia" w:hAnsi="Times New Roman"/>
          <w:kern w:val="0"/>
        </w:rPr>
      </w:pPr>
      <w:r>
        <w:rPr>
          <w:rFonts w:ascii="Times New Roman" w:eastAsiaTheme="minorEastAsia" w:hAnsi="Times New Roman"/>
          <w:kern w:val="0"/>
          <w:sz w:val="24"/>
          <w:lang w:val="en"/>
        </w:rPr>
        <w:t xml:space="preserve">During the trial, the frequency of blood biochemistry monitoring may be </w:t>
      </w:r>
      <w:r>
        <w:rPr>
          <w:rFonts w:ascii="Times New Roman" w:eastAsiaTheme="minorEastAsia" w:hAnsi="Times New Roman"/>
          <w:kern w:val="0"/>
          <w:sz w:val="24"/>
          <w:lang w:val="en"/>
        </w:rPr>
        <w:lastRenderedPageBreak/>
        <w:t>increased as clinically indicated.</w:t>
      </w:r>
    </w:p>
    <w:p w14:paraId="776CF2C5" w14:textId="77777777" w:rsidR="007B694B" w:rsidRDefault="00FA3D63">
      <w:pPr>
        <w:widowControl/>
        <w:ind w:firstLineChars="0" w:firstLine="0"/>
        <w:rPr>
          <w:rFonts w:eastAsiaTheme="minorEastAsia"/>
        </w:rPr>
      </w:pPr>
      <w:r>
        <w:rPr>
          <w:rFonts w:eastAsiaTheme="minorEastAsia"/>
          <w:lang w:val="en"/>
        </w:rPr>
        <w:t xml:space="preserve">No dose </w:t>
      </w:r>
      <w:r>
        <w:rPr>
          <w:rFonts w:eastAsiaTheme="minorEastAsia" w:hint="eastAsia"/>
          <w:lang w:val="en"/>
        </w:rPr>
        <w:t>modification</w:t>
      </w:r>
      <w:r>
        <w:rPr>
          <w:rFonts w:eastAsiaTheme="minorEastAsia"/>
          <w:lang w:val="en"/>
        </w:rPr>
        <w:t xml:space="preserve"> is required in case of Grade 1-2 hepatotoxicity; Grade ≥ 3 or requiring hospitalization: Supportive therapy must be instituted immediately, and</w:t>
      </w:r>
      <w:r>
        <w:rPr>
          <w:rFonts w:eastAsiaTheme="minorEastAsia" w:hint="eastAsia"/>
          <w:lang w:val="en"/>
        </w:rPr>
        <w:t xml:space="preserve"> the study drug</w:t>
      </w:r>
      <w:r>
        <w:rPr>
          <w:rFonts w:eastAsiaTheme="minorEastAsia"/>
          <w:lang w:val="en"/>
        </w:rPr>
        <w:t xml:space="preserve"> must be permanently discontinued for those who do not recover to Grade ≤ 1 within 28 days (unless the investigator believes that the subject can benefit from continued use of</w:t>
      </w:r>
      <w:r>
        <w:rPr>
          <w:rFonts w:eastAsiaTheme="minorEastAsia" w:hint="eastAsia"/>
          <w:lang w:val="en"/>
        </w:rPr>
        <w:t xml:space="preserve"> the study drug</w:t>
      </w:r>
      <w:r>
        <w:rPr>
          <w:rFonts w:eastAsiaTheme="minorEastAsia"/>
          <w:lang w:val="en"/>
        </w:rPr>
        <w:t xml:space="preserve"> and the medical approval is obtained from the Sponsor). If the above toxicities occur for the first time, the investigator can determine whether the dose of</w:t>
      </w:r>
      <w:r>
        <w:rPr>
          <w:rFonts w:eastAsiaTheme="minorEastAsia" w:hint="eastAsia"/>
          <w:lang w:val="en"/>
        </w:rPr>
        <w:t xml:space="preserve"> the study drug</w:t>
      </w:r>
      <w:r>
        <w:rPr>
          <w:rFonts w:eastAsiaTheme="minorEastAsia"/>
          <w:lang w:val="en"/>
        </w:rPr>
        <w:t xml:space="preserve"> needs to be </w:t>
      </w:r>
      <w:r>
        <w:rPr>
          <w:rFonts w:eastAsiaTheme="minorEastAsia" w:hint="eastAsia"/>
          <w:lang w:val="en"/>
        </w:rPr>
        <w:t>modified</w:t>
      </w:r>
      <w:r>
        <w:rPr>
          <w:rFonts w:eastAsiaTheme="minorEastAsia"/>
          <w:lang w:val="en"/>
        </w:rPr>
        <w:t xml:space="preserve"> according to the specific conditions of the subject when</w:t>
      </w:r>
      <w:r>
        <w:rPr>
          <w:rFonts w:eastAsiaTheme="minorEastAsia" w:hint="eastAsia"/>
          <w:lang w:val="en"/>
        </w:rPr>
        <w:t xml:space="preserve"> the study drug</w:t>
      </w:r>
      <w:r>
        <w:rPr>
          <w:rFonts w:eastAsiaTheme="minorEastAsia"/>
          <w:lang w:val="en"/>
        </w:rPr>
        <w:t xml:space="preserve"> is resumed. However, if the above toxicities occur again after the use of the same dose of</w:t>
      </w:r>
      <w:r>
        <w:rPr>
          <w:rFonts w:eastAsiaTheme="minorEastAsia" w:hint="eastAsia"/>
          <w:lang w:val="en"/>
        </w:rPr>
        <w:t xml:space="preserve"> the study drug</w:t>
      </w:r>
      <w:r>
        <w:rPr>
          <w:rFonts w:eastAsiaTheme="minorEastAsia"/>
          <w:lang w:val="en"/>
        </w:rPr>
        <w:t>, the dose should be reduced to 125 mg QD</w:t>
      </w:r>
      <w:r>
        <w:rPr>
          <w:rFonts w:eastAsiaTheme="minorEastAsia" w:hint="eastAsia"/>
          <w:lang w:val="en"/>
        </w:rPr>
        <w:t>. If the same grade of toxicity recurs after a dose reduction</w:t>
      </w:r>
      <w:r>
        <w:rPr>
          <w:rFonts w:eastAsiaTheme="minorEastAsia"/>
          <w:lang w:val="en"/>
        </w:rPr>
        <w:t xml:space="preserve">, the dose should be reduced to 100 mg QD. If the subject is administrated with 125 mg QD or 100 mg QD for more than 1 cycle and the </w:t>
      </w:r>
      <w:r>
        <w:rPr>
          <w:rFonts w:eastAsiaTheme="minorEastAsia" w:hint="eastAsia"/>
          <w:lang w:val="en"/>
        </w:rPr>
        <w:t>grade of toxicities does not worsen or further improves</w:t>
      </w:r>
      <w:r>
        <w:rPr>
          <w:rFonts w:eastAsiaTheme="minorEastAsia"/>
          <w:lang w:val="en"/>
        </w:rPr>
        <w:t>, the investigator can decide whether to escalate the dose according to the individual conditions of the subject (but only one dose escalation is allowed for each subject)</w:t>
      </w:r>
      <w:r>
        <w:rPr>
          <w:rFonts w:eastAsiaTheme="minorEastAsia" w:hint="eastAsia"/>
          <w:lang w:val="en"/>
        </w:rPr>
        <w:t>. If the same grade of toxicity recurs after a dose reduction</w:t>
      </w:r>
      <w:r>
        <w:rPr>
          <w:rFonts w:eastAsiaTheme="minorEastAsia"/>
          <w:lang w:val="en"/>
        </w:rPr>
        <w:t>toxicity,</w:t>
      </w:r>
      <w:r>
        <w:rPr>
          <w:rFonts w:eastAsiaTheme="minorEastAsia" w:hint="eastAsia"/>
          <w:lang w:val="en"/>
        </w:rPr>
        <w:t xml:space="preserve"> the study drug</w:t>
      </w:r>
      <w:r>
        <w:rPr>
          <w:rFonts w:eastAsiaTheme="minorEastAsia"/>
          <w:lang w:val="en"/>
        </w:rPr>
        <w:t xml:space="preserve"> must be permanently discontinued (in exceptional cases, treatment may be continued only </w:t>
      </w:r>
      <w:r>
        <w:rPr>
          <w:rFonts w:eastAsiaTheme="minorEastAsia" w:hint="eastAsia"/>
          <w:lang w:val="en"/>
        </w:rPr>
        <w:t>after discussion between the investigator and the sponsor</w:t>
      </w:r>
      <w:r>
        <w:rPr>
          <w:rFonts w:eastAsiaTheme="minorEastAsia"/>
        </w:rPr>
        <w:t>’</w:t>
      </w:r>
      <w:r>
        <w:rPr>
          <w:rFonts w:eastAsiaTheme="minorEastAsia" w:hint="eastAsia"/>
          <w:lang w:val="en"/>
        </w:rPr>
        <w:t>s medical monitor</w:t>
      </w:r>
      <w:r>
        <w:rPr>
          <w:rFonts w:eastAsiaTheme="minorEastAsia"/>
          <w:lang w:val="en"/>
        </w:rPr>
        <w:t>).</w:t>
      </w:r>
    </w:p>
    <w:p w14:paraId="29AA6A13" w14:textId="77777777" w:rsidR="007B694B" w:rsidRDefault="00FA3D63">
      <w:pPr>
        <w:keepNext/>
        <w:keepLines/>
        <w:ind w:firstLineChars="0" w:firstLine="0"/>
        <w:outlineLvl w:val="2"/>
        <w:rPr>
          <w:b/>
          <w:bCs/>
        </w:rPr>
      </w:pPr>
      <w:bookmarkStart w:id="1194" w:name="_Toc166778595"/>
      <w:bookmarkStart w:id="1195" w:name="_Toc15688"/>
      <w:r>
        <w:rPr>
          <w:b/>
          <w:bCs/>
          <w:lang w:val="en"/>
        </w:rPr>
        <w:t>14.1</w:t>
      </w:r>
      <w:bookmarkStart w:id="1196" w:name="_Toc20966"/>
      <w:bookmarkStart w:id="1197" w:name="_Toc45878288"/>
      <w:bookmarkStart w:id="1198" w:name="_Toc502302304"/>
      <w:bookmarkStart w:id="1199" w:name="_Toc18024"/>
      <w:bookmarkStart w:id="1200" w:name="_Toc29168"/>
      <w:bookmarkStart w:id="1201" w:name="_Toc807"/>
      <w:bookmarkStart w:id="1202" w:name="_Toc30265"/>
      <w:bookmarkStart w:id="1203" w:name="_Toc28930"/>
      <w:bookmarkStart w:id="1204" w:name="_Toc18035"/>
      <w:bookmarkStart w:id="1205" w:name="_Toc26009"/>
      <w:bookmarkStart w:id="1206" w:name="_Toc21396"/>
      <w:bookmarkStart w:id="1207" w:name="_Toc8211"/>
      <w:bookmarkStart w:id="1208" w:name="_Toc496"/>
      <w:bookmarkStart w:id="1209" w:name="_Toc550"/>
      <w:bookmarkStart w:id="1210" w:name="_Toc32668"/>
      <w:bookmarkStart w:id="1211" w:name="_Toc7231"/>
      <w:bookmarkStart w:id="1212" w:name="_Toc23723"/>
      <w:bookmarkStart w:id="1213" w:name="_Toc11883"/>
      <w:r>
        <w:rPr>
          <w:b/>
          <w:bCs/>
          <w:lang w:val="en"/>
        </w:rPr>
        <w:t>3 Adverse Events of Special Interest (AESIs)</w:t>
      </w:r>
      <w:bookmarkEnd w:id="1194"/>
      <w:bookmarkEnd w:id="1195"/>
    </w:p>
    <w:p w14:paraId="09B43425" w14:textId="77777777" w:rsidR="007B694B" w:rsidRDefault="00FA3D63" w:rsidP="001727E9">
      <w:pPr>
        <w:pStyle w:val="afa"/>
        <w:widowControl/>
        <w:numPr>
          <w:ilvl w:val="0"/>
          <w:numId w:val="48"/>
        </w:numPr>
        <w:spacing w:line="360" w:lineRule="auto"/>
        <w:ind w:firstLineChars="0"/>
        <w:rPr>
          <w:rFonts w:ascii="Times New Roman" w:hAnsi="Times New Roman"/>
          <w:bCs/>
          <w:sz w:val="24"/>
        </w:rPr>
      </w:pPr>
      <w:r>
        <w:rPr>
          <w:rFonts w:ascii="Times New Roman" w:hAnsi="Times New Roman"/>
          <w:sz w:val="24"/>
          <w:lang w:val="en"/>
        </w:rPr>
        <w:t xml:space="preserve">Grade </w:t>
      </w:r>
      <w:r>
        <w:rPr>
          <w:rFonts w:ascii="Times New Roman" w:hAnsi="Times New Roman"/>
          <w:color w:val="000000"/>
          <w:kern w:val="0"/>
          <w:sz w:val="24"/>
          <w:lang w:val="en"/>
        </w:rPr>
        <w:t>≥</w:t>
      </w:r>
      <w:r>
        <w:rPr>
          <w:rFonts w:ascii="Times New Roman" w:hAnsi="Times New Roman"/>
          <w:sz w:val="24"/>
          <w:lang w:val="en"/>
        </w:rPr>
        <w:t>3 hematologic toxicity</w:t>
      </w:r>
    </w:p>
    <w:p w14:paraId="61412FBA" w14:textId="77777777" w:rsidR="007B694B" w:rsidRDefault="00FA3D63" w:rsidP="001727E9">
      <w:pPr>
        <w:pStyle w:val="afa"/>
        <w:widowControl/>
        <w:numPr>
          <w:ilvl w:val="0"/>
          <w:numId w:val="48"/>
        </w:numPr>
        <w:spacing w:line="360" w:lineRule="auto"/>
        <w:ind w:firstLineChars="0"/>
        <w:rPr>
          <w:rFonts w:ascii="Times New Roman" w:hAnsi="Times New Roman"/>
          <w:bCs/>
          <w:sz w:val="24"/>
        </w:rPr>
      </w:pPr>
      <w:r>
        <w:rPr>
          <w:rFonts w:ascii="Times New Roman" w:hAnsi="Times New Roman"/>
          <w:sz w:val="24"/>
          <w:lang w:val="en"/>
        </w:rPr>
        <w:t>Infection</w:t>
      </w:r>
    </w:p>
    <w:p w14:paraId="1CD0ECEE" w14:textId="77777777" w:rsidR="007B694B" w:rsidRDefault="00FA3D63" w:rsidP="001727E9">
      <w:pPr>
        <w:pStyle w:val="afa"/>
        <w:widowControl/>
        <w:numPr>
          <w:ilvl w:val="0"/>
          <w:numId w:val="48"/>
        </w:numPr>
        <w:spacing w:line="360" w:lineRule="auto"/>
        <w:ind w:firstLineChars="0"/>
        <w:rPr>
          <w:rFonts w:ascii="Times New Roman" w:hAnsi="Times New Roman"/>
          <w:bCs/>
          <w:sz w:val="24"/>
        </w:rPr>
      </w:pPr>
      <w:r>
        <w:rPr>
          <w:rFonts w:ascii="Times New Roman" w:hAnsi="Times New Roman"/>
          <w:sz w:val="24"/>
          <w:lang w:val="en"/>
        </w:rPr>
        <w:t xml:space="preserve">Abnormal liver function </w:t>
      </w:r>
    </w:p>
    <w:p w14:paraId="161E31B1" w14:textId="77777777" w:rsidR="007B694B" w:rsidRDefault="00FA3D63" w:rsidP="001727E9">
      <w:pPr>
        <w:pStyle w:val="afa"/>
        <w:widowControl/>
        <w:numPr>
          <w:ilvl w:val="0"/>
          <w:numId w:val="48"/>
        </w:numPr>
        <w:spacing w:line="360" w:lineRule="auto"/>
        <w:ind w:firstLineChars="0"/>
        <w:rPr>
          <w:rFonts w:ascii="Times New Roman" w:hAnsi="Times New Roman"/>
          <w:bCs/>
          <w:sz w:val="24"/>
        </w:rPr>
      </w:pPr>
      <w:r>
        <w:rPr>
          <w:rFonts w:ascii="Times New Roman" w:hAnsi="Times New Roman"/>
          <w:sz w:val="24"/>
          <w:lang w:val="en"/>
        </w:rPr>
        <w:t>Blood bilirubin increased</w:t>
      </w:r>
    </w:p>
    <w:p w14:paraId="1F6514DE" w14:textId="77777777" w:rsidR="007B694B" w:rsidRDefault="00FA3D63" w:rsidP="001727E9">
      <w:pPr>
        <w:pStyle w:val="afa"/>
        <w:widowControl/>
        <w:numPr>
          <w:ilvl w:val="0"/>
          <w:numId w:val="48"/>
        </w:numPr>
        <w:spacing w:line="360" w:lineRule="auto"/>
        <w:ind w:firstLineChars="0"/>
        <w:rPr>
          <w:rFonts w:ascii="Times New Roman" w:hAnsi="Times New Roman"/>
          <w:bCs/>
          <w:sz w:val="24"/>
        </w:rPr>
      </w:pPr>
      <w:r>
        <w:rPr>
          <w:rFonts w:ascii="Times New Roman" w:hAnsi="Times New Roman"/>
          <w:sz w:val="24"/>
          <w:lang w:val="en"/>
        </w:rPr>
        <w:t>Gastrointestinal toxicity</w:t>
      </w:r>
    </w:p>
    <w:p w14:paraId="03DE39A8" w14:textId="77777777" w:rsidR="007B694B" w:rsidRDefault="00FA3D63" w:rsidP="001727E9">
      <w:pPr>
        <w:pStyle w:val="afa"/>
        <w:widowControl/>
        <w:numPr>
          <w:ilvl w:val="0"/>
          <w:numId w:val="48"/>
        </w:numPr>
        <w:spacing w:line="360" w:lineRule="auto"/>
        <w:ind w:firstLineChars="0"/>
        <w:rPr>
          <w:rFonts w:ascii="Times New Roman" w:hAnsi="Times New Roman"/>
          <w:bCs/>
          <w:sz w:val="24"/>
        </w:rPr>
      </w:pPr>
      <w:r>
        <w:rPr>
          <w:rFonts w:ascii="Times New Roman" w:hAnsi="Times New Roman"/>
          <w:sz w:val="24"/>
          <w:lang w:val="en"/>
        </w:rPr>
        <w:t>Hemorrhage</w:t>
      </w:r>
    </w:p>
    <w:p w14:paraId="7F568D90" w14:textId="77777777" w:rsidR="007B694B" w:rsidRDefault="00FA3D63" w:rsidP="001727E9">
      <w:pPr>
        <w:pStyle w:val="afa"/>
        <w:widowControl/>
        <w:numPr>
          <w:ilvl w:val="0"/>
          <w:numId w:val="48"/>
        </w:numPr>
        <w:spacing w:line="360" w:lineRule="auto"/>
        <w:ind w:firstLineChars="0"/>
        <w:rPr>
          <w:rFonts w:ascii="Times New Roman" w:hAnsi="Times New Roman"/>
          <w:bCs/>
          <w:sz w:val="24"/>
        </w:rPr>
      </w:pPr>
      <w:r>
        <w:rPr>
          <w:rFonts w:ascii="Times New Roman" w:hAnsi="Times New Roman"/>
          <w:sz w:val="24"/>
          <w:lang w:val="en"/>
        </w:rPr>
        <w:t>Arrhythmia (including atrial flutter, atrial fibrillation, etc.)</w:t>
      </w:r>
    </w:p>
    <w:p w14:paraId="3681BB9C" w14:textId="77777777" w:rsidR="007B694B" w:rsidRDefault="00FA3D63" w:rsidP="001727E9">
      <w:pPr>
        <w:pStyle w:val="afa"/>
        <w:widowControl/>
        <w:numPr>
          <w:ilvl w:val="0"/>
          <w:numId w:val="48"/>
        </w:numPr>
        <w:spacing w:line="360" w:lineRule="auto"/>
        <w:ind w:firstLineChars="0"/>
        <w:rPr>
          <w:rFonts w:ascii="Times New Roman" w:hAnsi="Times New Roman"/>
          <w:bCs/>
          <w:sz w:val="24"/>
        </w:rPr>
      </w:pPr>
      <w:r>
        <w:rPr>
          <w:rFonts w:ascii="Times New Roman" w:hAnsi="Times New Roman"/>
          <w:sz w:val="24"/>
          <w:lang w:val="en"/>
        </w:rPr>
        <w:t>Hypertension</w:t>
      </w:r>
    </w:p>
    <w:p w14:paraId="2A071189" w14:textId="77777777" w:rsidR="007B694B" w:rsidRDefault="00FA3D63">
      <w:pPr>
        <w:keepNext/>
        <w:keepLines/>
        <w:ind w:firstLineChars="0" w:firstLine="0"/>
        <w:outlineLvl w:val="2"/>
        <w:rPr>
          <w:rFonts w:eastAsiaTheme="minorEastAsia"/>
          <w:b/>
          <w:bCs/>
          <w:szCs w:val="32"/>
        </w:rPr>
      </w:pPr>
      <w:bookmarkStart w:id="1214" w:name="_Toc166778596"/>
      <w:bookmarkStart w:id="1215" w:name="_Toc2747"/>
      <w:r>
        <w:rPr>
          <w:b/>
          <w:bCs/>
          <w:lang w:val="en"/>
        </w:rPr>
        <w:lastRenderedPageBreak/>
        <w:t>14.14 Serious Adverse Events</w:t>
      </w:r>
      <w:bookmarkEnd w:id="1196"/>
      <w:bookmarkEnd w:id="1197"/>
      <w:bookmarkEnd w:id="1198"/>
      <w:bookmarkEnd w:id="1214"/>
      <w:bookmarkEnd w:id="1215"/>
    </w:p>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p w14:paraId="6C3881A5" w14:textId="77777777" w:rsidR="007B694B" w:rsidRDefault="00FA3D63">
      <w:pPr>
        <w:ind w:firstLineChars="0" w:firstLine="0"/>
        <w:rPr>
          <w:rFonts w:eastAsiaTheme="minorEastAsia"/>
        </w:rPr>
      </w:pPr>
      <w:r>
        <w:rPr>
          <w:rFonts w:eastAsiaTheme="minorEastAsia"/>
          <w:b/>
          <w:bCs/>
          <w:lang w:val="en"/>
        </w:rPr>
        <w:t xml:space="preserve">Serious adverse event (SAE): </w:t>
      </w:r>
      <w:r>
        <w:rPr>
          <w:rFonts w:eastAsiaTheme="minorEastAsia"/>
          <w:lang w:val="en"/>
        </w:rPr>
        <w:t>An adverse event occurring at any dose of</w:t>
      </w:r>
      <w:r>
        <w:rPr>
          <w:rFonts w:eastAsiaTheme="minorEastAsia" w:hint="eastAsia"/>
          <w:lang w:val="en"/>
        </w:rPr>
        <w:t xml:space="preserve"> the study drug</w:t>
      </w:r>
      <w:r>
        <w:rPr>
          <w:rFonts w:eastAsiaTheme="minorEastAsia"/>
          <w:lang w:val="en"/>
        </w:rPr>
        <w:t xml:space="preserve"> during any period after the subject receives</w:t>
      </w:r>
      <w:r>
        <w:rPr>
          <w:rFonts w:eastAsiaTheme="minorEastAsia" w:hint="eastAsia"/>
          <w:lang w:val="en"/>
        </w:rPr>
        <w:t xml:space="preserve"> the study drug</w:t>
      </w:r>
      <w:r>
        <w:rPr>
          <w:rFonts w:eastAsiaTheme="minorEastAsia"/>
          <w:lang w:val="en"/>
        </w:rPr>
        <w:t xml:space="preserve"> (i.e., treatment period, follow-up period) and meeting one or more of the following criteria:</w:t>
      </w:r>
    </w:p>
    <w:p w14:paraId="4ED27EB7" w14:textId="77777777" w:rsidR="007B694B" w:rsidRDefault="00FA3D63" w:rsidP="001727E9">
      <w:pPr>
        <w:pStyle w:val="afa"/>
        <w:numPr>
          <w:ilvl w:val="0"/>
          <w:numId w:val="49"/>
        </w:numPr>
        <w:tabs>
          <w:tab w:val="left" w:pos="540"/>
        </w:tabs>
        <w:spacing w:line="360" w:lineRule="auto"/>
        <w:ind w:left="1441" w:firstLineChars="0"/>
        <w:rPr>
          <w:rFonts w:ascii="Times New Roman" w:eastAsiaTheme="minorEastAsia" w:hAnsi="Times New Roman"/>
        </w:rPr>
      </w:pPr>
      <w:r>
        <w:rPr>
          <w:rFonts w:ascii="Times New Roman" w:eastAsiaTheme="minorEastAsia" w:hAnsi="Times New Roman"/>
          <w:sz w:val="24"/>
          <w:lang w:val="en"/>
        </w:rPr>
        <w:t>Result in death</w:t>
      </w:r>
    </w:p>
    <w:p w14:paraId="7C542258" w14:textId="77777777" w:rsidR="007B694B" w:rsidRDefault="00FA3D63" w:rsidP="001727E9">
      <w:pPr>
        <w:pStyle w:val="afa"/>
        <w:numPr>
          <w:ilvl w:val="0"/>
          <w:numId w:val="49"/>
        </w:numPr>
        <w:tabs>
          <w:tab w:val="left" w:pos="540"/>
        </w:tabs>
        <w:spacing w:line="360" w:lineRule="auto"/>
        <w:ind w:left="1441" w:firstLineChars="0"/>
        <w:rPr>
          <w:rFonts w:ascii="Times New Roman" w:eastAsiaTheme="minorEastAsia" w:hAnsi="Times New Roman"/>
        </w:rPr>
      </w:pPr>
      <w:r>
        <w:rPr>
          <w:rFonts w:ascii="Times New Roman" w:eastAsiaTheme="minorEastAsia" w:hAnsi="Times New Roman"/>
          <w:sz w:val="24"/>
          <w:lang w:val="en"/>
        </w:rPr>
        <w:t>life-threatening</w:t>
      </w:r>
    </w:p>
    <w:p w14:paraId="42B69170" w14:textId="77777777" w:rsidR="007B694B" w:rsidRDefault="00FA3D63" w:rsidP="001727E9">
      <w:pPr>
        <w:pStyle w:val="afa"/>
        <w:numPr>
          <w:ilvl w:val="0"/>
          <w:numId w:val="49"/>
        </w:numPr>
        <w:tabs>
          <w:tab w:val="left" w:pos="540"/>
        </w:tabs>
        <w:spacing w:line="360" w:lineRule="auto"/>
        <w:ind w:left="1441" w:firstLineChars="0"/>
        <w:rPr>
          <w:rFonts w:ascii="Times New Roman" w:eastAsiaTheme="minorEastAsia" w:hAnsi="Times New Roman"/>
        </w:rPr>
      </w:pPr>
      <w:r>
        <w:rPr>
          <w:rFonts w:ascii="Times New Roman" w:eastAsiaTheme="minorEastAsia" w:hAnsi="Times New Roman"/>
          <w:sz w:val="24"/>
          <w:lang w:val="en"/>
        </w:rPr>
        <w:t>Requir</w:t>
      </w:r>
      <w:r>
        <w:rPr>
          <w:rFonts w:ascii="Times New Roman" w:eastAsiaTheme="minorEastAsia" w:hAnsi="Times New Roman" w:hint="eastAsia"/>
          <w:sz w:val="24"/>
          <w:lang w:val="en"/>
        </w:rPr>
        <w:t>e</w:t>
      </w:r>
      <w:r>
        <w:rPr>
          <w:rFonts w:ascii="Times New Roman" w:eastAsiaTheme="minorEastAsia" w:hAnsi="Times New Roman"/>
          <w:sz w:val="24"/>
          <w:lang w:val="en"/>
        </w:rPr>
        <w:t xml:space="preserve"> hospitalization or prolongation of hospitalization  </w:t>
      </w:r>
    </w:p>
    <w:p w14:paraId="70F65F1C" w14:textId="77777777" w:rsidR="007B694B" w:rsidRDefault="00FA3D63" w:rsidP="001727E9">
      <w:pPr>
        <w:pStyle w:val="afa"/>
        <w:numPr>
          <w:ilvl w:val="0"/>
          <w:numId w:val="49"/>
        </w:numPr>
        <w:tabs>
          <w:tab w:val="left" w:pos="540"/>
        </w:tabs>
        <w:spacing w:line="360" w:lineRule="auto"/>
        <w:ind w:left="1441" w:firstLineChars="0"/>
        <w:rPr>
          <w:rFonts w:ascii="Times New Roman" w:eastAsiaTheme="minorEastAsia" w:hAnsi="Times New Roman"/>
        </w:rPr>
      </w:pPr>
      <w:r>
        <w:rPr>
          <w:rFonts w:ascii="Times New Roman" w:eastAsiaTheme="minorEastAsia" w:hAnsi="Times New Roman"/>
          <w:sz w:val="24"/>
          <w:lang w:val="en"/>
        </w:rPr>
        <w:t>Result in persistent or significant</w:t>
      </w:r>
      <w:r>
        <w:rPr>
          <w:rFonts w:ascii="Times New Roman" w:eastAsiaTheme="minorEastAsia" w:hAnsi="Times New Roman" w:hint="eastAsia"/>
          <w:sz w:val="24"/>
          <w:lang w:val="en"/>
        </w:rPr>
        <w:t xml:space="preserve"> </w:t>
      </w:r>
      <w:r>
        <w:rPr>
          <w:rFonts w:ascii="Times New Roman" w:eastAsiaTheme="minorEastAsia" w:hAnsi="Times New Roman"/>
          <w:sz w:val="24"/>
          <w:lang w:val="en"/>
        </w:rPr>
        <w:t>disability</w:t>
      </w:r>
      <w:r>
        <w:rPr>
          <w:rFonts w:ascii="Times New Roman" w:eastAsiaTheme="minorEastAsia" w:hAnsi="Times New Roman" w:hint="eastAsia"/>
          <w:sz w:val="24"/>
          <w:lang w:val="en"/>
        </w:rPr>
        <w:t xml:space="preserve"> or </w:t>
      </w:r>
      <w:r>
        <w:rPr>
          <w:rFonts w:ascii="Times New Roman" w:eastAsiaTheme="minorEastAsia" w:hAnsi="Times New Roman"/>
          <w:sz w:val="24"/>
          <w:lang w:val="en"/>
        </w:rPr>
        <w:t>incapacity</w:t>
      </w:r>
    </w:p>
    <w:p w14:paraId="36ABA4D1" w14:textId="77777777" w:rsidR="007B694B" w:rsidRDefault="00FA3D63" w:rsidP="001727E9">
      <w:pPr>
        <w:pStyle w:val="afa"/>
        <w:numPr>
          <w:ilvl w:val="0"/>
          <w:numId w:val="49"/>
        </w:numPr>
        <w:tabs>
          <w:tab w:val="left" w:pos="540"/>
        </w:tabs>
        <w:spacing w:line="360" w:lineRule="auto"/>
        <w:ind w:left="1441" w:firstLineChars="0"/>
        <w:rPr>
          <w:rFonts w:ascii="Times New Roman" w:eastAsiaTheme="minorEastAsia" w:hAnsi="Times New Roman"/>
        </w:rPr>
      </w:pPr>
      <w:r>
        <w:rPr>
          <w:rFonts w:ascii="Times New Roman" w:eastAsiaTheme="minorEastAsia" w:hAnsi="Times New Roman"/>
          <w:sz w:val="24"/>
          <w:lang w:val="en"/>
        </w:rPr>
        <w:t>Result in congenital anomaly or birth defect</w:t>
      </w:r>
    </w:p>
    <w:p w14:paraId="71DEB246" w14:textId="77777777" w:rsidR="007B694B" w:rsidRDefault="00FA3D63" w:rsidP="001727E9">
      <w:pPr>
        <w:pStyle w:val="afa"/>
        <w:numPr>
          <w:ilvl w:val="0"/>
          <w:numId w:val="49"/>
        </w:numPr>
        <w:tabs>
          <w:tab w:val="left" w:pos="540"/>
        </w:tabs>
        <w:spacing w:line="360" w:lineRule="auto"/>
        <w:ind w:left="1441" w:firstLineChars="0"/>
        <w:rPr>
          <w:rFonts w:ascii="Times New Roman" w:eastAsiaTheme="minorEastAsia" w:hAnsi="Times New Roman"/>
        </w:rPr>
      </w:pPr>
      <w:r>
        <w:rPr>
          <w:rFonts w:ascii="Times New Roman" w:eastAsiaTheme="minorEastAsia" w:hAnsi="Times New Roman"/>
          <w:sz w:val="24"/>
          <w:lang w:val="en"/>
        </w:rPr>
        <w:t>Important medical events that may result in injury to the subject or require medical treatment to prevent the conditions listed above</w:t>
      </w:r>
    </w:p>
    <w:p w14:paraId="076A2B28" w14:textId="77777777" w:rsidR="007B694B" w:rsidRDefault="00FA3D63">
      <w:pPr>
        <w:tabs>
          <w:tab w:val="left" w:pos="1717"/>
        </w:tabs>
        <w:ind w:firstLineChars="0" w:firstLine="0"/>
        <w:rPr>
          <w:rFonts w:eastAsiaTheme="minorEastAsia"/>
        </w:rPr>
      </w:pPr>
      <w:r>
        <w:rPr>
          <w:rFonts w:eastAsiaTheme="minorEastAsia"/>
          <w:lang w:val="en"/>
        </w:rPr>
        <w:t>When it is not clear whether it is a serious adverse event, it is recommended that the investigator discuss with the Sponsor.</w:t>
      </w:r>
    </w:p>
    <w:p w14:paraId="0F065D99" w14:textId="77777777" w:rsidR="007B694B" w:rsidRDefault="00FA3D63">
      <w:pPr>
        <w:tabs>
          <w:tab w:val="left" w:pos="1717"/>
        </w:tabs>
        <w:ind w:firstLineChars="0" w:firstLine="0"/>
        <w:rPr>
          <w:rFonts w:eastAsiaTheme="minorEastAsia"/>
        </w:rPr>
      </w:pPr>
      <w:r>
        <w:rPr>
          <w:rFonts w:eastAsiaTheme="minorEastAsia"/>
          <w:lang w:val="en"/>
        </w:rPr>
        <w:t>Any event clearly attributable to disease progression and meeting severity criteria will not be reported as a SAE.</w:t>
      </w:r>
    </w:p>
    <w:p w14:paraId="024175AD" w14:textId="77777777" w:rsidR="007B694B" w:rsidRDefault="00FA3D63">
      <w:pPr>
        <w:tabs>
          <w:tab w:val="left" w:pos="1717"/>
        </w:tabs>
        <w:ind w:firstLineChars="0" w:firstLine="0"/>
        <w:rPr>
          <w:rFonts w:eastAsiaTheme="minorEastAsia"/>
        </w:rPr>
      </w:pPr>
      <w:r>
        <w:rPr>
          <w:rFonts w:eastAsiaTheme="minorEastAsia"/>
          <w:b/>
          <w:bCs/>
          <w:lang w:val="en"/>
        </w:rPr>
        <w:t xml:space="preserve">Life-threatening: </w:t>
      </w:r>
      <w:r>
        <w:rPr>
          <w:rFonts w:eastAsiaTheme="minorEastAsia"/>
          <w:lang w:val="en"/>
        </w:rPr>
        <w:t>The term “life-threatening” is defined as “serious”, meaning that the subject was at risk of death at the time of the adverse event. It does not refer to an adverse event that hypothetically might have caused death if it were more severe.</w:t>
      </w:r>
    </w:p>
    <w:p w14:paraId="244C1F14" w14:textId="77777777" w:rsidR="007B694B" w:rsidRDefault="00FA3D63">
      <w:pPr>
        <w:tabs>
          <w:tab w:val="left" w:pos="1717"/>
        </w:tabs>
        <w:ind w:firstLineChars="0" w:firstLine="0"/>
        <w:rPr>
          <w:rFonts w:eastAsiaTheme="minorEastAsia"/>
        </w:rPr>
      </w:pPr>
      <w:r>
        <w:rPr>
          <w:rFonts w:eastAsiaTheme="minorEastAsia"/>
          <w:b/>
          <w:bCs/>
          <w:lang w:val="en"/>
        </w:rPr>
        <w:t>Hospitalization:</w:t>
      </w:r>
      <w:r>
        <w:rPr>
          <w:rFonts w:eastAsiaTheme="minorEastAsia"/>
          <w:lang w:val="en"/>
        </w:rPr>
        <w:t xml:space="preserve"> Any adverse event that results in patient hospitalization or prolongation of patient hospitalization is considered serious </w:t>
      </w:r>
      <w:r>
        <w:rPr>
          <w:rFonts w:eastAsiaTheme="minorEastAsia"/>
          <w:b/>
          <w:bCs/>
          <w:lang w:val="en"/>
        </w:rPr>
        <w:t>unless</w:t>
      </w:r>
      <w:r>
        <w:rPr>
          <w:rFonts w:eastAsiaTheme="minorEastAsia"/>
          <w:lang w:val="en"/>
        </w:rPr>
        <w:t xml:space="preserve"> one of the following exceptions is met:</w:t>
      </w:r>
    </w:p>
    <w:p w14:paraId="175102B6" w14:textId="77777777" w:rsidR="007B694B" w:rsidRDefault="00FA3D63" w:rsidP="001727E9">
      <w:pPr>
        <w:pStyle w:val="afa"/>
        <w:numPr>
          <w:ilvl w:val="0"/>
          <w:numId w:val="49"/>
        </w:numPr>
        <w:tabs>
          <w:tab w:val="left" w:pos="540"/>
        </w:tabs>
        <w:spacing w:line="360" w:lineRule="auto"/>
        <w:ind w:left="1441" w:firstLineChars="0"/>
        <w:rPr>
          <w:rFonts w:ascii="Times New Roman" w:eastAsiaTheme="minorEastAsia" w:hAnsi="Times New Roman"/>
        </w:rPr>
      </w:pPr>
      <w:r>
        <w:rPr>
          <w:rFonts w:ascii="Times New Roman" w:eastAsiaTheme="minorEastAsia" w:hAnsi="Times New Roman"/>
          <w:sz w:val="24"/>
          <w:lang w:val="en"/>
        </w:rPr>
        <w:t>Staying in the hospital for not more than 12 hours;</w:t>
      </w:r>
    </w:p>
    <w:p w14:paraId="19E1AC54" w14:textId="77777777" w:rsidR="007B694B" w:rsidRDefault="00FA3D63" w:rsidP="001727E9">
      <w:pPr>
        <w:pStyle w:val="afa"/>
        <w:numPr>
          <w:ilvl w:val="0"/>
          <w:numId w:val="49"/>
        </w:numPr>
        <w:tabs>
          <w:tab w:val="left" w:pos="540"/>
        </w:tabs>
        <w:spacing w:line="360" w:lineRule="auto"/>
        <w:ind w:left="1441" w:firstLineChars="0"/>
        <w:rPr>
          <w:rFonts w:ascii="Times New Roman" w:eastAsiaTheme="minorEastAsia" w:hAnsi="Times New Roman"/>
        </w:rPr>
      </w:pPr>
      <w:r>
        <w:rPr>
          <w:rFonts w:ascii="Times New Roman" w:eastAsiaTheme="minorEastAsia" w:hAnsi="Times New Roman"/>
          <w:sz w:val="24"/>
          <w:lang w:val="en"/>
        </w:rPr>
        <w:t>Hospitalization is pre-scheduled (operation or selective operation having been planned before initiation of the study);</w:t>
      </w:r>
    </w:p>
    <w:p w14:paraId="019CCC70" w14:textId="77777777" w:rsidR="007B694B" w:rsidRDefault="00FA3D63" w:rsidP="001727E9">
      <w:pPr>
        <w:pStyle w:val="afa"/>
        <w:numPr>
          <w:ilvl w:val="0"/>
          <w:numId w:val="49"/>
        </w:numPr>
        <w:tabs>
          <w:tab w:val="left" w:pos="540"/>
        </w:tabs>
        <w:spacing w:line="360" w:lineRule="auto"/>
        <w:ind w:left="1441" w:firstLineChars="0"/>
        <w:rPr>
          <w:rFonts w:ascii="Times New Roman" w:eastAsiaTheme="minorEastAsia" w:hAnsi="Times New Roman"/>
        </w:rPr>
      </w:pPr>
      <w:r>
        <w:rPr>
          <w:rFonts w:ascii="Times New Roman" w:eastAsiaTheme="minorEastAsia" w:hAnsi="Times New Roman"/>
          <w:sz w:val="24"/>
          <w:lang w:val="en"/>
        </w:rPr>
        <w:t>Hospitalization is unrelated to the adverse event (e.g., hospitalization for nursing purposes, hospitalization for self-convenience reasons).</w:t>
      </w:r>
    </w:p>
    <w:p w14:paraId="775BA7D2" w14:textId="77777777" w:rsidR="007B694B" w:rsidRDefault="00FA3D63" w:rsidP="001727E9">
      <w:pPr>
        <w:pStyle w:val="afa"/>
        <w:numPr>
          <w:ilvl w:val="0"/>
          <w:numId w:val="49"/>
        </w:numPr>
        <w:tabs>
          <w:tab w:val="left" w:pos="540"/>
        </w:tabs>
        <w:spacing w:line="360" w:lineRule="auto"/>
        <w:ind w:left="1441" w:firstLineChars="0"/>
        <w:rPr>
          <w:rFonts w:ascii="Times New Roman" w:eastAsiaTheme="minorEastAsia" w:hAnsi="Times New Roman"/>
          <w:sz w:val="24"/>
        </w:rPr>
      </w:pPr>
      <w:r>
        <w:rPr>
          <w:rFonts w:ascii="Times New Roman" w:eastAsiaTheme="minorEastAsia" w:hAnsi="Times New Roman"/>
          <w:sz w:val="24"/>
          <w:lang w:val="en"/>
        </w:rPr>
        <w:t xml:space="preserve">Hospitalization due to social factors (hospitalizations that is not necessary but is due to social factors, such as health insurance, special </w:t>
      </w:r>
      <w:r>
        <w:rPr>
          <w:rFonts w:ascii="Times New Roman" w:eastAsiaTheme="minorEastAsia" w:hAnsi="Times New Roman"/>
          <w:sz w:val="24"/>
          <w:lang w:val="en"/>
        </w:rPr>
        <w:lastRenderedPageBreak/>
        <w:t xml:space="preserve">regulations of a hospital, etc.). </w:t>
      </w:r>
    </w:p>
    <w:p w14:paraId="124219E8" w14:textId="77777777" w:rsidR="007B694B" w:rsidRDefault="00FA3D63">
      <w:pPr>
        <w:tabs>
          <w:tab w:val="left" w:pos="1717"/>
        </w:tabs>
        <w:ind w:firstLineChars="0" w:firstLine="0"/>
        <w:rPr>
          <w:rFonts w:eastAsiaTheme="minorEastAsia"/>
        </w:rPr>
      </w:pPr>
      <w:r>
        <w:rPr>
          <w:rFonts w:eastAsiaTheme="minorEastAsia"/>
          <w:b/>
          <w:bCs/>
          <w:lang w:val="en"/>
        </w:rPr>
        <w:t>Disability:</w:t>
      </w:r>
      <w:r>
        <w:rPr>
          <w:rFonts w:eastAsiaTheme="minorEastAsia"/>
          <w:lang w:val="en"/>
        </w:rPr>
        <w:t xml:space="preserve"> It means that someone’s ability to engage in daily life is severely impaired.</w:t>
      </w:r>
    </w:p>
    <w:p w14:paraId="0CE8869E" w14:textId="77777777" w:rsidR="007B694B" w:rsidRDefault="00FA3D63">
      <w:pPr>
        <w:ind w:firstLineChars="0" w:firstLine="0"/>
        <w:rPr>
          <w:rFonts w:eastAsiaTheme="minorEastAsia"/>
        </w:rPr>
      </w:pPr>
      <w:r>
        <w:rPr>
          <w:rFonts w:eastAsiaTheme="minorEastAsia"/>
          <w:b/>
          <w:bCs/>
          <w:lang w:val="en"/>
        </w:rPr>
        <w:t>Important medical events:</w:t>
      </w:r>
      <w:r>
        <w:rPr>
          <w:rFonts w:eastAsiaTheme="minorEastAsia"/>
          <w:lang w:val="en"/>
        </w:rPr>
        <w:t xml:space="preserve"> Although some medical events do not meet the criteria for serious adverse events, that is, although they are not immediately life-threatening and do not result in patient death or hospitalization, they may harm the subject or require medical intervention to prevent the occurrence of the above situations. These circumstances that may lead to serious clinical consequences as judged by the investigator are called important medical events. The determination of important medical events is based on the medical knowledge and clinical experience of the investigators. The expedited reporting procedure for serious adverse events must also be adopted for important medical events. In addition, a suspected transmission of pathogens via</w:t>
      </w:r>
      <w:r>
        <w:rPr>
          <w:rFonts w:eastAsiaTheme="minorEastAsia" w:hint="eastAsia"/>
          <w:lang w:val="en"/>
        </w:rPr>
        <w:t xml:space="preserve"> the study drug</w:t>
      </w:r>
      <w:r>
        <w:rPr>
          <w:rFonts w:eastAsiaTheme="minorEastAsia"/>
          <w:lang w:val="en"/>
        </w:rPr>
        <w:t xml:space="preserve"> is also considered an important medical event.</w:t>
      </w:r>
    </w:p>
    <w:p w14:paraId="4F810AC1" w14:textId="77777777" w:rsidR="007B694B" w:rsidRDefault="00FA3D63">
      <w:pPr>
        <w:ind w:firstLineChars="0" w:firstLine="0"/>
        <w:rPr>
          <w:rFonts w:eastAsiaTheme="minorEastAsia"/>
          <w:b/>
          <w:bCs/>
        </w:rPr>
      </w:pPr>
      <w:r>
        <w:rPr>
          <w:rFonts w:eastAsiaTheme="minorEastAsia"/>
          <w:b/>
          <w:bCs/>
          <w:lang w:val="en"/>
        </w:rPr>
        <w:t>Hy's law:</w:t>
      </w:r>
    </w:p>
    <w:p w14:paraId="24866029" w14:textId="77777777" w:rsidR="007B694B" w:rsidRDefault="00FA3D63">
      <w:pPr>
        <w:ind w:firstLineChars="0" w:firstLine="0"/>
        <w:rPr>
          <w:rFonts w:eastAsiaTheme="minorEastAsia"/>
        </w:rPr>
      </w:pPr>
      <w:r>
        <w:rPr>
          <w:rFonts w:eastAsiaTheme="minorEastAsia"/>
          <w:lang w:val="en"/>
        </w:rPr>
        <w:t xml:space="preserve">According to the </w:t>
      </w:r>
      <w:r>
        <w:rPr>
          <w:rFonts w:eastAsiaTheme="minorEastAsia"/>
          <w:i/>
          <w:iCs/>
          <w:lang w:val="en"/>
        </w:rPr>
        <w:t>Guidelines for Identification, Management, and Evaluation of Drug-Induced Liver Injury in Clinical Trials</w:t>
      </w:r>
      <w:r>
        <w:rPr>
          <w:rFonts w:eastAsiaTheme="minorEastAsia"/>
          <w:lang w:val="en"/>
        </w:rPr>
        <w:t>, all cases in clinical trials that are suspected to be consistent with Hy's Law should be reported expeditiously in accordance with the reporting procedure of the ICH E2A guideline. The report should include all available information, especially the information necessary to assess the severity of the event and the causal relationship to the drug. Please refer to Appendix 7 for specific descriptions of cases meeting the Hy's law. At the same time, subjects should be closely monitored until complete recovery or relevant clinical outcome events occur, and supplementary information should be collected. Hy's law specifically includes the following three items:</w:t>
      </w:r>
    </w:p>
    <w:p w14:paraId="5223DAC3" w14:textId="77777777" w:rsidR="007B694B" w:rsidRDefault="00FA3D63" w:rsidP="001727E9">
      <w:pPr>
        <w:pStyle w:val="afa"/>
        <w:numPr>
          <w:ilvl w:val="0"/>
          <w:numId w:val="50"/>
        </w:numPr>
        <w:spacing w:line="360" w:lineRule="auto"/>
        <w:ind w:left="851" w:firstLineChars="0"/>
        <w:rPr>
          <w:rFonts w:ascii="Times New Roman" w:eastAsiaTheme="minorEastAsia" w:hAnsi="Times New Roman"/>
          <w:sz w:val="24"/>
        </w:rPr>
      </w:pPr>
      <w:r>
        <w:rPr>
          <w:rFonts w:ascii="Times New Roman" w:eastAsiaTheme="minorEastAsia" w:hAnsi="Times New Roman"/>
          <w:sz w:val="24"/>
          <w:lang w:val="en"/>
        </w:rPr>
        <w:t>The drug causes hepatocellular-type injury, with a higher incidence of ALT or AST increased to 3 × ULN and above compared with non-hepatotoxic comparators or placebo;</w:t>
      </w:r>
    </w:p>
    <w:p w14:paraId="448C4AD3" w14:textId="77777777" w:rsidR="007B694B" w:rsidRDefault="00FA3D63" w:rsidP="001727E9">
      <w:pPr>
        <w:pStyle w:val="afa"/>
        <w:numPr>
          <w:ilvl w:val="0"/>
          <w:numId w:val="50"/>
        </w:numPr>
        <w:spacing w:line="360" w:lineRule="auto"/>
        <w:ind w:left="851" w:firstLineChars="0"/>
        <w:rPr>
          <w:rFonts w:ascii="Times New Roman" w:eastAsiaTheme="minorEastAsia" w:hAnsi="Times New Roman"/>
          <w:sz w:val="24"/>
        </w:rPr>
      </w:pPr>
      <w:r>
        <w:rPr>
          <w:rFonts w:ascii="Times New Roman" w:eastAsiaTheme="minorEastAsia" w:hAnsi="Times New Roman"/>
          <w:sz w:val="24"/>
          <w:lang w:val="en"/>
        </w:rPr>
        <w:t xml:space="preserve">Among subjects with aminotransferase increased, aminotransferase were </w:t>
      </w:r>
      <w:r>
        <w:rPr>
          <w:rFonts w:ascii="Times New Roman" w:eastAsiaTheme="minorEastAsia" w:hAnsi="Times New Roman"/>
          <w:sz w:val="24"/>
          <w:lang w:val="en"/>
        </w:rPr>
        <w:lastRenderedPageBreak/>
        <w:t>typically well above 3 × ULN, and some subjects had concurrent increase in serum TBil to 2 × ULN or above without cholestasis at baseline (serum ALP increased);</w:t>
      </w:r>
    </w:p>
    <w:p w14:paraId="551F4E47" w14:textId="77777777" w:rsidR="007B694B" w:rsidRDefault="00FA3D63" w:rsidP="001727E9">
      <w:pPr>
        <w:pStyle w:val="afa"/>
        <w:numPr>
          <w:ilvl w:val="0"/>
          <w:numId w:val="50"/>
        </w:numPr>
        <w:spacing w:line="360" w:lineRule="auto"/>
        <w:ind w:left="851" w:firstLineChars="0"/>
        <w:rPr>
          <w:rFonts w:ascii="Times New Roman" w:eastAsiaTheme="minorEastAsia" w:hAnsi="Times New Roman"/>
        </w:rPr>
      </w:pPr>
      <w:r>
        <w:rPr>
          <w:rFonts w:ascii="Times New Roman" w:eastAsiaTheme="minorEastAsia" w:hAnsi="Times New Roman"/>
          <w:sz w:val="24"/>
          <w:lang w:val="en"/>
        </w:rPr>
        <w:t>There is no alternative explanation for the concurrent elevation of aminotransferase and TBil, such as viral hepatitis A, B, C, E, or other acute liver disease, or concomitant use of other drugs that may cause liver injury.</w:t>
      </w:r>
    </w:p>
    <w:p w14:paraId="2D0ADA87" w14:textId="77777777" w:rsidR="007B694B" w:rsidRDefault="00FA3D63">
      <w:pPr>
        <w:tabs>
          <w:tab w:val="left" w:pos="9180"/>
        </w:tabs>
        <w:autoSpaceDE w:val="0"/>
        <w:autoSpaceDN w:val="0"/>
        <w:adjustRightInd w:val="0"/>
        <w:ind w:firstLineChars="0" w:firstLine="0"/>
        <w:rPr>
          <w:rFonts w:eastAsiaTheme="minorEastAsia"/>
          <w:b/>
        </w:rPr>
      </w:pPr>
      <w:r>
        <w:rPr>
          <w:rFonts w:eastAsiaTheme="minorEastAsia"/>
          <w:b/>
          <w:bCs/>
          <w:lang w:val="en"/>
        </w:rPr>
        <w:t xml:space="preserve">SAE reporting procedures are as follows: </w:t>
      </w:r>
    </w:p>
    <w:p w14:paraId="146E33A1" w14:textId="77777777" w:rsidR="007B694B" w:rsidRDefault="00FA3D63">
      <w:pPr>
        <w:ind w:firstLineChars="0" w:firstLine="0"/>
        <w:rPr>
          <w:rFonts w:eastAsiaTheme="minorEastAsia"/>
        </w:rPr>
      </w:pPr>
      <w:r>
        <w:rPr>
          <w:rFonts w:eastAsiaTheme="minorEastAsia"/>
          <w:lang w:val="en"/>
        </w:rPr>
        <w:t>Any SAEs that occur during the trial must be reported by the investigator to the Sponsor within 24 hours of discovery or becoming aware of them, and must also be reported to the Ethics Committee and institution in accordance with the requirements of the Ethics Committee and institution at the study site where the study is conducted. At the same time, the investigator must fill in the Serious Adverse Event Report Form (SAE), detailing the time of occurrence, severity, relationship with</w:t>
      </w:r>
      <w:r>
        <w:rPr>
          <w:rFonts w:eastAsiaTheme="minorEastAsia" w:hint="eastAsia"/>
          <w:lang w:val="en"/>
        </w:rPr>
        <w:t xml:space="preserve"> the study drug</w:t>
      </w:r>
      <w:r>
        <w:rPr>
          <w:rFonts w:eastAsiaTheme="minorEastAsia"/>
          <w:lang w:val="en"/>
        </w:rPr>
        <w:t xml:space="preserve"> and measures taken, and sign the report. If there is any follow-up information, it should be reported in a timely manner. The initial report should, to the extent possible, include the following information: source of the report, basic subject information, name of</w:t>
      </w:r>
      <w:r>
        <w:rPr>
          <w:rFonts w:eastAsiaTheme="minorEastAsia" w:hint="eastAsia"/>
          <w:lang w:val="en"/>
        </w:rPr>
        <w:t xml:space="preserve"> the study drug</w:t>
      </w:r>
      <w:r>
        <w:rPr>
          <w:rFonts w:eastAsiaTheme="minorEastAsia"/>
          <w:lang w:val="en"/>
        </w:rPr>
        <w:t>, name of the serious adverse event, duration, severity, relationship to</w:t>
      </w:r>
      <w:r>
        <w:rPr>
          <w:rFonts w:eastAsiaTheme="minorEastAsia" w:hint="eastAsia"/>
          <w:lang w:val="en"/>
        </w:rPr>
        <w:t xml:space="preserve"> the study drug</w:t>
      </w:r>
      <w:r>
        <w:rPr>
          <w:rFonts w:eastAsiaTheme="minorEastAsia"/>
          <w:lang w:val="en"/>
        </w:rPr>
        <w:t>, treatment, and outcome of the event.</w:t>
      </w:r>
    </w:p>
    <w:p w14:paraId="62BF5F02" w14:textId="77777777" w:rsidR="007B694B" w:rsidRDefault="00FA3D63">
      <w:pPr>
        <w:ind w:firstLineChars="0" w:firstLine="0"/>
        <w:rPr>
          <w:rFonts w:eastAsiaTheme="minorEastAsia"/>
        </w:rPr>
      </w:pPr>
      <w:r>
        <w:rPr>
          <w:rFonts w:eastAsiaTheme="minorEastAsia"/>
          <w:lang w:val="en"/>
        </w:rPr>
        <w:t>The SAE reporting unit and its contact information are shown in the table below.</w:t>
      </w:r>
    </w:p>
    <w:tbl>
      <w:tblPr>
        <w:tblW w:w="81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43"/>
      </w:tblGrid>
      <w:tr w:rsidR="007B694B" w14:paraId="02A8E561" w14:textId="77777777">
        <w:trPr>
          <w:trHeight w:val="784"/>
          <w:jc w:val="center"/>
        </w:trPr>
        <w:tc>
          <w:tcPr>
            <w:tcW w:w="8143" w:type="dxa"/>
            <w:tcBorders>
              <w:top w:val="single" w:sz="4" w:space="0" w:color="auto"/>
              <w:left w:val="single" w:sz="4" w:space="0" w:color="auto"/>
              <w:bottom w:val="single" w:sz="4" w:space="0" w:color="auto"/>
              <w:right w:val="single" w:sz="4" w:space="0" w:color="auto"/>
            </w:tcBorders>
          </w:tcPr>
          <w:p w14:paraId="62ACC06B" w14:textId="77777777" w:rsidR="007B694B" w:rsidRDefault="00FA3D63">
            <w:pPr>
              <w:tabs>
                <w:tab w:val="left" w:pos="-284"/>
              </w:tabs>
              <w:ind w:firstLineChars="0" w:firstLine="0"/>
              <w:rPr>
                <w:rFonts w:eastAsiaTheme="minorEastAsia"/>
              </w:rPr>
            </w:pPr>
            <w:r>
              <w:rPr>
                <w:rFonts w:eastAsiaTheme="minorEastAsia"/>
                <w:lang w:val="en"/>
              </w:rPr>
              <w:t>Sponsor: Guangzhou Lupeng Pharmaceutical Co., Ltd.</w:t>
            </w:r>
          </w:p>
          <w:p w14:paraId="185EA9E8" w14:textId="77777777" w:rsidR="007B694B" w:rsidRDefault="00FA3D63">
            <w:pPr>
              <w:tabs>
                <w:tab w:val="left" w:pos="-284"/>
              </w:tabs>
              <w:ind w:firstLineChars="0" w:firstLine="0"/>
              <w:rPr>
                <w:rFonts w:eastAsiaTheme="minorEastAsia"/>
              </w:rPr>
            </w:pPr>
            <w:r>
              <w:rPr>
                <w:rFonts w:eastAsiaTheme="minorEastAsia"/>
                <w:lang w:val="en"/>
              </w:rPr>
              <w:t>Contact: Department of Pharmacovigilance, Tel.: 0571-81999121, E-mail: lupeng-pv@ecr-global.com</w:t>
            </w:r>
          </w:p>
        </w:tc>
      </w:tr>
    </w:tbl>
    <w:p w14:paraId="24746147" w14:textId="77777777" w:rsidR="007B694B" w:rsidRDefault="00FA3D63">
      <w:pPr>
        <w:keepNext/>
        <w:keepLines/>
        <w:ind w:firstLineChars="0" w:firstLine="0"/>
        <w:outlineLvl w:val="2"/>
        <w:rPr>
          <w:rFonts w:eastAsiaTheme="minorEastAsia"/>
          <w:b/>
          <w:bCs/>
          <w:szCs w:val="32"/>
        </w:rPr>
      </w:pPr>
      <w:bookmarkStart w:id="1216" w:name="_Toc166778597"/>
      <w:bookmarkStart w:id="1217" w:name="_Toc21746"/>
      <w:r>
        <w:rPr>
          <w:b/>
          <w:bCs/>
          <w:lang w:val="en"/>
        </w:rPr>
        <w:t>14.15 Suspected Unexpected Serious Adverse Reactions (SUSARs)</w:t>
      </w:r>
      <w:bookmarkEnd w:id="1216"/>
      <w:bookmarkEnd w:id="1217"/>
    </w:p>
    <w:p w14:paraId="1FC4ACA0" w14:textId="77777777" w:rsidR="007B694B" w:rsidRDefault="00FA3D63">
      <w:pPr>
        <w:ind w:firstLineChars="0" w:firstLine="0"/>
        <w:rPr>
          <w:rFonts w:eastAsiaTheme="minorEastAsia"/>
        </w:rPr>
      </w:pPr>
      <w:r>
        <w:rPr>
          <w:rFonts w:eastAsiaTheme="minorEastAsia"/>
          <w:lang w:val="en"/>
        </w:rPr>
        <w:t>A suspected unexpected serious adverse reaction (SUSAR) refers to that where the nature and severity of all clinical manifestations observed in the subject exceed what is described in the Investigator's Brochure for</w:t>
      </w:r>
      <w:r>
        <w:rPr>
          <w:rFonts w:eastAsiaTheme="minorEastAsia" w:hint="eastAsia"/>
          <w:lang w:val="en"/>
        </w:rPr>
        <w:t xml:space="preserve"> the study drug</w:t>
      </w:r>
      <w:r>
        <w:rPr>
          <w:rFonts w:eastAsiaTheme="minorEastAsia"/>
          <w:lang w:val="en"/>
        </w:rPr>
        <w:t xml:space="preserve">, the package insert of marketed drugs, or other available information on product characteristics. Expedited reporting of SUSARs during a drug clinical trial is performed in the form of </w:t>
      </w:r>
      <w:r>
        <w:rPr>
          <w:rFonts w:eastAsiaTheme="minorEastAsia"/>
          <w:lang w:val="en"/>
        </w:rPr>
        <w:lastRenderedPageBreak/>
        <w:t xml:space="preserve">Individual Case Safety Reports (ICSRs). If the investigator and the sponsor cannot reach an agreement on the judgment of the causal relationship between the adverse event and the drug, expedited reporting should also be performed if the relationship between the adverse event and the investigational drug cannot be ruled out by either party. Related terms should be encoded using the ICH </w:t>
      </w:r>
      <w:r>
        <w:rPr>
          <w:rFonts w:eastAsiaTheme="minorEastAsia"/>
          <w:i/>
          <w:iCs/>
          <w:lang w:val="en"/>
        </w:rPr>
        <w:t>M1: MedDRA.</w:t>
      </w:r>
    </w:p>
    <w:p w14:paraId="571F39B6" w14:textId="77777777" w:rsidR="007B694B" w:rsidRDefault="00FA3D63">
      <w:pPr>
        <w:ind w:firstLineChars="0" w:firstLine="0"/>
        <w:rPr>
          <w:rFonts w:eastAsiaTheme="minorEastAsia"/>
        </w:rPr>
      </w:pPr>
      <w:r>
        <w:rPr>
          <w:rFonts w:eastAsiaTheme="minorEastAsia"/>
          <w:lang w:val="en"/>
        </w:rPr>
        <w:t>The following situations are generally not considered for expedited reporting:</w:t>
      </w:r>
    </w:p>
    <w:p w14:paraId="63F5CECF" w14:textId="77777777" w:rsidR="007B694B" w:rsidRDefault="00FA3D63" w:rsidP="001727E9">
      <w:pPr>
        <w:pStyle w:val="afa"/>
        <w:numPr>
          <w:ilvl w:val="0"/>
          <w:numId w:val="49"/>
        </w:numPr>
        <w:tabs>
          <w:tab w:val="left" w:pos="540"/>
        </w:tabs>
        <w:spacing w:line="360" w:lineRule="auto"/>
        <w:ind w:left="1441" w:firstLineChars="0"/>
        <w:rPr>
          <w:rFonts w:ascii="Times New Roman" w:eastAsiaTheme="minorEastAsia" w:hAnsi="Times New Roman"/>
        </w:rPr>
      </w:pPr>
      <w:r>
        <w:rPr>
          <w:rFonts w:ascii="Times New Roman" w:eastAsiaTheme="minorEastAsia" w:hAnsi="Times New Roman"/>
          <w:sz w:val="24"/>
          <w:lang w:val="en"/>
        </w:rPr>
        <w:t>Non-serious adverse events</w:t>
      </w:r>
    </w:p>
    <w:p w14:paraId="680BD747" w14:textId="77777777" w:rsidR="007B694B" w:rsidRDefault="00FA3D63" w:rsidP="001727E9">
      <w:pPr>
        <w:pStyle w:val="afa"/>
        <w:numPr>
          <w:ilvl w:val="0"/>
          <w:numId w:val="49"/>
        </w:numPr>
        <w:tabs>
          <w:tab w:val="left" w:pos="540"/>
        </w:tabs>
        <w:spacing w:line="360" w:lineRule="auto"/>
        <w:ind w:left="1441" w:firstLineChars="0"/>
        <w:rPr>
          <w:rFonts w:ascii="Times New Roman" w:eastAsiaTheme="minorEastAsia" w:hAnsi="Times New Roman"/>
        </w:rPr>
      </w:pPr>
      <w:r>
        <w:rPr>
          <w:rFonts w:ascii="Times New Roman" w:eastAsiaTheme="minorEastAsia" w:hAnsi="Times New Roman"/>
          <w:sz w:val="24"/>
          <w:lang w:val="en"/>
        </w:rPr>
        <w:t>Serious adverse events not related to</w:t>
      </w:r>
      <w:r>
        <w:rPr>
          <w:rFonts w:ascii="Times New Roman" w:eastAsiaTheme="minorEastAsia" w:hAnsi="Times New Roman" w:hint="eastAsia"/>
          <w:sz w:val="24"/>
          <w:lang w:val="en"/>
        </w:rPr>
        <w:t xml:space="preserve"> the study drug</w:t>
      </w:r>
    </w:p>
    <w:p w14:paraId="294EB734" w14:textId="77777777" w:rsidR="007B694B" w:rsidRDefault="00FA3D63" w:rsidP="001727E9">
      <w:pPr>
        <w:pStyle w:val="afa"/>
        <w:numPr>
          <w:ilvl w:val="0"/>
          <w:numId w:val="49"/>
        </w:numPr>
        <w:tabs>
          <w:tab w:val="left" w:pos="540"/>
        </w:tabs>
        <w:spacing w:line="360" w:lineRule="auto"/>
        <w:ind w:left="1441" w:firstLineChars="0"/>
        <w:rPr>
          <w:rFonts w:ascii="Times New Roman" w:eastAsiaTheme="minorEastAsia" w:hAnsi="Times New Roman"/>
        </w:rPr>
      </w:pPr>
      <w:r>
        <w:rPr>
          <w:rFonts w:ascii="Times New Roman" w:eastAsiaTheme="minorEastAsia" w:hAnsi="Times New Roman"/>
          <w:sz w:val="24"/>
          <w:lang w:val="en"/>
        </w:rPr>
        <w:t>Serious but expected adverse reactions</w:t>
      </w:r>
    </w:p>
    <w:p w14:paraId="4BD71BC2" w14:textId="77777777" w:rsidR="007B694B" w:rsidRDefault="00FA3D63" w:rsidP="001727E9">
      <w:pPr>
        <w:pStyle w:val="afa"/>
        <w:numPr>
          <w:ilvl w:val="0"/>
          <w:numId w:val="49"/>
        </w:numPr>
        <w:tabs>
          <w:tab w:val="left" w:pos="540"/>
        </w:tabs>
        <w:spacing w:line="360" w:lineRule="auto"/>
        <w:ind w:left="1441" w:firstLineChars="0"/>
        <w:rPr>
          <w:rFonts w:ascii="Times New Roman" w:eastAsiaTheme="minorEastAsia" w:hAnsi="Times New Roman"/>
        </w:rPr>
      </w:pPr>
      <w:r>
        <w:rPr>
          <w:rFonts w:ascii="Times New Roman" w:eastAsiaTheme="minorEastAsia" w:hAnsi="Times New Roman"/>
          <w:sz w:val="24"/>
          <w:lang w:val="en"/>
        </w:rPr>
        <w:t>Serious adverse events as the primary efficacy endpoints</w:t>
      </w:r>
    </w:p>
    <w:p w14:paraId="1650C176" w14:textId="77777777" w:rsidR="007B694B" w:rsidRDefault="00FA3D63">
      <w:pPr>
        <w:tabs>
          <w:tab w:val="left" w:pos="540"/>
        </w:tabs>
        <w:ind w:firstLineChars="0" w:firstLine="0"/>
        <w:rPr>
          <w:rFonts w:eastAsiaTheme="minorEastAsia"/>
        </w:rPr>
      </w:pPr>
      <w:r>
        <w:rPr>
          <w:b/>
          <w:bCs/>
          <w:szCs w:val="28"/>
          <w:lang w:val="en"/>
        </w:rPr>
        <w:t>SUSAR reporting requirements</w:t>
      </w:r>
    </w:p>
    <w:p w14:paraId="331A997E" w14:textId="77777777" w:rsidR="007B694B" w:rsidRDefault="00FA3D63">
      <w:pPr>
        <w:ind w:firstLineChars="0" w:firstLine="0"/>
        <w:rPr>
          <w:szCs w:val="32"/>
        </w:rPr>
      </w:pPr>
      <w:r>
        <w:rPr>
          <w:szCs w:val="32"/>
          <w:lang w:val="en"/>
        </w:rPr>
        <w:t>The Sponsor should report SUSARs to regulatory authorities, participating investigators, and other interested parties in accordance with regulatory requirements. For reporting of SUSARs other than death or life-threatening events, the Sponsor should rapidly report to all clinical investigators and institutions participating in the clinical trial, ethics committees, drug regulatory authorities and health authorities within 15 days.</w:t>
      </w:r>
      <w:r>
        <w:rPr>
          <w:lang w:val="en"/>
        </w:rPr>
        <w:t xml:space="preserve"> </w:t>
      </w:r>
      <w:r>
        <w:rPr>
          <w:rFonts w:eastAsiaTheme="minorEastAsia"/>
          <w:szCs w:val="32"/>
          <w:lang w:val="en"/>
        </w:rPr>
        <w:t xml:space="preserve">After submission of the report, serious adverse reactions should be continuously followed up, and relevant new information or information about changes to the previous report should be timely submitted in the form of follow-up report within </w:t>
      </w:r>
      <w:r>
        <w:rPr>
          <w:szCs w:val="32"/>
          <w:lang w:val="en"/>
        </w:rPr>
        <w:t>15</w:t>
      </w:r>
      <w:r>
        <w:rPr>
          <w:rFonts w:eastAsiaTheme="minorEastAsia"/>
          <w:szCs w:val="32"/>
          <w:lang w:val="en"/>
        </w:rPr>
        <w:t xml:space="preserve"> days from the date of obtaining new information.</w:t>
      </w:r>
      <w:r>
        <w:rPr>
          <w:lang w:val="en"/>
        </w:rPr>
        <w:t xml:space="preserve"> </w:t>
      </w:r>
      <w:r>
        <w:rPr>
          <w:szCs w:val="32"/>
          <w:lang w:val="en"/>
        </w:rPr>
        <w:t>For reporting of fatal or life-threatening SUSARs, the Sponsor should rapidly report to all clinical investigators and institutions participating in the clinical trial, ethics committees, drug regulatory authorities and health authorities within 7 days. Follow-up information will be reported and completed within the next 8 days. In addition, the Sponsor should also report other potentially serious safety risk information to the national drug evaluation agency as soon as possible, while making medical and scientific judgment in each case</w:t>
      </w:r>
      <w:r>
        <w:rPr>
          <w:rFonts w:eastAsiaTheme="minorEastAsia"/>
          <w:szCs w:val="32"/>
          <w:lang w:val="en"/>
        </w:rPr>
        <w:t>.</w:t>
      </w:r>
    </w:p>
    <w:p w14:paraId="1E7F5782" w14:textId="77777777" w:rsidR="007B694B" w:rsidRDefault="00FA3D63">
      <w:pPr>
        <w:ind w:firstLineChars="0" w:firstLine="0"/>
        <w:rPr>
          <w:szCs w:val="32"/>
        </w:rPr>
      </w:pPr>
      <w:r>
        <w:rPr>
          <w:b/>
          <w:bCs/>
          <w:szCs w:val="28"/>
          <w:lang w:val="en"/>
        </w:rPr>
        <w:t>Adverse events of special interest</w:t>
      </w:r>
    </w:p>
    <w:p w14:paraId="164CDCD0" w14:textId="77777777" w:rsidR="007B694B" w:rsidRDefault="00FA3D63">
      <w:pPr>
        <w:ind w:firstLineChars="0" w:firstLine="0"/>
        <w:rPr>
          <w:rFonts w:eastAsiaTheme="minorEastAsia"/>
          <w:b/>
          <w:szCs w:val="32"/>
        </w:rPr>
      </w:pPr>
      <w:r>
        <w:rPr>
          <w:rFonts w:eastAsiaTheme="minorEastAsia"/>
          <w:b/>
          <w:bCs/>
          <w:szCs w:val="32"/>
          <w:lang w:val="en"/>
        </w:rPr>
        <w:lastRenderedPageBreak/>
        <w:t>Important adverse events:</w:t>
      </w:r>
    </w:p>
    <w:p w14:paraId="1DBFCF16" w14:textId="77777777" w:rsidR="007B694B" w:rsidRDefault="00FA3D63">
      <w:pPr>
        <w:ind w:firstLineChars="0" w:firstLine="0"/>
        <w:rPr>
          <w:rFonts w:eastAsiaTheme="minorEastAsia"/>
          <w:szCs w:val="32"/>
        </w:rPr>
      </w:pPr>
      <w:r>
        <w:rPr>
          <w:rFonts w:eastAsiaTheme="minorEastAsia"/>
          <w:szCs w:val="32"/>
          <w:lang w:val="en"/>
        </w:rPr>
        <w:t>An significant AE is defined as any AE (excluding SAE) that occurs and results in the adoption of targeted medical measures (such as drug withdrawal, dosage reduction and symptomatic treatment) and obvious abnormality in the hematological test or other laboratory tests.</w:t>
      </w:r>
    </w:p>
    <w:p w14:paraId="62784952" w14:textId="77777777" w:rsidR="007B694B" w:rsidRDefault="00FA3D63">
      <w:pPr>
        <w:ind w:firstLineChars="0" w:firstLine="0"/>
        <w:rPr>
          <w:rFonts w:eastAsiaTheme="minorEastAsia"/>
          <w:b/>
          <w:szCs w:val="32"/>
        </w:rPr>
      </w:pPr>
      <w:r>
        <w:rPr>
          <w:rFonts w:eastAsiaTheme="minorEastAsia"/>
          <w:b/>
          <w:bCs/>
          <w:szCs w:val="32"/>
          <w:lang w:val="en"/>
        </w:rPr>
        <w:t>Pregnancy, abortion, birth defects/congenital abnormalities:</w:t>
      </w:r>
    </w:p>
    <w:p w14:paraId="3BA1AFD2" w14:textId="77777777" w:rsidR="007B694B" w:rsidRDefault="00FA3D63">
      <w:pPr>
        <w:ind w:firstLineChars="0" w:firstLine="0"/>
        <w:rPr>
          <w:rFonts w:eastAsiaTheme="minorEastAsia"/>
          <w:szCs w:val="32"/>
        </w:rPr>
      </w:pPr>
      <w:r>
        <w:rPr>
          <w:rFonts w:eastAsiaTheme="minorEastAsia"/>
          <w:szCs w:val="32"/>
          <w:lang w:val="en"/>
        </w:rPr>
        <w:t>If a female subject or the partner of a male subject becomes pregnant during enrollment in the study, a Pregnancy Event Report Form should be completed and reported to the Sponsor (via email to the Sponsor's Pharmacovigilance Department: lupeng-pv@ecr-global.com) and the Ethics Committee. The reporting time limit is the same as that of SAE. In addition, the investigators should track pregnancy to the end of pregnancy or termination of pregnancy (natural, accidental or therapeutic abortion), and report the outcome to the sponsor's Pharmacovigilance Department and Ethics Committee by completing the Pregnancy Event Report Form. If the pregnancy outcome meets the criteria that can be immediately classified as SAEs (i.e., spontaneous abortion, stillbirth, neonatal death or congenital abnormality/birth defect), the investigator should report it according to the SAE reporting procedure.</w:t>
      </w:r>
    </w:p>
    <w:p w14:paraId="44E2EDBF" w14:textId="77777777" w:rsidR="007B694B" w:rsidRDefault="00FA3D63">
      <w:pPr>
        <w:ind w:firstLineChars="0" w:firstLine="0"/>
        <w:rPr>
          <w:rFonts w:eastAsiaTheme="minorEastAsia"/>
          <w:b/>
          <w:szCs w:val="32"/>
        </w:rPr>
      </w:pPr>
      <w:r>
        <w:rPr>
          <w:rFonts w:eastAsiaTheme="minorEastAsia"/>
          <w:b/>
          <w:bCs/>
          <w:szCs w:val="32"/>
          <w:lang w:val="en"/>
        </w:rPr>
        <w:t>Overdose:</w:t>
      </w:r>
    </w:p>
    <w:p w14:paraId="50C785C9" w14:textId="77777777" w:rsidR="007B694B" w:rsidRDefault="00FA3D63">
      <w:pPr>
        <w:ind w:firstLineChars="0" w:firstLine="0"/>
        <w:rPr>
          <w:rFonts w:eastAsiaTheme="minorEastAsia"/>
          <w:szCs w:val="32"/>
        </w:rPr>
      </w:pPr>
      <w:r>
        <w:rPr>
          <w:rFonts w:eastAsiaTheme="minorEastAsia"/>
          <w:szCs w:val="32"/>
          <w:lang w:val="en"/>
        </w:rPr>
        <w:t xml:space="preserve">In the event of an overdose, an Overdose Report Form should be completed and and it should be reported to the Sponsor within 72 hours (via email to the Sponsor's Pharmacovigilance Department: </w:t>
      </w:r>
      <w:r>
        <w:rPr>
          <w:rFonts w:eastAsiaTheme="minorEastAsia"/>
          <w:lang w:val="en"/>
        </w:rPr>
        <w:t>lupeng-pv@ ecr-global.com</w:t>
      </w:r>
      <w:r>
        <w:rPr>
          <w:rFonts w:eastAsiaTheme="minorEastAsia"/>
          <w:szCs w:val="32"/>
          <w:lang w:val="en"/>
        </w:rPr>
        <w:t>).</w:t>
      </w:r>
    </w:p>
    <w:p w14:paraId="11646237" w14:textId="77777777" w:rsidR="007B694B" w:rsidRDefault="00FA3D63">
      <w:pPr>
        <w:ind w:firstLineChars="0" w:firstLine="0"/>
        <w:rPr>
          <w:rFonts w:eastAsiaTheme="minorEastAsia"/>
          <w:szCs w:val="32"/>
        </w:rPr>
      </w:pPr>
      <w:r>
        <w:rPr>
          <w:b/>
          <w:bCs/>
          <w:szCs w:val="28"/>
          <w:lang w:val="en"/>
        </w:rPr>
        <w:t>Recording and reporting of safety data</w:t>
      </w:r>
    </w:p>
    <w:p w14:paraId="53188490" w14:textId="77777777" w:rsidR="007B694B" w:rsidRDefault="00FA3D63">
      <w:pPr>
        <w:ind w:firstLineChars="0" w:firstLine="0"/>
        <w:rPr>
          <w:rFonts w:eastAsiaTheme="minorEastAsia"/>
        </w:rPr>
      </w:pPr>
      <w:r>
        <w:rPr>
          <w:rFonts w:eastAsiaTheme="minorEastAsia"/>
          <w:lang w:val="en"/>
        </w:rPr>
        <w:t>The safety data during drug clinical trials should be recorded in detail and evaluated and reported in accordance with applicable regulations, guidelines and other regulatory documents.</w:t>
      </w:r>
    </w:p>
    <w:p w14:paraId="6EA26512" w14:textId="77777777" w:rsidR="007B694B" w:rsidRDefault="00FA3D63">
      <w:pPr>
        <w:ind w:firstLineChars="0" w:firstLine="0"/>
        <w:rPr>
          <w:rFonts w:eastAsiaTheme="minorEastAsia"/>
        </w:rPr>
      </w:pPr>
      <w:r>
        <w:rPr>
          <w:rFonts w:eastAsiaTheme="minorEastAsia"/>
          <w:lang w:val="en"/>
        </w:rPr>
        <w:t xml:space="preserve">For fatal or life-threatening events, copies of hospital reports should also be faxed, including any relevant diagnostic test results/reports, such as pathology reports, discharge summaries, autopsy reports, post-mortem findings, histopathology results, </w:t>
      </w:r>
      <w:r>
        <w:rPr>
          <w:rFonts w:eastAsiaTheme="minorEastAsia"/>
          <w:lang w:val="en"/>
        </w:rPr>
        <w:lastRenderedPageBreak/>
        <w:t>and other documents.</w:t>
      </w:r>
    </w:p>
    <w:p w14:paraId="670C5ECB" w14:textId="77777777" w:rsidR="007B694B" w:rsidRDefault="00FA3D63">
      <w:pPr>
        <w:ind w:firstLineChars="0" w:firstLine="0"/>
        <w:rPr>
          <w:rFonts w:eastAsiaTheme="minorEastAsia"/>
        </w:rPr>
      </w:pPr>
      <w:r>
        <w:rPr>
          <w:rFonts w:eastAsiaTheme="minorEastAsia"/>
          <w:lang w:val="en"/>
        </w:rPr>
        <w:t>Guangzhou Lupeng Pharmaceutical Co., Ltd. may require the study personnel to provide other information to ensure the timely and accurate completion of safety report.</w:t>
      </w:r>
    </w:p>
    <w:p w14:paraId="609D8A4E" w14:textId="77777777" w:rsidR="007B694B" w:rsidRDefault="00FA3D63">
      <w:pPr>
        <w:ind w:firstLineChars="0" w:firstLine="0"/>
        <w:rPr>
          <w:rFonts w:eastAsiaTheme="minorEastAsia"/>
        </w:rPr>
      </w:pPr>
      <w:r>
        <w:rPr>
          <w:rFonts w:eastAsiaTheme="minorEastAsia"/>
          <w:lang w:val="en"/>
        </w:rPr>
        <w:t>Study personnel should take appropriate treatment measures for SAEs to ensure the safety of subjects, and record them. Any drugs required for the treatment of SAEs must be recorded in the concomitant medication column of the patient's eCRF.</w:t>
      </w:r>
    </w:p>
    <w:p w14:paraId="16CFB625" w14:textId="77777777" w:rsidR="007B694B" w:rsidRDefault="00FA3D63">
      <w:pPr>
        <w:ind w:firstLineChars="0" w:firstLine="0"/>
        <w:rPr>
          <w:rFonts w:eastAsiaTheme="minorEastAsia"/>
        </w:rPr>
      </w:pPr>
      <w:r>
        <w:rPr>
          <w:rFonts w:eastAsiaTheme="minorEastAsia"/>
          <w:lang w:val="en"/>
        </w:rPr>
        <w:t>Each SAE should be followed until resolution or stabilization, and update reports should be submitted to designated personnel. Any simple Grade 4 laboratory abnormalities (according to CTCAE v5.0) will not be reported as a serious adverse reaction unless the investigator considers that the abnormality meets the criteria for SAE. Laboratory abnormalities of CTCAE Grade 4 should be recorded in the “Laboratory Data” page and periodically checked by clinical research associates.</w:t>
      </w:r>
    </w:p>
    <w:p w14:paraId="398B5AD2" w14:textId="77777777" w:rsidR="007B694B" w:rsidRDefault="00FA3D63" w:rsidP="001727E9">
      <w:pPr>
        <w:keepNext/>
        <w:keepLines/>
        <w:numPr>
          <w:ilvl w:val="0"/>
          <w:numId w:val="9"/>
        </w:numPr>
        <w:adjustRightInd w:val="0"/>
        <w:snapToGrid w:val="0"/>
        <w:spacing w:before="156"/>
        <w:ind w:firstLineChars="0"/>
        <w:jc w:val="left"/>
        <w:outlineLvl w:val="1"/>
        <w:rPr>
          <w:b/>
          <w:bCs/>
          <w:sz w:val="28"/>
          <w:szCs w:val="32"/>
        </w:rPr>
      </w:pPr>
      <w:bookmarkStart w:id="1218" w:name="_Toc31127"/>
      <w:bookmarkStart w:id="1219" w:name="_Toc45878289"/>
      <w:bookmarkStart w:id="1220" w:name="_Toc25578"/>
      <w:bookmarkStart w:id="1221" w:name="_Toc166778598"/>
      <w:bookmarkStart w:id="1222" w:name="_Toc502302305"/>
      <w:bookmarkStart w:id="1223" w:name="_Toc10261"/>
      <w:bookmarkStart w:id="1224" w:name="_Toc5763"/>
      <w:bookmarkStart w:id="1225" w:name="_Toc1603"/>
      <w:bookmarkStart w:id="1226" w:name="_Toc9669"/>
      <w:bookmarkStart w:id="1227" w:name="_Toc18017"/>
      <w:bookmarkStart w:id="1228" w:name="_Toc1130"/>
      <w:bookmarkStart w:id="1229" w:name="_Toc3526"/>
      <w:bookmarkStart w:id="1230" w:name="_Toc16119"/>
      <w:bookmarkStart w:id="1231" w:name="_Toc1050"/>
      <w:bookmarkStart w:id="1232" w:name="_Toc6770"/>
      <w:bookmarkStart w:id="1233" w:name="_Toc26341"/>
      <w:bookmarkStart w:id="1234" w:name="_Toc4493"/>
      <w:r>
        <w:rPr>
          <w:b/>
          <w:bCs/>
          <w:sz w:val="28"/>
          <w:szCs w:val="32"/>
          <w:lang w:val="en"/>
        </w:rPr>
        <w:t xml:space="preserve">Study </w:t>
      </w:r>
      <w:r>
        <w:rPr>
          <w:rFonts w:hint="eastAsia"/>
          <w:b/>
          <w:bCs/>
          <w:sz w:val="28"/>
          <w:szCs w:val="32"/>
          <w:lang w:val="en"/>
        </w:rPr>
        <w:t>M</w:t>
      </w:r>
      <w:r>
        <w:rPr>
          <w:b/>
          <w:bCs/>
          <w:sz w:val="28"/>
          <w:szCs w:val="32"/>
          <w:lang w:val="en"/>
        </w:rPr>
        <w:t>anagement</w:t>
      </w:r>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p>
    <w:p w14:paraId="3227F8AA" w14:textId="77777777" w:rsidR="007B694B" w:rsidRDefault="00FA3D63">
      <w:pPr>
        <w:keepNext/>
        <w:keepLines/>
        <w:ind w:firstLineChars="0" w:firstLine="0"/>
        <w:outlineLvl w:val="2"/>
        <w:rPr>
          <w:b/>
          <w:bCs/>
          <w:szCs w:val="32"/>
        </w:rPr>
      </w:pPr>
      <w:bookmarkStart w:id="1235" w:name="_Toc166778599"/>
      <w:bookmarkStart w:id="1236" w:name="_Toc45878290"/>
      <w:bookmarkStart w:id="1237" w:name="_Toc16381"/>
      <w:bookmarkStart w:id="1238" w:name="_Toc502302306"/>
      <w:bookmarkStart w:id="1239" w:name="_Toc12586"/>
      <w:bookmarkStart w:id="1240" w:name="_Toc5092"/>
      <w:bookmarkStart w:id="1241" w:name="_Toc17702"/>
      <w:bookmarkStart w:id="1242" w:name="_Toc22640"/>
      <w:bookmarkStart w:id="1243" w:name="_Toc29467"/>
      <w:bookmarkStart w:id="1244" w:name="_Toc22379"/>
      <w:bookmarkStart w:id="1245" w:name="_Toc25501"/>
      <w:bookmarkStart w:id="1246" w:name="_Toc13783"/>
      <w:bookmarkStart w:id="1247" w:name="_Toc6186"/>
      <w:bookmarkStart w:id="1248" w:name="_Toc26426"/>
      <w:bookmarkStart w:id="1249" w:name="_Toc15654"/>
      <w:bookmarkStart w:id="1250" w:name="_Toc10016"/>
      <w:bookmarkStart w:id="1251" w:name="_Toc12853"/>
      <w:bookmarkStart w:id="1252" w:name="_Toc6820"/>
      <w:bookmarkStart w:id="1253" w:name="_Toc3410"/>
      <w:bookmarkStart w:id="1254" w:name="_Toc24876"/>
      <w:r>
        <w:rPr>
          <w:b/>
          <w:bCs/>
          <w:szCs w:val="32"/>
          <w:lang w:val="en"/>
        </w:rPr>
        <w:t>15.1 Monitoring</w:t>
      </w:r>
      <w:bookmarkEnd w:id="1235"/>
      <w:bookmarkEnd w:id="1236"/>
      <w:bookmarkEnd w:id="1237"/>
      <w:bookmarkEnd w:id="1238"/>
      <w:bookmarkEnd w:id="1239"/>
    </w:p>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p w14:paraId="427B6B72" w14:textId="77777777" w:rsidR="007B694B" w:rsidRDefault="00FA3D63">
      <w:pPr>
        <w:ind w:firstLineChars="0" w:firstLine="0"/>
        <w:rPr>
          <w:rFonts w:eastAsiaTheme="minorEastAsia"/>
        </w:rPr>
      </w:pPr>
      <w:r>
        <w:rPr>
          <w:rFonts w:eastAsiaTheme="minorEastAsia"/>
          <w:lang w:val="en"/>
        </w:rPr>
        <w:t>This study will be monitored in accordance with China Good Clinical Practice (GCP).</w:t>
      </w:r>
    </w:p>
    <w:p w14:paraId="13D5DE84" w14:textId="77777777" w:rsidR="007B694B" w:rsidRDefault="00FA3D63">
      <w:pPr>
        <w:keepNext/>
        <w:keepLines/>
        <w:ind w:firstLineChars="0" w:firstLine="0"/>
        <w:outlineLvl w:val="2"/>
        <w:rPr>
          <w:b/>
          <w:bCs/>
          <w:szCs w:val="32"/>
        </w:rPr>
      </w:pPr>
      <w:bookmarkStart w:id="1255" w:name="_Toc22256"/>
      <w:bookmarkStart w:id="1256" w:name="_Toc166778600"/>
      <w:bookmarkStart w:id="1257" w:name="_Toc502302307"/>
      <w:bookmarkStart w:id="1258" w:name="_Toc45878291"/>
      <w:bookmarkStart w:id="1259" w:name="_Toc7283"/>
      <w:bookmarkStart w:id="1260" w:name="_Toc17396"/>
      <w:bookmarkStart w:id="1261" w:name="_Toc4727"/>
      <w:bookmarkStart w:id="1262" w:name="_Toc8318"/>
      <w:bookmarkStart w:id="1263" w:name="_Toc28824"/>
      <w:bookmarkStart w:id="1264" w:name="_Toc17354"/>
      <w:bookmarkStart w:id="1265" w:name="_Toc10182"/>
      <w:bookmarkStart w:id="1266" w:name="_Toc16121"/>
      <w:bookmarkStart w:id="1267" w:name="_Toc27754"/>
      <w:bookmarkStart w:id="1268" w:name="_Toc23526"/>
      <w:bookmarkStart w:id="1269" w:name="_Toc14146"/>
      <w:bookmarkStart w:id="1270" w:name="_Toc2716"/>
      <w:bookmarkStart w:id="1271" w:name="_Toc18293"/>
      <w:bookmarkStart w:id="1272" w:name="_Toc19010"/>
      <w:bookmarkStart w:id="1273" w:name="_Toc28565"/>
      <w:bookmarkStart w:id="1274" w:name="_Toc2731"/>
      <w:r>
        <w:rPr>
          <w:b/>
          <w:bCs/>
          <w:szCs w:val="32"/>
          <w:lang w:val="en"/>
        </w:rPr>
        <w:t>15.2 Data Verification</w:t>
      </w:r>
      <w:bookmarkEnd w:id="1255"/>
      <w:bookmarkEnd w:id="1256"/>
      <w:bookmarkEnd w:id="1257"/>
      <w:bookmarkEnd w:id="1258"/>
      <w:bookmarkEnd w:id="1259"/>
    </w:p>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p w14:paraId="0EC6293A" w14:textId="77777777" w:rsidR="007B694B" w:rsidRDefault="00FA3D63">
      <w:pPr>
        <w:ind w:firstLineChars="0" w:firstLine="0"/>
        <w:rPr>
          <w:rFonts w:eastAsiaTheme="minorEastAsia"/>
        </w:rPr>
      </w:pPr>
      <w:r>
        <w:rPr>
          <w:rFonts w:eastAsiaTheme="minorEastAsia"/>
          <w:lang w:val="en"/>
        </w:rPr>
        <w:t>In this study, the CRA authorized by Guangzhou Lupeng Pharmaceutical Co., Ltd. is required to have direct access to the raw data for verification, which is realized by checking the data on the patient's case report form and those on the original medical record. This data verification process is an important part to ensure the quality of the study, and transcription errors and omissions can be corrected during this process.</w:t>
      </w:r>
    </w:p>
    <w:p w14:paraId="63283D2E" w14:textId="77777777" w:rsidR="007B694B" w:rsidRDefault="00FA3D63">
      <w:pPr>
        <w:keepNext/>
        <w:keepLines/>
        <w:ind w:firstLineChars="0" w:firstLine="0"/>
        <w:outlineLvl w:val="2"/>
        <w:rPr>
          <w:b/>
          <w:bCs/>
          <w:szCs w:val="32"/>
        </w:rPr>
      </w:pPr>
      <w:bookmarkStart w:id="1275" w:name="_Toc502302308"/>
      <w:bookmarkStart w:id="1276" w:name="_Toc45878292"/>
      <w:bookmarkStart w:id="1277" w:name="_Toc11249"/>
      <w:bookmarkStart w:id="1278" w:name="_Toc166778601"/>
      <w:bookmarkStart w:id="1279" w:name="_Toc23784"/>
      <w:bookmarkStart w:id="1280" w:name="_Toc4602"/>
      <w:bookmarkStart w:id="1281" w:name="_Toc9111"/>
      <w:bookmarkStart w:id="1282" w:name="_Toc15427"/>
      <w:bookmarkStart w:id="1283" w:name="_Toc29260"/>
      <w:bookmarkStart w:id="1284" w:name="_Toc8510"/>
      <w:bookmarkStart w:id="1285" w:name="_Toc32522"/>
      <w:bookmarkStart w:id="1286" w:name="_Toc18485"/>
      <w:bookmarkStart w:id="1287" w:name="_Toc27435"/>
      <w:bookmarkStart w:id="1288" w:name="_Toc2455"/>
      <w:bookmarkStart w:id="1289" w:name="_Toc26244"/>
      <w:bookmarkStart w:id="1290" w:name="_Toc15378"/>
      <w:bookmarkStart w:id="1291" w:name="_Toc29369"/>
      <w:bookmarkStart w:id="1292" w:name="_Toc25219"/>
      <w:bookmarkStart w:id="1293" w:name="_Toc27344"/>
      <w:bookmarkStart w:id="1294" w:name="_Toc2345"/>
      <w:r>
        <w:rPr>
          <w:b/>
          <w:bCs/>
          <w:szCs w:val="32"/>
          <w:lang w:val="en"/>
        </w:rPr>
        <w:t>15.3 Audit and Inspection</w:t>
      </w:r>
      <w:bookmarkEnd w:id="1275"/>
      <w:bookmarkEnd w:id="1276"/>
      <w:bookmarkEnd w:id="1277"/>
      <w:bookmarkEnd w:id="1278"/>
      <w:bookmarkEnd w:id="1279"/>
    </w:p>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p w14:paraId="19C006DF" w14:textId="77777777" w:rsidR="007B694B" w:rsidRDefault="00FA3D63">
      <w:pPr>
        <w:ind w:firstLineChars="0" w:firstLine="0"/>
        <w:rPr>
          <w:rFonts w:eastAsiaTheme="minorEastAsia"/>
        </w:rPr>
      </w:pPr>
      <w:r>
        <w:rPr>
          <w:rFonts w:eastAsiaTheme="minorEastAsia"/>
          <w:lang w:val="en"/>
        </w:rPr>
        <w:t>Representatives, regulatory authorities and Independent Ethics Committee of Guangzhou Lupeng Pharmaceutical Co., Ltd. may visit the site for auditing or inspection, including raw data verification.</w:t>
      </w:r>
    </w:p>
    <w:p w14:paraId="76D467D5" w14:textId="77777777" w:rsidR="007B694B" w:rsidRDefault="00FA3D63">
      <w:pPr>
        <w:keepNext/>
        <w:keepLines/>
        <w:ind w:firstLineChars="0" w:firstLine="0"/>
        <w:outlineLvl w:val="2"/>
        <w:rPr>
          <w:b/>
          <w:bCs/>
          <w:szCs w:val="32"/>
        </w:rPr>
      </w:pPr>
      <w:bookmarkStart w:id="1295" w:name="_Toc12240"/>
      <w:bookmarkStart w:id="1296" w:name="_Toc502302309"/>
      <w:bookmarkStart w:id="1297" w:name="_Toc45878293"/>
      <w:bookmarkStart w:id="1298" w:name="_Toc166778602"/>
      <w:bookmarkStart w:id="1299" w:name="_Toc12940"/>
      <w:bookmarkStart w:id="1300" w:name="_Toc9577"/>
      <w:bookmarkStart w:id="1301" w:name="_Toc21255"/>
      <w:bookmarkStart w:id="1302" w:name="_Toc15794"/>
      <w:bookmarkStart w:id="1303" w:name="_Toc5466"/>
      <w:bookmarkStart w:id="1304" w:name="_Toc30866"/>
      <w:bookmarkStart w:id="1305" w:name="_Toc8441"/>
      <w:bookmarkStart w:id="1306" w:name="_Toc13047"/>
      <w:bookmarkStart w:id="1307" w:name="_Toc6952"/>
      <w:bookmarkStart w:id="1308" w:name="_Toc187"/>
      <w:bookmarkStart w:id="1309" w:name="_Toc13981"/>
      <w:bookmarkStart w:id="1310" w:name="_Toc17237"/>
      <w:bookmarkStart w:id="1311" w:name="_Toc5235"/>
      <w:bookmarkStart w:id="1312" w:name="_Toc3142"/>
      <w:bookmarkStart w:id="1313" w:name="_Toc9527"/>
      <w:bookmarkStart w:id="1314" w:name="_Toc12102"/>
      <w:r>
        <w:rPr>
          <w:b/>
          <w:bCs/>
          <w:szCs w:val="32"/>
          <w:lang w:val="en"/>
        </w:rPr>
        <w:t>15.4 Personnel Training</w:t>
      </w:r>
      <w:bookmarkEnd w:id="1295"/>
      <w:bookmarkEnd w:id="1296"/>
      <w:bookmarkEnd w:id="1297"/>
      <w:bookmarkEnd w:id="1298"/>
      <w:bookmarkEnd w:id="1299"/>
    </w:p>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p w14:paraId="4DA059E1" w14:textId="77777777" w:rsidR="007B694B" w:rsidRDefault="00FA3D63">
      <w:pPr>
        <w:ind w:firstLineChars="0" w:firstLine="0"/>
        <w:rPr>
          <w:rFonts w:eastAsiaTheme="minorEastAsia"/>
        </w:rPr>
      </w:pPr>
      <w:r>
        <w:rPr>
          <w:rFonts w:eastAsiaTheme="minorEastAsia"/>
          <w:lang w:val="en"/>
        </w:rPr>
        <w:t xml:space="preserve">The principal investigator will keep a study training record of all study-related </w:t>
      </w:r>
      <w:r>
        <w:rPr>
          <w:rFonts w:eastAsiaTheme="minorEastAsia"/>
          <w:lang w:val="en"/>
        </w:rPr>
        <w:lastRenderedPageBreak/>
        <w:t>personnel (doctors, nurses, and other personnel). The principal investigator should ensure that all these personnel have received appropriate training related to the study and that any information related to the conduct of the study has been transmitted to the relevant personnel.</w:t>
      </w:r>
    </w:p>
    <w:p w14:paraId="1BA4DE30" w14:textId="77777777" w:rsidR="007B694B" w:rsidRDefault="00FA3D63">
      <w:pPr>
        <w:keepNext/>
        <w:keepLines/>
        <w:ind w:firstLineChars="0" w:firstLine="0"/>
        <w:outlineLvl w:val="2"/>
        <w:rPr>
          <w:b/>
          <w:bCs/>
          <w:szCs w:val="32"/>
        </w:rPr>
      </w:pPr>
      <w:bookmarkStart w:id="1315" w:name="_Toc27192"/>
      <w:bookmarkStart w:id="1316" w:name="_Toc45878294"/>
      <w:bookmarkStart w:id="1317" w:name="_Toc166778603"/>
      <w:bookmarkStart w:id="1318" w:name="_Toc502302310"/>
      <w:bookmarkStart w:id="1319" w:name="_Toc21190"/>
      <w:bookmarkStart w:id="1320" w:name="_Toc2298"/>
      <w:bookmarkStart w:id="1321" w:name="_Toc25617"/>
      <w:bookmarkStart w:id="1322" w:name="_Toc11949"/>
      <w:bookmarkStart w:id="1323" w:name="_Toc9174"/>
      <w:bookmarkStart w:id="1324" w:name="_Toc27179"/>
      <w:bookmarkStart w:id="1325" w:name="_Toc20381"/>
      <w:bookmarkStart w:id="1326" w:name="_Toc2132"/>
      <w:bookmarkStart w:id="1327" w:name="_Toc10878"/>
      <w:bookmarkStart w:id="1328" w:name="_Toc4588"/>
      <w:bookmarkStart w:id="1329" w:name="_Toc14067"/>
      <w:bookmarkStart w:id="1330" w:name="_Toc31776"/>
      <w:bookmarkStart w:id="1331" w:name="_Toc26123"/>
      <w:bookmarkStart w:id="1332" w:name="_Toc29933"/>
      <w:bookmarkStart w:id="1333" w:name="_Toc11133"/>
      <w:bookmarkStart w:id="1334" w:name="_Toc2910"/>
      <w:r>
        <w:rPr>
          <w:b/>
          <w:bCs/>
          <w:szCs w:val="32"/>
          <w:lang w:val="en"/>
        </w:rPr>
        <w:t>15.5 Data Collection and Processing</w:t>
      </w:r>
      <w:bookmarkEnd w:id="1315"/>
      <w:bookmarkEnd w:id="1316"/>
      <w:bookmarkEnd w:id="1317"/>
      <w:bookmarkEnd w:id="1318"/>
      <w:bookmarkEnd w:id="1319"/>
    </w:p>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p w14:paraId="1EEC9BED" w14:textId="77777777" w:rsidR="007B694B" w:rsidRDefault="00FA3D63">
      <w:pPr>
        <w:ind w:firstLineChars="0" w:firstLine="0"/>
        <w:rPr>
          <w:rFonts w:eastAsiaTheme="minorEastAsia"/>
        </w:rPr>
      </w:pPr>
      <w:r>
        <w:rPr>
          <w:rFonts w:eastAsiaTheme="minorEastAsia"/>
          <w:lang w:val="en"/>
        </w:rPr>
        <w:t>The sponsor provides the electronic case report form (eCRF), and the required information must be filled in the required space in the case report form. If the information is not applicable, “NA” should be filled in; If the examination item is not implemented, “ND” should be filled in; If the information cannot be obtained, “UK” should be filled in; No blank space is allowed. The electronic case report form (eCRF) should not include the subject's name, but the subject's initials and subject number. Refer to Instructions for eCRF Completion for specific requirements.</w:t>
      </w:r>
    </w:p>
    <w:p w14:paraId="76268752" w14:textId="77777777" w:rsidR="007B694B" w:rsidRDefault="00FA3D63">
      <w:pPr>
        <w:ind w:firstLineChars="0" w:firstLine="0"/>
        <w:rPr>
          <w:rFonts w:eastAsiaTheme="minorEastAsia"/>
        </w:rPr>
      </w:pPr>
      <w:r>
        <w:rPr>
          <w:rFonts w:eastAsiaTheme="minorEastAsia"/>
          <w:lang w:val="en"/>
        </w:rPr>
        <w:t>The complete electronic case report form (eCRF) must be signed and dated by the investigator.</w:t>
      </w:r>
    </w:p>
    <w:p w14:paraId="3F2245C8" w14:textId="77777777" w:rsidR="007B694B" w:rsidRDefault="00FA3D63">
      <w:pPr>
        <w:ind w:firstLineChars="0" w:firstLine="0"/>
        <w:rPr>
          <w:rFonts w:eastAsiaTheme="minorEastAsia"/>
        </w:rPr>
      </w:pPr>
      <w:r>
        <w:rPr>
          <w:rFonts w:eastAsiaTheme="minorEastAsia"/>
          <w:lang w:val="en"/>
        </w:rPr>
        <w:t>The investigator must make a decision on the patient's toxicity grading and tumor response assessment, while the head of clinical study should make the final arbitration on the diagnosis.</w:t>
      </w:r>
    </w:p>
    <w:p w14:paraId="20DBE033" w14:textId="77777777" w:rsidR="007B694B" w:rsidRDefault="00FA3D63">
      <w:pPr>
        <w:ind w:firstLineChars="0" w:firstLine="0"/>
        <w:rPr>
          <w:rFonts w:eastAsiaTheme="minorEastAsia"/>
        </w:rPr>
      </w:pPr>
      <w:r>
        <w:rPr>
          <w:rFonts w:eastAsiaTheme="minorEastAsia"/>
          <w:lang w:val="en"/>
        </w:rPr>
        <w:t>During the study, the investigator should allow the CRAs or representatives of the Sponsor to visit the study institution to inspect the study-related documents (e.g., subject informed consent form, study drug inventory, and approval document of the Ethics Committee). During the visit, the CRAs will strictly review the subject's files to check whether the information recorded on the eCRF is consistent with the subject's original records, especially the key information related to safety and efficacy.</w:t>
      </w:r>
    </w:p>
    <w:p w14:paraId="2E34D680" w14:textId="77777777" w:rsidR="007B694B" w:rsidRDefault="00FA3D63">
      <w:pPr>
        <w:keepNext/>
        <w:keepLines/>
        <w:ind w:firstLineChars="0" w:firstLine="0"/>
        <w:outlineLvl w:val="2"/>
        <w:rPr>
          <w:b/>
          <w:bCs/>
          <w:szCs w:val="32"/>
        </w:rPr>
      </w:pPr>
      <w:bookmarkStart w:id="1335" w:name="_Toc166778604"/>
      <w:bookmarkStart w:id="1336" w:name="_Toc22986"/>
      <w:r>
        <w:rPr>
          <w:b/>
          <w:bCs/>
          <w:szCs w:val="32"/>
          <w:lang w:val="en"/>
        </w:rPr>
        <w:t>15.6 Sample Testing of Central Laboratory</w:t>
      </w:r>
      <w:bookmarkEnd w:id="1335"/>
      <w:bookmarkEnd w:id="1336"/>
      <w:r>
        <w:rPr>
          <w:b/>
          <w:bCs/>
          <w:szCs w:val="32"/>
          <w:lang w:val="en"/>
        </w:rPr>
        <w:t xml:space="preserve"> </w:t>
      </w:r>
    </w:p>
    <w:p w14:paraId="3C15BB66" w14:textId="77777777" w:rsidR="007B694B" w:rsidRDefault="00FA3D63">
      <w:pPr>
        <w:ind w:firstLineChars="0" w:firstLine="0"/>
        <w:rPr>
          <w:rFonts w:eastAsiaTheme="minorEastAsia"/>
        </w:rPr>
      </w:pPr>
      <w:r>
        <w:rPr>
          <w:rFonts w:eastAsiaTheme="minorEastAsia"/>
          <w:lang w:val="en"/>
        </w:rPr>
        <w:t xml:space="preserve">The central laboratory of this study is set up in Guangzhou KingMed Diagnostics Center Co. Ltd., and the Central Laboratory Service Agreement is signed by Guangzhou Kingmylab Pharmaceutical Research Co., Ltd., both of which are the holding subsidiaries of Guangzhou Kingmed Diagnostics Group Co., Ltd. The </w:t>
      </w:r>
      <w:r>
        <w:rPr>
          <w:rFonts w:eastAsiaTheme="minorEastAsia"/>
          <w:lang w:val="en"/>
        </w:rPr>
        <w:lastRenderedPageBreak/>
        <w:t>collected biological samples will be tested, preserved and destroyed by Guangzhou KingMed Diagnostics Center Co. Ltd.</w:t>
      </w:r>
    </w:p>
    <w:p w14:paraId="28C31C29" w14:textId="77777777" w:rsidR="007B694B" w:rsidRDefault="00FA3D63">
      <w:pPr>
        <w:ind w:firstLineChars="0" w:firstLine="0"/>
        <w:rPr>
          <w:rFonts w:eastAsiaTheme="minorEastAsia"/>
        </w:rPr>
      </w:pPr>
      <w:r>
        <w:rPr>
          <w:rFonts w:eastAsiaTheme="minorEastAsia"/>
          <w:lang w:val="en"/>
        </w:rPr>
        <w:t>The PK laboratory for this study is set in Wuhan Hongren Biopharmaceutical Inc. The collected biological samples will be tested, preserved and destroyed by Wuhan Hongren Biopharmaceutical Inc.</w:t>
      </w:r>
    </w:p>
    <w:p w14:paraId="601C1E25" w14:textId="77777777" w:rsidR="007B694B" w:rsidRDefault="007B694B">
      <w:pPr>
        <w:ind w:firstLine="480"/>
        <w:rPr>
          <w:rFonts w:eastAsiaTheme="minorEastAsia"/>
        </w:rPr>
      </w:pPr>
    </w:p>
    <w:p w14:paraId="31BD55B2" w14:textId="77777777" w:rsidR="007B694B" w:rsidRDefault="00FA3D63" w:rsidP="001727E9">
      <w:pPr>
        <w:keepNext/>
        <w:keepLines/>
        <w:numPr>
          <w:ilvl w:val="0"/>
          <w:numId w:val="9"/>
        </w:numPr>
        <w:adjustRightInd w:val="0"/>
        <w:snapToGrid w:val="0"/>
        <w:spacing w:before="156"/>
        <w:ind w:firstLineChars="0"/>
        <w:jc w:val="left"/>
        <w:outlineLvl w:val="1"/>
        <w:rPr>
          <w:b/>
          <w:bCs/>
          <w:sz w:val="28"/>
          <w:szCs w:val="32"/>
        </w:rPr>
      </w:pPr>
      <w:bookmarkStart w:id="1337" w:name="_Toc3733"/>
      <w:bookmarkStart w:id="1338" w:name="_Toc24071"/>
      <w:bookmarkStart w:id="1339" w:name="_Toc6266"/>
      <w:bookmarkStart w:id="1340" w:name="_Toc20992"/>
      <w:bookmarkStart w:id="1341" w:name="_Toc4174"/>
      <w:bookmarkStart w:id="1342" w:name="_Toc502302311"/>
      <w:bookmarkStart w:id="1343" w:name="_Toc24686"/>
      <w:bookmarkStart w:id="1344" w:name="_Toc6741"/>
      <w:bookmarkStart w:id="1345" w:name="_Toc26182"/>
      <w:bookmarkStart w:id="1346" w:name="_Toc26217"/>
      <w:bookmarkStart w:id="1347" w:name="_Toc20397"/>
      <w:bookmarkStart w:id="1348" w:name="_Toc4463"/>
      <w:bookmarkStart w:id="1349" w:name="_Toc3673"/>
      <w:bookmarkStart w:id="1350" w:name="_Toc31921"/>
      <w:bookmarkStart w:id="1351" w:name="_Toc24687"/>
      <w:bookmarkStart w:id="1352" w:name="_Toc8252"/>
      <w:bookmarkStart w:id="1353" w:name="_Toc673"/>
      <w:bookmarkStart w:id="1354" w:name="_Toc45878295"/>
      <w:bookmarkStart w:id="1355" w:name="_Toc15588"/>
      <w:bookmarkStart w:id="1356" w:name="_Toc166778605"/>
      <w:bookmarkStart w:id="1357" w:name="_Toc19628"/>
      <w:r>
        <w:rPr>
          <w:b/>
          <w:bCs/>
          <w:sz w:val="28"/>
          <w:szCs w:val="32"/>
          <w:lang w:val="en"/>
        </w:rPr>
        <w:t xml:space="preserve">Ethics, </w:t>
      </w:r>
      <w:r>
        <w:rPr>
          <w:rFonts w:hint="eastAsia"/>
          <w:b/>
          <w:bCs/>
          <w:sz w:val="28"/>
          <w:szCs w:val="32"/>
          <w:lang w:val="en"/>
        </w:rPr>
        <w:t>L</w:t>
      </w:r>
      <w:r>
        <w:rPr>
          <w:b/>
          <w:bCs/>
          <w:sz w:val="28"/>
          <w:szCs w:val="32"/>
          <w:lang w:val="en"/>
        </w:rPr>
        <w:t xml:space="preserve">aws and </w:t>
      </w:r>
      <w:r>
        <w:rPr>
          <w:rFonts w:hint="eastAsia"/>
          <w:b/>
          <w:bCs/>
          <w:sz w:val="28"/>
          <w:szCs w:val="32"/>
          <w:lang w:val="en"/>
        </w:rPr>
        <w:t>A</w:t>
      </w:r>
      <w:r>
        <w:rPr>
          <w:b/>
          <w:bCs/>
          <w:sz w:val="28"/>
          <w:szCs w:val="32"/>
          <w:lang w:val="en"/>
        </w:rPr>
        <w:t xml:space="preserve">dministrative </w:t>
      </w:r>
      <w:r>
        <w:rPr>
          <w:rFonts w:hint="eastAsia"/>
          <w:b/>
          <w:bCs/>
          <w:sz w:val="28"/>
          <w:szCs w:val="32"/>
          <w:lang w:val="en"/>
        </w:rPr>
        <w:t>M</w:t>
      </w:r>
      <w:r>
        <w:rPr>
          <w:b/>
          <w:bCs/>
          <w:sz w:val="28"/>
          <w:szCs w:val="32"/>
          <w:lang w:val="en"/>
        </w:rPr>
        <w:t>anagement</w:t>
      </w:r>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p>
    <w:p w14:paraId="478D68DA" w14:textId="77777777" w:rsidR="007B694B" w:rsidRDefault="00FA3D63">
      <w:pPr>
        <w:keepNext/>
        <w:keepLines/>
        <w:ind w:firstLineChars="0" w:firstLine="0"/>
        <w:outlineLvl w:val="2"/>
        <w:rPr>
          <w:b/>
          <w:bCs/>
          <w:szCs w:val="32"/>
        </w:rPr>
      </w:pPr>
      <w:bookmarkStart w:id="1358" w:name="_Toc869"/>
      <w:bookmarkStart w:id="1359" w:name="_Toc45878296"/>
      <w:bookmarkStart w:id="1360" w:name="_Toc166778606"/>
      <w:bookmarkStart w:id="1361" w:name="_Toc502302312"/>
      <w:bookmarkStart w:id="1362" w:name="_Toc10174"/>
      <w:bookmarkStart w:id="1363" w:name="_Toc17520"/>
      <w:bookmarkStart w:id="1364" w:name="_Toc21521"/>
      <w:bookmarkStart w:id="1365" w:name="_Toc22391"/>
      <w:bookmarkStart w:id="1366" w:name="_Toc7939"/>
      <w:bookmarkStart w:id="1367" w:name="_Toc30229"/>
      <w:bookmarkStart w:id="1368" w:name="_Toc22714"/>
      <w:bookmarkStart w:id="1369" w:name="_Toc6265"/>
      <w:bookmarkStart w:id="1370" w:name="_Toc19640"/>
      <w:bookmarkStart w:id="1371" w:name="_Toc3189"/>
      <w:bookmarkStart w:id="1372" w:name="_Toc2883"/>
      <w:bookmarkStart w:id="1373" w:name="_Toc17227"/>
      <w:bookmarkStart w:id="1374" w:name="_Toc16029"/>
      <w:bookmarkStart w:id="1375" w:name="_Toc15151"/>
      <w:bookmarkStart w:id="1376" w:name="_Toc29190"/>
      <w:bookmarkStart w:id="1377" w:name="_Toc15034"/>
      <w:r>
        <w:rPr>
          <w:b/>
          <w:bCs/>
          <w:szCs w:val="32"/>
          <w:lang w:val="en"/>
        </w:rPr>
        <w:t>16.1 Ethics Committee</w:t>
      </w:r>
      <w:bookmarkEnd w:id="1358"/>
      <w:bookmarkEnd w:id="1359"/>
      <w:bookmarkEnd w:id="1360"/>
      <w:bookmarkEnd w:id="1361"/>
      <w:bookmarkEnd w:id="1362"/>
    </w:p>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p w14:paraId="16FC4F36" w14:textId="77777777" w:rsidR="007B694B" w:rsidRDefault="00FA3D63">
      <w:pPr>
        <w:ind w:firstLineChars="0" w:firstLine="0"/>
        <w:rPr>
          <w:rFonts w:eastAsiaTheme="minorEastAsia"/>
        </w:rPr>
      </w:pPr>
      <w:r>
        <w:rPr>
          <w:rFonts w:eastAsiaTheme="minorEastAsia"/>
          <w:lang w:val="en"/>
        </w:rPr>
        <w:t>The study protocol and subject informed consent form must be submitted to the Ethics Committee of the study site for review and approval prior to the start of the study. The Ethics Committee should submit its approval comments to the investigator in written form. The investigator must submit a copy of the documents approved by the Ethics Committee as well as the members and qualifications of the Ethics Committee to the Sponsor.</w:t>
      </w:r>
    </w:p>
    <w:p w14:paraId="68778030" w14:textId="77777777" w:rsidR="007B694B" w:rsidRDefault="00FA3D63">
      <w:pPr>
        <w:ind w:firstLineChars="0" w:firstLine="0"/>
        <w:rPr>
          <w:rFonts w:eastAsiaTheme="minorEastAsia"/>
        </w:rPr>
      </w:pPr>
      <w:r>
        <w:rPr>
          <w:rFonts w:eastAsiaTheme="minorEastAsia"/>
          <w:lang w:val="en"/>
        </w:rPr>
        <w:t>Any serious adverse reactions and death cases occurred during the study should be reported to the Ethics Committee by the investigators. The Ethics Committee should be informed at the end of the study.</w:t>
      </w:r>
    </w:p>
    <w:p w14:paraId="4B7DACC5" w14:textId="77777777" w:rsidR="007B694B" w:rsidRDefault="00FA3D63">
      <w:pPr>
        <w:keepNext/>
        <w:keepLines/>
        <w:ind w:firstLineChars="0" w:firstLine="0"/>
        <w:outlineLvl w:val="2"/>
        <w:rPr>
          <w:b/>
          <w:bCs/>
          <w:szCs w:val="32"/>
        </w:rPr>
      </w:pPr>
      <w:bookmarkStart w:id="1378" w:name="_Toc26560"/>
      <w:bookmarkStart w:id="1379" w:name="_Toc502302313"/>
      <w:bookmarkStart w:id="1380" w:name="_Toc45878297"/>
      <w:bookmarkStart w:id="1381" w:name="_Toc166778607"/>
      <w:bookmarkStart w:id="1382" w:name="_Toc6643"/>
      <w:bookmarkStart w:id="1383" w:name="_Toc1676"/>
      <w:bookmarkStart w:id="1384" w:name="_Toc2018"/>
      <w:bookmarkStart w:id="1385" w:name="_Toc13864"/>
      <w:bookmarkStart w:id="1386" w:name="_Toc28486"/>
      <w:bookmarkStart w:id="1387" w:name="_Toc24963"/>
      <w:bookmarkStart w:id="1388" w:name="_Toc5704"/>
      <w:bookmarkStart w:id="1389" w:name="_Toc26349"/>
      <w:bookmarkStart w:id="1390" w:name="_Toc26502"/>
      <w:bookmarkStart w:id="1391" w:name="_Toc22247"/>
      <w:bookmarkStart w:id="1392" w:name="_Toc10142"/>
      <w:bookmarkStart w:id="1393" w:name="_Toc3507"/>
      <w:bookmarkStart w:id="1394" w:name="_Toc19091"/>
      <w:bookmarkStart w:id="1395" w:name="_Toc19956"/>
      <w:bookmarkStart w:id="1396" w:name="_Toc24704"/>
      <w:bookmarkStart w:id="1397" w:name="_Toc14458"/>
      <w:r>
        <w:rPr>
          <w:b/>
          <w:bCs/>
          <w:szCs w:val="32"/>
          <w:lang w:val="en"/>
        </w:rPr>
        <w:t>16.2 Informed Consent Form</w:t>
      </w:r>
      <w:bookmarkEnd w:id="1378"/>
      <w:bookmarkEnd w:id="1379"/>
      <w:bookmarkEnd w:id="1380"/>
      <w:bookmarkEnd w:id="1381"/>
      <w:bookmarkEnd w:id="1382"/>
    </w:p>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p w14:paraId="2F59DAA8" w14:textId="77777777" w:rsidR="007B694B" w:rsidRDefault="00FA3D63">
      <w:pPr>
        <w:ind w:firstLineChars="0" w:firstLine="0"/>
        <w:rPr>
          <w:rFonts w:eastAsiaTheme="minorEastAsia"/>
        </w:rPr>
      </w:pPr>
      <w:r>
        <w:rPr>
          <w:rFonts w:eastAsiaTheme="minorEastAsia"/>
          <w:lang w:val="en"/>
        </w:rPr>
        <w:t>The informed consent form should conform to the requirements of the latest version of the Declaration of Helsinki and comply with the rules and guidelines established by National Medical Products Administration. Prior to screening, subjects should be informed of the nature of</w:t>
      </w:r>
      <w:r>
        <w:rPr>
          <w:rFonts w:eastAsiaTheme="minorEastAsia" w:hint="eastAsia"/>
          <w:lang w:val="en"/>
        </w:rPr>
        <w:t xml:space="preserve"> the study drug</w:t>
      </w:r>
      <w:r>
        <w:rPr>
          <w:rFonts w:eastAsiaTheme="minorEastAsia"/>
          <w:lang w:val="en"/>
        </w:rPr>
        <w:t xml:space="preserve">, the study objectives, study procedures, possible benefits and possible risks. The investigator should explain the trial process and possible problems to the subjects, and the subjects should sign and date the informed consent form to indicate their understanding and consent. If the provisions permit the patients to give verbal consent in the presence of circumstantial evidence, the witness should sign and date the consent, and the witness is unrelated to the study. If the patient is mentally and physically incapacitated, he or she should have a legally </w:t>
      </w:r>
      <w:r>
        <w:rPr>
          <w:rFonts w:eastAsiaTheme="minorEastAsia"/>
          <w:lang w:val="en"/>
        </w:rPr>
        <w:lastRenderedPageBreak/>
        <w:t>acceptable representative to read and understand the informed consent form, and then sign and date it. The subject or his/her legally acceptable representative will keep one signed informed consent form, and the other signed informed consent form will be kept in the study records of the clinical investigator.</w:t>
      </w:r>
    </w:p>
    <w:p w14:paraId="252637C0" w14:textId="77777777" w:rsidR="007B694B" w:rsidRDefault="00FA3D63">
      <w:pPr>
        <w:keepNext/>
        <w:keepLines/>
        <w:ind w:firstLineChars="0" w:firstLine="0"/>
        <w:outlineLvl w:val="2"/>
        <w:rPr>
          <w:rFonts w:eastAsiaTheme="minorEastAsia"/>
          <w:b/>
          <w:bCs/>
          <w:szCs w:val="32"/>
        </w:rPr>
      </w:pPr>
      <w:bookmarkStart w:id="1398" w:name="_Toc502302314"/>
      <w:bookmarkStart w:id="1399" w:name="_Toc166778608"/>
      <w:bookmarkStart w:id="1400" w:name="_Toc15141"/>
      <w:bookmarkStart w:id="1401" w:name="_Toc15413"/>
      <w:bookmarkStart w:id="1402" w:name="_Toc2692"/>
      <w:bookmarkStart w:id="1403" w:name="_Toc30653"/>
      <w:bookmarkStart w:id="1404" w:name="_Toc1814"/>
      <w:bookmarkStart w:id="1405" w:name="_Toc29672"/>
      <w:bookmarkStart w:id="1406" w:name="_Toc10559"/>
      <w:bookmarkStart w:id="1407" w:name="_Toc24540"/>
      <w:bookmarkStart w:id="1408" w:name="_Toc22728"/>
      <w:bookmarkStart w:id="1409" w:name="_Toc10844"/>
      <w:bookmarkStart w:id="1410" w:name="_Toc23819"/>
      <w:bookmarkStart w:id="1411" w:name="_Toc16098"/>
      <w:bookmarkStart w:id="1412" w:name="_Toc26664"/>
      <w:bookmarkStart w:id="1413" w:name="_Toc14171"/>
      <w:bookmarkStart w:id="1414" w:name="_Toc16733"/>
      <w:bookmarkStart w:id="1415" w:name="_Toc17318"/>
      <w:r>
        <w:rPr>
          <w:b/>
          <w:bCs/>
          <w:szCs w:val="32"/>
          <w:lang w:val="en"/>
        </w:rPr>
        <w:t>16.3 Records Retention</w:t>
      </w:r>
      <w:bookmarkEnd w:id="1398"/>
      <w:bookmarkEnd w:id="1399"/>
      <w:bookmarkEnd w:id="1400"/>
    </w:p>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p w14:paraId="463576A0" w14:textId="77777777" w:rsidR="007B694B" w:rsidRDefault="00FA3D63">
      <w:pPr>
        <w:snapToGrid w:val="0"/>
        <w:ind w:firstLineChars="0" w:firstLine="0"/>
        <w:rPr>
          <w:rFonts w:eastAsiaTheme="minorEastAsia"/>
        </w:rPr>
      </w:pPr>
      <w:r>
        <w:rPr>
          <w:rFonts w:eastAsiaTheme="minorEastAsia"/>
          <w:lang w:val="en"/>
        </w:rPr>
        <w:t xml:space="preserve">The investigator should keep all detailed source documents of subjects to ensure that the data in the database are accurate, complete and timely updated. Source documents, medical records, etc. should be clear, detailed and easily identified by the personnel participating in the clinical trial. </w:t>
      </w:r>
    </w:p>
    <w:p w14:paraId="0C14A29B" w14:textId="77777777" w:rsidR="007B694B" w:rsidRDefault="00FA3D63">
      <w:pPr>
        <w:snapToGrid w:val="0"/>
        <w:ind w:firstLineChars="0" w:firstLine="0"/>
        <w:rPr>
          <w:rFonts w:eastAsiaTheme="minorEastAsia"/>
        </w:rPr>
      </w:pPr>
      <w:r>
        <w:rPr>
          <w:rFonts w:eastAsiaTheme="minorEastAsia"/>
          <w:lang w:val="en"/>
        </w:rPr>
        <w:t>Data in the eCRF can only be modified by the investigator or personnel authorized by the investigator.</w:t>
      </w:r>
    </w:p>
    <w:p w14:paraId="0EAEDCEB" w14:textId="77777777" w:rsidR="007B694B" w:rsidRDefault="00FA3D63">
      <w:pPr>
        <w:snapToGrid w:val="0"/>
        <w:ind w:firstLineChars="0" w:firstLine="0"/>
        <w:rPr>
          <w:rFonts w:eastAsiaTheme="minorEastAsia"/>
          <w:sz w:val="21"/>
          <w:szCs w:val="21"/>
        </w:rPr>
      </w:pPr>
      <w:r>
        <w:rPr>
          <w:rFonts w:eastAsiaTheme="minorEastAsia"/>
          <w:lang w:val="en"/>
        </w:rPr>
        <w:t>At the end of the study, eCRFs will be printed/saved on a burned CD for filing. The trial data should be kept for at least 5 years after the end of the trial. However, if it’s required by the existing regulations or agreement with the Sponsor, such data should be kept for a longer period. The Sponsor will notify the investigators in writing when the data need not be kept any longer.</w:t>
      </w:r>
    </w:p>
    <w:p w14:paraId="655DD738" w14:textId="77777777" w:rsidR="007B694B" w:rsidRDefault="00FA3D63">
      <w:pPr>
        <w:keepNext/>
        <w:keepLines/>
        <w:ind w:firstLineChars="0" w:firstLine="0"/>
        <w:outlineLvl w:val="2"/>
        <w:rPr>
          <w:b/>
          <w:bCs/>
          <w:szCs w:val="32"/>
        </w:rPr>
      </w:pPr>
      <w:bookmarkStart w:id="1416" w:name="_Toc30920"/>
      <w:bookmarkStart w:id="1417" w:name="_Toc502302315"/>
      <w:bookmarkStart w:id="1418" w:name="_Toc45878298"/>
      <w:bookmarkStart w:id="1419" w:name="_Toc166778609"/>
      <w:bookmarkStart w:id="1420" w:name="_Toc25679"/>
      <w:bookmarkStart w:id="1421" w:name="_Toc19543"/>
      <w:bookmarkStart w:id="1422" w:name="_Toc12542"/>
      <w:bookmarkStart w:id="1423" w:name="_Toc23980"/>
      <w:bookmarkStart w:id="1424" w:name="_Toc16241"/>
      <w:bookmarkStart w:id="1425" w:name="_Toc7809"/>
      <w:bookmarkStart w:id="1426" w:name="_Toc7674"/>
      <w:bookmarkStart w:id="1427" w:name="_Toc7155"/>
      <w:bookmarkStart w:id="1428" w:name="_Toc31394"/>
      <w:bookmarkStart w:id="1429" w:name="_Toc7037"/>
      <w:bookmarkStart w:id="1430" w:name="_Toc21877"/>
      <w:bookmarkStart w:id="1431" w:name="_Toc640"/>
      <w:bookmarkStart w:id="1432" w:name="_Toc19000"/>
      <w:bookmarkStart w:id="1433" w:name="_Toc28975"/>
      <w:bookmarkStart w:id="1434" w:name="_Toc20519"/>
      <w:bookmarkStart w:id="1435" w:name="_Toc15480"/>
      <w:r>
        <w:rPr>
          <w:b/>
          <w:bCs/>
          <w:szCs w:val="32"/>
          <w:lang w:val="en"/>
        </w:rPr>
        <w:t>16.4 Study Protocol Amendment</w:t>
      </w:r>
      <w:bookmarkEnd w:id="1416"/>
      <w:bookmarkEnd w:id="1417"/>
      <w:bookmarkEnd w:id="1418"/>
      <w:bookmarkEnd w:id="1419"/>
      <w:bookmarkEnd w:id="1420"/>
    </w:p>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p w14:paraId="5C1673DB" w14:textId="77777777" w:rsidR="007B694B" w:rsidRDefault="00FA3D63">
      <w:pPr>
        <w:ind w:firstLineChars="0" w:firstLine="0"/>
        <w:rPr>
          <w:rFonts w:eastAsiaTheme="minorEastAsia"/>
        </w:rPr>
      </w:pPr>
      <w:r>
        <w:rPr>
          <w:rFonts w:eastAsiaTheme="minorEastAsia"/>
          <w:lang w:val="en"/>
        </w:rPr>
        <w:t>In case of any study protocol amendment that may influence the conduct of the study, the potential benefits of the study, the safety of patients, study objectives, study design, number of subjects and study procedures, etc., a copy of revision opinions of the study protocol must be presented to the Ethics Committee. All study protocol amendment proposals must be approved by the Sponsor, the investigators and the Ethics Committee prior to implementation.</w:t>
      </w:r>
    </w:p>
    <w:p w14:paraId="646783B4" w14:textId="77777777" w:rsidR="007B694B" w:rsidRDefault="00FA3D63">
      <w:pPr>
        <w:keepNext/>
        <w:keepLines/>
        <w:ind w:firstLineChars="0" w:firstLine="0"/>
        <w:outlineLvl w:val="2"/>
        <w:rPr>
          <w:b/>
          <w:bCs/>
          <w:szCs w:val="32"/>
        </w:rPr>
      </w:pPr>
      <w:bookmarkStart w:id="1436" w:name="_Toc45878299"/>
      <w:bookmarkStart w:id="1437" w:name="_Toc14303"/>
      <w:bookmarkStart w:id="1438" w:name="_Toc502302317"/>
      <w:bookmarkStart w:id="1439" w:name="_Toc166778610"/>
      <w:bookmarkStart w:id="1440" w:name="_Toc9723"/>
      <w:bookmarkStart w:id="1441" w:name="_Toc20515"/>
      <w:bookmarkStart w:id="1442" w:name="_Toc5144"/>
      <w:bookmarkStart w:id="1443" w:name="_Toc10758"/>
      <w:bookmarkStart w:id="1444" w:name="_Toc21491"/>
      <w:bookmarkStart w:id="1445" w:name="_Toc12476"/>
      <w:bookmarkStart w:id="1446" w:name="_Toc1536"/>
      <w:bookmarkStart w:id="1447" w:name="_Toc10177"/>
      <w:bookmarkStart w:id="1448" w:name="_Toc5607"/>
      <w:bookmarkStart w:id="1449" w:name="_Toc14800"/>
      <w:bookmarkStart w:id="1450" w:name="_Toc11786"/>
      <w:bookmarkStart w:id="1451" w:name="_Toc2881"/>
      <w:bookmarkStart w:id="1452" w:name="_Toc4285"/>
      <w:bookmarkStart w:id="1453" w:name="_Toc28684"/>
      <w:bookmarkStart w:id="1454" w:name="_Toc26445"/>
      <w:bookmarkStart w:id="1455" w:name="_Toc15853"/>
      <w:r>
        <w:rPr>
          <w:b/>
          <w:bCs/>
          <w:szCs w:val="32"/>
          <w:lang w:val="en"/>
        </w:rPr>
        <w:t>16.5 Qualification Certificate of Clinical Laboratory and Normal Range of Clinical Examination</w:t>
      </w:r>
      <w:bookmarkEnd w:id="1436"/>
      <w:bookmarkEnd w:id="1437"/>
      <w:bookmarkEnd w:id="1438"/>
      <w:bookmarkEnd w:id="1439"/>
      <w:bookmarkEnd w:id="1440"/>
    </w:p>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p w14:paraId="723486D9" w14:textId="77777777" w:rsidR="007B694B" w:rsidRDefault="00FA3D63">
      <w:pPr>
        <w:ind w:firstLineChars="0" w:firstLine="0"/>
        <w:rPr>
          <w:rFonts w:eastAsiaTheme="minorEastAsia"/>
        </w:rPr>
      </w:pPr>
      <w:r>
        <w:rPr>
          <w:rFonts w:eastAsiaTheme="minorEastAsia"/>
          <w:lang w:val="en"/>
        </w:rPr>
        <w:t>Each clinical study site should submit the qualification certificate of clinical laboratory and a copy of normal range of clinical examination as relevant documents to the Sponsor for filing.</w:t>
      </w:r>
    </w:p>
    <w:p w14:paraId="642639B3" w14:textId="77777777" w:rsidR="007B694B" w:rsidRDefault="00FA3D63">
      <w:pPr>
        <w:keepNext/>
        <w:keepLines/>
        <w:ind w:firstLineChars="0" w:firstLine="0"/>
        <w:outlineLvl w:val="2"/>
        <w:rPr>
          <w:b/>
          <w:bCs/>
          <w:szCs w:val="32"/>
        </w:rPr>
      </w:pPr>
      <w:bookmarkStart w:id="1456" w:name="_Toc155"/>
      <w:bookmarkStart w:id="1457" w:name="_Toc502302318"/>
      <w:bookmarkStart w:id="1458" w:name="_Toc45878300"/>
      <w:bookmarkStart w:id="1459" w:name="_Toc17164"/>
      <w:bookmarkStart w:id="1460" w:name="_Toc166778611"/>
      <w:bookmarkStart w:id="1461" w:name="_Toc16171"/>
      <w:bookmarkStart w:id="1462" w:name="_Toc11927"/>
      <w:bookmarkStart w:id="1463" w:name="_Toc9401"/>
      <w:bookmarkStart w:id="1464" w:name="_Toc17948"/>
      <w:bookmarkStart w:id="1465" w:name="_Toc30536"/>
      <w:bookmarkStart w:id="1466" w:name="_Toc28889"/>
      <w:bookmarkStart w:id="1467" w:name="_Toc30912"/>
      <w:bookmarkStart w:id="1468" w:name="_Toc22248"/>
      <w:bookmarkStart w:id="1469" w:name="_Toc10077"/>
      <w:bookmarkStart w:id="1470" w:name="_Toc8843"/>
      <w:bookmarkStart w:id="1471" w:name="_Toc7780"/>
      <w:bookmarkStart w:id="1472" w:name="_Toc27555"/>
      <w:bookmarkStart w:id="1473" w:name="_Toc1310"/>
      <w:bookmarkStart w:id="1474" w:name="_Toc19836"/>
      <w:bookmarkStart w:id="1475" w:name="_Toc26263"/>
      <w:r>
        <w:rPr>
          <w:b/>
          <w:bCs/>
          <w:szCs w:val="32"/>
          <w:lang w:val="en"/>
        </w:rPr>
        <w:t>16.6 Signature Page</w:t>
      </w:r>
      <w:bookmarkEnd w:id="1456"/>
      <w:bookmarkEnd w:id="1457"/>
      <w:r>
        <w:rPr>
          <w:b/>
          <w:bCs/>
          <w:szCs w:val="32"/>
          <w:lang w:val="en"/>
        </w:rPr>
        <w:t xml:space="preserve"> of the Clinical Study Protocol</w:t>
      </w:r>
      <w:bookmarkEnd w:id="1458"/>
      <w:bookmarkEnd w:id="1459"/>
      <w:bookmarkEnd w:id="1460"/>
      <w:bookmarkEnd w:id="1461"/>
    </w:p>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p w14:paraId="2980866F" w14:textId="77777777" w:rsidR="007B694B" w:rsidRDefault="00FA3D63">
      <w:pPr>
        <w:ind w:firstLineChars="0" w:firstLine="0"/>
        <w:rPr>
          <w:rFonts w:eastAsiaTheme="minorEastAsia"/>
        </w:rPr>
      </w:pPr>
      <w:r>
        <w:rPr>
          <w:rFonts w:eastAsiaTheme="minorEastAsia"/>
          <w:lang w:val="en"/>
        </w:rPr>
        <w:t xml:space="preserve">Once relevant regulatory authorities and ethics committees agree to conduct this </w:t>
      </w:r>
      <w:r>
        <w:rPr>
          <w:rFonts w:eastAsiaTheme="minorEastAsia"/>
          <w:lang w:val="en"/>
        </w:rPr>
        <w:lastRenderedPageBreak/>
        <w:t>clinical study in accordance with the study protocol submitted by the Sponsor, the clinical investigators, the Sponsor, PK testing unit and data management and statistical analysis company of this study must sign on the signature page of the clinical study protocol.</w:t>
      </w:r>
    </w:p>
    <w:p w14:paraId="42B21436" w14:textId="77777777" w:rsidR="007B694B" w:rsidRDefault="00FA3D63">
      <w:pPr>
        <w:keepNext/>
        <w:keepLines/>
        <w:ind w:firstLineChars="0" w:firstLine="0"/>
        <w:outlineLvl w:val="2"/>
        <w:rPr>
          <w:b/>
          <w:bCs/>
          <w:szCs w:val="32"/>
        </w:rPr>
      </w:pPr>
      <w:bookmarkStart w:id="1476" w:name="_Toc502302319"/>
      <w:bookmarkStart w:id="1477" w:name="_Toc7704"/>
      <w:bookmarkStart w:id="1478" w:name="_Toc45878301"/>
      <w:bookmarkStart w:id="1479" w:name="_Toc166778612"/>
      <w:bookmarkStart w:id="1480" w:name="_Toc22514"/>
      <w:bookmarkStart w:id="1481" w:name="_Toc21460"/>
      <w:bookmarkStart w:id="1482" w:name="_Toc4800"/>
      <w:bookmarkStart w:id="1483" w:name="_Toc9839"/>
      <w:bookmarkStart w:id="1484" w:name="_Toc14982"/>
      <w:bookmarkStart w:id="1485" w:name="_Toc31104"/>
      <w:bookmarkStart w:id="1486" w:name="_Toc9543"/>
      <w:bookmarkStart w:id="1487" w:name="_Toc4942"/>
      <w:bookmarkStart w:id="1488" w:name="_Toc18372"/>
      <w:bookmarkStart w:id="1489" w:name="_Toc23557"/>
      <w:bookmarkStart w:id="1490" w:name="_Toc25628"/>
      <w:bookmarkStart w:id="1491" w:name="_Toc16679"/>
      <w:bookmarkStart w:id="1492" w:name="_Toc7220"/>
      <w:bookmarkStart w:id="1493" w:name="_Toc25035"/>
      <w:bookmarkStart w:id="1494" w:name="_Toc10547"/>
      <w:bookmarkStart w:id="1495" w:name="_Toc1416"/>
      <w:r>
        <w:rPr>
          <w:b/>
          <w:bCs/>
          <w:szCs w:val="32"/>
          <w:lang w:val="en"/>
        </w:rPr>
        <w:t>16.7 Expected Trial Duration</w:t>
      </w:r>
      <w:bookmarkEnd w:id="1476"/>
      <w:bookmarkEnd w:id="1477"/>
      <w:bookmarkEnd w:id="1478"/>
      <w:bookmarkEnd w:id="1479"/>
      <w:bookmarkEnd w:id="1480"/>
    </w:p>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p w14:paraId="44BE24D2" w14:textId="77777777" w:rsidR="007B694B" w:rsidRDefault="00FA3D63">
      <w:pPr>
        <w:ind w:firstLineChars="0" w:firstLine="0"/>
        <w:rPr>
          <w:rFonts w:eastAsiaTheme="minorEastAsia"/>
          <w:kern w:val="0"/>
        </w:rPr>
      </w:pPr>
      <w:r>
        <w:rPr>
          <w:rFonts w:eastAsiaTheme="minorEastAsia"/>
          <w:lang w:val="en"/>
        </w:rPr>
        <w:t xml:space="preserve">Expected trial duration: December 2022 to December 2025. After the study, subjects who remain </w:t>
      </w:r>
      <w:r>
        <w:rPr>
          <w:rFonts w:eastAsiaTheme="minorEastAsia" w:hint="eastAsia"/>
          <w:lang w:val="en"/>
        </w:rPr>
        <w:t>on treatment may join another long-term follow-up study and receive treatment</w:t>
      </w:r>
      <w:r>
        <w:rPr>
          <w:rFonts w:eastAsiaTheme="minorEastAsia"/>
          <w:lang w:val="en"/>
        </w:rPr>
        <w:t xml:space="preserve"> from the sponsor to ensure that subjects can take LP-168 until disease progression or </w:t>
      </w:r>
      <w:r>
        <w:rPr>
          <w:rFonts w:eastAsiaTheme="minorEastAsia" w:hint="eastAsia"/>
          <w:lang w:val="en"/>
        </w:rPr>
        <w:t>unacceptable toxicity</w:t>
      </w:r>
      <w:r>
        <w:rPr>
          <w:rFonts w:eastAsiaTheme="minorEastAsia"/>
          <w:lang w:val="en"/>
        </w:rPr>
        <w:t>.</w:t>
      </w:r>
    </w:p>
    <w:p w14:paraId="4D9777E3" w14:textId="77777777" w:rsidR="007B694B" w:rsidRDefault="00FA3D63">
      <w:pPr>
        <w:widowControl/>
        <w:ind w:firstLine="480"/>
        <w:jc w:val="left"/>
        <w:rPr>
          <w:rFonts w:eastAsiaTheme="minorEastAsia"/>
          <w:kern w:val="0"/>
        </w:rPr>
      </w:pPr>
      <w:r>
        <w:rPr>
          <w:rFonts w:eastAsiaTheme="minorEastAsia"/>
          <w:kern w:val="0"/>
          <w:lang w:val="en"/>
        </w:rPr>
        <w:br w:type="page"/>
      </w:r>
    </w:p>
    <w:p w14:paraId="46DF1303" w14:textId="77777777" w:rsidR="007B694B" w:rsidRDefault="00FA3D63">
      <w:pPr>
        <w:keepNext/>
        <w:autoSpaceDE w:val="0"/>
        <w:autoSpaceDN w:val="0"/>
        <w:adjustRightInd w:val="0"/>
        <w:spacing w:beforeLines="50" w:before="163" w:afterLines="50" w:after="163"/>
        <w:ind w:firstLineChars="0" w:firstLine="0"/>
        <w:outlineLvl w:val="0"/>
        <w:rPr>
          <w:rFonts w:eastAsiaTheme="minorEastAsia"/>
          <w:b/>
          <w:szCs w:val="21"/>
        </w:rPr>
      </w:pPr>
      <w:bookmarkStart w:id="1496" w:name="_Toc8532"/>
      <w:bookmarkStart w:id="1497" w:name="_Toc18091"/>
      <w:bookmarkStart w:id="1498" w:name="_Toc13135208"/>
      <w:bookmarkStart w:id="1499" w:name="_Toc502302321"/>
      <w:bookmarkStart w:id="1500" w:name="_Toc15054"/>
      <w:bookmarkStart w:id="1501" w:name="_Toc21559"/>
      <w:bookmarkStart w:id="1502" w:name="_Toc2868"/>
      <w:bookmarkStart w:id="1503" w:name="_Toc18413"/>
      <w:bookmarkStart w:id="1504" w:name="_Toc24492"/>
      <w:bookmarkStart w:id="1505" w:name="_Toc23329"/>
      <w:bookmarkStart w:id="1506" w:name="_Toc2854"/>
      <w:bookmarkStart w:id="1507" w:name="_Toc42786219"/>
      <w:bookmarkStart w:id="1508" w:name="_Toc31179"/>
      <w:bookmarkStart w:id="1509" w:name="_Toc14548"/>
      <w:bookmarkStart w:id="1510" w:name="_Toc667"/>
      <w:bookmarkStart w:id="1511" w:name="_Toc166778613"/>
      <w:bookmarkStart w:id="1512" w:name="_Toc4931"/>
      <w:bookmarkStart w:id="1513" w:name="_Toc7359"/>
      <w:bookmarkStart w:id="1514" w:name="_Toc31321"/>
      <w:bookmarkStart w:id="1515" w:name="_Toc9161"/>
      <w:r>
        <w:rPr>
          <w:rFonts w:eastAsiaTheme="minorEastAsia"/>
          <w:b/>
          <w:bCs/>
          <w:szCs w:val="21"/>
          <w:lang w:val="en"/>
        </w:rPr>
        <w:lastRenderedPageBreak/>
        <w:t>Appendices</w:t>
      </w:r>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p>
    <w:p w14:paraId="76E921DE" w14:textId="77777777" w:rsidR="007B694B" w:rsidRDefault="00FA3D63">
      <w:pPr>
        <w:keepNext/>
        <w:autoSpaceDE w:val="0"/>
        <w:autoSpaceDN w:val="0"/>
        <w:adjustRightInd w:val="0"/>
        <w:ind w:firstLineChars="0" w:firstLine="0"/>
        <w:outlineLvl w:val="0"/>
        <w:rPr>
          <w:rFonts w:eastAsiaTheme="minorEastAsia"/>
          <w:b/>
          <w:szCs w:val="21"/>
        </w:rPr>
      </w:pPr>
      <w:bookmarkStart w:id="1516" w:name="_Toc1790"/>
      <w:bookmarkStart w:id="1517" w:name="_Toc24821"/>
      <w:bookmarkStart w:id="1518" w:name="_Toc18614"/>
      <w:bookmarkStart w:id="1519" w:name="_Toc502302322"/>
      <w:bookmarkStart w:id="1520" w:name="_Toc27938"/>
      <w:bookmarkStart w:id="1521" w:name="_Toc493599425"/>
      <w:bookmarkStart w:id="1522" w:name="_Toc199"/>
      <w:bookmarkStart w:id="1523" w:name="_Toc15815"/>
      <w:bookmarkStart w:id="1524" w:name="_Toc8243"/>
      <w:bookmarkStart w:id="1525" w:name="_Toc1513"/>
      <w:bookmarkStart w:id="1526" w:name="_Toc13135209"/>
      <w:bookmarkStart w:id="1527" w:name="_Toc4910"/>
      <w:bookmarkStart w:id="1528" w:name="_Toc28637"/>
      <w:bookmarkStart w:id="1529" w:name="_Toc27134"/>
      <w:bookmarkStart w:id="1530" w:name="_Toc166778614"/>
      <w:bookmarkStart w:id="1531" w:name="_Toc7850"/>
      <w:bookmarkStart w:id="1532" w:name="_Toc8001"/>
      <w:bookmarkStart w:id="1533" w:name="_Toc19204"/>
      <w:bookmarkStart w:id="1534" w:name="_Toc416112877"/>
      <w:bookmarkStart w:id="1535" w:name="_Toc13766"/>
      <w:bookmarkStart w:id="1536" w:name="_Toc42786220"/>
      <w:bookmarkStart w:id="1537" w:name="_Toc17369"/>
      <w:r>
        <w:rPr>
          <w:rFonts w:eastAsiaTheme="minorEastAsia"/>
          <w:b/>
          <w:bCs/>
          <w:szCs w:val="21"/>
          <w:lang w:val="en"/>
        </w:rPr>
        <w:t>Appendix 1: ECOG Performance Status Criteria</w:t>
      </w:r>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p>
    <w:tbl>
      <w:tblPr>
        <w:tblW w:w="8536"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1235"/>
        <w:gridCol w:w="7301"/>
      </w:tblGrid>
      <w:tr w:rsidR="007B694B" w14:paraId="728D592A" w14:textId="77777777">
        <w:tc>
          <w:tcPr>
            <w:tcW w:w="8536" w:type="dxa"/>
            <w:gridSpan w:val="2"/>
            <w:tcBorders>
              <w:top w:val="single" w:sz="4" w:space="0" w:color="auto"/>
              <w:left w:val="nil"/>
              <w:bottom w:val="single" w:sz="4" w:space="0" w:color="auto"/>
              <w:right w:val="nil"/>
            </w:tcBorders>
          </w:tcPr>
          <w:p w14:paraId="68C5424C" w14:textId="77777777" w:rsidR="007B694B" w:rsidRDefault="00FA3D63">
            <w:pPr>
              <w:autoSpaceDE w:val="0"/>
              <w:autoSpaceDN w:val="0"/>
              <w:adjustRightInd w:val="0"/>
              <w:spacing w:before="118" w:after="118" w:line="240" w:lineRule="auto"/>
              <w:ind w:firstLineChars="0" w:firstLine="0"/>
              <w:jc w:val="center"/>
              <w:rPr>
                <w:rFonts w:eastAsiaTheme="minorEastAsia"/>
                <w:b/>
                <w:sz w:val="21"/>
                <w:szCs w:val="21"/>
              </w:rPr>
            </w:pPr>
            <w:r>
              <w:rPr>
                <w:rFonts w:eastAsiaTheme="minorEastAsia"/>
                <w:b/>
                <w:bCs/>
                <w:sz w:val="21"/>
                <w:szCs w:val="21"/>
                <w:lang w:val="en"/>
              </w:rPr>
              <w:t>ECOG Performance Status Scale</w:t>
            </w:r>
          </w:p>
        </w:tc>
      </w:tr>
      <w:tr w:rsidR="007B694B" w14:paraId="4A2F2417" w14:textId="77777777">
        <w:tc>
          <w:tcPr>
            <w:tcW w:w="1235" w:type="dxa"/>
            <w:tcBorders>
              <w:top w:val="single" w:sz="4" w:space="0" w:color="auto"/>
              <w:left w:val="nil"/>
              <w:bottom w:val="single" w:sz="4" w:space="0" w:color="auto"/>
            </w:tcBorders>
          </w:tcPr>
          <w:p w14:paraId="33A28E41" w14:textId="77777777" w:rsidR="007B694B" w:rsidRDefault="00FA3D63">
            <w:pPr>
              <w:autoSpaceDE w:val="0"/>
              <w:autoSpaceDN w:val="0"/>
              <w:adjustRightInd w:val="0"/>
              <w:spacing w:before="118" w:after="118" w:line="240" w:lineRule="auto"/>
              <w:ind w:firstLineChars="0" w:firstLine="0"/>
              <w:jc w:val="center"/>
              <w:rPr>
                <w:rFonts w:eastAsiaTheme="minorEastAsia"/>
                <w:b/>
                <w:sz w:val="21"/>
                <w:szCs w:val="21"/>
              </w:rPr>
            </w:pPr>
            <w:r>
              <w:rPr>
                <w:rFonts w:eastAsiaTheme="minorEastAsia"/>
                <w:b/>
                <w:bCs/>
                <w:sz w:val="21"/>
                <w:szCs w:val="21"/>
                <w:lang w:val="en"/>
              </w:rPr>
              <w:t>Grade</w:t>
            </w:r>
          </w:p>
        </w:tc>
        <w:tc>
          <w:tcPr>
            <w:tcW w:w="7301" w:type="dxa"/>
            <w:tcBorders>
              <w:top w:val="single" w:sz="4" w:space="0" w:color="auto"/>
              <w:bottom w:val="single" w:sz="4" w:space="0" w:color="auto"/>
              <w:right w:val="nil"/>
            </w:tcBorders>
          </w:tcPr>
          <w:p w14:paraId="7E381FF6" w14:textId="77777777" w:rsidR="007B694B" w:rsidRDefault="00FA3D63">
            <w:pPr>
              <w:autoSpaceDE w:val="0"/>
              <w:autoSpaceDN w:val="0"/>
              <w:adjustRightInd w:val="0"/>
              <w:spacing w:before="118" w:after="118" w:line="240" w:lineRule="auto"/>
              <w:ind w:firstLineChars="0" w:firstLine="0"/>
              <w:jc w:val="center"/>
              <w:rPr>
                <w:rFonts w:eastAsiaTheme="minorEastAsia"/>
                <w:b/>
                <w:sz w:val="21"/>
                <w:szCs w:val="21"/>
              </w:rPr>
            </w:pPr>
            <w:r>
              <w:rPr>
                <w:rFonts w:eastAsiaTheme="minorEastAsia"/>
                <w:b/>
                <w:bCs/>
                <w:sz w:val="21"/>
                <w:szCs w:val="21"/>
                <w:lang w:val="en"/>
              </w:rPr>
              <w:t>Description</w:t>
            </w:r>
          </w:p>
        </w:tc>
      </w:tr>
      <w:tr w:rsidR="007B694B" w14:paraId="42707BC3" w14:textId="77777777">
        <w:trPr>
          <w:trHeight w:val="586"/>
        </w:trPr>
        <w:tc>
          <w:tcPr>
            <w:tcW w:w="1235" w:type="dxa"/>
            <w:vMerge w:val="restart"/>
            <w:tcBorders>
              <w:top w:val="single" w:sz="4" w:space="0" w:color="auto"/>
              <w:left w:val="nil"/>
            </w:tcBorders>
          </w:tcPr>
          <w:p w14:paraId="0D886CC9" w14:textId="77777777" w:rsidR="007B694B" w:rsidRDefault="00FA3D63">
            <w:pPr>
              <w:autoSpaceDE w:val="0"/>
              <w:autoSpaceDN w:val="0"/>
              <w:adjustRightInd w:val="0"/>
              <w:spacing w:before="118" w:after="118" w:line="240" w:lineRule="auto"/>
              <w:ind w:firstLineChars="0" w:firstLine="0"/>
              <w:jc w:val="center"/>
              <w:rPr>
                <w:rFonts w:eastAsiaTheme="minorEastAsia"/>
                <w:sz w:val="21"/>
                <w:szCs w:val="21"/>
              </w:rPr>
            </w:pPr>
            <w:r>
              <w:rPr>
                <w:rFonts w:eastAsiaTheme="minorEastAsia"/>
                <w:sz w:val="21"/>
                <w:szCs w:val="21"/>
                <w:lang w:val="en"/>
              </w:rPr>
              <w:t>0</w:t>
            </w:r>
          </w:p>
        </w:tc>
        <w:tc>
          <w:tcPr>
            <w:tcW w:w="7301" w:type="dxa"/>
            <w:vMerge w:val="restart"/>
            <w:tcBorders>
              <w:top w:val="single" w:sz="4" w:space="0" w:color="auto"/>
              <w:right w:val="nil"/>
            </w:tcBorders>
          </w:tcPr>
          <w:p w14:paraId="45C21A1C" w14:textId="77777777" w:rsidR="007B694B" w:rsidRDefault="00FA3D63">
            <w:pPr>
              <w:autoSpaceDE w:val="0"/>
              <w:autoSpaceDN w:val="0"/>
              <w:adjustRightInd w:val="0"/>
              <w:spacing w:before="118" w:after="118" w:line="240" w:lineRule="auto"/>
              <w:ind w:firstLineChars="0" w:firstLine="0"/>
              <w:jc w:val="left"/>
              <w:rPr>
                <w:rFonts w:eastAsiaTheme="minorEastAsia"/>
                <w:sz w:val="21"/>
                <w:szCs w:val="21"/>
              </w:rPr>
            </w:pPr>
            <w:r>
              <w:rPr>
                <w:rFonts w:eastAsiaTheme="minorEastAsia"/>
                <w:sz w:val="21"/>
                <w:szCs w:val="21"/>
                <w:lang w:val="en"/>
              </w:rPr>
              <w:t>Able to carry on normal activity. Fully active, able to carry on all pre-disease performance without restriction</w:t>
            </w:r>
          </w:p>
        </w:tc>
      </w:tr>
      <w:tr w:rsidR="007B694B" w14:paraId="2259A3A7" w14:textId="77777777">
        <w:trPr>
          <w:trHeight w:val="704"/>
        </w:trPr>
        <w:tc>
          <w:tcPr>
            <w:tcW w:w="1235" w:type="dxa"/>
            <w:vMerge/>
            <w:tcBorders>
              <w:left w:val="nil"/>
            </w:tcBorders>
          </w:tcPr>
          <w:p w14:paraId="7048CEA4" w14:textId="77777777" w:rsidR="007B694B" w:rsidRDefault="007B694B">
            <w:pPr>
              <w:autoSpaceDE w:val="0"/>
              <w:autoSpaceDN w:val="0"/>
              <w:adjustRightInd w:val="0"/>
              <w:spacing w:before="118" w:after="118" w:line="240" w:lineRule="auto"/>
              <w:ind w:firstLineChars="0" w:firstLine="0"/>
              <w:jc w:val="center"/>
              <w:rPr>
                <w:rFonts w:eastAsiaTheme="minorEastAsia"/>
                <w:sz w:val="21"/>
                <w:szCs w:val="21"/>
              </w:rPr>
            </w:pPr>
          </w:p>
        </w:tc>
        <w:tc>
          <w:tcPr>
            <w:tcW w:w="7301" w:type="dxa"/>
            <w:vMerge/>
            <w:tcBorders>
              <w:right w:val="nil"/>
            </w:tcBorders>
          </w:tcPr>
          <w:p w14:paraId="342C4B83" w14:textId="77777777" w:rsidR="007B694B" w:rsidRDefault="007B694B">
            <w:pPr>
              <w:autoSpaceDE w:val="0"/>
              <w:autoSpaceDN w:val="0"/>
              <w:adjustRightInd w:val="0"/>
              <w:spacing w:before="118" w:after="118" w:line="240" w:lineRule="auto"/>
              <w:ind w:firstLineChars="0" w:firstLine="0"/>
              <w:jc w:val="left"/>
              <w:rPr>
                <w:rFonts w:eastAsiaTheme="minorEastAsia"/>
                <w:sz w:val="21"/>
                <w:szCs w:val="21"/>
              </w:rPr>
            </w:pPr>
          </w:p>
        </w:tc>
      </w:tr>
      <w:tr w:rsidR="007B694B" w14:paraId="019E921D" w14:textId="77777777">
        <w:trPr>
          <w:trHeight w:val="586"/>
        </w:trPr>
        <w:tc>
          <w:tcPr>
            <w:tcW w:w="1235" w:type="dxa"/>
            <w:vMerge w:val="restart"/>
            <w:tcBorders>
              <w:left w:val="nil"/>
            </w:tcBorders>
          </w:tcPr>
          <w:p w14:paraId="63E806F2" w14:textId="77777777" w:rsidR="007B694B" w:rsidRDefault="00FA3D63">
            <w:pPr>
              <w:autoSpaceDE w:val="0"/>
              <w:autoSpaceDN w:val="0"/>
              <w:adjustRightInd w:val="0"/>
              <w:spacing w:before="118" w:after="118" w:line="240" w:lineRule="auto"/>
              <w:ind w:firstLineChars="0" w:firstLine="0"/>
              <w:jc w:val="center"/>
              <w:rPr>
                <w:rFonts w:eastAsiaTheme="minorEastAsia"/>
                <w:sz w:val="21"/>
                <w:szCs w:val="21"/>
              </w:rPr>
            </w:pPr>
            <w:r>
              <w:rPr>
                <w:rFonts w:eastAsiaTheme="minorEastAsia"/>
                <w:sz w:val="21"/>
                <w:szCs w:val="21"/>
                <w:lang w:val="en"/>
              </w:rPr>
              <w:t>1</w:t>
            </w:r>
          </w:p>
        </w:tc>
        <w:tc>
          <w:tcPr>
            <w:tcW w:w="7301" w:type="dxa"/>
            <w:vMerge w:val="restart"/>
            <w:tcBorders>
              <w:right w:val="nil"/>
            </w:tcBorders>
          </w:tcPr>
          <w:p w14:paraId="575F647A" w14:textId="77777777" w:rsidR="007B694B" w:rsidRDefault="00FA3D63">
            <w:pPr>
              <w:autoSpaceDE w:val="0"/>
              <w:autoSpaceDN w:val="0"/>
              <w:adjustRightInd w:val="0"/>
              <w:spacing w:before="118" w:after="118" w:line="240" w:lineRule="auto"/>
              <w:ind w:firstLineChars="0" w:firstLine="0"/>
              <w:jc w:val="left"/>
              <w:rPr>
                <w:rFonts w:eastAsiaTheme="minorEastAsia"/>
                <w:sz w:val="21"/>
                <w:szCs w:val="21"/>
              </w:rPr>
            </w:pPr>
            <w:r>
              <w:rPr>
                <w:rFonts w:eastAsiaTheme="minorEastAsia"/>
                <w:sz w:val="21"/>
                <w:szCs w:val="21"/>
                <w:lang w:val="en"/>
              </w:rPr>
              <w:t>Able to walk, with symptoms of disease. Restricted in physically strenuous activity but ambulatory and able to carry out work of a light or sedentary nature, e.g., light house work, office work</w:t>
            </w:r>
          </w:p>
        </w:tc>
      </w:tr>
      <w:tr w:rsidR="007B694B" w14:paraId="4891797F" w14:textId="77777777">
        <w:trPr>
          <w:trHeight w:val="704"/>
        </w:trPr>
        <w:tc>
          <w:tcPr>
            <w:tcW w:w="1235" w:type="dxa"/>
            <w:vMerge/>
            <w:tcBorders>
              <w:left w:val="nil"/>
            </w:tcBorders>
          </w:tcPr>
          <w:p w14:paraId="3B580454" w14:textId="77777777" w:rsidR="007B694B" w:rsidRDefault="007B694B">
            <w:pPr>
              <w:autoSpaceDE w:val="0"/>
              <w:autoSpaceDN w:val="0"/>
              <w:adjustRightInd w:val="0"/>
              <w:spacing w:before="118" w:after="118" w:line="240" w:lineRule="auto"/>
              <w:ind w:firstLineChars="0" w:firstLine="0"/>
              <w:jc w:val="center"/>
              <w:rPr>
                <w:rFonts w:eastAsiaTheme="minorEastAsia"/>
                <w:sz w:val="21"/>
                <w:szCs w:val="21"/>
              </w:rPr>
            </w:pPr>
          </w:p>
        </w:tc>
        <w:tc>
          <w:tcPr>
            <w:tcW w:w="7301" w:type="dxa"/>
            <w:vMerge/>
            <w:tcBorders>
              <w:right w:val="nil"/>
            </w:tcBorders>
          </w:tcPr>
          <w:p w14:paraId="3AAAE149" w14:textId="77777777" w:rsidR="007B694B" w:rsidRDefault="007B694B">
            <w:pPr>
              <w:autoSpaceDE w:val="0"/>
              <w:autoSpaceDN w:val="0"/>
              <w:adjustRightInd w:val="0"/>
              <w:spacing w:before="118" w:after="118" w:line="240" w:lineRule="auto"/>
              <w:ind w:firstLineChars="0" w:firstLine="0"/>
              <w:jc w:val="left"/>
              <w:rPr>
                <w:rFonts w:eastAsiaTheme="minorEastAsia"/>
                <w:sz w:val="21"/>
                <w:szCs w:val="21"/>
              </w:rPr>
            </w:pPr>
          </w:p>
        </w:tc>
      </w:tr>
      <w:tr w:rsidR="007B694B" w14:paraId="7172CAE2" w14:textId="77777777">
        <w:trPr>
          <w:trHeight w:val="586"/>
        </w:trPr>
        <w:tc>
          <w:tcPr>
            <w:tcW w:w="1235" w:type="dxa"/>
            <w:vMerge w:val="restart"/>
            <w:tcBorders>
              <w:left w:val="nil"/>
            </w:tcBorders>
          </w:tcPr>
          <w:p w14:paraId="0FEEDE06" w14:textId="77777777" w:rsidR="007B694B" w:rsidRDefault="00FA3D63">
            <w:pPr>
              <w:autoSpaceDE w:val="0"/>
              <w:autoSpaceDN w:val="0"/>
              <w:adjustRightInd w:val="0"/>
              <w:spacing w:before="118" w:after="118" w:line="240" w:lineRule="auto"/>
              <w:ind w:firstLineChars="0" w:firstLine="0"/>
              <w:jc w:val="center"/>
              <w:rPr>
                <w:rFonts w:eastAsiaTheme="minorEastAsia"/>
                <w:sz w:val="21"/>
                <w:szCs w:val="21"/>
              </w:rPr>
            </w:pPr>
            <w:r>
              <w:rPr>
                <w:rFonts w:eastAsiaTheme="minorEastAsia"/>
                <w:sz w:val="21"/>
                <w:szCs w:val="21"/>
                <w:lang w:val="en"/>
              </w:rPr>
              <w:t>2</w:t>
            </w:r>
          </w:p>
        </w:tc>
        <w:tc>
          <w:tcPr>
            <w:tcW w:w="7301" w:type="dxa"/>
            <w:vMerge w:val="restart"/>
            <w:tcBorders>
              <w:right w:val="nil"/>
            </w:tcBorders>
          </w:tcPr>
          <w:p w14:paraId="59C83A56" w14:textId="77777777" w:rsidR="007B694B" w:rsidRDefault="00FA3D63">
            <w:pPr>
              <w:autoSpaceDE w:val="0"/>
              <w:autoSpaceDN w:val="0"/>
              <w:adjustRightInd w:val="0"/>
              <w:spacing w:before="118" w:after="118" w:line="240" w:lineRule="auto"/>
              <w:ind w:firstLineChars="0" w:firstLine="0"/>
              <w:jc w:val="left"/>
              <w:rPr>
                <w:rFonts w:eastAsiaTheme="minorEastAsia"/>
                <w:sz w:val="21"/>
                <w:szCs w:val="21"/>
              </w:rPr>
            </w:pPr>
            <w:r>
              <w:rPr>
                <w:rFonts w:eastAsiaTheme="minorEastAsia"/>
                <w:sz w:val="21"/>
                <w:szCs w:val="21"/>
                <w:lang w:val="en"/>
              </w:rPr>
              <w:t>Confined to bed less than 50% of waking hours. Ambulatory and capable of all selfcare but unable to carry out any work activities. Up and about more than 50% of waking hours</w:t>
            </w:r>
          </w:p>
        </w:tc>
      </w:tr>
      <w:tr w:rsidR="007B694B" w14:paraId="30D6E366" w14:textId="77777777">
        <w:trPr>
          <w:trHeight w:val="704"/>
        </w:trPr>
        <w:tc>
          <w:tcPr>
            <w:tcW w:w="1235" w:type="dxa"/>
            <w:vMerge/>
            <w:tcBorders>
              <w:left w:val="nil"/>
            </w:tcBorders>
          </w:tcPr>
          <w:p w14:paraId="5BDE318B" w14:textId="77777777" w:rsidR="007B694B" w:rsidRDefault="007B694B">
            <w:pPr>
              <w:autoSpaceDE w:val="0"/>
              <w:autoSpaceDN w:val="0"/>
              <w:adjustRightInd w:val="0"/>
              <w:spacing w:before="118" w:after="118" w:line="240" w:lineRule="auto"/>
              <w:ind w:firstLineChars="0" w:firstLine="0"/>
              <w:jc w:val="center"/>
              <w:rPr>
                <w:rFonts w:eastAsiaTheme="minorEastAsia"/>
                <w:sz w:val="21"/>
                <w:szCs w:val="21"/>
              </w:rPr>
            </w:pPr>
          </w:p>
        </w:tc>
        <w:tc>
          <w:tcPr>
            <w:tcW w:w="7301" w:type="dxa"/>
            <w:vMerge/>
            <w:tcBorders>
              <w:right w:val="nil"/>
            </w:tcBorders>
          </w:tcPr>
          <w:p w14:paraId="761F7BA2" w14:textId="77777777" w:rsidR="007B694B" w:rsidRDefault="007B694B">
            <w:pPr>
              <w:autoSpaceDE w:val="0"/>
              <w:autoSpaceDN w:val="0"/>
              <w:adjustRightInd w:val="0"/>
              <w:spacing w:before="118" w:after="118" w:line="240" w:lineRule="auto"/>
              <w:ind w:firstLineChars="0" w:firstLine="0"/>
              <w:jc w:val="left"/>
              <w:rPr>
                <w:rFonts w:eastAsiaTheme="minorEastAsia"/>
                <w:sz w:val="21"/>
                <w:szCs w:val="21"/>
              </w:rPr>
            </w:pPr>
          </w:p>
        </w:tc>
      </w:tr>
      <w:tr w:rsidR="007B694B" w14:paraId="5777CB2A" w14:textId="77777777">
        <w:trPr>
          <w:trHeight w:val="586"/>
        </w:trPr>
        <w:tc>
          <w:tcPr>
            <w:tcW w:w="1235" w:type="dxa"/>
            <w:vMerge w:val="restart"/>
            <w:tcBorders>
              <w:left w:val="nil"/>
            </w:tcBorders>
          </w:tcPr>
          <w:p w14:paraId="3EDE891C" w14:textId="77777777" w:rsidR="007B694B" w:rsidRDefault="00FA3D63">
            <w:pPr>
              <w:autoSpaceDE w:val="0"/>
              <w:autoSpaceDN w:val="0"/>
              <w:adjustRightInd w:val="0"/>
              <w:spacing w:before="118" w:after="118" w:line="240" w:lineRule="auto"/>
              <w:ind w:firstLineChars="0" w:firstLine="0"/>
              <w:jc w:val="center"/>
              <w:rPr>
                <w:rFonts w:eastAsiaTheme="minorEastAsia"/>
                <w:sz w:val="21"/>
                <w:szCs w:val="21"/>
              </w:rPr>
            </w:pPr>
            <w:r>
              <w:rPr>
                <w:rFonts w:eastAsiaTheme="minorEastAsia"/>
                <w:sz w:val="21"/>
                <w:szCs w:val="21"/>
                <w:lang w:val="en"/>
              </w:rPr>
              <w:t>3</w:t>
            </w:r>
          </w:p>
        </w:tc>
        <w:tc>
          <w:tcPr>
            <w:tcW w:w="7301" w:type="dxa"/>
            <w:vMerge w:val="restart"/>
            <w:tcBorders>
              <w:right w:val="nil"/>
            </w:tcBorders>
          </w:tcPr>
          <w:p w14:paraId="7A3ED4D4" w14:textId="77777777" w:rsidR="007B694B" w:rsidRDefault="00FA3D63">
            <w:pPr>
              <w:autoSpaceDE w:val="0"/>
              <w:autoSpaceDN w:val="0"/>
              <w:adjustRightInd w:val="0"/>
              <w:spacing w:before="118" w:after="118" w:line="240" w:lineRule="auto"/>
              <w:ind w:firstLineChars="0" w:firstLine="0"/>
              <w:jc w:val="left"/>
              <w:rPr>
                <w:rFonts w:eastAsiaTheme="minorEastAsia"/>
                <w:sz w:val="21"/>
                <w:szCs w:val="21"/>
              </w:rPr>
            </w:pPr>
            <w:r>
              <w:rPr>
                <w:rFonts w:eastAsiaTheme="minorEastAsia"/>
                <w:sz w:val="21"/>
                <w:szCs w:val="21"/>
                <w:lang w:val="en"/>
              </w:rPr>
              <w:t>Confined to bed more than 50% of waking hours. Capable of only limited selfcare; confined to bed or chair more than 50% of waking hours</w:t>
            </w:r>
          </w:p>
        </w:tc>
      </w:tr>
      <w:tr w:rsidR="007B694B" w14:paraId="5DE678DB" w14:textId="77777777">
        <w:trPr>
          <w:trHeight w:val="704"/>
        </w:trPr>
        <w:tc>
          <w:tcPr>
            <w:tcW w:w="1235" w:type="dxa"/>
            <w:vMerge/>
            <w:tcBorders>
              <w:left w:val="nil"/>
            </w:tcBorders>
          </w:tcPr>
          <w:p w14:paraId="29B9F7BB" w14:textId="77777777" w:rsidR="007B694B" w:rsidRDefault="007B694B">
            <w:pPr>
              <w:autoSpaceDE w:val="0"/>
              <w:autoSpaceDN w:val="0"/>
              <w:adjustRightInd w:val="0"/>
              <w:spacing w:before="118" w:after="118" w:line="240" w:lineRule="auto"/>
              <w:ind w:firstLineChars="0" w:firstLine="0"/>
              <w:jc w:val="center"/>
              <w:rPr>
                <w:rFonts w:eastAsiaTheme="minorEastAsia"/>
                <w:sz w:val="21"/>
                <w:szCs w:val="21"/>
              </w:rPr>
            </w:pPr>
          </w:p>
        </w:tc>
        <w:tc>
          <w:tcPr>
            <w:tcW w:w="7301" w:type="dxa"/>
            <w:vMerge/>
            <w:tcBorders>
              <w:right w:val="nil"/>
            </w:tcBorders>
          </w:tcPr>
          <w:p w14:paraId="5E6182DE" w14:textId="77777777" w:rsidR="007B694B" w:rsidRDefault="007B694B">
            <w:pPr>
              <w:autoSpaceDE w:val="0"/>
              <w:autoSpaceDN w:val="0"/>
              <w:adjustRightInd w:val="0"/>
              <w:spacing w:before="118" w:after="118" w:line="240" w:lineRule="auto"/>
              <w:ind w:firstLineChars="0" w:firstLine="0"/>
              <w:jc w:val="left"/>
              <w:rPr>
                <w:rFonts w:eastAsiaTheme="minorEastAsia"/>
                <w:sz w:val="21"/>
                <w:szCs w:val="21"/>
              </w:rPr>
            </w:pPr>
          </w:p>
        </w:tc>
      </w:tr>
      <w:tr w:rsidR="007B694B" w14:paraId="7C9CF5B5" w14:textId="77777777">
        <w:trPr>
          <w:trHeight w:val="586"/>
        </w:trPr>
        <w:tc>
          <w:tcPr>
            <w:tcW w:w="1235" w:type="dxa"/>
            <w:vMerge w:val="restart"/>
            <w:tcBorders>
              <w:left w:val="nil"/>
            </w:tcBorders>
          </w:tcPr>
          <w:p w14:paraId="6DB74D36" w14:textId="77777777" w:rsidR="007B694B" w:rsidRDefault="00FA3D63">
            <w:pPr>
              <w:autoSpaceDE w:val="0"/>
              <w:autoSpaceDN w:val="0"/>
              <w:adjustRightInd w:val="0"/>
              <w:spacing w:before="118" w:after="118" w:line="240" w:lineRule="auto"/>
              <w:ind w:firstLineChars="0" w:firstLine="0"/>
              <w:jc w:val="center"/>
              <w:rPr>
                <w:rFonts w:eastAsiaTheme="minorEastAsia"/>
                <w:sz w:val="21"/>
                <w:szCs w:val="21"/>
              </w:rPr>
            </w:pPr>
            <w:r>
              <w:rPr>
                <w:rFonts w:eastAsiaTheme="minorEastAsia"/>
                <w:sz w:val="21"/>
                <w:szCs w:val="21"/>
                <w:lang w:val="en"/>
              </w:rPr>
              <w:t>4</w:t>
            </w:r>
          </w:p>
        </w:tc>
        <w:tc>
          <w:tcPr>
            <w:tcW w:w="7301" w:type="dxa"/>
            <w:vMerge w:val="restart"/>
            <w:tcBorders>
              <w:right w:val="nil"/>
            </w:tcBorders>
          </w:tcPr>
          <w:p w14:paraId="2C1A00C9" w14:textId="77777777" w:rsidR="007B694B" w:rsidRDefault="00FA3D63">
            <w:pPr>
              <w:autoSpaceDE w:val="0"/>
              <w:autoSpaceDN w:val="0"/>
              <w:adjustRightInd w:val="0"/>
              <w:spacing w:before="118" w:after="118" w:line="240" w:lineRule="auto"/>
              <w:ind w:firstLineChars="0" w:firstLine="0"/>
              <w:jc w:val="left"/>
              <w:rPr>
                <w:rFonts w:eastAsiaTheme="minorEastAsia"/>
                <w:sz w:val="21"/>
                <w:szCs w:val="21"/>
              </w:rPr>
            </w:pPr>
            <w:r>
              <w:rPr>
                <w:rFonts w:eastAsiaTheme="minorEastAsia"/>
                <w:sz w:val="21"/>
                <w:szCs w:val="21"/>
                <w:lang w:val="en"/>
              </w:rPr>
              <w:t>Confined to bed 100% of waking hours. Completely disabled. Cannot carry on any selfcare. Totally confined to bed or chair.</w:t>
            </w:r>
          </w:p>
        </w:tc>
      </w:tr>
      <w:tr w:rsidR="007B694B" w14:paraId="4A78CF61" w14:textId="77777777">
        <w:trPr>
          <w:trHeight w:val="704"/>
        </w:trPr>
        <w:tc>
          <w:tcPr>
            <w:tcW w:w="1235" w:type="dxa"/>
            <w:vMerge/>
            <w:tcBorders>
              <w:left w:val="nil"/>
              <w:bottom w:val="nil"/>
            </w:tcBorders>
          </w:tcPr>
          <w:p w14:paraId="2C8B2707" w14:textId="77777777" w:rsidR="007B694B" w:rsidRDefault="007B694B">
            <w:pPr>
              <w:autoSpaceDE w:val="0"/>
              <w:autoSpaceDN w:val="0"/>
              <w:adjustRightInd w:val="0"/>
              <w:spacing w:before="118" w:after="118" w:line="240" w:lineRule="auto"/>
              <w:ind w:firstLineChars="0" w:firstLine="0"/>
              <w:jc w:val="center"/>
              <w:rPr>
                <w:rFonts w:eastAsiaTheme="minorEastAsia"/>
                <w:sz w:val="21"/>
                <w:szCs w:val="21"/>
              </w:rPr>
            </w:pPr>
          </w:p>
        </w:tc>
        <w:tc>
          <w:tcPr>
            <w:tcW w:w="7301" w:type="dxa"/>
            <w:vMerge/>
            <w:tcBorders>
              <w:bottom w:val="nil"/>
              <w:right w:val="nil"/>
            </w:tcBorders>
          </w:tcPr>
          <w:p w14:paraId="7164FE33" w14:textId="77777777" w:rsidR="007B694B" w:rsidRDefault="007B694B">
            <w:pPr>
              <w:autoSpaceDE w:val="0"/>
              <w:autoSpaceDN w:val="0"/>
              <w:adjustRightInd w:val="0"/>
              <w:spacing w:before="118" w:after="118" w:line="240" w:lineRule="auto"/>
              <w:ind w:firstLineChars="0" w:firstLine="0"/>
              <w:jc w:val="left"/>
              <w:rPr>
                <w:rFonts w:eastAsiaTheme="minorEastAsia"/>
                <w:sz w:val="21"/>
                <w:szCs w:val="21"/>
              </w:rPr>
            </w:pPr>
          </w:p>
        </w:tc>
      </w:tr>
      <w:tr w:rsidR="007B694B" w14:paraId="26CB6307" w14:textId="77777777">
        <w:tc>
          <w:tcPr>
            <w:tcW w:w="1235" w:type="dxa"/>
            <w:tcBorders>
              <w:top w:val="nil"/>
              <w:left w:val="nil"/>
              <w:bottom w:val="single" w:sz="4" w:space="0" w:color="auto"/>
            </w:tcBorders>
          </w:tcPr>
          <w:p w14:paraId="17B8A8F6" w14:textId="77777777" w:rsidR="007B694B" w:rsidRDefault="00FA3D63">
            <w:pPr>
              <w:autoSpaceDE w:val="0"/>
              <w:autoSpaceDN w:val="0"/>
              <w:adjustRightInd w:val="0"/>
              <w:spacing w:before="118" w:after="118" w:line="240" w:lineRule="auto"/>
              <w:ind w:firstLineChars="0" w:firstLine="0"/>
              <w:jc w:val="center"/>
              <w:rPr>
                <w:rFonts w:eastAsiaTheme="minorEastAsia"/>
                <w:sz w:val="21"/>
                <w:szCs w:val="21"/>
              </w:rPr>
            </w:pPr>
            <w:r>
              <w:rPr>
                <w:rFonts w:eastAsiaTheme="minorEastAsia"/>
                <w:sz w:val="21"/>
                <w:szCs w:val="21"/>
                <w:lang w:val="en"/>
              </w:rPr>
              <w:t>5</w:t>
            </w:r>
          </w:p>
        </w:tc>
        <w:tc>
          <w:tcPr>
            <w:tcW w:w="7301" w:type="dxa"/>
            <w:tcBorders>
              <w:top w:val="nil"/>
              <w:bottom w:val="single" w:sz="4" w:space="0" w:color="auto"/>
              <w:right w:val="nil"/>
            </w:tcBorders>
          </w:tcPr>
          <w:p w14:paraId="2236AE59" w14:textId="77777777" w:rsidR="007B694B" w:rsidRDefault="00FA3D63">
            <w:pPr>
              <w:autoSpaceDE w:val="0"/>
              <w:autoSpaceDN w:val="0"/>
              <w:adjustRightInd w:val="0"/>
              <w:spacing w:before="118" w:after="118" w:line="240" w:lineRule="auto"/>
              <w:ind w:firstLineChars="0" w:firstLine="0"/>
              <w:jc w:val="left"/>
              <w:rPr>
                <w:rFonts w:eastAsiaTheme="minorEastAsia"/>
                <w:sz w:val="21"/>
                <w:szCs w:val="21"/>
              </w:rPr>
            </w:pPr>
            <w:r>
              <w:rPr>
                <w:rFonts w:eastAsiaTheme="minorEastAsia"/>
                <w:sz w:val="21"/>
                <w:szCs w:val="21"/>
                <w:lang w:val="en"/>
              </w:rPr>
              <w:t>Death</w:t>
            </w:r>
          </w:p>
        </w:tc>
      </w:tr>
    </w:tbl>
    <w:p w14:paraId="63A2BD16" w14:textId="77777777" w:rsidR="007B694B" w:rsidRDefault="007B694B">
      <w:pPr>
        <w:widowControl/>
        <w:spacing w:line="240" w:lineRule="auto"/>
        <w:ind w:firstLineChars="0" w:firstLine="0"/>
        <w:jc w:val="left"/>
        <w:rPr>
          <w:rFonts w:eastAsiaTheme="minorEastAsia"/>
          <w:b/>
          <w:szCs w:val="21"/>
        </w:rPr>
      </w:pPr>
    </w:p>
    <w:p w14:paraId="753CE203" w14:textId="77777777" w:rsidR="007B694B" w:rsidRDefault="00FA3D63">
      <w:pPr>
        <w:widowControl/>
        <w:spacing w:line="240" w:lineRule="auto"/>
        <w:ind w:firstLineChars="0" w:firstLine="0"/>
        <w:jc w:val="left"/>
        <w:rPr>
          <w:rFonts w:eastAsiaTheme="minorEastAsia"/>
          <w:b/>
          <w:szCs w:val="21"/>
        </w:rPr>
      </w:pPr>
      <w:r>
        <w:rPr>
          <w:rFonts w:eastAsiaTheme="minorEastAsia"/>
          <w:b/>
          <w:bCs/>
          <w:szCs w:val="21"/>
          <w:lang w:val="en"/>
        </w:rPr>
        <w:br w:type="page"/>
      </w:r>
    </w:p>
    <w:p w14:paraId="3BB771F2" w14:textId="77777777" w:rsidR="007B694B" w:rsidRDefault="00FA3D63">
      <w:pPr>
        <w:keepNext/>
        <w:autoSpaceDE w:val="0"/>
        <w:autoSpaceDN w:val="0"/>
        <w:adjustRightInd w:val="0"/>
        <w:ind w:firstLineChars="0" w:firstLine="0"/>
        <w:outlineLvl w:val="0"/>
        <w:rPr>
          <w:rFonts w:eastAsiaTheme="minorEastAsia"/>
          <w:b/>
          <w:szCs w:val="21"/>
        </w:rPr>
      </w:pPr>
      <w:bookmarkStart w:id="1538" w:name="_Toc166778615"/>
      <w:bookmarkStart w:id="1539" w:name="_Toc15407"/>
      <w:r>
        <w:rPr>
          <w:rFonts w:eastAsiaTheme="minorEastAsia"/>
          <w:b/>
          <w:bCs/>
          <w:szCs w:val="21"/>
          <w:lang w:val="en"/>
        </w:rPr>
        <w:lastRenderedPageBreak/>
        <w:t>Appendix 2: IPI Score and MIPI Assessment Criteria</w:t>
      </w:r>
      <w:bookmarkEnd w:id="1538"/>
      <w:bookmarkEnd w:id="1539"/>
    </w:p>
    <w:p w14:paraId="079B1747" w14:textId="77777777" w:rsidR="007B694B" w:rsidRDefault="00FA3D63">
      <w:pPr>
        <w:widowControl/>
        <w:ind w:firstLineChars="0" w:firstLine="0"/>
        <w:jc w:val="center"/>
        <w:rPr>
          <w:rFonts w:eastAsiaTheme="minorEastAsia"/>
          <w:b/>
          <w:szCs w:val="21"/>
        </w:rPr>
      </w:pPr>
      <w:r>
        <w:rPr>
          <w:rFonts w:eastAsiaTheme="minorEastAsia"/>
          <w:b/>
          <w:bCs/>
          <w:szCs w:val="21"/>
          <w:lang w:val="en"/>
        </w:rPr>
        <w:t>Simplified MCL International Prognostic Index (MIPI) Scoring System</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1560"/>
        <w:gridCol w:w="1984"/>
        <w:gridCol w:w="1963"/>
        <w:gridCol w:w="1660"/>
      </w:tblGrid>
      <w:tr w:rsidR="007B694B" w14:paraId="7DE8DCEE" w14:textId="77777777">
        <w:tc>
          <w:tcPr>
            <w:tcW w:w="1129" w:type="dxa"/>
            <w:tcBorders>
              <w:top w:val="single" w:sz="4" w:space="0" w:color="auto"/>
              <w:bottom w:val="single" w:sz="4" w:space="0" w:color="auto"/>
            </w:tcBorders>
          </w:tcPr>
          <w:p w14:paraId="63D8A168" w14:textId="77777777" w:rsidR="007B694B" w:rsidRDefault="00FA3D63">
            <w:pPr>
              <w:widowControl/>
              <w:ind w:firstLineChars="0" w:firstLine="0"/>
              <w:jc w:val="center"/>
              <w:rPr>
                <w:rFonts w:eastAsiaTheme="minorEastAsia"/>
                <w:sz w:val="22"/>
              </w:rPr>
            </w:pPr>
            <w:r>
              <w:rPr>
                <w:rFonts w:eastAsiaTheme="minorEastAsia"/>
                <w:sz w:val="22"/>
                <w:lang w:val="en"/>
              </w:rPr>
              <w:t>Point</w:t>
            </w:r>
          </w:p>
        </w:tc>
        <w:tc>
          <w:tcPr>
            <w:tcW w:w="1560" w:type="dxa"/>
            <w:tcBorders>
              <w:top w:val="single" w:sz="4" w:space="0" w:color="auto"/>
              <w:bottom w:val="single" w:sz="4" w:space="0" w:color="auto"/>
            </w:tcBorders>
          </w:tcPr>
          <w:p w14:paraId="08B50FD7" w14:textId="77777777" w:rsidR="007B694B" w:rsidRDefault="00FA3D63">
            <w:pPr>
              <w:widowControl/>
              <w:ind w:firstLineChars="0" w:firstLine="0"/>
              <w:jc w:val="center"/>
              <w:rPr>
                <w:rFonts w:eastAsiaTheme="minorEastAsia"/>
                <w:sz w:val="22"/>
              </w:rPr>
            </w:pPr>
            <w:r>
              <w:rPr>
                <w:rFonts w:eastAsiaTheme="minorEastAsia"/>
                <w:sz w:val="22"/>
                <w:lang w:val="en"/>
              </w:rPr>
              <w:t>Age (years)</w:t>
            </w:r>
          </w:p>
        </w:tc>
        <w:tc>
          <w:tcPr>
            <w:tcW w:w="1984" w:type="dxa"/>
            <w:tcBorders>
              <w:top w:val="single" w:sz="4" w:space="0" w:color="auto"/>
              <w:bottom w:val="single" w:sz="4" w:space="0" w:color="auto"/>
            </w:tcBorders>
          </w:tcPr>
          <w:p w14:paraId="252D64A7" w14:textId="77777777" w:rsidR="007B694B" w:rsidRDefault="00FA3D63">
            <w:pPr>
              <w:widowControl/>
              <w:ind w:firstLineChars="0" w:firstLine="0"/>
              <w:jc w:val="center"/>
              <w:rPr>
                <w:rFonts w:eastAsiaTheme="minorEastAsia"/>
                <w:sz w:val="22"/>
              </w:rPr>
            </w:pPr>
            <w:r>
              <w:rPr>
                <w:rFonts w:eastAsiaTheme="minorEastAsia"/>
                <w:sz w:val="22"/>
                <w:lang w:val="en"/>
              </w:rPr>
              <w:t xml:space="preserve">ECOG </w:t>
            </w:r>
            <w:r>
              <w:rPr>
                <w:rFonts w:eastAsiaTheme="minorEastAsia" w:hint="eastAsia"/>
                <w:sz w:val="22"/>
                <w:lang w:val="en"/>
              </w:rPr>
              <w:t>PS</w:t>
            </w:r>
            <w:r>
              <w:rPr>
                <w:rFonts w:eastAsiaTheme="minorEastAsia"/>
                <w:sz w:val="22"/>
                <w:lang w:val="en"/>
              </w:rPr>
              <w:t xml:space="preserve"> (points)</w:t>
            </w:r>
          </w:p>
        </w:tc>
        <w:tc>
          <w:tcPr>
            <w:tcW w:w="1963" w:type="dxa"/>
            <w:tcBorders>
              <w:top w:val="single" w:sz="4" w:space="0" w:color="auto"/>
              <w:bottom w:val="single" w:sz="4" w:space="0" w:color="auto"/>
            </w:tcBorders>
          </w:tcPr>
          <w:p w14:paraId="597B2153" w14:textId="77777777" w:rsidR="007B694B" w:rsidRDefault="00FA3D63">
            <w:pPr>
              <w:widowControl/>
              <w:ind w:firstLineChars="0" w:firstLine="0"/>
              <w:jc w:val="center"/>
              <w:rPr>
                <w:rFonts w:eastAsiaTheme="minorEastAsia"/>
                <w:sz w:val="22"/>
              </w:rPr>
            </w:pPr>
            <w:r>
              <w:rPr>
                <w:rFonts w:eastAsiaTheme="minorEastAsia"/>
                <w:sz w:val="22"/>
                <w:lang w:val="en"/>
              </w:rPr>
              <w:t>LDH value/normal value</w:t>
            </w:r>
          </w:p>
        </w:tc>
        <w:tc>
          <w:tcPr>
            <w:tcW w:w="1660" w:type="dxa"/>
            <w:tcBorders>
              <w:top w:val="single" w:sz="4" w:space="0" w:color="auto"/>
              <w:bottom w:val="single" w:sz="4" w:space="0" w:color="auto"/>
            </w:tcBorders>
          </w:tcPr>
          <w:p w14:paraId="63BA5201" w14:textId="77777777" w:rsidR="007B694B" w:rsidRDefault="00FA3D63">
            <w:pPr>
              <w:widowControl/>
              <w:ind w:firstLineChars="0" w:firstLine="0"/>
              <w:jc w:val="center"/>
              <w:rPr>
                <w:rFonts w:eastAsiaTheme="minorEastAsia"/>
                <w:sz w:val="22"/>
              </w:rPr>
            </w:pPr>
            <w:r>
              <w:rPr>
                <w:rFonts w:eastAsiaTheme="minorEastAsia"/>
                <w:sz w:val="22"/>
              </w:rPr>
              <w:t>WBC(×10</w:t>
            </w:r>
            <w:r>
              <w:rPr>
                <w:rFonts w:eastAsiaTheme="minorEastAsia"/>
                <w:sz w:val="22"/>
                <w:vertAlign w:val="superscript"/>
              </w:rPr>
              <w:t>9</w:t>
            </w:r>
            <w:r>
              <w:rPr>
                <w:rFonts w:eastAsiaTheme="minorEastAsia"/>
                <w:sz w:val="22"/>
              </w:rPr>
              <w:t>/L)</w:t>
            </w:r>
          </w:p>
        </w:tc>
      </w:tr>
      <w:tr w:rsidR="007B694B" w14:paraId="4B238DCF" w14:textId="77777777">
        <w:tc>
          <w:tcPr>
            <w:tcW w:w="1129" w:type="dxa"/>
            <w:tcBorders>
              <w:top w:val="single" w:sz="4" w:space="0" w:color="auto"/>
            </w:tcBorders>
          </w:tcPr>
          <w:p w14:paraId="69709E3B" w14:textId="77777777" w:rsidR="007B694B" w:rsidRDefault="00FA3D63">
            <w:pPr>
              <w:widowControl/>
              <w:ind w:firstLineChars="0" w:firstLine="0"/>
              <w:jc w:val="center"/>
              <w:rPr>
                <w:rFonts w:eastAsiaTheme="minorEastAsia"/>
                <w:sz w:val="22"/>
              </w:rPr>
            </w:pPr>
            <w:r>
              <w:rPr>
                <w:rFonts w:eastAsiaTheme="minorEastAsia"/>
                <w:sz w:val="22"/>
              </w:rPr>
              <w:t>0</w:t>
            </w:r>
          </w:p>
        </w:tc>
        <w:tc>
          <w:tcPr>
            <w:tcW w:w="1560" w:type="dxa"/>
            <w:tcBorders>
              <w:top w:val="single" w:sz="4" w:space="0" w:color="auto"/>
            </w:tcBorders>
          </w:tcPr>
          <w:p w14:paraId="20731C5F" w14:textId="77777777" w:rsidR="007B694B" w:rsidRDefault="00FA3D63">
            <w:pPr>
              <w:widowControl/>
              <w:ind w:firstLineChars="0" w:firstLine="0"/>
              <w:jc w:val="center"/>
              <w:rPr>
                <w:rFonts w:eastAsiaTheme="minorEastAsia"/>
                <w:sz w:val="22"/>
              </w:rPr>
            </w:pPr>
            <w:r>
              <w:rPr>
                <w:rFonts w:eastAsiaTheme="minorEastAsia"/>
                <w:sz w:val="22"/>
              </w:rPr>
              <w:t>&lt;50</w:t>
            </w:r>
          </w:p>
        </w:tc>
        <w:tc>
          <w:tcPr>
            <w:tcW w:w="1984" w:type="dxa"/>
            <w:tcBorders>
              <w:top w:val="single" w:sz="4" w:space="0" w:color="auto"/>
            </w:tcBorders>
          </w:tcPr>
          <w:p w14:paraId="7B14214E" w14:textId="77777777" w:rsidR="007B694B" w:rsidRDefault="00FA3D63">
            <w:pPr>
              <w:widowControl/>
              <w:ind w:firstLineChars="0" w:firstLine="0"/>
              <w:jc w:val="center"/>
              <w:rPr>
                <w:rFonts w:eastAsiaTheme="minorEastAsia"/>
                <w:sz w:val="22"/>
              </w:rPr>
            </w:pPr>
            <w:r>
              <w:rPr>
                <w:rFonts w:eastAsiaTheme="minorEastAsia"/>
                <w:sz w:val="22"/>
              </w:rPr>
              <w:t>0-1</w:t>
            </w:r>
          </w:p>
        </w:tc>
        <w:tc>
          <w:tcPr>
            <w:tcW w:w="1963" w:type="dxa"/>
            <w:tcBorders>
              <w:top w:val="single" w:sz="4" w:space="0" w:color="auto"/>
            </w:tcBorders>
          </w:tcPr>
          <w:p w14:paraId="4E4EA166" w14:textId="77777777" w:rsidR="007B694B" w:rsidRDefault="00FA3D63">
            <w:pPr>
              <w:widowControl/>
              <w:ind w:firstLineChars="0" w:firstLine="0"/>
              <w:jc w:val="center"/>
              <w:rPr>
                <w:rFonts w:eastAsiaTheme="minorEastAsia"/>
                <w:sz w:val="22"/>
              </w:rPr>
            </w:pPr>
            <w:r>
              <w:rPr>
                <w:rFonts w:eastAsiaTheme="minorEastAsia"/>
                <w:sz w:val="22"/>
              </w:rPr>
              <w:t>&lt;0.67</w:t>
            </w:r>
          </w:p>
        </w:tc>
        <w:tc>
          <w:tcPr>
            <w:tcW w:w="1660" w:type="dxa"/>
            <w:tcBorders>
              <w:top w:val="single" w:sz="4" w:space="0" w:color="auto"/>
            </w:tcBorders>
          </w:tcPr>
          <w:p w14:paraId="3992ADD5" w14:textId="77777777" w:rsidR="007B694B" w:rsidRDefault="00FA3D63">
            <w:pPr>
              <w:widowControl/>
              <w:ind w:firstLineChars="0" w:firstLine="0"/>
              <w:jc w:val="center"/>
              <w:rPr>
                <w:rFonts w:eastAsiaTheme="minorEastAsia"/>
                <w:sz w:val="22"/>
              </w:rPr>
            </w:pPr>
            <w:r>
              <w:rPr>
                <w:rFonts w:eastAsiaTheme="minorEastAsia"/>
                <w:sz w:val="22"/>
              </w:rPr>
              <w:t>&lt;6.70</w:t>
            </w:r>
          </w:p>
        </w:tc>
      </w:tr>
      <w:tr w:rsidR="007B694B" w14:paraId="697903C7" w14:textId="77777777">
        <w:tc>
          <w:tcPr>
            <w:tcW w:w="1129" w:type="dxa"/>
          </w:tcPr>
          <w:p w14:paraId="2E041857" w14:textId="77777777" w:rsidR="007B694B" w:rsidRDefault="00FA3D63">
            <w:pPr>
              <w:widowControl/>
              <w:ind w:firstLineChars="0" w:firstLine="0"/>
              <w:jc w:val="center"/>
              <w:rPr>
                <w:rFonts w:eastAsiaTheme="minorEastAsia"/>
                <w:sz w:val="22"/>
              </w:rPr>
            </w:pPr>
            <w:r>
              <w:rPr>
                <w:rFonts w:eastAsiaTheme="minorEastAsia"/>
                <w:sz w:val="22"/>
              </w:rPr>
              <w:t>1</w:t>
            </w:r>
          </w:p>
        </w:tc>
        <w:tc>
          <w:tcPr>
            <w:tcW w:w="1560" w:type="dxa"/>
          </w:tcPr>
          <w:p w14:paraId="6E2688C9" w14:textId="77777777" w:rsidR="007B694B" w:rsidRDefault="00FA3D63">
            <w:pPr>
              <w:widowControl/>
              <w:ind w:firstLineChars="0" w:firstLine="0"/>
              <w:jc w:val="center"/>
              <w:rPr>
                <w:rFonts w:eastAsiaTheme="minorEastAsia"/>
                <w:sz w:val="22"/>
              </w:rPr>
            </w:pPr>
            <w:r>
              <w:rPr>
                <w:rFonts w:eastAsiaTheme="minorEastAsia"/>
                <w:sz w:val="22"/>
              </w:rPr>
              <w:t>50-59</w:t>
            </w:r>
          </w:p>
        </w:tc>
        <w:tc>
          <w:tcPr>
            <w:tcW w:w="1984" w:type="dxa"/>
          </w:tcPr>
          <w:p w14:paraId="575A7649" w14:textId="77777777" w:rsidR="007B694B" w:rsidRDefault="007B694B">
            <w:pPr>
              <w:widowControl/>
              <w:ind w:firstLineChars="0" w:firstLine="0"/>
              <w:jc w:val="center"/>
              <w:rPr>
                <w:rFonts w:eastAsiaTheme="minorEastAsia"/>
                <w:sz w:val="22"/>
              </w:rPr>
            </w:pPr>
          </w:p>
        </w:tc>
        <w:tc>
          <w:tcPr>
            <w:tcW w:w="1963" w:type="dxa"/>
          </w:tcPr>
          <w:p w14:paraId="4478C4AE" w14:textId="77777777" w:rsidR="007B694B" w:rsidRDefault="00FA3D63">
            <w:pPr>
              <w:widowControl/>
              <w:ind w:firstLineChars="0" w:firstLine="0"/>
              <w:jc w:val="center"/>
              <w:rPr>
                <w:rFonts w:eastAsiaTheme="minorEastAsia"/>
                <w:sz w:val="22"/>
              </w:rPr>
            </w:pPr>
            <w:r>
              <w:rPr>
                <w:rFonts w:eastAsiaTheme="minorEastAsia"/>
                <w:sz w:val="22"/>
              </w:rPr>
              <w:t>0.67-0.99</w:t>
            </w:r>
          </w:p>
        </w:tc>
        <w:tc>
          <w:tcPr>
            <w:tcW w:w="1660" w:type="dxa"/>
          </w:tcPr>
          <w:p w14:paraId="681E3235" w14:textId="77777777" w:rsidR="007B694B" w:rsidRDefault="00FA3D63">
            <w:pPr>
              <w:widowControl/>
              <w:ind w:firstLineChars="0" w:firstLine="0"/>
              <w:jc w:val="center"/>
              <w:rPr>
                <w:rFonts w:eastAsiaTheme="minorEastAsia"/>
                <w:sz w:val="22"/>
              </w:rPr>
            </w:pPr>
            <w:r>
              <w:rPr>
                <w:rFonts w:eastAsiaTheme="minorEastAsia"/>
                <w:sz w:val="22"/>
              </w:rPr>
              <w:t>6.70-9.99</w:t>
            </w:r>
          </w:p>
        </w:tc>
      </w:tr>
      <w:tr w:rsidR="007B694B" w14:paraId="712195DC" w14:textId="77777777">
        <w:tc>
          <w:tcPr>
            <w:tcW w:w="1129" w:type="dxa"/>
          </w:tcPr>
          <w:p w14:paraId="6292D20A" w14:textId="77777777" w:rsidR="007B694B" w:rsidRDefault="00FA3D63">
            <w:pPr>
              <w:widowControl/>
              <w:ind w:firstLineChars="0" w:firstLine="0"/>
              <w:jc w:val="center"/>
              <w:rPr>
                <w:rFonts w:eastAsiaTheme="minorEastAsia"/>
                <w:sz w:val="22"/>
              </w:rPr>
            </w:pPr>
            <w:r>
              <w:rPr>
                <w:rFonts w:eastAsiaTheme="minorEastAsia"/>
                <w:sz w:val="22"/>
              </w:rPr>
              <w:t>2</w:t>
            </w:r>
          </w:p>
        </w:tc>
        <w:tc>
          <w:tcPr>
            <w:tcW w:w="1560" w:type="dxa"/>
          </w:tcPr>
          <w:p w14:paraId="3590C74A" w14:textId="77777777" w:rsidR="007B694B" w:rsidRDefault="00FA3D63">
            <w:pPr>
              <w:widowControl/>
              <w:ind w:firstLineChars="0" w:firstLine="0"/>
              <w:jc w:val="center"/>
              <w:rPr>
                <w:rFonts w:eastAsiaTheme="minorEastAsia"/>
                <w:sz w:val="22"/>
              </w:rPr>
            </w:pPr>
            <w:r>
              <w:rPr>
                <w:rFonts w:eastAsiaTheme="minorEastAsia"/>
                <w:sz w:val="22"/>
              </w:rPr>
              <w:t>60-69</w:t>
            </w:r>
          </w:p>
        </w:tc>
        <w:tc>
          <w:tcPr>
            <w:tcW w:w="1984" w:type="dxa"/>
          </w:tcPr>
          <w:p w14:paraId="0E3A2CD1" w14:textId="77777777" w:rsidR="007B694B" w:rsidRDefault="00FA3D63">
            <w:pPr>
              <w:widowControl/>
              <w:ind w:firstLineChars="0" w:firstLine="0"/>
              <w:jc w:val="center"/>
              <w:rPr>
                <w:rFonts w:eastAsiaTheme="minorEastAsia"/>
                <w:sz w:val="22"/>
              </w:rPr>
            </w:pPr>
            <w:r>
              <w:rPr>
                <w:rFonts w:eastAsiaTheme="minorEastAsia"/>
                <w:sz w:val="22"/>
              </w:rPr>
              <w:t>2-4</w:t>
            </w:r>
          </w:p>
        </w:tc>
        <w:tc>
          <w:tcPr>
            <w:tcW w:w="1963" w:type="dxa"/>
          </w:tcPr>
          <w:p w14:paraId="68D5F39D" w14:textId="77777777" w:rsidR="007B694B" w:rsidRDefault="00FA3D63">
            <w:pPr>
              <w:widowControl/>
              <w:ind w:firstLineChars="0" w:firstLine="0"/>
              <w:jc w:val="center"/>
              <w:rPr>
                <w:rFonts w:eastAsiaTheme="minorEastAsia"/>
                <w:sz w:val="22"/>
              </w:rPr>
            </w:pPr>
            <w:r>
              <w:rPr>
                <w:rFonts w:eastAsiaTheme="minorEastAsia"/>
                <w:sz w:val="22"/>
              </w:rPr>
              <w:t>1.00-1.49</w:t>
            </w:r>
          </w:p>
        </w:tc>
        <w:tc>
          <w:tcPr>
            <w:tcW w:w="1660" w:type="dxa"/>
          </w:tcPr>
          <w:p w14:paraId="72EFB5E2" w14:textId="77777777" w:rsidR="007B694B" w:rsidRDefault="00FA3D63">
            <w:pPr>
              <w:widowControl/>
              <w:ind w:firstLineChars="0" w:firstLine="0"/>
              <w:jc w:val="center"/>
              <w:rPr>
                <w:rFonts w:eastAsiaTheme="minorEastAsia"/>
                <w:sz w:val="22"/>
              </w:rPr>
            </w:pPr>
            <w:r>
              <w:rPr>
                <w:rFonts w:eastAsiaTheme="minorEastAsia"/>
                <w:sz w:val="22"/>
              </w:rPr>
              <w:t>10.00-14.99</w:t>
            </w:r>
          </w:p>
        </w:tc>
      </w:tr>
      <w:tr w:rsidR="007B694B" w14:paraId="2FE17DAE" w14:textId="77777777">
        <w:tc>
          <w:tcPr>
            <w:tcW w:w="1129" w:type="dxa"/>
            <w:tcBorders>
              <w:bottom w:val="single" w:sz="4" w:space="0" w:color="auto"/>
            </w:tcBorders>
          </w:tcPr>
          <w:p w14:paraId="307F1561" w14:textId="77777777" w:rsidR="007B694B" w:rsidRDefault="00FA3D63">
            <w:pPr>
              <w:widowControl/>
              <w:ind w:firstLineChars="0" w:firstLine="0"/>
              <w:jc w:val="center"/>
              <w:rPr>
                <w:rFonts w:eastAsiaTheme="minorEastAsia"/>
                <w:sz w:val="22"/>
              </w:rPr>
            </w:pPr>
            <w:r>
              <w:rPr>
                <w:rFonts w:eastAsiaTheme="minorEastAsia"/>
                <w:sz w:val="22"/>
              </w:rPr>
              <w:t>3</w:t>
            </w:r>
          </w:p>
        </w:tc>
        <w:tc>
          <w:tcPr>
            <w:tcW w:w="1560" w:type="dxa"/>
            <w:tcBorders>
              <w:bottom w:val="single" w:sz="4" w:space="0" w:color="auto"/>
            </w:tcBorders>
          </w:tcPr>
          <w:p w14:paraId="1663F8D7" w14:textId="77777777" w:rsidR="007B694B" w:rsidRDefault="00FA3D63">
            <w:pPr>
              <w:widowControl/>
              <w:ind w:firstLineChars="0" w:firstLine="0"/>
              <w:jc w:val="center"/>
              <w:rPr>
                <w:rFonts w:eastAsiaTheme="minorEastAsia"/>
                <w:sz w:val="22"/>
              </w:rPr>
            </w:pPr>
            <w:r>
              <w:rPr>
                <w:rFonts w:eastAsiaTheme="minorEastAsia"/>
                <w:sz w:val="22"/>
              </w:rPr>
              <w:t>≥70</w:t>
            </w:r>
          </w:p>
        </w:tc>
        <w:tc>
          <w:tcPr>
            <w:tcW w:w="1984" w:type="dxa"/>
            <w:tcBorders>
              <w:bottom w:val="single" w:sz="4" w:space="0" w:color="auto"/>
            </w:tcBorders>
          </w:tcPr>
          <w:p w14:paraId="144E1857" w14:textId="77777777" w:rsidR="007B694B" w:rsidRDefault="007B694B">
            <w:pPr>
              <w:widowControl/>
              <w:ind w:firstLineChars="0" w:firstLine="0"/>
              <w:jc w:val="center"/>
              <w:rPr>
                <w:rFonts w:eastAsiaTheme="minorEastAsia"/>
                <w:sz w:val="22"/>
              </w:rPr>
            </w:pPr>
          </w:p>
        </w:tc>
        <w:tc>
          <w:tcPr>
            <w:tcW w:w="1963" w:type="dxa"/>
            <w:tcBorders>
              <w:bottom w:val="single" w:sz="4" w:space="0" w:color="auto"/>
            </w:tcBorders>
          </w:tcPr>
          <w:p w14:paraId="130878FB" w14:textId="77777777" w:rsidR="007B694B" w:rsidRDefault="00FA3D63">
            <w:pPr>
              <w:widowControl/>
              <w:ind w:firstLineChars="0" w:firstLine="0"/>
              <w:jc w:val="center"/>
              <w:rPr>
                <w:rFonts w:eastAsiaTheme="minorEastAsia"/>
                <w:sz w:val="22"/>
              </w:rPr>
            </w:pPr>
            <w:r>
              <w:rPr>
                <w:rFonts w:eastAsiaTheme="minorEastAsia"/>
                <w:sz w:val="22"/>
              </w:rPr>
              <w:t>≥1.50</w:t>
            </w:r>
          </w:p>
        </w:tc>
        <w:tc>
          <w:tcPr>
            <w:tcW w:w="1660" w:type="dxa"/>
            <w:tcBorders>
              <w:bottom w:val="single" w:sz="4" w:space="0" w:color="auto"/>
            </w:tcBorders>
          </w:tcPr>
          <w:p w14:paraId="4715F193" w14:textId="77777777" w:rsidR="007B694B" w:rsidRDefault="00FA3D63">
            <w:pPr>
              <w:widowControl/>
              <w:ind w:firstLineChars="0" w:firstLine="0"/>
              <w:jc w:val="center"/>
              <w:rPr>
                <w:rFonts w:eastAsiaTheme="minorEastAsia"/>
                <w:sz w:val="22"/>
              </w:rPr>
            </w:pPr>
            <w:r>
              <w:rPr>
                <w:rFonts w:eastAsiaTheme="minorEastAsia"/>
                <w:sz w:val="22"/>
              </w:rPr>
              <w:t>≥15.00</w:t>
            </w:r>
          </w:p>
        </w:tc>
      </w:tr>
    </w:tbl>
    <w:p w14:paraId="789F378D" w14:textId="77777777" w:rsidR="007B694B" w:rsidRDefault="00FA3D63">
      <w:pPr>
        <w:widowControl/>
        <w:ind w:firstLineChars="0" w:firstLine="0"/>
        <w:jc w:val="left"/>
        <w:rPr>
          <w:rFonts w:eastAsiaTheme="minorEastAsia"/>
          <w:sz w:val="22"/>
        </w:rPr>
      </w:pPr>
      <w:r>
        <w:rPr>
          <w:rFonts w:eastAsiaTheme="minorEastAsia"/>
          <w:sz w:val="22"/>
          <w:lang w:val="en"/>
        </w:rPr>
        <w:t>Grouping: Low risk group: 0-3 points; Intermediate risk group: 4-5 points; High risk group: 6-11 points.</w:t>
      </w:r>
    </w:p>
    <w:p w14:paraId="0F231709" w14:textId="77777777" w:rsidR="007B694B" w:rsidRDefault="007B694B">
      <w:pPr>
        <w:widowControl/>
        <w:ind w:firstLineChars="0" w:firstLine="0"/>
        <w:jc w:val="left"/>
        <w:rPr>
          <w:rFonts w:eastAsiaTheme="minorEastAsia"/>
          <w:sz w:val="22"/>
        </w:rPr>
      </w:pPr>
    </w:p>
    <w:p w14:paraId="50375CA8" w14:textId="77777777" w:rsidR="007B694B" w:rsidRDefault="00FA3D63">
      <w:pPr>
        <w:spacing w:line="400" w:lineRule="exact"/>
        <w:ind w:firstLineChars="0" w:firstLine="0"/>
        <w:jc w:val="center"/>
        <w:rPr>
          <w:b/>
          <w:bCs/>
        </w:rPr>
      </w:pPr>
      <w:r>
        <w:rPr>
          <w:b/>
          <w:bCs/>
          <w:lang w:val="en"/>
        </w:rPr>
        <w:t>IPI Scoring System for Lymphoma Patients</w:t>
      </w:r>
    </w:p>
    <w:tbl>
      <w:tblPr>
        <w:tblStyle w:val="5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7B694B" w14:paraId="52B437E4" w14:textId="77777777">
        <w:tc>
          <w:tcPr>
            <w:tcW w:w="2765" w:type="dxa"/>
            <w:tcBorders>
              <w:top w:val="single" w:sz="4" w:space="0" w:color="auto"/>
              <w:bottom w:val="single" w:sz="4" w:space="0" w:color="auto"/>
            </w:tcBorders>
          </w:tcPr>
          <w:p w14:paraId="76EA6F32" w14:textId="77777777" w:rsidR="007B694B" w:rsidRDefault="00FA3D63">
            <w:pPr>
              <w:widowControl/>
              <w:ind w:firstLineChars="0" w:firstLine="0"/>
              <w:jc w:val="center"/>
              <w:rPr>
                <w:rFonts w:eastAsiaTheme="minorEastAsia" w:hint="eastAsia"/>
                <w:sz w:val="22"/>
              </w:rPr>
            </w:pPr>
            <w:r>
              <w:rPr>
                <w:rFonts w:eastAsiaTheme="minorEastAsia"/>
                <w:sz w:val="22"/>
                <w:lang w:val="en"/>
              </w:rPr>
              <w:t>Item</w:t>
            </w:r>
          </w:p>
        </w:tc>
        <w:tc>
          <w:tcPr>
            <w:tcW w:w="2765" w:type="dxa"/>
            <w:tcBorders>
              <w:top w:val="single" w:sz="4" w:space="0" w:color="auto"/>
              <w:bottom w:val="single" w:sz="4" w:space="0" w:color="auto"/>
            </w:tcBorders>
          </w:tcPr>
          <w:p w14:paraId="1AB8CD06" w14:textId="77777777" w:rsidR="007B694B" w:rsidRDefault="00FA3D63">
            <w:pPr>
              <w:widowControl/>
              <w:ind w:firstLineChars="0" w:firstLine="0"/>
              <w:jc w:val="center"/>
              <w:rPr>
                <w:rFonts w:eastAsiaTheme="minorEastAsia" w:hint="eastAsia"/>
                <w:sz w:val="22"/>
              </w:rPr>
            </w:pPr>
            <w:r>
              <w:rPr>
                <w:rFonts w:eastAsiaTheme="minorEastAsia"/>
                <w:sz w:val="22"/>
                <w:lang w:val="en"/>
              </w:rPr>
              <w:t>0 point</w:t>
            </w:r>
          </w:p>
        </w:tc>
        <w:tc>
          <w:tcPr>
            <w:tcW w:w="2766" w:type="dxa"/>
            <w:tcBorders>
              <w:top w:val="single" w:sz="4" w:space="0" w:color="auto"/>
              <w:bottom w:val="single" w:sz="4" w:space="0" w:color="auto"/>
            </w:tcBorders>
          </w:tcPr>
          <w:p w14:paraId="3E9E1C66" w14:textId="77777777" w:rsidR="007B694B" w:rsidRDefault="00FA3D63">
            <w:pPr>
              <w:widowControl/>
              <w:ind w:firstLineChars="0" w:firstLine="0"/>
              <w:jc w:val="center"/>
              <w:rPr>
                <w:rFonts w:eastAsiaTheme="minorEastAsia" w:hint="eastAsia"/>
                <w:sz w:val="22"/>
              </w:rPr>
            </w:pPr>
            <w:r>
              <w:rPr>
                <w:rFonts w:eastAsiaTheme="minorEastAsia"/>
                <w:sz w:val="22"/>
                <w:lang w:val="en"/>
              </w:rPr>
              <w:t>1 point</w:t>
            </w:r>
          </w:p>
        </w:tc>
      </w:tr>
      <w:tr w:rsidR="007B694B" w14:paraId="05849474" w14:textId="77777777">
        <w:tc>
          <w:tcPr>
            <w:tcW w:w="2765" w:type="dxa"/>
            <w:tcBorders>
              <w:top w:val="single" w:sz="4" w:space="0" w:color="auto"/>
            </w:tcBorders>
          </w:tcPr>
          <w:p w14:paraId="66D10090" w14:textId="77777777" w:rsidR="007B694B" w:rsidRDefault="00FA3D63">
            <w:pPr>
              <w:widowControl/>
              <w:ind w:firstLineChars="0" w:firstLine="0"/>
              <w:jc w:val="center"/>
              <w:rPr>
                <w:rFonts w:eastAsiaTheme="minorEastAsia" w:hint="eastAsia"/>
                <w:sz w:val="22"/>
              </w:rPr>
            </w:pPr>
            <w:r>
              <w:rPr>
                <w:rFonts w:eastAsiaTheme="minorEastAsia"/>
                <w:sz w:val="22"/>
                <w:lang w:val="en"/>
              </w:rPr>
              <w:t>Age</w:t>
            </w:r>
          </w:p>
        </w:tc>
        <w:tc>
          <w:tcPr>
            <w:tcW w:w="2765" w:type="dxa"/>
            <w:tcBorders>
              <w:top w:val="single" w:sz="4" w:space="0" w:color="auto"/>
            </w:tcBorders>
          </w:tcPr>
          <w:p w14:paraId="7B0F933D" w14:textId="77777777" w:rsidR="007B694B" w:rsidRDefault="00FA3D63">
            <w:pPr>
              <w:widowControl/>
              <w:ind w:firstLineChars="0" w:firstLine="0"/>
              <w:jc w:val="center"/>
              <w:rPr>
                <w:rFonts w:eastAsiaTheme="minorEastAsia" w:hint="eastAsia"/>
                <w:sz w:val="22"/>
              </w:rPr>
            </w:pPr>
            <w:r>
              <w:rPr>
                <w:rFonts w:eastAsiaTheme="minorEastAsia"/>
                <w:sz w:val="22"/>
                <w:lang w:val="en"/>
              </w:rPr>
              <w:t>≤ 60 years of age</w:t>
            </w:r>
          </w:p>
        </w:tc>
        <w:tc>
          <w:tcPr>
            <w:tcW w:w="2766" w:type="dxa"/>
            <w:tcBorders>
              <w:top w:val="single" w:sz="4" w:space="0" w:color="auto"/>
            </w:tcBorders>
          </w:tcPr>
          <w:p w14:paraId="1F907FD3" w14:textId="77777777" w:rsidR="007B694B" w:rsidRDefault="00FA3D63">
            <w:pPr>
              <w:widowControl/>
              <w:ind w:firstLineChars="0" w:firstLine="0"/>
              <w:jc w:val="center"/>
              <w:rPr>
                <w:rFonts w:eastAsiaTheme="minorEastAsia" w:hint="eastAsia"/>
                <w:sz w:val="22"/>
              </w:rPr>
            </w:pPr>
            <w:r>
              <w:rPr>
                <w:rFonts w:eastAsiaTheme="minorEastAsia"/>
                <w:sz w:val="22"/>
                <w:lang w:val="en"/>
              </w:rPr>
              <w:t>&gt; 60 years of age</w:t>
            </w:r>
          </w:p>
        </w:tc>
      </w:tr>
      <w:tr w:rsidR="007B694B" w14:paraId="0BD7DDE2" w14:textId="77777777">
        <w:tc>
          <w:tcPr>
            <w:tcW w:w="2765" w:type="dxa"/>
          </w:tcPr>
          <w:p w14:paraId="4A3FCE9A" w14:textId="77777777" w:rsidR="007B694B" w:rsidRDefault="00FA3D63">
            <w:pPr>
              <w:widowControl/>
              <w:ind w:firstLineChars="0" w:firstLine="0"/>
              <w:jc w:val="center"/>
              <w:rPr>
                <w:rFonts w:eastAsiaTheme="minorEastAsia" w:hint="eastAsia"/>
                <w:sz w:val="22"/>
              </w:rPr>
            </w:pPr>
            <w:r>
              <w:rPr>
                <w:rFonts w:eastAsiaTheme="minorEastAsia"/>
                <w:sz w:val="22"/>
                <w:lang w:val="en"/>
              </w:rPr>
              <w:t>Ann-Arbor staging</w:t>
            </w:r>
          </w:p>
        </w:tc>
        <w:tc>
          <w:tcPr>
            <w:tcW w:w="2765" w:type="dxa"/>
          </w:tcPr>
          <w:p w14:paraId="0CE5C716" w14:textId="77777777" w:rsidR="007B694B" w:rsidRDefault="00FA3D63">
            <w:pPr>
              <w:widowControl/>
              <w:ind w:firstLineChars="0" w:firstLine="0"/>
              <w:jc w:val="center"/>
              <w:rPr>
                <w:rFonts w:eastAsiaTheme="minorEastAsia" w:hint="eastAsia"/>
                <w:sz w:val="22"/>
              </w:rPr>
            </w:pPr>
            <w:r>
              <w:rPr>
                <w:rFonts w:eastAsiaTheme="minorEastAsia"/>
                <w:sz w:val="22"/>
                <w:lang w:val="en"/>
              </w:rPr>
              <w:t xml:space="preserve">Stagr </w:t>
            </w:r>
            <w:r>
              <w:rPr>
                <w:rFonts w:eastAsiaTheme="minorEastAsia" w:hint="eastAsia"/>
                <w:sz w:val="22"/>
              </w:rPr>
              <w:t>1</w:t>
            </w:r>
            <w:r>
              <w:rPr>
                <w:rFonts w:eastAsiaTheme="minorEastAsia"/>
                <w:sz w:val="22"/>
                <w:lang w:val="en"/>
              </w:rPr>
              <w:t>-</w:t>
            </w:r>
            <w:r>
              <w:rPr>
                <w:rFonts w:eastAsiaTheme="minorEastAsia" w:hint="eastAsia"/>
                <w:sz w:val="22"/>
                <w:lang w:val="en"/>
              </w:rPr>
              <w:t>2</w:t>
            </w:r>
          </w:p>
        </w:tc>
        <w:tc>
          <w:tcPr>
            <w:tcW w:w="2766" w:type="dxa"/>
          </w:tcPr>
          <w:p w14:paraId="66134200" w14:textId="77777777" w:rsidR="007B694B" w:rsidRDefault="00FA3D63">
            <w:pPr>
              <w:widowControl/>
              <w:ind w:firstLineChars="0" w:firstLine="0"/>
              <w:jc w:val="center"/>
              <w:rPr>
                <w:rFonts w:eastAsiaTheme="minorEastAsia" w:hint="eastAsia"/>
                <w:sz w:val="22"/>
              </w:rPr>
            </w:pPr>
            <w:r>
              <w:rPr>
                <w:rFonts w:eastAsiaTheme="minorEastAsia"/>
                <w:sz w:val="22"/>
                <w:lang w:val="en"/>
              </w:rPr>
              <w:t xml:space="preserve">Stage </w:t>
            </w:r>
            <w:r>
              <w:rPr>
                <w:rFonts w:eastAsiaTheme="minorEastAsia" w:hint="eastAsia"/>
                <w:sz w:val="22"/>
                <w:lang w:val="en"/>
              </w:rPr>
              <w:t>3</w:t>
            </w:r>
            <w:r>
              <w:rPr>
                <w:rFonts w:eastAsiaTheme="minorEastAsia"/>
                <w:sz w:val="22"/>
                <w:lang w:val="en"/>
              </w:rPr>
              <w:t>-</w:t>
            </w:r>
            <w:r>
              <w:rPr>
                <w:rFonts w:eastAsiaTheme="minorEastAsia" w:hint="eastAsia"/>
                <w:sz w:val="22"/>
                <w:lang w:val="en"/>
              </w:rPr>
              <w:t>4</w:t>
            </w:r>
          </w:p>
        </w:tc>
      </w:tr>
      <w:tr w:rsidR="007B694B" w14:paraId="28575D9E" w14:textId="77777777">
        <w:tc>
          <w:tcPr>
            <w:tcW w:w="2765" w:type="dxa"/>
          </w:tcPr>
          <w:p w14:paraId="7367DF72" w14:textId="77777777" w:rsidR="007B694B" w:rsidRDefault="00FA3D63">
            <w:pPr>
              <w:widowControl/>
              <w:ind w:firstLineChars="0" w:firstLine="0"/>
              <w:jc w:val="center"/>
              <w:rPr>
                <w:rFonts w:eastAsiaTheme="minorEastAsia" w:hint="eastAsia"/>
                <w:sz w:val="22"/>
              </w:rPr>
            </w:pPr>
            <w:r>
              <w:rPr>
                <w:rFonts w:eastAsiaTheme="minorEastAsia" w:hint="eastAsia"/>
                <w:sz w:val="22"/>
                <w:lang w:val="en"/>
              </w:rPr>
              <w:t>ECOG PS</w:t>
            </w:r>
          </w:p>
        </w:tc>
        <w:tc>
          <w:tcPr>
            <w:tcW w:w="2765" w:type="dxa"/>
          </w:tcPr>
          <w:p w14:paraId="72F40907" w14:textId="77777777" w:rsidR="007B694B" w:rsidRDefault="00FA3D63">
            <w:pPr>
              <w:widowControl/>
              <w:ind w:firstLineChars="0" w:firstLine="0"/>
              <w:jc w:val="center"/>
              <w:rPr>
                <w:rFonts w:eastAsiaTheme="minorEastAsia" w:hint="eastAsia"/>
                <w:sz w:val="22"/>
              </w:rPr>
            </w:pPr>
            <w:r>
              <w:rPr>
                <w:rFonts w:eastAsiaTheme="minorEastAsia"/>
                <w:sz w:val="22"/>
                <w:lang w:val="en"/>
              </w:rPr>
              <w:t>0-1 point</w:t>
            </w:r>
          </w:p>
        </w:tc>
        <w:tc>
          <w:tcPr>
            <w:tcW w:w="2766" w:type="dxa"/>
          </w:tcPr>
          <w:p w14:paraId="170B520C" w14:textId="77777777" w:rsidR="007B694B" w:rsidRDefault="00FA3D63">
            <w:pPr>
              <w:widowControl/>
              <w:ind w:firstLineChars="0" w:firstLine="0"/>
              <w:jc w:val="center"/>
              <w:rPr>
                <w:rFonts w:eastAsiaTheme="minorEastAsia" w:hint="eastAsia"/>
                <w:sz w:val="22"/>
              </w:rPr>
            </w:pPr>
            <w:r>
              <w:rPr>
                <w:rFonts w:eastAsiaTheme="minorEastAsia"/>
                <w:sz w:val="22"/>
                <w:lang w:val="en"/>
              </w:rPr>
              <w:t>≥ 2 points</w:t>
            </w:r>
          </w:p>
        </w:tc>
      </w:tr>
      <w:tr w:rsidR="007B694B" w14:paraId="39EAC9D3" w14:textId="77777777">
        <w:tc>
          <w:tcPr>
            <w:tcW w:w="2765" w:type="dxa"/>
          </w:tcPr>
          <w:p w14:paraId="3AAF4646" w14:textId="77777777" w:rsidR="007B694B" w:rsidRDefault="00FA3D63">
            <w:pPr>
              <w:widowControl/>
              <w:ind w:firstLineChars="0" w:firstLine="0"/>
              <w:jc w:val="center"/>
              <w:rPr>
                <w:rFonts w:eastAsiaTheme="minorEastAsia" w:hint="eastAsia"/>
                <w:sz w:val="22"/>
              </w:rPr>
            </w:pPr>
            <w:r>
              <w:rPr>
                <w:rFonts w:eastAsiaTheme="minorEastAsia"/>
                <w:sz w:val="22"/>
                <w:lang w:val="en"/>
              </w:rPr>
              <w:t>Extranodal lesions</w:t>
            </w:r>
          </w:p>
        </w:tc>
        <w:tc>
          <w:tcPr>
            <w:tcW w:w="2765" w:type="dxa"/>
          </w:tcPr>
          <w:p w14:paraId="7127B708" w14:textId="77777777" w:rsidR="007B694B" w:rsidRDefault="00FA3D63">
            <w:pPr>
              <w:widowControl/>
              <w:ind w:firstLineChars="0" w:firstLine="0"/>
              <w:jc w:val="center"/>
              <w:rPr>
                <w:rFonts w:eastAsiaTheme="minorEastAsia" w:hint="eastAsia"/>
                <w:sz w:val="22"/>
              </w:rPr>
            </w:pPr>
            <w:r>
              <w:rPr>
                <w:rFonts w:eastAsiaTheme="minorEastAsia"/>
                <w:sz w:val="22"/>
                <w:lang w:val="en"/>
              </w:rPr>
              <w:t>0-1 lesion</w:t>
            </w:r>
          </w:p>
        </w:tc>
        <w:tc>
          <w:tcPr>
            <w:tcW w:w="2766" w:type="dxa"/>
          </w:tcPr>
          <w:p w14:paraId="1BA59250" w14:textId="77777777" w:rsidR="007B694B" w:rsidRDefault="00FA3D63">
            <w:pPr>
              <w:widowControl/>
              <w:ind w:firstLineChars="0" w:firstLine="0"/>
              <w:jc w:val="center"/>
              <w:rPr>
                <w:rFonts w:eastAsiaTheme="minorEastAsia" w:hint="eastAsia"/>
                <w:sz w:val="22"/>
              </w:rPr>
            </w:pPr>
            <w:r>
              <w:rPr>
                <w:rFonts w:eastAsiaTheme="minorEastAsia"/>
                <w:sz w:val="22"/>
                <w:lang w:val="en"/>
              </w:rPr>
              <w:t>≥ 2 lesions</w:t>
            </w:r>
          </w:p>
        </w:tc>
      </w:tr>
      <w:tr w:rsidR="007B694B" w14:paraId="28729E82" w14:textId="77777777">
        <w:tc>
          <w:tcPr>
            <w:tcW w:w="2765" w:type="dxa"/>
            <w:tcBorders>
              <w:bottom w:val="single" w:sz="4" w:space="0" w:color="auto"/>
            </w:tcBorders>
          </w:tcPr>
          <w:p w14:paraId="7F4D776B" w14:textId="77777777" w:rsidR="007B694B" w:rsidRDefault="00FA3D63">
            <w:pPr>
              <w:widowControl/>
              <w:ind w:firstLineChars="0" w:firstLine="0"/>
              <w:jc w:val="center"/>
              <w:rPr>
                <w:rFonts w:eastAsiaTheme="minorEastAsia" w:hint="eastAsia"/>
                <w:sz w:val="22"/>
              </w:rPr>
            </w:pPr>
            <w:r>
              <w:rPr>
                <w:rFonts w:eastAsiaTheme="minorEastAsia"/>
                <w:sz w:val="22"/>
                <w:lang w:val="en"/>
              </w:rPr>
              <w:t>LDH</w:t>
            </w:r>
          </w:p>
        </w:tc>
        <w:tc>
          <w:tcPr>
            <w:tcW w:w="2765" w:type="dxa"/>
            <w:tcBorders>
              <w:bottom w:val="single" w:sz="4" w:space="0" w:color="auto"/>
            </w:tcBorders>
          </w:tcPr>
          <w:p w14:paraId="59EB46EB" w14:textId="77777777" w:rsidR="007B694B" w:rsidRDefault="00FA3D63">
            <w:pPr>
              <w:widowControl/>
              <w:ind w:firstLineChars="0" w:firstLine="0"/>
              <w:jc w:val="center"/>
              <w:rPr>
                <w:rFonts w:eastAsiaTheme="minorEastAsia" w:hint="eastAsia"/>
                <w:sz w:val="22"/>
              </w:rPr>
            </w:pPr>
            <w:r>
              <w:rPr>
                <w:rFonts w:eastAsiaTheme="minorEastAsia"/>
                <w:sz w:val="22"/>
                <w:lang w:val="en"/>
              </w:rPr>
              <w:t>Normal</w:t>
            </w:r>
          </w:p>
        </w:tc>
        <w:tc>
          <w:tcPr>
            <w:tcW w:w="2766" w:type="dxa"/>
            <w:tcBorders>
              <w:bottom w:val="single" w:sz="4" w:space="0" w:color="auto"/>
            </w:tcBorders>
          </w:tcPr>
          <w:p w14:paraId="320C99BC" w14:textId="77777777" w:rsidR="007B694B" w:rsidRDefault="00FA3D63">
            <w:pPr>
              <w:widowControl/>
              <w:ind w:firstLineChars="0" w:firstLine="0"/>
              <w:jc w:val="center"/>
              <w:rPr>
                <w:rFonts w:eastAsiaTheme="minorEastAsia" w:hint="eastAsia"/>
                <w:sz w:val="22"/>
              </w:rPr>
            </w:pPr>
            <w:r>
              <w:rPr>
                <w:rFonts w:eastAsiaTheme="minorEastAsia"/>
                <w:sz w:val="22"/>
                <w:lang w:val="en"/>
              </w:rPr>
              <w:t>Above normal</w:t>
            </w:r>
          </w:p>
        </w:tc>
      </w:tr>
    </w:tbl>
    <w:p w14:paraId="5037B991" w14:textId="77777777" w:rsidR="007B694B" w:rsidRDefault="00FA3D63">
      <w:pPr>
        <w:widowControl/>
        <w:ind w:firstLineChars="0" w:firstLine="0"/>
        <w:jc w:val="left"/>
        <w:rPr>
          <w:rFonts w:eastAsiaTheme="minorEastAsia"/>
          <w:sz w:val="22"/>
        </w:rPr>
      </w:pPr>
      <w:r>
        <w:rPr>
          <w:rFonts w:eastAsiaTheme="minorEastAsia"/>
          <w:sz w:val="22"/>
          <w:lang w:val="en"/>
        </w:rPr>
        <w:t>Note: 0-1 point: low risk; 2 points: low-intermediate risk; 3 points: high-intermediate risk; 4-5 points: high risk.</w:t>
      </w:r>
    </w:p>
    <w:p w14:paraId="04D6CF70" w14:textId="77777777" w:rsidR="007B694B" w:rsidRDefault="007B694B">
      <w:pPr>
        <w:widowControl/>
        <w:ind w:firstLineChars="0" w:firstLine="0"/>
        <w:jc w:val="left"/>
        <w:rPr>
          <w:rFonts w:eastAsiaTheme="minorEastAsia"/>
          <w:sz w:val="22"/>
        </w:rPr>
      </w:pPr>
    </w:p>
    <w:p w14:paraId="3FE0B469" w14:textId="77777777" w:rsidR="007B694B" w:rsidRDefault="007B694B">
      <w:pPr>
        <w:widowControl/>
        <w:ind w:firstLineChars="0" w:firstLine="0"/>
        <w:jc w:val="left"/>
        <w:rPr>
          <w:rFonts w:eastAsiaTheme="minorEastAsia"/>
          <w:sz w:val="22"/>
        </w:rPr>
      </w:pPr>
    </w:p>
    <w:p w14:paraId="2A75E6E1" w14:textId="77777777" w:rsidR="007B694B" w:rsidRDefault="007B694B">
      <w:pPr>
        <w:widowControl/>
        <w:ind w:firstLineChars="0" w:firstLine="0"/>
        <w:jc w:val="left"/>
        <w:rPr>
          <w:rFonts w:eastAsiaTheme="minorEastAsia"/>
          <w:b/>
          <w:szCs w:val="21"/>
        </w:rPr>
      </w:pPr>
    </w:p>
    <w:p w14:paraId="08270B33" w14:textId="77777777" w:rsidR="007B694B" w:rsidRDefault="00FA3D63">
      <w:pPr>
        <w:widowControl/>
        <w:spacing w:line="240" w:lineRule="auto"/>
        <w:ind w:firstLineChars="0" w:firstLine="0"/>
        <w:jc w:val="left"/>
        <w:rPr>
          <w:rFonts w:eastAsiaTheme="minorEastAsia"/>
          <w:b/>
          <w:szCs w:val="21"/>
        </w:rPr>
      </w:pPr>
      <w:r>
        <w:rPr>
          <w:rFonts w:eastAsiaTheme="minorEastAsia"/>
          <w:b/>
          <w:bCs/>
          <w:szCs w:val="21"/>
          <w:lang w:val="en"/>
        </w:rPr>
        <w:br w:type="page"/>
      </w:r>
    </w:p>
    <w:p w14:paraId="5CE5659D" w14:textId="77777777" w:rsidR="007B694B" w:rsidRDefault="00FA3D63">
      <w:pPr>
        <w:keepNext/>
        <w:autoSpaceDE w:val="0"/>
        <w:autoSpaceDN w:val="0"/>
        <w:adjustRightInd w:val="0"/>
        <w:ind w:firstLineChars="0" w:firstLine="0"/>
        <w:outlineLvl w:val="0"/>
        <w:rPr>
          <w:rFonts w:eastAsiaTheme="minorEastAsia"/>
          <w:b/>
          <w:szCs w:val="21"/>
        </w:rPr>
      </w:pPr>
      <w:bookmarkStart w:id="1540" w:name="_Toc166778616"/>
      <w:bookmarkStart w:id="1541" w:name="_Toc24444"/>
      <w:r>
        <w:rPr>
          <w:rFonts w:eastAsiaTheme="minorEastAsia"/>
          <w:b/>
          <w:bCs/>
          <w:szCs w:val="21"/>
          <w:lang w:val="en"/>
        </w:rPr>
        <w:lastRenderedPageBreak/>
        <w:t>Appendix 3: List of CYP3A Inhibitors or Inducers &amp; Sensitive Substrates of OATP1B1/OATP1B3 &amp; Clinically Commonly Used H2 Receptor Blockers and Proton Pump Inhibitors</w:t>
      </w:r>
      <w:bookmarkEnd w:id="1540"/>
      <w:bookmarkEnd w:id="1541"/>
    </w:p>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p w14:paraId="677819D1" w14:textId="77777777" w:rsidR="007B694B" w:rsidRDefault="00FA3D63">
      <w:pPr>
        <w:ind w:firstLineChars="0" w:firstLine="0"/>
        <w:rPr>
          <w:rFonts w:eastAsiaTheme="minorEastAsia"/>
        </w:rPr>
      </w:pPr>
      <w:r>
        <w:rPr>
          <w:rFonts w:eastAsiaTheme="minorEastAsia"/>
          <w:lang w:val="en"/>
        </w:rPr>
        <w:t>Oral administration of potent or moderate CYP3A inhibitors or inducers is contraindicated due to their large effect on plasma concentration of LP-168. Oral administration of sensitive substrates of OATP1B1 and OATP1B3 is contraindicated as LP-168 may have a large effect on the concentration levels of these drugs. Oral proton pump inhibitors are contraindicated as they alter the gastric acid environment and may have a large effect on LP-168 absorption.</w:t>
      </w:r>
    </w:p>
    <w:tbl>
      <w:tblPr>
        <w:tblW w:w="77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4166"/>
        <w:gridCol w:w="3597"/>
      </w:tblGrid>
      <w:tr w:rsidR="007B694B" w14:paraId="42B5CA78" w14:textId="77777777">
        <w:trPr>
          <w:trHeight w:val="361"/>
          <w:jc w:val="center"/>
        </w:trPr>
        <w:tc>
          <w:tcPr>
            <w:tcW w:w="4166" w:type="dxa"/>
            <w:tcBorders>
              <w:top w:val="single" w:sz="4" w:space="0" w:color="auto"/>
              <w:left w:val="single" w:sz="4" w:space="0" w:color="auto"/>
              <w:bottom w:val="single" w:sz="4" w:space="0" w:color="auto"/>
              <w:right w:val="single" w:sz="4" w:space="0" w:color="auto"/>
            </w:tcBorders>
            <w:shd w:val="clear" w:color="auto" w:fill="FFFFFF"/>
          </w:tcPr>
          <w:p w14:paraId="05834258" w14:textId="77777777" w:rsidR="007B694B" w:rsidRDefault="00FA3D63">
            <w:pPr>
              <w:ind w:firstLine="422"/>
              <w:rPr>
                <w:rFonts w:eastAsiaTheme="minorEastAsia"/>
                <w:b/>
                <w:sz w:val="21"/>
                <w:szCs w:val="21"/>
              </w:rPr>
            </w:pPr>
            <w:r>
              <w:rPr>
                <w:rFonts w:eastAsiaTheme="minorEastAsia"/>
                <w:b/>
                <w:bCs/>
                <w:sz w:val="21"/>
                <w:szCs w:val="21"/>
                <w:lang w:val="en"/>
              </w:rPr>
              <w:t>CYP3A inhibitors</w:t>
            </w:r>
          </w:p>
        </w:tc>
        <w:tc>
          <w:tcPr>
            <w:tcW w:w="3597" w:type="dxa"/>
            <w:tcBorders>
              <w:top w:val="single" w:sz="4" w:space="0" w:color="auto"/>
              <w:left w:val="single" w:sz="4" w:space="0" w:color="auto"/>
              <w:bottom w:val="single" w:sz="4" w:space="0" w:color="auto"/>
              <w:right w:val="single" w:sz="4" w:space="0" w:color="auto"/>
            </w:tcBorders>
            <w:shd w:val="clear" w:color="auto" w:fill="FFFFFF"/>
          </w:tcPr>
          <w:p w14:paraId="1794CE29" w14:textId="77777777" w:rsidR="007B694B" w:rsidRDefault="00FA3D63">
            <w:pPr>
              <w:ind w:firstLine="422"/>
              <w:rPr>
                <w:rFonts w:eastAsiaTheme="minorEastAsia"/>
                <w:b/>
                <w:sz w:val="21"/>
                <w:szCs w:val="21"/>
              </w:rPr>
            </w:pPr>
            <w:r>
              <w:rPr>
                <w:rFonts w:eastAsiaTheme="minorEastAsia"/>
                <w:b/>
                <w:bCs/>
                <w:sz w:val="21"/>
                <w:szCs w:val="21"/>
                <w:lang w:val="en"/>
              </w:rPr>
              <w:t>CYP3A inducers</w:t>
            </w:r>
          </w:p>
        </w:tc>
      </w:tr>
      <w:tr w:rsidR="007B694B" w14:paraId="6E51EF30" w14:textId="77777777">
        <w:trPr>
          <w:trHeight w:val="361"/>
          <w:jc w:val="center"/>
        </w:trPr>
        <w:tc>
          <w:tcPr>
            <w:tcW w:w="4166" w:type="dxa"/>
            <w:tcBorders>
              <w:top w:val="single" w:sz="4" w:space="0" w:color="auto"/>
              <w:left w:val="single" w:sz="4" w:space="0" w:color="auto"/>
              <w:bottom w:val="single" w:sz="4" w:space="0" w:color="auto"/>
              <w:right w:val="single" w:sz="4" w:space="0" w:color="auto"/>
            </w:tcBorders>
            <w:shd w:val="clear" w:color="auto" w:fill="FFFFFF"/>
          </w:tcPr>
          <w:p w14:paraId="532533AF" w14:textId="77777777" w:rsidR="007B694B" w:rsidRDefault="00FA3D63">
            <w:pPr>
              <w:ind w:firstLine="422"/>
              <w:rPr>
                <w:rFonts w:eastAsiaTheme="minorEastAsia"/>
                <w:b/>
                <w:sz w:val="21"/>
                <w:szCs w:val="21"/>
              </w:rPr>
            </w:pPr>
            <w:r>
              <w:rPr>
                <w:rFonts w:eastAsiaTheme="minorEastAsia"/>
                <w:b/>
                <w:bCs/>
                <w:sz w:val="21"/>
                <w:szCs w:val="21"/>
                <w:lang w:val="en"/>
              </w:rPr>
              <w:t>Potent:</w:t>
            </w:r>
          </w:p>
          <w:p w14:paraId="553CB576"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Ceritinib</w:t>
            </w:r>
          </w:p>
          <w:p w14:paraId="150A577F"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Idelalisib</w:t>
            </w:r>
          </w:p>
          <w:p w14:paraId="48CB5EA1"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Nefazodone</w:t>
            </w:r>
          </w:p>
          <w:p w14:paraId="3CFA28DF"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Telithromycin</w:t>
            </w:r>
          </w:p>
          <w:p w14:paraId="63FEB971"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Cobicistat</w:t>
            </w:r>
          </w:p>
          <w:p w14:paraId="3E1D1A5D"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Ritonavir</w:t>
            </w:r>
          </w:p>
          <w:p w14:paraId="7D89345A"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Elvitegravir &amp; Ritonavir</w:t>
            </w:r>
          </w:p>
          <w:p w14:paraId="13AA6758"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Indinavir &amp; Ritonavir</w:t>
            </w:r>
          </w:p>
          <w:p w14:paraId="0B4B5E2F"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Itraconazole</w:t>
            </w:r>
          </w:p>
          <w:p w14:paraId="6568E1ED"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Ketoconazole</w:t>
            </w:r>
          </w:p>
          <w:p w14:paraId="03B02B6D"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Lopinavir &amp; Ritonavir</w:t>
            </w:r>
          </w:p>
          <w:p w14:paraId="187E9E69"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Paritaprevir &amp; Ritonavir &amp; (Ombitasvir &amp;/or Dasabuvir)</w:t>
            </w:r>
          </w:p>
          <w:p w14:paraId="4C8FE342"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Posaconazole</w:t>
            </w:r>
          </w:p>
          <w:p w14:paraId="470E2EE5"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Saquinavir &amp; Ritonavir</w:t>
            </w:r>
          </w:p>
          <w:p w14:paraId="0629F1D1"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Tipranavir &amp; Ritonavir</w:t>
            </w:r>
          </w:p>
          <w:p w14:paraId="122EA49D"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Voriconazole</w:t>
            </w:r>
          </w:p>
          <w:p w14:paraId="226DCBAA"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Clarithromycin</w:t>
            </w:r>
          </w:p>
          <w:p w14:paraId="692B0E2D"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Nelfinavir</w:t>
            </w:r>
          </w:p>
          <w:p w14:paraId="33CBB0E3" w14:textId="77777777" w:rsidR="007B694B" w:rsidRDefault="00FA3D63">
            <w:pPr>
              <w:ind w:firstLine="422"/>
              <w:rPr>
                <w:rFonts w:eastAsiaTheme="minorEastAsia"/>
                <w:b/>
                <w:sz w:val="21"/>
                <w:szCs w:val="21"/>
              </w:rPr>
            </w:pPr>
            <w:r>
              <w:rPr>
                <w:rFonts w:eastAsiaTheme="minorEastAsia"/>
                <w:b/>
                <w:bCs/>
                <w:sz w:val="21"/>
                <w:szCs w:val="21"/>
                <w:lang w:val="en"/>
              </w:rPr>
              <w:t>Moderate:</w:t>
            </w:r>
          </w:p>
          <w:p w14:paraId="284DB475"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Conivaptan</w:t>
            </w:r>
          </w:p>
          <w:p w14:paraId="4810A4A0"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Aprepitant</w:t>
            </w:r>
          </w:p>
          <w:p w14:paraId="418869D6"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Ciprofloxacin</w:t>
            </w:r>
          </w:p>
          <w:p w14:paraId="29511D2C"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Crizotinib</w:t>
            </w:r>
          </w:p>
          <w:p w14:paraId="27D8E013"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Cyclosporine</w:t>
            </w:r>
          </w:p>
          <w:p w14:paraId="4619107E"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lastRenderedPageBreak/>
              <w:t>Dronedarone</w:t>
            </w:r>
          </w:p>
          <w:p w14:paraId="4A9A9893" w14:textId="77777777" w:rsidR="007B694B" w:rsidRPr="001727E9" w:rsidRDefault="00FA3D63" w:rsidP="001727E9">
            <w:pPr>
              <w:numPr>
                <w:ilvl w:val="0"/>
                <w:numId w:val="52"/>
              </w:numPr>
              <w:spacing w:line="240" w:lineRule="auto"/>
              <w:ind w:left="538" w:firstLineChars="0" w:hanging="100"/>
              <w:rPr>
                <w:rFonts w:eastAsiaTheme="minorEastAsia"/>
                <w:sz w:val="21"/>
                <w:szCs w:val="21"/>
              </w:rPr>
            </w:pPr>
            <w:r w:rsidRPr="001727E9">
              <w:rPr>
                <w:rFonts w:eastAsiaTheme="minorEastAsia"/>
                <w:sz w:val="21"/>
                <w:szCs w:val="21"/>
                <w:lang w:val="en"/>
              </w:rPr>
              <w:t>Erythromycin</w:t>
            </w:r>
          </w:p>
          <w:p w14:paraId="27DC2156"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Fluconazole</w:t>
            </w:r>
          </w:p>
          <w:p w14:paraId="42F7A33A"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Fluvoxamine</w:t>
            </w:r>
          </w:p>
          <w:p w14:paraId="313DD0BF"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Imatinib</w:t>
            </w:r>
          </w:p>
          <w:p w14:paraId="2B7DFFB6"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Isavuconazole</w:t>
            </w:r>
          </w:p>
          <w:p w14:paraId="1BC7B82B"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Verapamil</w:t>
            </w:r>
          </w:p>
          <w:p w14:paraId="57F1154C"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Diltiazem</w:t>
            </w:r>
          </w:p>
          <w:p w14:paraId="56CAEFFB"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Grapefruit juice</w:t>
            </w:r>
          </w:p>
          <w:p w14:paraId="42655530" w14:textId="77777777" w:rsidR="007B694B" w:rsidRDefault="00FA3D63">
            <w:pPr>
              <w:ind w:firstLine="422"/>
              <w:rPr>
                <w:rFonts w:eastAsiaTheme="minorEastAsia"/>
                <w:b/>
                <w:sz w:val="21"/>
                <w:szCs w:val="21"/>
              </w:rPr>
            </w:pPr>
            <w:r>
              <w:rPr>
                <w:rFonts w:eastAsiaTheme="minorEastAsia"/>
                <w:b/>
                <w:bCs/>
                <w:sz w:val="21"/>
                <w:szCs w:val="21"/>
                <w:lang w:val="en"/>
              </w:rPr>
              <w:t>Mild:</w:t>
            </w:r>
          </w:p>
          <w:p w14:paraId="4481E695"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Amiodarone</w:t>
            </w:r>
          </w:p>
          <w:p w14:paraId="4677BB4B"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Chlorzoxazone</w:t>
            </w:r>
          </w:p>
          <w:p w14:paraId="7A590BED"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Cilostazol</w:t>
            </w:r>
          </w:p>
          <w:p w14:paraId="452B8194"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Cimetidine</w:t>
            </w:r>
          </w:p>
          <w:p w14:paraId="3116D59F"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Clotrimazole</w:t>
            </w:r>
          </w:p>
          <w:p w14:paraId="540DF9D8"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Fosaprepitant</w:t>
            </w:r>
          </w:p>
          <w:p w14:paraId="3736BF71"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Istradefylline</w:t>
            </w:r>
          </w:p>
          <w:p w14:paraId="4A5B2213"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Ivacaftor</w:t>
            </w:r>
          </w:p>
          <w:p w14:paraId="25370C72"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Lomitapide</w:t>
            </w:r>
          </w:p>
          <w:p w14:paraId="4BE52736"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Ranitidine</w:t>
            </w:r>
          </w:p>
          <w:p w14:paraId="311E2C7E" w14:textId="77777777" w:rsidR="007B694B" w:rsidRPr="001727E9" w:rsidRDefault="00FA3D63" w:rsidP="001727E9">
            <w:pPr>
              <w:numPr>
                <w:ilvl w:val="0"/>
                <w:numId w:val="51"/>
              </w:numPr>
              <w:spacing w:line="240" w:lineRule="auto"/>
              <w:ind w:left="538" w:firstLineChars="0" w:hanging="100"/>
              <w:rPr>
                <w:rFonts w:eastAsiaTheme="minorEastAsia"/>
                <w:sz w:val="21"/>
                <w:szCs w:val="21"/>
              </w:rPr>
            </w:pPr>
            <w:r w:rsidRPr="001727E9">
              <w:rPr>
                <w:rFonts w:eastAsiaTheme="minorEastAsia"/>
                <w:sz w:val="21"/>
                <w:szCs w:val="21"/>
                <w:lang w:val="en"/>
              </w:rPr>
              <w:t>Ranolazine</w:t>
            </w:r>
          </w:p>
          <w:p w14:paraId="6D9DAA7F" w14:textId="77777777" w:rsidR="007B694B" w:rsidRDefault="00FA3D63" w:rsidP="001727E9">
            <w:pPr>
              <w:numPr>
                <w:ilvl w:val="0"/>
                <w:numId w:val="51"/>
              </w:numPr>
              <w:spacing w:line="240" w:lineRule="auto"/>
              <w:ind w:left="538" w:firstLineChars="0" w:hanging="100"/>
              <w:rPr>
                <w:rFonts w:eastAsiaTheme="minorEastAsia"/>
                <w:b/>
                <w:sz w:val="21"/>
                <w:szCs w:val="21"/>
              </w:rPr>
            </w:pPr>
            <w:r w:rsidRPr="001727E9">
              <w:rPr>
                <w:rFonts w:eastAsiaTheme="minorEastAsia"/>
                <w:sz w:val="21"/>
                <w:szCs w:val="21"/>
                <w:lang w:val="en"/>
              </w:rPr>
              <w:t>Ticagrelor</w:t>
            </w:r>
          </w:p>
        </w:tc>
        <w:tc>
          <w:tcPr>
            <w:tcW w:w="3597" w:type="dxa"/>
            <w:tcBorders>
              <w:top w:val="single" w:sz="4" w:space="0" w:color="auto"/>
              <w:left w:val="single" w:sz="4" w:space="0" w:color="auto"/>
              <w:bottom w:val="single" w:sz="4" w:space="0" w:color="auto"/>
              <w:right w:val="single" w:sz="4" w:space="0" w:color="auto"/>
            </w:tcBorders>
            <w:shd w:val="clear" w:color="auto" w:fill="FFFFFF"/>
          </w:tcPr>
          <w:p w14:paraId="54A2CA57" w14:textId="77777777" w:rsidR="007B694B" w:rsidRDefault="00FA3D63">
            <w:pPr>
              <w:ind w:firstLine="422"/>
              <w:rPr>
                <w:rFonts w:eastAsiaTheme="minorEastAsia"/>
                <w:b/>
                <w:sz w:val="21"/>
                <w:szCs w:val="21"/>
              </w:rPr>
            </w:pPr>
            <w:r>
              <w:rPr>
                <w:rFonts w:eastAsiaTheme="minorEastAsia"/>
                <w:b/>
                <w:bCs/>
                <w:sz w:val="21"/>
                <w:szCs w:val="21"/>
                <w:lang w:val="en"/>
              </w:rPr>
              <w:lastRenderedPageBreak/>
              <w:t>Potent:</w:t>
            </w:r>
          </w:p>
          <w:p w14:paraId="04393D5B"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Apalutamide</w:t>
            </w:r>
          </w:p>
          <w:p w14:paraId="22F3860E"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Rifampicin</w:t>
            </w:r>
          </w:p>
          <w:p w14:paraId="736A9130"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Phenytoin</w:t>
            </w:r>
          </w:p>
          <w:p w14:paraId="5A50D0ED"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Carbamazepine</w:t>
            </w:r>
          </w:p>
          <w:p w14:paraId="696C02EA"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Enzalutamide</w:t>
            </w:r>
          </w:p>
          <w:p w14:paraId="6FB8BDA5"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Ivosidenib</w:t>
            </w:r>
          </w:p>
          <w:p w14:paraId="1D505FB3"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Lumacaftor &amp; Ivacaftor</w:t>
            </w:r>
          </w:p>
          <w:p w14:paraId="2F741A23"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Mitotane</w:t>
            </w:r>
          </w:p>
          <w:p w14:paraId="141B8ED4"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St. John's Wort</w:t>
            </w:r>
          </w:p>
          <w:p w14:paraId="004313E4" w14:textId="77777777" w:rsidR="007B694B" w:rsidRDefault="00FA3D63">
            <w:pPr>
              <w:ind w:firstLine="422"/>
              <w:rPr>
                <w:rFonts w:eastAsiaTheme="minorEastAsia"/>
                <w:b/>
                <w:sz w:val="21"/>
                <w:szCs w:val="21"/>
              </w:rPr>
            </w:pPr>
            <w:r>
              <w:rPr>
                <w:rFonts w:eastAsiaTheme="minorEastAsia"/>
                <w:b/>
                <w:bCs/>
                <w:sz w:val="21"/>
                <w:szCs w:val="21"/>
                <w:lang w:val="en"/>
              </w:rPr>
              <w:t>Moderate:</w:t>
            </w:r>
          </w:p>
          <w:p w14:paraId="285EC023"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Bosentan</w:t>
            </w:r>
          </w:p>
          <w:p w14:paraId="55FDBBEF"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Cenobamate</w:t>
            </w:r>
          </w:p>
          <w:p w14:paraId="021F910D"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Dabrafenib</w:t>
            </w:r>
          </w:p>
          <w:p w14:paraId="100C4F4E"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Efavirenz</w:t>
            </w:r>
          </w:p>
          <w:p w14:paraId="434B23ED"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Etravirine</w:t>
            </w:r>
          </w:p>
          <w:p w14:paraId="34AE1B9B"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Lorlatinib</w:t>
            </w:r>
          </w:p>
          <w:p w14:paraId="1665E15A"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Pexidartinib</w:t>
            </w:r>
          </w:p>
          <w:p w14:paraId="5D82FD94"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Phenobarbital</w:t>
            </w:r>
          </w:p>
          <w:p w14:paraId="05470656"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Primidone</w:t>
            </w:r>
          </w:p>
          <w:p w14:paraId="10CAD67B"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Sotorasib</w:t>
            </w:r>
          </w:p>
          <w:p w14:paraId="5092D9DD" w14:textId="77777777" w:rsidR="007B694B" w:rsidRDefault="00FA3D63">
            <w:pPr>
              <w:ind w:firstLine="422"/>
              <w:rPr>
                <w:rFonts w:eastAsiaTheme="minorEastAsia"/>
                <w:b/>
                <w:sz w:val="21"/>
                <w:szCs w:val="21"/>
              </w:rPr>
            </w:pPr>
            <w:r>
              <w:rPr>
                <w:rFonts w:eastAsiaTheme="minorEastAsia"/>
                <w:b/>
                <w:bCs/>
                <w:sz w:val="21"/>
                <w:szCs w:val="21"/>
                <w:lang w:val="en"/>
              </w:rPr>
              <w:t>Mild:</w:t>
            </w:r>
          </w:p>
          <w:p w14:paraId="2CBCE16E"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Armodafinil</w:t>
            </w:r>
          </w:p>
          <w:p w14:paraId="6521133F"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Elagolix</w:t>
            </w:r>
          </w:p>
          <w:p w14:paraId="40EC535E"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Mobocertinib</w:t>
            </w:r>
          </w:p>
          <w:p w14:paraId="4547242D"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Modafinil</w:t>
            </w:r>
          </w:p>
          <w:p w14:paraId="5543A2D2"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lastRenderedPageBreak/>
              <w:t>Rufinamide</w:t>
            </w:r>
          </w:p>
          <w:p w14:paraId="1ECA2F47" w14:textId="77777777" w:rsidR="007B694B" w:rsidRPr="001727E9" w:rsidRDefault="00FA3D63" w:rsidP="001727E9">
            <w:pPr>
              <w:numPr>
                <w:ilvl w:val="0"/>
                <w:numId w:val="53"/>
              </w:numPr>
              <w:spacing w:line="240" w:lineRule="auto"/>
              <w:ind w:left="319" w:firstLineChars="0" w:hanging="100"/>
              <w:rPr>
                <w:rFonts w:eastAsiaTheme="minorEastAsia"/>
                <w:sz w:val="21"/>
                <w:szCs w:val="21"/>
              </w:rPr>
            </w:pPr>
            <w:r w:rsidRPr="001727E9">
              <w:rPr>
                <w:rFonts w:eastAsiaTheme="minorEastAsia"/>
                <w:sz w:val="21"/>
                <w:szCs w:val="21"/>
                <w:lang w:val="en"/>
              </w:rPr>
              <w:t>Vemurafenib</w:t>
            </w:r>
          </w:p>
          <w:p w14:paraId="4D847A3A" w14:textId="77777777" w:rsidR="007B694B" w:rsidRDefault="00FA3D63" w:rsidP="001727E9">
            <w:pPr>
              <w:numPr>
                <w:ilvl w:val="0"/>
                <w:numId w:val="53"/>
              </w:numPr>
              <w:spacing w:line="240" w:lineRule="auto"/>
              <w:ind w:left="319" w:firstLineChars="0" w:hanging="100"/>
              <w:rPr>
                <w:rFonts w:eastAsiaTheme="minorEastAsia"/>
                <w:b/>
                <w:sz w:val="21"/>
                <w:szCs w:val="21"/>
              </w:rPr>
            </w:pPr>
            <w:r w:rsidRPr="001727E9">
              <w:rPr>
                <w:rFonts w:eastAsiaTheme="minorEastAsia"/>
                <w:sz w:val="21"/>
                <w:szCs w:val="21"/>
                <w:lang w:val="en"/>
              </w:rPr>
              <w:t>Zanubrutinib</w:t>
            </w:r>
          </w:p>
        </w:tc>
      </w:tr>
      <w:tr w:rsidR="007B694B" w14:paraId="5E26F249" w14:textId="77777777">
        <w:trPr>
          <w:trHeight w:val="453"/>
          <w:jc w:val="center"/>
        </w:trPr>
        <w:tc>
          <w:tcPr>
            <w:tcW w:w="7763" w:type="dxa"/>
            <w:gridSpan w:val="2"/>
            <w:shd w:val="clear" w:color="auto" w:fill="FFFFFF"/>
          </w:tcPr>
          <w:p w14:paraId="585208C2" w14:textId="77777777" w:rsidR="007B694B" w:rsidRDefault="00FA3D63">
            <w:pPr>
              <w:spacing w:line="240" w:lineRule="auto"/>
              <w:ind w:firstLine="422"/>
              <w:rPr>
                <w:b/>
                <w:sz w:val="21"/>
                <w:szCs w:val="21"/>
              </w:rPr>
            </w:pPr>
            <w:r>
              <w:rPr>
                <w:b/>
                <w:bCs/>
                <w:sz w:val="21"/>
                <w:szCs w:val="21"/>
                <w:lang w:val="en"/>
              </w:rPr>
              <w:lastRenderedPageBreak/>
              <w:t>OATP1B1/OATP1B3 sensitive substrate</w:t>
            </w:r>
          </w:p>
        </w:tc>
      </w:tr>
      <w:tr w:rsidR="007B694B" w14:paraId="69AD43EB" w14:textId="77777777">
        <w:trPr>
          <w:trHeight w:val="1395"/>
          <w:jc w:val="center"/>
        </w:trPr>
        <w:tc>
          <w:tcPr>
            <w:tcW w:w="4166" w:type="dxa"/>
            <w:tcBorders>
              <w:right w:val="nil"/>
            </w:tcBorders>
            <w:shd w:val="clear" w:color="auto" w:fill="FFFFFF"/>
          </w:tcPr>
          <w:p w14:paraId="1729C55F"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Elagolix</w:t>
            </w:r>
          </w:p>
          <w:p w14:paraId="388581BD"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Lovastatin</w:t>
            </w:r>
          </w:p>
          <w:p w14:paraId="74CEFA49"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Bosentan</w:t>
            </w:r>
          </w:p>
          <w:p w14:paraId="4364BF6D"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Fexofenadine</w:t>
            </w:r>
          </w:p>
          <w:p w14:paraId="0B108AA6"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Glibenclamide</w:t>
            </w:r>
          </w:p>
          <w:p w14:paraId="14A3B1D0"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Repaglinide</w:t>
            </w:r>
          </w:p>
          <w:p w14:paraId="66E9322E"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Atorvastatin</w:t>
            </w:r>
          </w:p>
        </w:tc>
        <w:tc>
          <w:tcPr>
            <w:tcW w:w="3597" w:type="dxa"/>
            <w:tcBorders>
              <w:left w:val="nil"/>
            </w:tcBorders>
            <w:shd w:val="clear" w:color="auto" w:fill="FFFFFF"/>
          </w:tcPr>
          <w:p w14:paraId="1B3702B4"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Pitavastatin</w:t>
            </w:r>
          </w:p>
          <w:p w14:paraId="286F6DC3"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Pravastatin</w:t>
            </w:r>
          </w:p>
          <w:p w14:paraId="55D2986C"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Rosuvastatin</w:t>
            </w:r>
          </w:p>
          <w:p w14:paraId="0B2E4520"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Simvastatin</w:t>
            </w:r>
          </w:p>
          <w:p w14:paraId="091E8098"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Paclitaxel</w:t>
            </w:r>
          </w:p>
          <w:p w14:paraId="723801E3"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Docetaxel</w:t>
            </w:r>
          </w:p>
        </w:tc>
      </w:tr>
      <w:tr w:rsidR="007B694B" w14:paraId="1E032F3A" w14:textId="77777777">
        <w:trPr>
          <w:trHeight w:val="506"/>
          <w:jc w:val="center"/>
        </w:trPr>
        <w:tc>
          <w:tcPr>
            <w:tcW w:w="4166" w:type="dxa"/>
            <w:tcBorders>
              <w:top w:val="single" w:sz="4" w:space="0" w:color="auto"/>
              <w:left w:val="single" w:sz="4" w:space="0" w:color="auto"/>
              <w:bottom w:val="single" w:sz="4" w:space="0" w:color="auto"/>
              <w:right w:val="nil"/>
            </w:tcBorders>
            <w:shd w:val="clear" w:color="auto" w:fill="FFFFFF"/>
          </w:tcPr>
          <w:p w14:paraId="37138249" w14:textId="77777777" w:rsidR="007B694B" w:rsidRDefault="00FA3D63">
            <w:pPr>
              <w:spacing w:line="240" w:lineRule="auto"/>
              <w:ind w:firstLine="422"/>
              <w:rPr>
                <w:sz w:val="21"/>
                <w:szCs w:val="21"/>
              </w:rPr>
            </w:pPr>
            <w:r>
              <w:rPr>
                <w:b/>
                <w:bCs/>
                <w:sz w:val="21"/>
                <w:szCs w:val="21"/>
                <w:lang w:val="en"/>
              </w:rPr>
              <w:t>H2 receptor blocker</w:t>
            </w:r>
          </w:p>
        </w:tc>
        <w:tc>
          <w:tcPr>
            <w:tcW w:w="3597" w:type="dxa"/>
            <w:tcBorders>
              <w:top w:val="single" w:sz="4" w:space="0" w:color="auto"/>
              <w:left w:val="nil"/>
              <w:bottom w:val="single" w:sz="4" w:space="0" w:color="auto"/>
              <w:right w:val="single" w:sz="4" w:space="0" w:color="auto"/>
            </w:tcBorders>
            <w:shd w:val="clear" w:color="auto" w:fill="FFFFFF"/>
          </w:tcPr>
          <w:p w14:paraId="027A044A" w14:textId="77777777" w:rsidR="007B694B" w:rsidRDefault="00FA3D63">
            <w:pPr>
              <w:spacing w:line="240" w:lineRule="auto"/>
              <w:ind w:firstLine="422"/>
              <w:rPr>
                <w:sz w:val="21"/>
                <w:szCs w:val="21"/>
              </w:rPr>
            </w:pPr>
            <w:r>
              <w:rPr>
                <w:b/>
                <w:bCs/>
                <w:sz w:val="21"/>
                <w:szCs w:val="21"/>
                <w:lang w:val="en"/>
              </w:rPr>
              <w:t>Proton pump inhibitor</w:t>
            </w:r>
          </w:p>
        </w:tc>
      </w:tr>
      <w:tr w:rsidR="007B694B" w14:paraId="7F69D44F" w14:textId="77777777">
        <w:trPr>
          <w:trHeight w:val="1395"/>
          <w:jc w:val="center"/>
        </w:trPr>
        <w:tc>
          <w:tcPr>
            <w:tcW w:w="4166" w:type="dxa"/>
            <w:tcBorders>
              <w:top w:val="single" w:sz="4" w:space="0" w:color="auto"/>
              <w:left w:val="single" w:sz="4" w:space="0" w:color="auto"/>
              <w:bottom w:val="single" w:sz="4" w:space="0" w:color="auto"/>
              <w:right w:val="nil"/>
            </w:tcBorders>
            <w:shd w:val="clear" w:color="auto" w:fill="FFFFFF"/>
          </w:tcPr>
          <w:p w14:paraId="7B377B37"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Cimetidine</w:t>
            </w:r>
          </w:p>
          <w:p w14:paraId="1A7EF833"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Ranitidine</w:t>
            </w:r>
          </w:p>
          <w:p w14:paraId="140482E3"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Famotidine</w:t>
            </w:r>
          </w:p>
          <w:p w14:paraId="0C1E0773"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Nizatidine</w:t>
            </w:r>
          </w:p>
          <w:p w14:paraId="7710771A"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Roxatidine</w:t>
            </w:r>
          </w:p>
          <w:p w14:paraId="4DB626B7"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Ebrotidine</w:t>
            </w:r>
          </w:p>
          <w:p w14:paraId="5FF82780" w14:textId="77777777" w:rsidR="007B694B" w:rsidRDefault="00FA3D63" w:rsidP="001727E9">
            <w:pPr>
              <w:numPr>
                <w:ilvl w:val="0"/>
                <w:numId w:val="51"/>
              </w:numPr>
              <w:spacing w:line="240" w:lineRule="auto"/>
              <w:ind w:left="538" w:firstLineChars="0" w:hanging="100"/>
              <w:rPr>
                <w:szCs w:val="21"/>
                <w:lang w:eastAsia="en-US"/>
              </w:rPr>
            </w:pPr>
            <w:r>
              <w:rPr>
                <w:sz w:val="21"/>
                <w:szCs w:val="21"/>
                <w:lang w:val="en"/>
              </w:rPr>
              <w:t>Lafutidine</w:t>
            </w:r>
          </w:p>
        </w:tc>
        <w:tc>
          <w:tcPr>
            <w:tcW w:w="3597" w:type="dxa"/>
            <w:tcBorders>
              <w:top w:val="single" w:sz="4" w:space="0" w:color="auto"/>
              <w:left w:val="nil"/>
              <w:bottom w:val="single" w:sz="4" w:space="0" w:color="auto"/>
              <w:right w:val="single" w:sz="4" w:space="0" w:color="auto"/>
            </w:tcBorders>
            <w:shd w:val="clear" w:color="auto" w:fill="FFFFFF"/>
          </w:tcPr>
          <w:p w14:paraId="4E103E5A"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Omeprazole</w:t>
            </w:r>
          </w:p>
          <w:p w14:paraId="6034EF44"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Esomeprazole</w:t>
            </w:r>
          </w:p>
          <w:p w14:paraId="69CBE51C"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Lansoprazole</w:t>
            </w:r>
          </w:p>
          <w:p w14:paraId="4E21421B"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Dexlansoprazole</w:t>
            </w:r>
          </w:p>
          <w:p w14:paraId="6CF1E4F7"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Pantoprazole</w:t>
            </w:r>
          </w:p>
          <w:p w14:paraId="16E9CBCC"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Rabeprazole</w:t>
            </w:r>
          </w:p>
          <w:p w14:paraId="223C1286"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Ilaprazole</w:t>
            </w:r>
          </w:p>
          <w:p w14:paraId="759F681B" w14:textId="77777777" w:rsidR="007B694B" w:rsidRDefault="00FA3D63" w:rsidP="001727E9">
            <w:pPr>
              <w:numPr>
                <w:ilvl w:val="0"/>
                <w:numId w:val="51"/>
              </w:numPr>
              <w:spacing w:line="240" w:lineRule="auto"/>
              <w:ind w:left="538" w:firstLineChars="0" w:hanging="100"/>
              <w:rPr>
                <w:sz w:val="21"/>
                <w:szCs w:val="21"/>
                <w:lang w:eastAsia="en-US"/>
              </w:rPr>
            </w:pPr>
            <w:r>
              <w:rPr>
                <w:sz w:val="21"/>
                <w:szCs w:val="21"/>
                <w:lang w:val="en"/>
              </w:rPr>
              <w:t>Revaprazan</w:t>
            </w:r>
          </w:p>
        </w:tc>
      </w:tr>
    </w:tbl>
    <w:p w14:paraId="1A02C852" w14:textId="77777777" w:rsidR="007B694B" w:rsidRDefault="00FA3D63">
      <w:pPr>
        <w:ind w:firstLine="480"/>
        <w:rPr>
          <w:rFonts w:eastAsiaTheme="minorEastAsia"/>
        </w:rPr>
      </w:pPr>
      <w:r>
        <w:rPr>
          <w:rFonts w:eastAsiaTheme="minorEastAsia"/>
          <w:lang w:val="en"/>
        </w:rPr>
        <w:br w:type="page"/>
      </w:r>
    </w:p>
    <w:p w14:paraId="77CBC1BC" w14:textId="77777777" w:rsidR="007B694B" w:rsidRDefault="00FA3D63">
      <w:pPr>
        <w:keepNext/>
        <w:autoSpaceDE w:val="0"/>
        <w:autoSpaceDN w:val="0"/>
        <w:adjustRightInd w:val="0"/>
        <w:ind w:firstLineChars="0" w:firstLine="0"/>
        <w:outlineLvl w:val="0"/>
        <w:rPr>
          <w:b/>
          <w:kern w:val="0"/>
          <w:szCs w:val="21"/>
        </w:rPr>
      </w:pPr>
      <w:bookmarkStart w:id="1542" w:name="_Toc42786223"/>
      <w:bookmarkStart w:id="1543" w:name="_Toc166778617"/>
      <w:bookmarkStart w:id="1544" w:name="_Toc18966"/>
      <w:bookmarkStart w:id="1545" w:name="_Toc493599429"/>
      <w:bookmarkStart w:id="1546" w:name="_Toc416112880"/>
      <w:bookmarkStart w:id="1547" w:name="_Toc13135212"/>
      <w:r>
        <w:rPr>
          <w:rFonts w:eastAsiaTheme="minorEastAsia"/>
          <w:b/>
          <w:bCs/>
          <w:szCs w:val="21"/>
          <w:lang w:val="en"/>
        </w:rPr>
        <w:lastRenderedPageBreak/>
        <w:t xml:space="preserve">Appendix </w:t>
      </w:r>
      <w:r>
        <w:rPr>
          <w:b/>
          <w:bCs/>
          <w:szCs w:val="21"/>
          <w:lang w:val="en"/>
        </w:rPr>
        <w:t>4</w:t>
      </w:r>
      <w:r>
        <w:rPr>
          <w:rFonts w:eastAsiaTheme="minorEastAsia"/>
          <w:b/>
          <w:bCs/>
          <w:szCs w:val="21"/>
          <w:lang w:val="en"/>
        </w:rPr>
        <w:t xml:space="preserve">: </w:t>
      </w:r>
      <w:bookmarkStart w:id="1548" w:name="_Toc504651556"/>
      <w:r>
        <w:rPr>
          <w:b/>
          <w:bCs/>
          <w:szCs w:val="21"/>
          <w:lang w:val="en"/>
        </w:rPr>
        <w:t>Drugs for Prolonging QT Interval and/or Inducing Torsades de Pointes</w:t>
      </w:r>
      <w:bookmarkEnd w:id="1542"/>
      <w:bookmarkEnd w:id="1543"/>
      <w:bookmarkEnd w:id="1544"/>
      <w:bookmarkEnd w:id="1548"/>
    </w:p>
    <w:p w14:paraId="5ED4423B" w14:textId="77777777" w:rsidR="007B694B" w:rsidRDefault="00FA3D63">
      <w:pPr>
        <w:autoSpaceDE w:val="0"/>
        <w:autoSpaceDN w:val="0"/>
        <w:adjustRightInd w:val="0"/>
        <w:spacing w:beforeLines="50" w:before="163"/>
        <w:ind w:firstLineChars="0" w:firstLine="0"/>
        <w:rPr>
          <w:color w:val="000000"/>
          <w:szCs w:val="21"/>
        </w:rPr>
      </w:pPr>
      <w:r>
        <w:rPr>
          <w:sz w:val="23"/>
          <w:szCs w:val="23"/>
          <w:lang w:val="en"/>
        </w:rPr>
        <w:t>The following table lists drugs with a known risk of torsade de pointes, taken from www.crediblemeds.org (February 21, 2023). Not all drugs are listed in this table. All drug listings and updates are available on this website: www.crediblemeds.org.</w:t>
      </w:r>
    </w:p>
    <w:tbl>
      <w:tblPr>
        <w:tblW w:w="85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4678"/>
      </w:tblGrid>
      <w:tr w:rsidR="007B694B" w14:paraId="6E2EC6F9" w14:textId="77777777">
        <w:trPr>
          <w:trHeight w:val="9197"/>
          <w:jc w:val="center"/>
        </w:trPr>
        <w:tc>
          <w:tcPr>
            <w:tcW w:w="3828" w:type="dxa"/>
            <w:tcBorders>
              <w:top w:val="single" w:sz="4" w:space="0" w:color="auto"/>
              <w:left w:val="single" w:sz="4" w:space="0" w:color="auto"/>
              <w:bottom w:val="single" w:sz="4" w:space="0" w:color="auto"/>
              <w:right w:val="single" w:sz="4" w:space="0" w:color="auto"/>
            </w:tcBorders>
          </w:tcPr>
          <w:p w14:paraId="0FFDB1DF" w14:textId="77777777" w:rsidR="007B694B" w:rsidRDefault="00FA3D63">
            <w:pPr>
              <w:spacing w:line="240" w:lineRule="auto"/>
              <w:ind w:firstLineChars="0" w:firstLine="0"/>
              <w:rPr>
                <w:sz w:val="20"/>
                <w:szCs w:val="20"/>
              </w:rPr>
            </w:pPr>
            <w:r>
              <w:rPr>
                <w:sz w:val="20"/>
                <w:szCs w:val="20"/>
                <w:lang w:val="en"/>
              </w:rPr>
              <w:t xml:space="preserve">Amiodarone (Cordarone® and others) </w:t>
            </w:r>
          </w:p>
          <w:p w14:paraId="129D62B9" w14:textId="77777777" w:rsidR="007B694B" w:rsidRDefault="00FA3D63">
            <w:pPr>
              <w:spacing w:line="240" w:lineRule="auto"/>
              <w:ind w:firstLineChars="0" w:firstLine="0"/>
              <w:rPr>
                <w:sz w:val="20"/>
                <w:szCs w:val="20"/>
              </w:rPr>
            </w:pPr>
            <w:r>
              <w:rPr>
                <w:sz w:val="20"/>
                <w:szCs w:val="20"/>
                <w:lang w:val="en"/>
              </w:rPr>
              <w:t xml:space="preserve">Anagrelide (Agryline® and others) </w:t>
            </w:r>
          </w:p>
          <w:p w14:paraId="3AE11B37" w14:textId="77777777" w:rsidR="007B694B" w:rsidRDefault="00FA3D63">
            <w:pPr>
              <w:spacing w:line="240" w:lineRule="auto"/>
              <w:ind w:firstLineChars="0" w:firstLine="0"/>
              <w:rPr>
                <w:sz w:val="20"/>
                <w:szCs w:val="20"/>
              </w:rPr>
            </w:pPr>
            <w:r>
              <w:rPr>
                <w:sz w:val="20"/>
                <w:szCs w:val="20"/>
                <w:lang w:val="en"/>
              </w:rPr>
              <w:t>Arsenic trioxide (Trisenox®)</w:t>
            </w:r>
          </w:p>
          <w:p w14:paraId="68DDD5CF" w14:textId="77777777" w:rsidR="007B694B" w:rsidRDefault="00FA3D63">
            <w:pPr>
              <w:spacing w:line="240" w:lineRule="auto"/>
              <w:ind w:firstLineChars="0" w:firstLine="0"/>
              <w:rPr>
                <w:sz w:val="20"/>
                <w:szCs w:val="20"/>
              </w:rPr>
            </w:pPr>
            <w:r>
              <w:rPr>
                <w:sz w:val="20"/>
                <w:szCs w:val="20"/>
                <w:lang w:val="en"/>
              </w:rPr>
              <w:t xml:space="preserve">Astemizole (Hismanal®) </w:t>
            </w:r>
          </w:p>
          <w:p w14:paraId="21605552" w14:textId="77777777" w:rsidR="007B694B" w:rsidRDefault="00FA3D63">
            <w:pPr>
              <w:spacing w:line="240" w:lineRule="auto"/>
              <w:ind w:firstLineChars="0" w:firstLine="0"/>
              <w:rPr>
                <w:sz w:val="20"/>
                <w:szCs w:val="20"/>
              </w:rPr>
            </w:pPr>
            <w:r>
              <w:rPr>
                <w:sz w:val="20"/>
                <w:szCs w:val="20"/>
                <w:lang w:val="en"/>
              </w:rPr>
              <w:t xml:space="preserve">Azithromycin (Zithromax® and others) </w:t>
            </w:r>
          </w:p>
          <w:p w14:paraId="07B5EC94" w14:textId="77777777" w:rsidR="007B694B" w:rsidRDefault="00FA3D63">
            <w:pPr>
              <w:spacing w:line="240" w:lineRule="auto"/>
              <w:ind w:firstLineChars="0" w:firstLine="0"/>
              <w:rPr>
                <w:sz w:val="20"/>
                <w:szCs w:val="20"/>
              </w:rPr>
            </w:pPr>
            <w:r>
              <w:rPr>
                <w:sz w:val="20"/>
                <w:szCs w:val="20"/>
                <w:lang w:val="en"/>
              </w:rPr>
              <w:t xml:space="preserve">Bepridil (Vascor®) </w:t>
            </w:r>
          </w:p>
          <w:p w14:paraId="6941AFAC" w14:textId="77777777" w:rsidR="007B694B" w:rsidRDefault="00FA3D63">
            <w:pPr>
              <w:spacing w:line="240" w:lineRule="auto"/>
              <w:ind w:firstLineChars="0" w:firstLine="0"/>
              <w:rPr>
                <w:sz w:val="20"/>
                <w:szCs w:val="20"/>
              </w:rPr>
            </w:pPr>
            <w:r>
              <w:rPr>
                <w:sz w:val="20"/>
                <w:szCs w:val="20"/>
                <w:lang w:val="en"/>
              </w:rPr>
              <w:t xml:space="preserve">Chloroquine (Aralen®) </w:t>
            </w:r>
          </w:p>
          <w:p w14:paraId="17FD4562" w14:textId="77777777" w:rsidR="007B694B" w:rsidRDefault="00FA3D63">
            <w:pPr>
              <w:spacing w:line="240" w:lineRule="auto"/>
              <w:ind w:firstLineChars="0" w:firstLine="0"/>
              <w:rPr>
                <w:sz w:val="20"/>
                <w:szCs w:val="20"/>
              </w:rPr>
            </w:pPr>
            <w:r>
              <w:rPr>
                <w:sz w:val="20"/>
                <w:szCs w:val="20"/>
                <w:lang w:val="en"/>
              </w:rPr>
              <w:t xml:space="preserve">Chlorpromazine (Thorazine® and others) </w:t>
            </w:r>
          </w:p>
          <w:p w14:paraId="6A5B89A8" w14:textId="77777777" w:rsidR="007B694B" w:rsidRDefault="00FA3D63">
            <w:pPr>
              <w:spacing w:line="240" w:lineRule="auto"/>
              <w:ind w:firstLineChars="0" w:firstLine="0"/>
              <w:rPr>
                <w:sz w:val="20"/>
                <w:szCs w:val="20"/>
              </w:rPr>
            </w:pPr>
            <w:r>
              <w:rPr>
                <w:sz w:val="20"/>
                <w:szCs w:val="20"/>
                <w:lang w:val="en"/>
              </w:rPr>
              <w:t xml:space="preserve">Cilostazol (Pletal®) </w:t>
            </w:r>
          </w:p>
          <w:p w14:paraId="54BCCFB1" w14:textId="77777777" w:rsidR="007B694B" w:rsidRDefault="00FA3D63">
            <w:pPr>
              <w:spacing w:line="240" w:lineRule="auto"/>
              <w:ind w:firstLineChars="0" w:firstLine="0"/>
              <w:rPr>
                <w:sz w:val="20"/>
                <w:szCs w:val="20"/>
              </w:rPr>
            </w:pPr>
            <w:r>
              <w:rPr>
                <w:sz w:val="20"/>
                <w:szCs w:val="20"/>
                <w:lang w:val="en"/>
              </w:rPr>
              <w:t xml:space="preserve">Ciprofloxacin (Cipro® and others) </w:t>
            </w:r>
          </w:p>
          <w:p w14:paraId="6A789516" w14:textId="77777777" w:rsidR="007B694B" w:rsidRDefault="00FA3D63">
            <w:pPr>
              <w:spacing w:line="240" w:lineRule="auto"/>
              <w:ind w:firstLineChars="0" w:firstLine="0"/>
              <w:rPr>
                <w:sz w:val="20"/>
                <w:szCs w:val="20"/>
              </w:rPr>
            </w:pPr>
            <w:r>
              <w:rPr>
                <w:sz w:val="20"/>
                <w:szCs w:val="20"/>
                <w:lang w:val="en"/>
              </w:rPr>
              <w:t xml:space="preserve">Cisapride (Propulsid®) </w:t>
            </w:r>
          </w:p>
          <w:p w14:paraId="2EFC5A64" w14:textId="77777777" w:rsidR="007B694B" w:rsidRDefault="00FA3D63">
            <w:pPr>
              <w:spacing w:line="240" w:lineRule="auto"/>
              <w:ind w:firstLineChars="0" w:firstLine="0"/>
              <w:rPr>
                <w:sz w:val="20"/>
                <w:szCs w:val="20"/>
              </w:rPr>
            </w:pPr>
            <w:r>
              <w:rPr>
                <w:sz w:val="20"/>
                <w:szCs w:val="20"/>
                <w:lang w:val="en"/>
              </w:rPr>
              <w:t xml:space="preserve">Citalopram (Celexa® and others) </w:t>
            </w:r>
          </w:p>
          <w:p w14:paraId="2224694D" w14:textId="77777777" w:rsidR="007B694B" w:rsidRDefault="00FA3D63">
            <w:pPr>
              <w:spacing w:line="240" w:lineRule="auto"/>
              <w:ind w:firstLineChars="0" w:firstLine="0"/>
              <w:rPr>
                <w:sz w:val="20"/>
                <w:szCs w:val="20"/>
              </w:rPr>
            </w:pPr>
            <w:r>
              <w:rPr>
                <w:sz w:val="20"/>
                <w:szCs w:val="20"/>
                <w:lang w:val="en"/>
              </w:rPr>
              <w:t xml:space="preserve">Clarithromycin (Biaxin® and others) </w:t>
            </w:r>
          </w:p>
          <w:p w14:paraId="69E86093" w14:textId="77777777" w:rsidR="007B694B" w:rsidRDefault="00FA3D63">
            <w:pPr>
              <w:spacing w:line="240" w:lineRule="auto"/>
              <w:ind w:firstLineChars="0" w:firstLine="0"/>
              <w:rPr>
                <w:sz w:val="20"/>
                <w:szCs w:val="20"/>
              </w:rPr>
            </w:pPr>
            <w:r>
              <w:rPr>
                <w:sz w:val="20"/>
                <w:szCs w:val="20"/>
                <w:lang w:val="en"/>
              </w:rPr>
              <w:t xml:space="preserve">Cocaine </w:t>
            </w:r>
          </w:p>
          <w:p w14:paraId="12CDCAAF" w14:textId="77777777" w:rsidR="007B694B" w:rsidRDefault="00FA3D63">
            <w:pPr>
              <w:spacing w:line="240" w:lineRule="auto"/>
              <w:ind w:firstLineChars="0" w:firstLine="0"/>
              <w:rPr>
                <w:sz w:val="20"/>
                <w:szCs w:val="20"/>
              </w:rPr>
            </w:pPr>
            <w:r>
              <w:rPr>
                <w:sz w:val="20"/>
                <w:szCs w:val="20"/>
                <w:lang w:val="en"/>
              </w:rPr>
              <w:t xml:space="preserve">Disopyramide (Norpace®) </w:t>
            </w:r>
          </w:p>
          <w:p w14:paraId="7BE568E6" w14:textId="77777777" w:rsidR="007B694B" w:rsidRDefault="00FA3D63">
            <w:pPr>
              <w:spacing w:line="240" w:lineRule="auto"/>
              <w:ind w:firstLineChars="0" w:firstLine="0"/>
              <w:rPr>
                <w:sz w:val="20"/>
                <w:szCs w:val="20"/>
              </w:rPr>
            </w:pPr>
            <w:r>
              <w:rPr>
                <w:sz w:val="20"/>
                <w:szCs w:val="20"/>
                <w:lang w:val="en"/>
              </w:rPr>
              <w:t xml:space="preserve">Mesoridazine (Serentil®) </w:t>
            </w:r>
          </w:p>
          <w:p w14:paraId="2AF62AC7" w14:textId="77777777" w:rsidR="007B694B" w:rsidRDefault="00FA3D63">
            <w:pPr>
              <w:spacing w:line="240" w:lineRule="auto"/>
              <w:ind w:firstLineChars="0" w:firstLine="0"/>
              <w:rPr>
                <w:sz w:val="20"/>
                <w:szCs w:val="20"/>
              </w:rPr>
            </w:pPr>
            <w:r>
              <w:rPr>
                <w:sz w:val="20"/>
                <w:szCs w:val="20"/>
                <w:lang w:val="en"/>
              </w:rPr>
              <w:t xml:space="preserve">Methadone (Dolophine® and others) </w:t>
            </w:r>
          </w:p>
          <w:p w14:paraId="40D3EB6F" w14:textId="77777777" w:rsidR="007B694B" w:rsidRDefault="00FA3D63">
            <w:pPr>
              <w:spacing w:line="240" w:lineRule="auto"/>
              <w:ind w:firstLineChars="0" w:firstLine="0"/>
              <w:rPr>
                <w:sz w:val="20"/>
                <w:szCs w:val="20"/>
              </w:rPr>
            </w:pPr>
            <w:r>
              <w:rPr>
                <w:sz w:val="20"/>
                <w:szCs w:val="20"/>
                <w:lang w:val="en"/>
              </w:rPr>
              <w:t xml:space="preserve">Moxifloxacin (Avelox® and others) </w:t>
            </w:r>
          </w:p>
          <w:p w14:paraId="1CFBE4AE" w14:textId="77777777" w:rsidR="007B694B" w:rsidRDefault="00FA3D63">
            <w:pPr>
              <w:spacing w:line="240" w:lineRule="auto"/>
              <w:ind w:firstLineChars="0" w:firstLine="0"/>
              <w:rPr>
                <w:sz w:val="20"/>
                <w:szCs w:val="20"/>
              </w:rPr>
            </w:pPr>
            <w:r>
              <w:rPr>
                <w:sz w:val="20"/>
                <w:szCs w:val="20"/>
                <w:lang w:val="en"/>
              </w:rPr>
              <w:t xml:space="preserve">Ondansetron (Zofran® and others) </w:t>
            </w:r>
          </w:p>
          <w:p w14:paraId="0680BB82" w14:textId="77777777" w:rsidR="007B694B" w:rsidRDefault="00FA3D63">
            <w:pPr>
              <w:spacing w:line="240" w:lineRule="auto"/>
              <w:ind w:firstLineChars="0" w:firstLine="0"/>
              <w:rPr>
                <w:sz w:val="20"/>
                <w:szCs w:val="20"/>
              </w:rPr>
            </w:pPr>
            <w:r>
              <w:rPr>
                <w:sz w:val="20"/>
                <w:szCs w:val="20"/>
                <w:lang w:val="en"/>
              </w:rPr>
              <w:t xml:space="preserve">Oxaliplatin (Eloxatin®) </w:t>
            </w:r>
          </w:p>
          <w:p w14:paraId="13A62AF8" w14:textId="77777777" w:rsidR="007B694B" w:rsidRDefault="00FA3D63">
            <w:pPr>
              <w:spacing w:line="240" w:lineRule="auto"/>
              <w:ind w:firstLineChars="0" w:firstLine="0"/>
              <w:rPr>
                <w:sz w:val="20"/>
                <w:szCs w:val="20"/>
              </w:rPr>
            </w:pPr>
            <w:r>
              <w:rPr>
                <w:sz w:val="20"/>
                <w:szCs w:val="20"/>
                <w:lang w:val="en"/>
              </w:rPr>
              <w:t xml:space="preserve">Papaverine hydrochloride (intracoronary) </w:t>
            </w:r>
          </w:p>
          <w:p w14:paraId="68CB1D2B" w14:textId="77777777" w:rsidR="007B694B" w:rsidRDefault="00FA3D63">
            <w:pPr>
              <w:spacing w:line="240" w:lineRule="auto"/>
              <w:ind w:firstLineChars="0" w:firstLine="0"/>
              <w:rPr>
                <w:sz w:val="20"/>
                <w:szCs w:val="20"/>
              </w:rPr>
            </w:pPr>
            <w:r>
              <w:rPr>
                <w:sz w:val="20"/>
                <w:szCs w:val="20"/>
                <w:lang w:val="en"/>
              </w:rPr>
              <w:t xml:space="preserve">Pentamidine (Pentam®) </w:t>
            </w:r>
          </w:p>
          <w:p w14:paraId="532AF9D9" w14:textId="77777777" w:rsidR="007B694B" w:rsidRDefault="00FA3D63">
            <w:pPr>
              <w:spacing w:line="240" w:lineRule="auto"/>
              <w:ind w:firstLineChars="0" w:firstLine="0"/>
              <w:rPr>
                <w:sz w:val="20"/>
                <w:szCs w:val="20"/>
              </w:rPr>
            </w:pPr>
            <w:r>
              <w:rPr>
                <w:sz w:val="20"/>
                <w:szCs w:val="20"/>
                <w:lang w:val="en"/>
              </w:rPr>
              <w:t xml:space="preserve">Pimozide (Orap®) </w:t>
            </w:r>
          </w:p>
          <w:p w14:paraId="32BFE402" w14:textId="77777777" w:rsidR="007B694B" w:rsidRDefault="00FA3D63">
            <w:pPr>
              <w:spacing w:line="240" w:lineRule="auto"/>
              <w:ind w:firstLineChars="0" w:firstLine="0"/>
              <w:rPr>
                <w:sz w:val="20"/>
                <w:szCs w:val="20"/>
              </w:rPr>
            </w:pPr>
            <w:r>
              <w:rPr>
                <w:sz w:val="20"/>
                <w:szCs w:val="20"/>
                <w:lang w:val="en"/>
              </w:rPr>
              <w:t xml:space="preserve">Probucol (Lorelco®) </w:t>
            </w:r>
          </w:p>
          <w:p w14:paraId="069AE2F8" w14:textId="77777777" w:rsidR="007B694B" w:rsidRDefault="00FA3D63">
            <w:pPr>
              <w:spacing w:line="240" w:lineRule="auto"/>
              <w:ind w:firstLineChars="0" w:firstLine="0"/>
              <w:rPr>
                <w:sz w:val="20"/>
                <w:szCs w:val="20"/>
              </w:rPr>
            </w:pPr>
            <w:r>
              <w:rPr>
                <w:sz w:val="20"/>
                <w:szCs w:val="20"/>
                <w:lang w:val="en"/>
              </w:rPr>
              <w:t xml:space="preserve">Procainamide (Pronestyl® and others) </w:t>
            </w:r>
          </w:p>
          <w:p w14:paraId="7F01E715" w14:textId="77777777" w:rsidR="007B694B" w:rsidRDefault="00FA3D63">
            <w:pPr>
              <w:spacing w:line="240" w:lineRule="auto"/>
              <w:ind w:firstLineChars="0" w:firstLine="0"/>
              <w:rPr>
                <w:sz w:val="20"/>
                <w:szCs w:val="20"/>
              </w:rPr>
            </w:pPr>
            <w:r>
              <w:rPr>
                <w:sz w:val="20"/>
                <w:szCs w:val="20"/>
                <w:lang w:val="en"/>
              </w:rPr>
              <w:t xml:space="preserve">Propofol (Diprivan® and others) </w:t>
            </w:r>
          </w:p>
          <w:p w14:paraId="070B0A2B" w14:textId="77777777" w:rsidR="007B694B" w:rsidRDefault="00FA3D63">
            <w:pPr>
              <w:spacing w:line="240" w:lineRule="auto"/>
              <w:ind w:firstLineChars="0" w:firstLine="0"/>
              <w:rPr>
                <w:sz w:val="20"/>
                <w:szCs w:val="20"/>
              </w:rPr>
            </w:pPr>
            <w:r>
              <w:rPr>
                <w:sz w:val="20"/>
                <w:szCs w:val="20"/>
                <w:lang w:val="en"/>
              </w:rPr>
              <w:t xml:space="preserve">Quinidine (Quinaglute® and others) </w:t>
            </w:r>
          </w:p>
          <w:p w14:paraId="4D91B8B6" w14:textId="77777777" w:rsidR="007B694B" w:rsidRDefault="00FA3D63">
            <w:pPr>
              <w:spacing w:line="240" w:lineRule="auto"/>
              <w:ind w:firstLineChars="0" w:firstLine="0"/>
              <w:rPr>
                <w:sz w:val="20"/>
                <w:szCs w:val="20"/>
              </w:rPr>
            </w:pPr>
            <w:r>
              <w:rPr>
                <w:sz w:val="20"/>
                <w:szCs w:val="20"/>
                <w:lang w:val="en"/>
              </w:rPr>
              <w:t xml:space="preserve">Roxithromycin (Rulide® and others) </w:t>
            </w:r>
          </w:p>
          <w:p w14:paraId="6A67F495" w14:textId="77777777" w:rsidR="007B694B" w:rsidRDefault="00FA3D63">
            <w:pPr>
              <w:spacing w:line="240" w:lineRule="auto"/>
              <w:ind w:firstLineChars="0" w:firstLine="0"/>
              <w:rPr>
                <w:sz w:val="20"/>
                <w:szCs w:val="20"/>
              </w:rPr>
            </w:pPr>
            <w:r>
              <w:rPr>
                <w:sz w:val="20"/>
                <w:szCs w:val="20"/>
                <w:lang w:val="en"/>
              </w:rPr>
              <w:t>Vandetanib (Caprelsa®)</w:t>
            </w:r>
          </w:p>
        </w:tc>
        <w:tc>
          <w:tcPr>
            <w:tcW w:w="4678" w:type="dxa"/>
            <w:tcBorders>
              <w:top w:val="single" w:sz="4" w:space="0" w:color="auto"/>
              <w:left w:val="single" w:sz="4" w:space="0" w:color="auto"/>
              <w:bottom w:val="single" w:sz="4" w:space="0" w:color="auto"/>
              <w:right w:val="single" w:sz="4" w:space="0" w:color="auto"/>
            </w:tcBorders>
          </w:tcPr>
          <w:p w14:paraId="311EE97F" w14:textId="77777777" w:rsidR="007B694B" w:rsidRDefault="00FA3D63">
            <w:pPr>
              <w:spacing w:line="240" w:lineRule="auto"/>
              <w:ind w:firstLineChars="0" w:firstLine="0"/>
              <w:rPr>
                <w:sz w:val="20"/>
                <w:szCs w:val="20"/>
              </w:rPr>
            </w:pPr>
            <w:r>
              <w:rPr>
                <w:sz w:val="20"/>
                <w:szCs w:val="20"/>
                <w:lang w:val="en"/>
              </w:rPr>
              <w:t xml:space="preserve">Dofetilide (Tikosyn®) </w:t>
            </w:r>
          </w:p>
          <w:p w14:paraId="09F08029" w14:textId="77777777" w:rsidR="007B694B" w:rsidRDefault="00FA3D63">
            <w:pPr>
              <w:spacing w:line="240" w:lineRule="auto"/>
              <w:ind w:firstLineChars="0" w:firstLine="0"/>
              <w:rPr>
                <w:sz w:val="20"/>
                <w:szCs w:val="20"/>
              </w:rPr>
            </w:pPr>
            <w:r>
              <w:rPr>
                <w:sz w:val="20"/>
                <w:szCs w:val="20"/>
                <w:lang w:val="en"/>
              </w:rPr>
              <w:t xml:space="preserve">Domperidone (Motilium® and others) </w:t>
            </w:r>
          </w:p>
          <w:p w14:paraId="6A716242" w14:textId="77777777" w:rsidR="007B694B" w:rsidRDefault="00FA3D63">
            <w:pPr>
              <w:spacing w:line="240" w:lineRule="auto"/>
              <w:ind w:firstLineChars="0" w:firstLine="0"/>
              <w:rPr>
                <w:sz w:val="20"/>
                <w:szCs w:val="20"/>
              </w:rPr>
            </w:pPr>
            <w:r>
              <w:rPr>
                <w:sz w:val="20"/>
                <w:szCs w:val="20"/>
                <w:lang w:val="en"/>
              </w:rPr>
              <w:t xml:space="preserve">Donepezil (Aricept®) </w:t>
            </w:r>
          </w:p>
          <w:p w14:paraId="1AD3751D" w14:textId="77777777" w:rsidR="007B694B" w:rsidRDefault="00FA3D63">
            <w:pPr>
              <w:spacing w:line="240" w:lineRule="auto"/>
              <w:ind w:firstLineChars="0" w:firstLine="0"/>
              <w:rPr>
                <w:sz w:val="20"/>
                <w:szCs w:val="20"/>
              </w:rPr>
            </w:pPr>
            <w:r>
              <w:rPr>
                <w:sz w:val="20"/>
                <w:szCs w:val="20"/>
                <w:lang w:val="en"/>
              </w:rPr>
              <w:t xml:space="preserve">Dronedarone (Multaq®) </w:t>
            </w:r>
          </w:p>
          <w:p w14:paraId="3D40AC08" w14:textId="77777777" w:rsidR="007B694B" w:rsidRDefault="00FA3D63">
            <w:pPr>
              <w:spacing w:line="240" w:lineRule="auto"/>
              <w:ind w:firstLineChars="0" w:firstLine="0"/>
              <w:rPr>
                <w:sz w:val="20"/>
                <w:szCs w:val="20"/>
              </w:rPr>
            </w:pPr>
            <w:r>
              <w:rPr>
                <w:sz w:val="20"/>
                <w:szCs w:val="20"/>
                <w:lang w:val="en"/>
              </w:rPr>
              <w:t xml:space="preserve">Droperidol (Inapsine® and others) </w:t>
            </w:r>
          </w:p>
          <w:p w14:paraId="75148838" w14:textId="77777777" w:rsidR="007B694B" w:rsidRDefault="00FA3D63">
            <w:pPr>
              <w:spacing w:line="240" w:lineRule="auto"/>
              <w:ind w:firstLineChars="0" w:firstLine="0"/>
              <w:rPr>
                <w:sz w:val="20"/>
                <w:szCs w:val="20"/>
              </w:rPr>
            </w:pPr>
            <w:r>
              <w:rPr>
                <w:sz w:val="20"/>
                <w:szCs w:val="20"/>
                <w:lang w:val="en"/>
              </w:rPr>
              <w:t xml:space="preserve">Erythromycin (E.E.S.® and others) </w:t>
            </w:r>
          </w:p>
          <w:p w14:paraId="2FBAB9F7" w14:textId="77777777" w:rsidR="007B694B" w:rsidRDefault="00FA3D63">
            <w:pPr>
              <w:spacing w:line="240" w:lineRule="auto"/>
              <w:ind w:firstLineChars="0" w:firstLine="0"/>
              <w:rPr>
                <w:sz w:val="20"/>
                <w:szCs w:val="20"/>
              </w:rPr>
            </w:pPr>
            <w:r>
              <w:rPr>
                <w:sz w:val="20"/>
                <w:szCs w:val="20"/>
                <w:lang w:val="en"/>
              </w:rPr>
              <w:t xml:space="preserve">Escitalopram (Cipralex® and others) </w:t>
            </w:r>
          </w:p>
          <w:p w14:paraId="297D08AE" w14:textId="77777777" w:rsidR="007B694B" w:rsidRDefault="00FA3D63">
            <w:pPr>
              <w:spacing w:line="240" w:lineRule="auto"/>
              <w:ind w:firstLineChars="0" w:firstLine="0"/>
              <w:rPr>
                <w:sz w:val="20"/>
                <w:szCs w:val="20"/>
              </w:rPr>
            </w:pPr>
            <w:r>
              <w:rPr>
                <w:sz w:val="20"/>
                <w:szCs w:val="20"/>
                <w:lang w:val="en"/>
              </w:rPr>
              <w:t xml:space="preserve">Flecainide (Tambocor® and others) </w:t>
            </w:r>
          </w:p>
          <w:p w14:paraId="3CC2CDC8" w14:textId="77777777" w:rsidR="007B694B" w:rsidRDefault="00FA3D63">
            <w:pPr>
              <w:spacing w:line="240" w:lineRule="auto"/>
              <w:ind w:firstLineChars="0" w:firstLine="0"/>
              <w:rPr>
                <w:sz w:val="20"/>
                <w:szCs w:val="20"/>
              </w:rPr>
            </w:pPr>
            <w:r>
              <w:rPr>
                <w:sz w:val="20"/>
                <w:szCs w:val="20"/>
                <w:lang w:val="en"/>
              </w:rPr>
              <w:t xml:space="preserve">Fluconazole (Diflucan® and others) </w:t>
            </w:r>
          </w:p>
          <w:p w14:paraId="185D51F1" w14:textId="77777777" w:rsidR="007B694B" w:rsidRDefault="00FA3D63">
            <w:pPr>
              <w:spacing w:line="240" w:lineRule="auto"/>
              <w:ind w:firstLineChars="0" w:firstLine="0"/>
              <w:rPr>
                <w:sz w:val="20"/>
                <w:szCs w:val="20"/>
              </w:rPr>
            </w:pPr>
            <w:r>
              <w:rPr>
                <w:sz w:val="20"/>
                <w:szCs w:val="20"/>
                <w:lang w:val="en"/>
              </w:rPr>
              <w:t xml:space="preserve">Gatifloxacin (Tequin®) </w:t>
            </w:r>
          </w:p>
          <w:p w14:paraId="4F1D4DB0" w14:textId="77777777" w:rsidR="007B694B" w:rsidRDefault="00FA3D63">
            <w:pPr>
              <w:spacing w:line="240" w:lineRule="auto"/>
              <w:ind w:firstLineChars="0" w:firstLine="0"/>
              <w:rPr>
                <w:sz w:val="20"/>
                <w:szCs w:val="20"/>
              </w:rPr>
            </w:pPr>
            <w:r>
              <w:rPr>
                <w:sz w:val="20"/>
                <w:szCs w:val="20"/>
                <w:lang w:val="en"/>
              </w:rPr>
              <w:t xml:space="preserve">Grepafloxacin (Raxar®) </w:t>
            </w:r>
          </w:p>
          <w:p w14:paraId="323A2930" w14:textId="77777777" w:rsidR="007B694B" w:rsidRDefault="00FA3D63">
            <w:pPr>
              <w:spacing w:line="240" w:lineRule="auto"/>
              <w:ind w:firstLineChars="0" w:firstLine="0"/>
              <w:rPr>
                <w:sz w:val="20"/>
                <w:szCs w:val="20"/>
              </w:rPr>
            </w:pPr>
            <w:r>
              <w:rPr>
                <w:sz w:val="20"/>
                <w:szCs w:val="20"/>
                <w:lang w:val="en"/>
              </w:rPr>
              <w:t xml:space="preserve">Halofantrine (Halfan®) </w:t>
            </w:r>
          </w:p>
          <w:p w14:paraId="7C4ADE84" w14:textId="77777777" w:rsidR="007B694B" w:rsidRDefault="00FA3D63">
            <w:pPr>
              <w:spacing w:line="240" w:lineRule="auto"/>
              <w:ind w:firstLineChars="0" w:firstLine="0"/>
              <w:rPr>
                <w:sz w:val="20"/>
                <w:szCs w:val="20"/>
              </w:rPr>
            </w:pPr>
            <w:r>
              <w:rPr>
                <w:sz w:val="20"/>
                <w:szCs w:val="20"/>
                <w:lang w:val="en"/>
              </w:rPr>
              <w:t xml:space="preserve">Haloperidol (Haldol® (US &amp; UK) and others) </w:t>
            </w:r>
          </w:p>
          <w:p w14:paraId="5F47641D" w14:textId="77777777" w:rsidR="007B694B" w:rsidRDefault="00FA3D63">
            <w:pPr>
              <w:spacing w:line="240" w:lineRule="auto"/>
              <w:ind w:firstLineChars="0" w:firstLine="0"/>
              <w:rPr>
                <w:sz w:val="20"/>
                <w:szCs w:val="20"/>
              </w:rPr>
            </w:pPr>
            <w:r>
              <w:rPr>
                <w:sz w:val="20"/>
                <w:szCs w:val="20"/>
                <w:lang w:val="en"/>
              </w:rPr>
              <w:t xml:space="preserve">Ibogaine </w:t>
            </w:r>
          </w:p>
          <w:p w14:paraId="50D8979B" w14:textId="77777777" w:rsidR="007B694B" w:rsidRDefault="00FA3D63">
            <w:pPr>
              <w:spacing w:line="240" w:lineRule="auto"/>
              <w:ind w:firstLineChars="0" w:firstLine="0"/>
              <w:rPr>
                <w:sz w:val="20"/>
                <w:szCs w:val="20"/>
              </w:rPr>
            </w:pPr>
            <w:r>
              <w:rPr>
                <w:sz w:val="20"/>
                <w:szCs w:val="20"/>
                <w:lang w:val="en"/>
              </w:rPr>
              <w:t xml:space="preserve">Ibutilide (Corvert®) </w:t>
            </w:r>
          </w:p>
          <w:p w14:paraId="203D04CE" w14:textId="77777777" w:rsidR="007B694B" w:rsidRDefault="00FA3D63">
            <w:pPr>
              <w:spacing w:line="240" w:lineRule="auto"/>
              <w:ind w:firstLineChars="0" w:firstLine="0"/>
              <w:rPr>
                <w:sz w:val="20"/>
                <w:szCs w:val="20"/>
              </w:rPr>
            </w:pPr>
            <w:r>
              <w:rPr>
                <w:sz w:val="20"/>
                <w:szCs w:val="20"/>
                <w:lang w:val="en"/>
              </w:rPr>
              <w:t xml:space="preserve">Levofloxacin (Levaquin® and others) </w:t>
            </w:r>
          </w:p>
          <w:p w14:paraId="5FEE111A" w14:textId="77777777" w:rsidR="007B694B" w:rsidRDefault="00FA3D63">
            <w:pPr>
              <w:spacing w:line="240" w:lineRule="auto"/>
              <w:ind w:firstLineChars="0" w:firstLine="0"/>
              <w:rPr>
                <w:sz w:val="20"/>
                <w:szCs w:val="20"/>
              </w:rPr>
            </w:pPr>
            <w:r>
              <w:rPr>
                <w:sz w:val="20"/>
                <w:szCs w:val="20"/>
                <w:lang w:val="en"/>
              </w:rPr>
              <w:t xml:space="preserve">Levomepromazine (Nosinan and others) </w:t>
            </w:r>
          </w:p>
          <w:p w14:paraId="4B12EA1C" w14:textId="77777777" w:rsidR="007B694B" w:rsidRDefault="00FA3D63">
            <w:pPr>
              <w:spacing w:line="240" w:lineRule="auto"/>
              <w:ind w:firstLineChars="0" w:firstLine="0"/>
              <w:rPr>
                <w:sz w:val="20"/>
                <w:szCs w:val="20"/>
              </w:rPr>
            </w:pPr>
            <w:r>
              <w:rPr>
                <w:sz w:val="20"/>
                <w:szCs w:val="20"/>
                <w:lang w:val="en"/>
              </w:rPr>
              <w:t xml:space="preserve">Levacetylmethadol (Orlaam®) </w:t>
            </w:r>
          </w:p>
          <w:p w14:paraId="2FAC21F1" w14:textId="77777777" w:rsidR="007B694B" w:rsidRDefault="00FA3D63">
            <w:pPr>
              <w:spacing w:line="240" w:lineRule="auto"/>
              <w:ind w:firstLineChars="0" w:firstLine="0"/>
              <w:rPr>
                <w:sz w:val="20"/>
                <w:szCs w:val="20"/>
              </w:rPr>
            </w:pPr>
            <w:r>
              <w:rPr>
                <w:sz w:val="20"/>
                <w:szCs w:val="20"/>
                <w:lang w:val="en"/>
              </w:rPr>
              <w:t xml:space="preserve">Levosulpiride (Lesuride and others) </w:t>
            </w:r>
          </w:p>
          <w:p w14:paraId="799EF85C" w14:textId="77777777" w:rsidR="007B694B" w:rsidRDefault="00FA3D63">
            <w:pPr>
              <w:spacing w:line="240" w:lineRule="auto"/>
              <w:ind w:firstLineChars="0" w:firstLine="0"/>
              <w:rPr>
                <w:sz w:val="20"/>
                <w:szCs w:val="20"/>
              </w:rPr>
            </w:pPr>
            <w:r>
              <w:rPr>
                <w:sz w:val="20"/>
                <w:szCs w:val="20"/>
                <w:lang w:val="en"/>
              </w:rPr>
              <w:t>Lithium (Eskalith and others)</w:t>
            </w:r>
          </w:p>
          <w:p w14:paraId="62AACB25" w14:textId="77777777" w:rsidR="007B694B" w:rsidRDefault="00FA3D63">
            <w:pPr>
              <w:spacing w:line="240" w:lineRule="auto"/>
              <w:ind w:firstLineChars="0" w:firstLine="0"/>
              <w:rPr>
                <w:sz w:val="20"/>
                <w:szCs w:val="20"/>
              </w:rPr>
            </w:pPr>
            <w:r>
              <w:rPr>
                <w:sz w:val="20"/>
                <w:szCs w:val="20"/>
                <w:lang w:val="en"/>
              </w:rPr>
              <w:t xml:space="preserve">Sevoflurane (Ulane® and others) </w:t>
            </w:r>
          </w:p>
          <w:p w14:paraId="4D402FAB" w14:textId="77777777" w:rsidR="007B694B" w:rsidRDefault="00FA3D63">
            <w:pPr>
              <w:spacing w:line="240" w:lineRule="auto"/>
              <w:ind w:firstLineChars="0" w:firstLine="0"/>
              <w:rPr>
                <w:sz w:val="20"/>
                <w:szCs w:val="20"/>
              </w:rPr>
            </w:pPr>
            <w:r>
              <w:rPr>
                <w:sz w:val="20"/>
                <w:szCs w:val="20"/>
                <w:lang w:val="en"/>
              </w:rPr>
              <w:t xml:space="preserve">Sotalol (Betapace® and others) </w:t>
            </w:r>
          </w:p>
          <w:p w14:paraId="32719C2C" w14:textId="77777777" w:rsidR="007B694B" w:rsidRDefault="00FA3D63">
            <w:pPr>
              <w:spacing w:line="240" w:lineRule="auto"/>
              <w:ind w:firstLineChars="0" w:firstLine="0"/>
              <w:rPr>
                <w:sz w:val="20"/>
                <w:szCs w:val="20"/>
              </w:rPr>
            </w:pPr>
            <w:r>
              <w:rPr>
                <w:sz w:val="20"/>
                <w:szCs w:val="20"/>
                <w:lang w:val="en"/>
              </w:rPr>
              <w:t xml:space="preserve">Sparfloxacin (Zagam®) </w:t>
            </w:r>
          </w:p>
          <w:p w14:paraId="4B8110C9" w14:textId="77777777" w:rsidR="007B694B" w:rsidRDefault="00FA3D63">
            <w:pPr>
              <w:spacing w:line="240" w:lineRule="auto"/>
              <w:ind w:firstLineChars="0" w:firstLine="0"/>
              <w:rPr>
                <w:sz w:val="20"/>
                <w:szCs w:val="20"/>
              </w:rPr>
            </w:pPr>
            <w:r>
              <w:rPr>
                <w:sz w:val="20"/>
                <w:szCs w:val="20"/>
                <w:lang w:val="en"/>
              </w:rPr>
              <w:t xml:space="preserve">Sulpiride (Dogmatil® and others) </w:t>
            </w:r>
          </w:p>
          <w:p w14:paraId="316DCFD4" w14:textId="77777777" w:rsidR="007B694B" w:rsidRDefault="00FA3D63">
            <w:pPr>
              <w:spacing w:line="240" w:lineRule="auto"/>
              <w:ind w:firstLineChars="0" w:firstLine="0"/>
              <w:rPr>
                <w:sz w:val="20"/>
                <w:szCs w:val="20"/>
              </w:rPr>
            </w:pPr>
            <w:r>
              <w:rPr>
                <w:sz w:val="20"/>
                <w:szCs w:val="20"/>
                <w:lang w:val="en"/>
              </w:rPr>
              <w:t xml:space="preserve">Sultopride (Barnetil and others) </w:t>
            </w:r>
          </w:p>
          <w:p w14:paraId="5CCAC591" w14:textId="77777777" w:rsidR="007B694B" w:rsidRDefault="00FA3D63">
            <w:pPr>
              <w:spacing w:line="240" w:lineRule="auto"/>
              <w:ind w:firstLineChars="0" w:firstLine="0"/>
              <w:rPr>
                <w:sz w:val="20"/>
                <w:szCs w:val="20"/>
              </w:rPr>
            </w:pPr>
            <w:r>
              <w:rPr>
                <w:sz w:val="20"/>
                <w:szCs w:val="20"/>
                <w:lang w:val="en"/>
              </w:rPr>
              <w:t xml:space="preserve">Terfenadine (Seldane®) </w:t>
            </w:r>
          </w:p>
          <w:p w14:paraId="6A0A2570" w14:textId="77777777" w:rsidR="007B694B" w:rsidRDefault="00FA3D63">
            <w:pPr>
              <w:spacing w:line="240" w:lineRule="auto"/>
              <w:ind w:firstLineChars="0" w:firstLine="0"/>
              <w:rPr>
                <w:sz w:val="20"/>
                <w:szCs w:val="20"/>
              </w:rPr>
            </w:pPr>
            <w:r>
              <w:rPr>
                <w:sz w:val="20"/>
                <w:szCs w:val="20"/>
                <w:lang w:val="en"/>
              </w:rPr>
              <w:t xml:space="preserve">Terlipressin (Teripress and others) </w:t>
            </w:r>
          </w:p>
          <w:p w14:paraId="224B2AC2" w14:textId="77777777" w:rsidR="007B694B" w:rsidRDefault="00FA3D63">
            <w:pPr>
              <w:spacing w:line="240" w:lineRule="auto"/>
              <w:ind w:firstLineChars="0" w:firstLine="0"/>
              <w:rPr>
                <w:sz w:val="20"/>
                <w:szCs w:val="20"/>
              </w:rPr>
            </w:pPr>
            <w:r>
              <w:rPr>
                <w:sz w:val="20"/>
                <w:szCs w:val="20"/>
                <w:lang w:val="en"/>
              </w:rPr>
              <w:t xml:space="preserve">Thioridazine (Mellaril® and others) </w:t>
            </w:r>
          </w:p>
          <w:p w14:paraId="38B40BA0" w14:textId="77777777" w:rsidR="007B694B" w:rsidRDefault="007B694B">
            <w:pPr>
              <w:spacing w:line="240" w:lineRule="auto"/>
              <w:ind w:firstLineChars="0" w:firstLine="0"/>
              <w:rPr>
                <w:sz w:val="20"/>
                <w:szCs w:val="20"/>
              </w:rPr>
            </w:pPr>
          </w:p>
        </w:tc>
      </w:tr>
    </w:tbl>
    <w:p w14:paraId="13943419" w14:textId="77777777" w:rsidR="007B694B" w:rsidRDefault="007B694B">
      <w:pPr>
        <w:autoSpaceDE w:val="0"/>
        <w:autoSpaceDN w:val="0"/>
        <w:adjustRightInd w:val="0"/>
        <w:ind w:firstLineChars="0" w:firstLine="0"/>
        <w:rPr>
          <w:color w:val="000000"/>
          <w:kern w:val="0"/>
          <w:sz w:val="21"/>
          <w:szCs w:val="21"/>
        </w:rPr>
      </w:pPr>
    </w:p>
    <w:p w14:paraId="379F5D74" w14:textId="77777777" w:rsidR="007B694B" w:rsidRDefault="007B694B">
      <w:pPr>
        <w:autoSpaceDE w:val="0"/>
        <w:autoSpaceDN w:val="0"/>
        <w:adjustRightInd w:val="0"/>
        <w:spacing w:beforeLines="50" w:before="163"/>
        <w:ind w:firstLineChars="0" w:firstLine="0"/>
        <w:rPr>
          <w:szCs w:val="21"/>
        </w:rPr>
      </w:pPr>
    </w:p>
    <w:p w14:paraId="77D0F1B8" w14:textId="77777777" w:rsidR="007B694B" w:rsidRDefault="00FA3D63">
      <w:pPr>
        <w:widowControl/>
        <w:ind w:firstLine="480"/>
        <w:jc w:val="left"/>
        <w:rPr>
          <w:rFonts w:eastAsiaTheme="minorEastAsia"/>
        </w:rPr>
      </w:pPr>
      <w:bookmarkStart w:id="1549" w:name="_Toc42786224"/>
      <w:r>
        <w:rPr>
          <w:rFonts w:eastAsiaTheme="minorEastAsia"/>
          <w:lang w:val="en"/>
        </w:rPr>
        <w:br w:type="page"/>
      </w:r>
    </w:p>
    <w:p w14:paraId="25D62418" w14:textId="77777777" w:rsidR="007B694B" w:rsidRDefault="00FA3D63">
      <w:pPr>
        <w:keepNext/>
        <w:autoSpaceDE w:val="0"/>
        <w:autoSpaceDN w:val="0"/>
        <w:adjustRightInd w:val="0"/>
        <w:ind w:firstLineChars="0" w:firstLine="0"/>
        <w:outlineLvl w:val="0"/>
        <w:rPr>
          <w:rFonts w:eastAsiaTheme="minorEastAsia"/>
          <w:b/>
          <w:bCs/>
          <w:spacing w:val="4"/>
          <w:kern w:val="0"/>
          <w:szCs w:val="21"/>
        </w:rPr>
      </w:pPr>
      <w:bookmarkStart w:id="1550" w:name="_Toc166778618"/>
      <w:bookmarkStart w:id="1551" w:name="_Toc24692"/>
      <w:r>
        <w:rPr>
          <w:rFonts w:eastAsiaTheme="minorEastAsia"/>
          <w:b/>
          <w:bCs/>
          <w:kern w:val="0"/>
          <w:szCs w:val="21"/>
          <w:lang w:val="en"/>
        </w:rPr>
        <w:lastRenderedPageBreak/>
        <w:t>Appendix 5: Lugano 2014 Criteria for Assessing Lymphoma (Cheson et al)</w:t>
      </w:r>
      <w:bookmarkEnd w:id="1550"/>
      <w:bookmarkEnd w:id="1551"/>
      <w:r>
        <w:rPr>
          <w:rFonts w:eastAsiaTheme="minorEastAsia"/>
          <w:b/>
          <w:bCs/>
          <w:kern w:val="0"/>
          <w:szCs w:val="21"/>
          <w:lang w:val="en"/>
        </w:rPr>
        <w:t xml:space="preserve"> </w:t>
      </w:r>
    </w:p>
    <w:tbl>
      <w:tblPr>
        <w:tblStyle w:val="430"/>
        <w:tblW w:w="9073" w:type="dxa"/>
        <w:tblInd w:w="-441" w:type="dxa"/>
        <w:tblBorders>
          <w:top w:val="double" w:sz="4" w:space="0" w:color="4472C4"/>
          <w:left w:val="double" w:sz="4" w:space="0" w:color="4472C4"/>
          <w:bottom w:val="double" w:sz="4" w:space="0" w:color="4472C4"/>
          <w:right w:val="double" w:sz="4" w:space="0" w:color="4472C4"/>
          <w:insideH w:val="double" w:sz="4" w:space="0" w:color="4472C4"/>
          <w:insideV w:val="double" w:sz="4" w:space="0" w:color="4472C4"/>
        </w:tblBorders>
        <w:tblLook w:val="04A0" w:firstRow="1" w:lastRow="0" w:firstColumn="1" w:lastColumn="0" w:noHBand="0" w:noVBand="1"/>
      </w:tblPr>
      <w:tblGrid>
        <w:gridCol w:w="562"/>
        <w:gridCol w:w="1753"/>
        <w:gridCol w:w="3308"/>
        <w:gridCol w:w="3450"/>
      </w:tblGrid>
      <w:tr w:rsidR="007B694B" w14:paraId="447B6495" w14:textId="77777777">
        <w:trPr>
          <w:tblHeader/>
        </w:trPr>
        <w:tc>
          <w:tcPr>
            <w:tcW w:w="568" w:type="dxa"/>
            <w:shd w:val="clear" w:color="auto" w:fill="9CC2E5"/>
            <w:vAlign w:val="center"/>
          </w:tcPr>
          <w:p w14:paraId="23337720" w14:textId="77777777" w:rsidR="007B694B" w:rsidRDefault="007B694B">
            <w:pPr>
              <w:spacing w:line="240" w:lineRule="auto"/>
              <w:ind w:firstLineChars="0" w:firstLine="0"/>
              <w:rPr>
                <w:rFonts w:hint="eastAsia"/>
                <w:b/>
                <w:bCs/>
                <w:sz w:val="21"/>
                <w:szCs w:val="21"/>
              </w:rPr>
            </w:pPr>
          </w:p>
        </w:tc>
        <w:tc>
          <w:tcPr>
            <w:tcW w:w="1559" w:type="dxa"/>
            <w:shd w:val="clear" w:color="auto" w:fill="9CC2E5"/>
            <w:vAlign w:val="center"/>
          </w:tcPr>
          <w:p w14:paraId="086DC844" w14:textId="77777777" w:rsidR="007B694B" w:rsidRDefault="00FA3D63">
            <w:pPr>
              <w:spacing w:line="240" w:lineRule="auto"/>
              <w:ind w:firstLineChars="0" w:firstLine="0"/>
              <w:jc w:val="center"/>
              <w:rPr>
                <w:rFonts w:hint="eastAsia"/>
                <w:b/>
                <w:bCs/>
                <w:sz w:val="21"/>
                <w:szCs w:val="21"/>
              </w:rPr>
            </w:pPr>
            <w:r>
              <w:rPr>
                <w:b/>
                <w:bCs/>
                <w:sz w:val="21"/>
                <w:szCs w:val="21"/>
                <w:lang w:val="en"/>
              </w:rPr>
              <w:t>Lesion area</w:t>
            </w:r>
          </w:p>
        </w:tc>
        <w:tc>
          <w:tcPr>
            <w:tcW w:w="3402" w:type="dxa"/>
            <w:shd w:val="clear" w:color="auto" w:fill="9CC2E5"/>
            <w:vAlign w:val="center"/>
          </w:tcPr>
          <w:p w14:paraId="76A890AC" w14:textId="77777777" w:rsidR="007B694B" w:rsidRDefault="00FA3D63">
            <w:pPr>
              <w:spacing w:line="240" w:lineRule="auto"/>
              <w:ind w:firstLineChars="0" w:firstLine="0"/>
              <w:jc w:val="center"/>
              <w:rPr>
                <w:rFonts w:hint="eastAsia"/>
                <w:b/>
                <w:bCs/>
                <w:sz w:val="21"/>
                <w:szCs w:val="21"/>
              </w:rPr>
            </w:pPr>
            <w:r>
              <w:rPr>
                <w:b/>
                <w:bCs/>
                <w:sz w:val="21"/>
                <w:szCs w:val="21"/>
                <w:lang w:val="en"/>
              </w:rPr>
              <w:t>PET/CT response</w:t>
            </w:r>
            <w:r>
              <w:rPr>
                <w:sz w:val="21"/>
                <w:szCs w:val="21"/>
                <w:lang w:val="en"/>
              </w:rPr>
              <w:t xml:space="preserve"> </w:t>
            </w:r>
            <w:r>
              <w:rPr>
                <w:b/>
                <w:bCs/>
                <w:sz w:val="21"/>
                <w:szCs w:val="21"/>
                <w:lang w:val="en"/>
              </w:rPr>
              <w:t>assessment</w:t>
            </w:r>
          </w:p>
        </w:tc>
        <w:tc>
          <w:tcPr>
            <w:tcW w:w="3544" w:type="dxa"/>
            <w:shd w:val="clear" w:color="auto" w:fill="9CC2E5"/>
            <w:vAlign w:val="center"/>
          </w:tcPr>
          <w:p w14:paraId="3BC30AA0" w14:textId="77777777" w:rsidR="007B694B" w:rsidRDefault="00FA3D63">
            <w:pPr>
              <w:spacing w:line="240" w:lineRule="auto"/>
              <w:ind w:firstLineChars="0" w:firstLine="0"/>
              <w:jc w:val="center"/>
              <w:rPr>
                <w:rFonts w:hint="eastAsia"/>
                <w:b/>
                <w:bCs/>
                <w:sz w:val="21"/>
                <w:szCs w:val="21"/>
              </w:rPr>
            </w:pPr>
            <w:r>
              <w:rPr>
                <w:b/>
                <w:bCs/>
                <w:sz w:val="21"/>
                <w:szCs w:val="21"/>
                <w:lang w:val="en"/>
              </w:rPr>
              <w:t>CT response</w:t>
            </w:r>
            <w:r>
              <w:rPr>
                <w:sz w:val="21"/>
                <w:szCs w:val="21"/>
                <w:lang w:val="en"/>
              </w:rPr>
              <w:t xml:space="preserve"> </w:t>
            </w:r>
            <w:r>
              <w:rPr>
                <w:b/>
                <w:bCs/>
                <w:sz w:val="21"/>
                <w:szCs w:val="21"/>
                <w:lang w:val="en"/>
              </w:rPr>
              <w:t>assessment</w:t>
            </w:r>
          </w:p>
        </w:tc>
      </w:tr>
      <w:tr w:rsidR="007B694B" w14:paraId="3E41F967" w14:textId="77777777">
        <w:tc>
          <w:tcPr>
            <w:tcW w:w="568" w:type="dxa"/>
            <w:vMerge w:val="restart"/>
            <w:shd w:val="clear" w:color="auto" w:fill="DEEAF6"/>
            <w:vAlign w:val="center"/>
          </w:tcPr>
          <w:p w14:paraId="4CCE7468" w14:textId="77777777" w:rsidR="007B694B" w:rsidRDefault="00FA3D63">
            <w:pPr>
              <w:spacing w:line="240" w:lineRule="auto"/>
              <w:ind w:firstLineChars="0" w:firstLine="0"/>
              <w:rPr>
                <w:rFonts w:hint="eastAsia"/>
                <w:sz w:val="21"/>
                <w:szCs w:val="21"/>
              </w:rPr>
            </w:pPr>
            <w:r>
              <w:rPr>
                <w:sz w:val="21"/>
                <w:szCs w:val="21"/>
                <w:lang w:val="en"/>
              </w:rPr>
              <w:t>CR</w:t>
            </w:r>
          </w:p>
        </w:tc>
        <w:tc>
          <w:tcPr>
            <w:tcW w:w="1559" w:type="dxa"/>
            <w:vMerge w:val="restart"/>
            <w:shd w:val="clear" w:color="auto" w:fill="DEEAF6"/>
            <w:vAlign w:val="center"/>
          </w:tcPr>
          <w:p w14:paraId="2754902D" w14:textId="77777777" w:rsidR="007B694B" w:rsidRDefault="00FA3D63">
            <w:pPr>
              <w:spacing w:line="240" w:lineRule="auto"/>
              <w:ind w:firstLineChars="0" w:firstLine="0"/>
              <w:rPr>
                <w:rFonts w:hint="eastAsia"/>
                <w:sz w:val="21"/>
                <w:szCs w:val="21"/>
              </w:rPr>
            </w:pPr>
            <w:r>
              <w:rPr>
                <w:sz w:val="21"/>
                <w:szCs w:val="21"/>
                <w:lang w:val="en"/>
              </w:rPr>
              <w:t>Lymph nodes and extranodal sites involved</w:t>
            </w:r>
          </w:p>
        </w:tc>
        <w:tc>
          <w:tcPr>
            <w:tcW w:w="3402" w:type="dxa"/>
            <w:vMerge w:val="restart"/>
            <w:shd w:val="clear" w:color="auto" w:fill="DEEAF6"/>
            <w:vAlign w:val="center"/>
          </w:tcPr>
          <w:p w14:paraId="722BD261" w14:textId="77777777" w:rsidR="007B694B" w:rsidRDefault="00FA3D63">
            <w:pPr>
              <w:spacing w:line="240" w:lineRule="auto"/>
              <w:ind w:firstLineChars="0" w:firstLine="0"/>
              <w:rPr>
                <w:rFonts w:hint="eastAsia"/>
                <w:sz w:val="21"/>
                <w:szCs w:val="21"/>
              </w:rPr>
            </w:pPr>
            <w:r>
              <w:rPr>
                <w:sz w:val="21"/>
                <w:szCs w:val="21"/>
                <w:lang w:val="en"/>
              </w:rPr>
              <w:t>5PS score of 1, 2, 3* points, with or without residual lesions;</w:t>
            </w:r>
          </w:p>
          <w:p w14:paraId="1632D0BF" w14:textId="77777777" w:rsidR="007B694B" w:rsidRDefault="00FA3D63">
            <w:pPr>
              <w:spacing w:line="240" w:lineRule="auto"/>
              <w:ind w:firstLineChars="0" w:firstLine="0"/>
              <w:rPr>
                <w:rFonts w:hint="eastAsia"/>
                <w:sz w:val="21"/>
                <w:szCs w:val="21"/>
              </w:rPr>
            </w:pPr>
            <w:r>
              <w:rPr>
                <w:sz w:val="21"/>
                <w:szCs w:val="21"/>
                <w:lang w:val="en"/>
              </w:rPr>
              <w:t>Note: The metabolism of Waldeyer's ring and extranodal organs with high metabolic uptake such as spleen or bone marrow stimulated with G-CSF may be higher than that of mediastinal/hepatic blood pool. In this case, when assessing Complete Response (CR), it should be compared with the background level.</w:t>
            </w:r>
          </w:p>
        </w:tc>
        <w:tc>
          <w:tcPr>
            <w:tcW w:w="3544" w:type="dxa"/>
            <w:shd w:val="clear" w:color="auto" w:fill="DEEAF6"/>
            <w:vAlign w:val="center"/>
          </w:tcPr>
          <w:p w14:paraId="367EEC74" w14:textId="77777777" w:rsidR="007B694B" w:rsidRDefault="00FA3D63">
            <w:pPr>
              <w:spacing w:line="240" w:lineRule="auto"/>
              <w:ind w:firstLineChars="0" w:firstLine="0"/>
              <w:rPr>
                <w:rFonts w:hint="eastAsia"/>
                <w:sz w:val="21"/>
                <w:szCs w:val="21"/>
              </w:rPr>
            </w:pPr>
            <w:r>
              <w:rPr>
                <w:sz w:val="21"/>
                <w:szCs w:val="21"/>
                <w:lang w:val="en"/>
              </w:rPr>
              <w:t>Long diameter (Ldi) of target lesions (lymph nodes) ≤ 1.5 cm</w:t>
            </w:r>
          </w:p>
        </w:tc>
      </w:tr>
      <w:tr w:rsidR="007B694B" w14:paraId="19BBD3C0" w14:textId="77777777">
        <w:tc>
          <w:tcPr>
            <w:tcW w:w="568" w:type="dxa"/>
            <w:vMerge/>
            <w:shd w:val="clear" w:color="auto" w:fill="DEEAF6"/>
            <w:vAlign w:val="center"/>
          </w:tcPr>
          <w:p w14:paraId="0409C767" w14:textId="77777777" w:rsidR="007B694B" w:rsidRDefault="007B694B">
            <w:pPr>
              <w:spacing w:line="240" w:lineRule="auto"/>
              <w:ind w:firstLineChars="0" w:firstLine="0"/>
              <w:rPr>
                <w:rFonts w:hint="eastAsia"/>
                <w:sz w:val="21"/>
                <w:szCs w:val="21"/>
              </w:rPr>
            </w:pPr>
          </w:p>
        </w:tc>
        <w:tc>
          <w:tcPr>
            <w:tcW w:w="1559" w:type="dxa"/>
            <w:vMerge/>
            <w:shd w:val="clear" w:color="auto" w:fill="DEEAF6"/>
            <w:vAlign w:val="center"/>
          </w:tcPr>
          <w:p w14:paraId="06336BE0" w14:textId="77777777" w:rsidR="007B694B" w:rsidRDefault="007B694B">
            <w:pPr>
              <w:spacing w:line="240" w:lineRule="auto"/>
              <w:ind w:firstLineChars="0" w:firstLine="0"/>
              <w:rPr>
                <w:rFonts w:hint="eastAsia"/>
                <w:sz w:val="21"/>
                <w:szCs w:val="21"/>
              </w:rPr>
            </w:pPr>
          </w:p>
        </w:tc>
        <w:tc>
          <w:tcPr>
            <w:tcW w:w="3402" w:type="dxa"/>
            <w:vMerge/>
            <w:shd w:val="clear" w:color="auto" w:fill="DEEAF6"/>
            <w:vAlign w:val="center"/>
          </w:tcPr>
          <w:p w14:paraId="7DBE1F5A" w14:textId="77777777" w:rsidR="007B694B" w:rsidRDefault="007B694B">
            <w:pPr>
              <w:spacing w:line="240" w:lineRule="auto"/>
              <w:ind w:firstLineChars="0" w:firstLine="0"/>
              <w:rPr>
                <w:rFonts w:hint="eastAsia"/>
                <w:sz w:val="21"/>
                <w:szCs w:val="21"/>
              </w:rPr>
            </w:pPr>
          </w:p>
        </w:tc>
        <w:tc>
          <w:tcPr>
            <w:tcW w:w="3544" w:type="dxa"/>
            <w:shd w:val="clear" w:color="auto" w:fill="DEEAF6"/>
            <w:vAlign w:val="center"/>
          </w:tcPr>
          <w:p w14:paraId="01C5BBA1" w14:textId="77777777" w:rsidR="007B694B" w:rsidRDefault="00FA3D63">
            <w:pPr>
              <w:spacing w:line="240" w:lineRule="auto"/>
              <w:ind w:firstLineChars="0" w:firstLine="0"/>
              <w:rPr>
                <w:rFonts w:hint="eastAsia"/>
                <w:sz w:val="21"/>
                <w:szCs w:val="21"/>
              </w:rPr>
            </w:pPr>
            <w:r>
              <w:rPr>
                <w:sz w:val="21"/>
                <w:szCs w:val="21"/>
                <w:lang w:val="en"/>
              </w:rPr>
              <w:t>No extranodal lesions</w:t>
            </w:r>
          </w:p>
        </w:tc>
      </w:tr>
      <w:tr w:rsidR="007B694B" w14:paraId="1C4070D6" w14:textId="77777777">
        <w:tc>
          <w:tcPr>
            <w:tcW w:w="568" w:type="dxa"/>
            <w:vMerge/>
            <w:shd w:val="clear" w:color="auto" w:fill="DEEAF6"/>
            <w:vAlign w:val="center"/>
          </w:tcPr>
          <w:p w14:paraId="55B7326F" w14:textId="77777777" w:rsidR="007B694B" w:rsidRDefault="007B694B">
            <w:pPr>
              <w:spacing w:line="240" w:lineRule="auto"/>
              <w:ind w:firstLineChars="0" w:firstLine="0"/>
              <w:rPr>
                <w:rFonts w:hint="eastAsia"/>
                <w:sz w:val="21"/>
                <w:szCs w:val="21"/>
              </w:rPr>
            </w:pPr>
          </w:p>
        </w:tc>
        <w:tc>
          <w:tcPr>
            <w:tcW w:w="1559" w:type="dxa"/>
            <w:shd w:val="clear" w:color="auto" w:fill="DEEAF6"/>
            <w:vAlign w:val="center"/>
          </w:tcPr>
          <w:p w14:paraId="7016BA51" w14:textId="77777777" w:rsidR="007B694B" w:rsidRDefault="00FA3D63">
            <w:pPr>
              <w:spacing w:line="240" w:lineRule="auto"/>
              <w:ind w:firstLineChars="0" w:firstLine="0"/>
              <w:rPr>
                <w:rFonts w:hint="eastAsia"/>
                <w:sz w:val="21"/>
                <w:szCs w:val="21"/>
              </w:rPr>
            </w:pPr>
            <w:r>
              <w:rPr>
                <w:sz w:val="21"/>
                <w:szCs w:val="21"/>
                <w:lang w:val="en"/>
              </w:rPr>
              <w:t>Non-measurable lesions</w:t>
            </w:r>
          </w:p>
        </w:tc>
        <w:tc>
          <w:tcPr>
            <w:tcW w:w="3402" w:type="dxa"/>
            <w:shd w:val="clear" w:color="auto" w:fill="DEEAF6"/>
            <w:vAlign w:val="center"/>
          </w:tcPr>
          <w:p w14:paraId="32F6A824" w14:textId="77777777" w:rsidR="007B694B" w:rsidRDefault="00FA3D63">
            <w:pPr>
              <w:spacing w:line="240" w:lineRule="auto"/>
              <w:ind w:firstLineChars="0" w:firstLine="0"/>
              <w:rPr>
                <w:rFonts w:hint="eastAsia"/>
                <w:sz w:val="21"/>
                <w:szCs w:val="21"/>
              </w:rPr>
            </w:pPr>
            <w:r>
              <w:rPr>
                <w:sz w:val="21"/>
                <w:szCs w:val="21"/>
                <w:lang w:val="en"/>
              </w:rPr>
              <w:t>Not Applicable</w:t>
            </w:r>
          </w:p>
        </w:tc>
        <w:tc>
          <w:tcPr>
            <w:tcW w:w="3544" w:type="dxa"/>
            <w:shd w:val="clear" w:color="auto" w:fill="DEEAF6"/>
            <w:vAlign w:val="center"/>
          </w:tcPr>
          <w:p w14:paraId="3B9D4A84" w14:textId="77777777" w:rsidR="007B694B" w:rsidRDefault="00FA3D63">
            <w:pPr>
              <w:spacing w:line="240" w:lineRule="auto"/>
              <w:ind w:firstLineChars="0" w:firstLine="0"/>
              <w:rPr>
                <w:rFonts w:hint="eastAsia"/>
                <w:sz w:val="21"/>
                <w:szCs w:val="21"/>
              </w:rPr>
            </w:pPr>
            <w:r>
              <w:rPr>
                <w:sz w:val="21"/>
                <w:szCs w:val="21"/>
                <w:lang w:val="en"/>
              </w:rPr>
              <w:t>Disappearance (long diameter ≤ 1.5 cm for lymph node)</w:t>
            </w:r>
          </w:p>
        </w:tc>
      </w:tr>
      <w:tr w:rsidR="007B694B" w14:paraId="77CBCC7A" w14:textId="77777777">
        <w:tc>
          <w:tcPr>
            <w:tcW w:w="568" w:type="dxa"/>
            <w:vMerge/>
            <w:shd w:val="clear" w:color="auto" w:fill="DEEAF6"/>
            <w:vAlign w:val="center"/>
          </w:tcPr>
          <w:p w14:paraId="6F359523" w14:textId="77777777" w:rsidR="007B694B" w:rsidRDefault="007B694B">
            <w:pPr>
              <w:spacing w:line="240" w:lineRule="auto"/>
              <w:ind w:firstLineChars="0" w:firstLine="0"/>
              <w:rPr>
                <w:rFonts w:hint="eastAsia"/>
                <w:sz w:val="21"/>
                <w:szCs w:val="21"/>
              </w:rPr>
            </w:pPr>
          </w:p>
        </w:tc>
        <w:tc>
          <w:tcPr>
            <w:tcW w:w="1559" w:type="dxa"/>
            <w:shd w:val="clear" w:color="auto" w:fill="DEEAF6"/>
            <w:vAlign w:val="center"/>
          </w:tcPr>
          <w:p w14:paraId="75A73FEB" w14:textId="77777777" w:rsidR="007B694B" w:rsidRDefault="00FA3D63">
            <w:pPr>
              <w:spacing w:line="240" w:lineRule="auto"/>
              <w:ind w:firstLineChars="0" w:firstLine="0"/>
              <w:rPr>
                <w:rFonts w:hint="eastAsia"/>
                <w:sz w:val="21"/>
                <w:szCs w:val="21"/>
              </w:rPr>
            </w:pPr>
            <w:r>
              <w:rPr>
                <w:sz w:val="21"/>
                <w:szCs w:val="21"/>
                <w:lang w:val="en"/>
              </w:rPr>
              <w:t>Organ enlargement</w:t>
            </w:r>
          </w:p>
        </w:tc>
        <w:tc>
          <w:tcPr>
            <w:tcW w:w="3402" w:type="dxa"/>
            <w:shd w:val="clear" w:color="auto" w:fill="DEEAF6"/>
            <w:vAlign w:val="center"/>
          </w:tcPr>
          <w:p w14:paraId="2C4C2344" w14:textId="77777777" w:rsidR="007B694B" w:rsidRDefault="00FA3D63">
            <w:pPr>
              <w:spacing w:line="240" w:lineRule="auto"/>
              <w:ind w:firstLineChars="0" w:firstLine="0"/>
              <w:rPr>
                <w:rFonts w:hint="eastAsia"/>
                <w:sz w:val="21"/>
                <w:szCs w:val="21"/>
              </w:rPr>
            </w:pPr>
            <w:r>
              <w:rPr>
                <w:sz w:val="21"/>
                <w:szCs w:val="21"/>
                <w:lang w:val="en"/>
              </w:rPr>
              <w:t>Not Applicable</w:t>
            </w:r>
          </w:p>
        </w:tc>
        <w:tc>
          <w:tcPr>
            <w:tcW w:w="3544" w:type="dxa"/>
            <w:shd w:val="clear" w:color="auto" w:fill="DEEAF6"/>
            <w:vAlign w:val="center"/>
          </w:tcPr>
          <w:p w14:paraId="7FF1BC25" w14:textId="77777777" w:rsidR="007B694B" w:rsidRDefault="00FA3D63">
            <w:pPr>
              <w:spacing w:line="240" w:lineRule="auto"/>
              <w:ind w:firstLineChars="0" w:firstLine="0"/>
              <w:rPr>
                <w:rFonts w:hint="eastAsia"/>
                <w:sz w:val="21"/>
                <w:szCs w:val="21"/>
              </w:rPr>
            </w:pPr>
            <w:r>
              <w:rPr>
                <w:sz w:val="21"/>
                <w:szCs w:val="21"/>
                <w:lang w:val="en"/>
              </w:rPr>
              <w:t>Return to normal</w:t>
            </w:r>
          </w:p>
        </w:tc>
      </w:tr>
      <w:tr w:rsidR="007B694B" w14:paraId="5B9ED2A3" w14:textId="77777777">
        <w:tc>
          <w:tcPr>
            <w:tcW w:w="568" w:type="dxa"/>
            <w:vMerge/>
            <w:shd w:val="clear" w:color="auto" w:fill="DEEAF6"/>
            <w:vAlign w:val="center"/>
          </w:tcPr>
          <w:p w14:paraId="60705A08" w14:textId="77777777" w:rsidR="007B694B" w:rsidRDefault="007B694B">
            <w:pPr>
              <w:spacing w:line="240" w:lineRule="auto"/>
              <w:ind w:firstLineChars="0" w:firstLine="0"/>
              <w:rPr>
                <w:rFonts w:hint="eastAsia"/>
                <w:sz w:val="21"/>
                <w:szCs w:val="21"/>
              </w:rPr>
            </w:pPr>
          </w:p>
        </w:tc>
        <w:tc>
          <w:tcPr>
            <w:tcW w:w="1559" w:type="dxa"/>
            <w:shd w:val="clear" w:color="auto" w:fill="DEEAF6"/>
            <w:vAlign w:val="center"/>
          </w:tcPr>
          <w:p w14:paraId="513ACC88" w14:textId="77777777" w:rsidR="007B694B" w:rsidRDefault="00FA3D63">
            <w:pPr>
              <w:spacing w:line="240" w:lineRule="auto"/>
              <w:ind w:firstLineChars="0" w:firstLine="0"/>
              <w:rPr>
                <w:rFonts w:hint="eastAsia"/>
                <w:sz w:val="21"/>
                <w:szCs w:val="21"/>
              </w:rPr>
            </w:pPr>
            <w:r>
              <w:rPr>
                <w:sz w:val="21"/>
                <w:szCs w:val="21"/>
                <w:lang w:val="en"/>
              </w:rPr>
              <w:t>New lesions</w:t>
            </w:r>
          </w:p>
        </w:tc>
        <w:tc>
          <w:tcPr>
            <w:tcW w:w="3402" w:type="dxa"/>
            <w:shd w:val="clear" w:color="auto" w:fill="DEEAF6"/>
            <w:vAlign w:val="center"/>
          </w:tcPr>
          <w:p w14:paraId="57C55F43" w14:textId="77777777" w:rsidR="007B694B" w:rsidRDefault="00FA3D63">
            <w:pPr>
              <w:spacing w:line="240" w:lineRule="auto"/>
              <w:ind w:firstLineChars="0" w:firstLine="0"/>
              <w:rPr>
                <w:rFonts w:hint="eastAsia"/>
                <w:sz w:val="21"/>
                <w:szCs w:val="21"/>
              </w:rPr>
            </w:pPr>
            <w:r>
              <w:rPr>
                <w:sz w:val="21"/>
                <w:szCs w:val="21"/>
                <w:lang w:val="en"/>
              </w:rPr>
              <w:t>None</w:t>
            </w:r>
          </w:p>
        </w:tc>
        <w:tc>
          <w:tcPr>
            <w:tcW w:w="3544" w:type="dxa"/>
            <w:shd w:val="clear" w:color="auto" w:fill="DEEAF6"/>
            <w:vAlign w:val="center"/>
          </w:tcPr>
          <w:p w14:paraId="49E46FB8" w14:textId="77777777" w:rsidR="007B694B" w:rsidRDefault="00FA3D63">
            <w:pPr>
              <w:spacing w:line="240" w:lineRule="auto"/>
              <w:ind w:firstLineChars="0" w:firstLine="0"/>
              <w:rPr>
                <w:rFonts w:hint="eastAsia"/>
                <w:sz w:val="21"/>
                <w:szCs w:val="21"/>
              </w:rPr>
            </w:pPr>
            <w:r>
              <w:rPr>
                <w:sz w:val="21"/>
                <w:szCs w:val="21"/>
                <w:lang w:val="en"/>
              </w:rPr>
              <w:t>None</w:t>
            </w:r>
          </w:p>
        </w:tc>
      </w:tr>
      <w:tr w:rsidR="007B694B" w14:paraId="65A6E120" w14:textId="77777777">
        <w:tc>
          <w:tcPr>
            <w:tcW w:w="568" w:type="dxa"/>
            <w:vMerge/>
            <w:shd w:val="clear" w:color="auto" w:fill="DEEAF6"/>
            <w:vAlign w:val="center"/>
          </w:tcPr>
          <w:p w14:paraId="7703AD86" w14:textId="77777777" w:rsidR="007B694B" w:rsidRDefault="007B694B">
            <w:pPr>
              <w:spacing w:line="240" w:lineRule="auto"/>
              <w:ind w:firstLineChars="0" w:firstLine="0"/>
              <w:rPr>
                <w:rFonts w:hint="eastAsia"/>
                <w:sz w:val="21"/>
                <w:szCs w:val="21"/>
              </w:rPr>
            </w:pPr>
          </w:p>
        </w:tc>
        <w:tc>
          <w:tcPr>
            <w:tcW w:w="1559" w:type="dxa"/>
            <w:shd w:val="clear" w:color="auto" w:fill="DEEAF6"/>
            <w:vAlign w:val="center"/>
          </w:tcPr>
          <w:p w14:paraId="6324E69D" w14:textId="77777777" w:rsidR="007B694B" w:rsidRDefault="00FA3D63">
            <w:pPr>
              <w:spacing w:line="240" w:lineRule="auto"/>
              <w:ind w:firstLineChars="0" w:firstLine="0"/>
              <w:rPr>
                <w:rFonts w:hint="eastAsia"/>
                <w:sz w:val="21"/>
                <w:szCs w:val="21"/>
              </w:rPr>
            </w:pPr>
            <w:r>
              <w:rPr>
                <w:sz w:val="21"/>
                <w:szCs w:val="21"/>
                <w:lang w:val="en"/>
              </w:rPr>
              <w:t>Bone marrow</w:t>
            </w:r>
          </w:p>
        </w:tc>
        <w:tc>
          <w:tcPr>
            <w:tcW w:w="3402" w:type="dxa"/>
            <w:shd w:val="clear" w:color="auto" w:fill="DEEAF6"/>
            <w:vAlign w:val="center"/>
          </w:tcPr>
          <w:p w14:paraId="19AFF578" w14:textId="77777777" w:rsidR="007B694B" w:rsidRDefault="00FA3D63">
            <w:pPr>
              <w:spacing w:line="240" w:lineRule="auto"/>
              <w:ind w:firstLineChars="0" w:firstLine="0"/>
              <w:rPr>
                <w:rFonts w:hint="eastAsia"/>
                <w:sz w:val="21"/>
                <w:szCs w:val="21"/>
              </w:rPr>
            </w:pPr>
            <w:r>
              <w:rPr>
                <w:sz w:val="21"/>
                <w:szCs w:val="21"/>
                <w:lang w:val="en"/>
              </w:rPr>
              <w:t>No evidence of bone marrow FDG-sensitive disease</w:t>
            </w:r>
          </w:p>
        </w:tc>
        <w:tc>
          <w:tcPr>
            <w:tcW w:w="3544" w:type="dxa"/>
            <w:shd w:val="clear" w:color="auto" w:fill="DEEAF6"/>
            <w:vAlign w:val="center"/>
          </w:tcPr>
          <w:p w14:paraId="0E68CDAB" w14:textId="77777777" w:rsidR="007B694B" w:rsidRDefault="00FA3D63">
            <w:pPr>
              <w:spacing w:line="240" w:lineRule="auto"/>
              <w:ind w:firstLineChars="0" w:firstLine="0"/>
              <w:rPr>
                <w:rFonts w:hint="eastAsia"/>
                <w:sz w:val="21"/>
                <w:szCs w:val="21"/>
              </w:rPr>
            </w:pPr>
            <w:r>
              <w:rPr>
                <w:sz w:val="21"/>
                <w:szCs w:val="21"/>
                <w:lang w:val="en"/>
              </w:rPr>
              <w:t>Morphologically normal, IHC test required to ensure negativity if uncertain.</w:t>
            </w:r>
          </w:p>
        </w:tc>
      </w:tr>
      <w:tr w:rsidR="007B694B" w14:paraId="5D7F16D4" w14:textId="77777777">
        <w:tc>
          <w:tcPr>
            <w:tcW w:w="568" w:type="dxa"/>
            <w:vMerge w:val="restart"/>
            <w:shd w:val="clear" w:color="auto" w:fill="D9E2F3"/>
            <w:vAlign w:val="center"/>
          </w:tcPr>
          <w:p w14:paraId="4E1777D1" w14:textId="77777777" w:rsidR="007B694B" w:rsidRDefault="00FA3D63">
            <w:pPr>
              <w:spacing w:line="240" w:lineRule="auto"/>
              <w:ind w:firstLineChars="0" w:firstLine="0"/>
              <w:rPr>
                <w:rFonts w:hint="eastAsia"/>
                <w:sz w:val="21"/>
                <w:szCs w:val="21"/>
              </w:rPr>
            </w:pPr>
            <w:r>
              <w:rPr>
                <w:sz w:val="21"/>
                <w:szCs w:val="21"/>
                <w:lang w:val="en"/>
              </w:rPr>
              <w:t>PR</w:t>
            </w:r>
          </w:p>
        </w:tc>
        <w:tc>
          <w:tcPr>
            <w:tcW w:w="1559" w:type="dxa"/>
            <w:vMerge w:val="restart"/>
            <w:shd w:val="clear" w:color="auto" w:fill="D9E2F3"/>
            <w:vAlign w:val="center"/>
          </w:tcPr>
          <w:p w14:paraId="755C7C0B" w14:textId="77777777" w:rsidR="007B694B" w:rsidRDefault="00FA3D63">
            <w:pPr>
              <w:spacing w:line="240" w:lineRule="auto"/>
              <w:ind w:firstLineChars="0" w:firstLine="0"/>
              <w:rPr>
                <w:rFonts w:hint="eastAsia"/>
                <w:sz w:val="21"/>
                <w:szCs w:val="21"/>
              </w:rPr>
            </w:pPr>
            <w:r>
              <w:rPr>
                <w:sz w:val="21"/>
                <w:szCs w:val="21"/>
                <w:lang w:val="en"/>
              </w:rPr>
              <w:t>Lymph nodes and extranodal sites involved</w:t>
            </w:r>
          </w:p>
        </w:tc>
        <w:tc>
          <w:tcPr>
            <w:tcW w:w="3402" w:type="dxa"/>
            <w:shd w:val="clear" w:color="auto" w:fill="D9E2F3"/>
            <w:vAlign w:val="center"/>
          </w:tcPr>
          <w:p w14:paraId="780F9A25" w14:textId="77777777" w:rsidR="007B694B" w:rsidRDefault="00FA3D63">
            <w:pPr>
              <w:spacing w:line="240" w:lineRule="auto"/>
              <w:ind w:firstLineChars="0" w:firstLine="0"/>
              <w:rPr>
                <w:rFonts w:hint="eastAsia"/>
                <w:sz w:val="21"/>
                <w:szCs w:val="21"/>
              </w:rPr>
            </w:pPr>
            <w:r>
              <w:rPr>
                <w:sz w:val="21"/>
                <w:szCs w:val="21"/>
                <w:lang w:val="en"/>
              </w:rPr>
              <w:t>5PS score of 4-5 points, with uptake decreased compared with baseline, and the residual lesion can be of any size</w:t>
            </w:r>
          </w:p>
        </w:tc>
        <w:tc>
          <w:tcPr>
            <w:tcW w:w="3544" w:type="dxa"/>
            <w:shd w:val="clear" w:color="auto" w:fill="D9E2F3"/>
            <w:vAlign w:val="center"/>
          </w:tcPr>
          <w:p w14:paraId="099969DE" w14:textId="77777777" w:rsidR="007B694B" w:rsidRDefault="00FA3D63">
            <w:pPr>
              <w:spacing w:line="240" w:lineRule="auto"/>
              <w:ind w:firstLineChars="0" w:firstLine="0"/>
              <w:rPr>
                <w:rFonts w:hint="eastAsia"/>
                <w:sz w:val="21"/>
                <w:szCs w:val="21"/>
              </w:rPr>
            </w:pPr>
            <w:r>
              <w:rPr>
                <w:sz w:val="21"/>
                <w:szCs w:val="21"/>
                <w:lang w:val="en"/>
              </w:rPr>
              <w:t>Sum of up to 6 target lesions PPD (LDi x short axis perpendicular to LDi), i.e., ≥ 50% reduction in SPD</w:t>
            </w:r>
          </w:p>
        </w:tc>
      </w:tr>
      <w:tr w:rsidR="007B694B" w14:paraId="5DE5E161" w14:textId="77777777">
        <w:tc>
          <w:tcPr>
            <w:tcW w:w="568" w:type="dxa"/>
            <w:vMerge/>
            <w:shd w:val="clear" w:color="auto" w:fill="D9E2F3"/>
            <w:vAlign w:val="center"/>
          </w:tcPr>
          <w:p w14:paraId="6F9BB128" w14:textId="77777777" w:rsidR="007B694B" w:rsidRDefault="007B694B">
            <w:pPr>
              <w:spacing w:line="240" w:lineRule="auto"/>
              <w:ind w:firstLineChars="0" w:firstLine="0"/>
              <w:rPr>
                <w:rFonts w:hint="eastAsia"/>
                <w:sz w:val="21"/>
                <w:szCs w:val="21"/>
              </w:rPr>
            </w:pPr>
          </w:p>
        </w:tc>
        <w:tc>
          <w:tcPr>
            <w:tcW w:w="1559" w:type="dxa"/>
            <w:vMerge/>
            <w:shd w:val="clear" w:color="auto" w:fill="D9E2F3"/>
            <w:vAlign w:val="center"/>
          </w:tcPr>
          <w:p w14:paraId="42E84C2F" w14:textId="77777777" w:rsidR="007B694B" w:rsidRDefault="007B694B">
            <w:pPr>
              <w:spacing w:line="240" w:lineRule="auto"/>
              <w:ind w:firstLineChars="0" w:firstLine="0"/>
              <w:rPr>
                <w:rFonts w:hint="eastAsia"/>
                <w:sz w:val="21"/>
                <w:szCs w:val="21"/>
              </w:rPr>
            </w:pPr>
          </w:p>
        </w:tc>
        <w:tc>
          <w:tcPr>
            <w:tcW w:w="3402" w:type="dxa"/>
            <w:shd w:val="clear" w:color="auto" w:fill="D9E2F3"/>
            <w:vAlign w:val="center"/>
          </w:tcPr>
          <w:p w14:paraId="64BF7C44" w14:textId="77777777" w:rsidR="007B694B" w:rsidRDefault="00FA3D63">
            <w:pPr>
              <w:spacing w:line="240" w:lineRule="auto"/>
              <w:ind w:firstLineChars="0" w:firstLine="0"/>
              <w:rPr>
                <w:rFonts w:hint="eastAsia"/>
                <w:sz w:val="21"/>
                <w:szCs w:val="21"/>
              </w:rPr>
            </w:pPr>
            <w:r>
              <w:rPr>
                <w:sz w:val="21"/>
                <w:szCs w:val="21"/>
                <w:lang w:val="en"/>
              </w:rPr>
              <w:t>At interim assessment, the above indicates that the treatment is effective</w:t>
            </w:r>
          </w:p>
        </w:tc>
        <w:tc>
          <w:tcPr>
            <w:tcW w:w="3544" w:type="dxa"/>
            <w:shd w:val="clear" w:color="auto" w:fill="D9E2F3"/>
            <w:vAlign w:val="center"/>
          </w:tcPr>
          <w:p w14:paraId="210F2AB3" w14:textId="77777777" w:rsidR="007B694B" w:rsidRDefault="00FA3D63">
            <w:pPr>
              <w:spacing w:line="240" w:lineRule="auto"/>
              <w:ind w:firstLineChars="0" w:firstLine="0"/>
              <w:rPr>
                <w:rFonts w:hint="eastAsia"/>
                <w:sz w:val="21"/>
                <w:szCs w:val="21"/>
              </w:rPr>
            </w:pPr>
            <w:r>
              <w:rPr>
                <w:sz w:val="21"/>
                <w:szCs w:val="21"/>
                <w:lang w:val="en"/>
              </w:rPr>
              <w:t>When lesions are too small to measure: 5 mm x 5 mm</w:t>
            </w:r>
          </w:p>
        </w:tc>
      </w:tr>
      <w:tr w:rsidR="007B694B" w14:paraId="77A2155E" w14:textId="77777777">
        <w:tc>
          <w:tcPr>
            <w:tcW w:w="568" w:type="dxa"/>
            <w:vMerge/>
            <w:shd w:val="clear" w:color="auto" w:fill="D9E2F3"/>
            <w:vAlign w:val="center"/>
          </w:tcPr>
          <w:p w14:paraId="57042399" w14:textId="77777777" w:rsidR="007B694B" w:rsidRDefault="007B694B">
            <w:pPr>
              <w:spacing w:line="240" w:lineRule="auto"/>
              <w:ind w:firstLineChars="0" w:firstLine="0"/>
              <w:rPr>
                <w:rFonts w:hint="eastAsia"/>
                <w:sz w:val="21"/>
                <w:szCs w:val="21"/>
              </w:rPr>
            </w:pPr>
          </w:p>
        </w:tc>
        <w:tc>
          <w:tcPr>
            <w:tcW w:w="1559" w:type="dxa"/>
            <w:vMerge/>
            <w:shd w:val="clear" w:color="auto" w:fill="D9E2F3"/>
            <w:vAlign w:val="center"/>
          </w:tcPr>
          <w:p w14:paraId="54D68ADC" w14:textId="77777777" w:rsidR="007B694B" w:rsidRDefault="007B694B">
            <w:pPr>
              <w:spacing w:line="240" w:lineRule="auto"/>
              <w:ind w:firstLineChars="0" w:firstLine="0"/>
              <w:rPr>
                <w:rFonts w:hint="eastAsia"/>
                <w:sz w:val="21"/>
                <w:szCs w:val="21"/>
              </w:rPr>
            </w:pPr>
          </w:p>
        </w:tc>
        <w:tc>
          <w:tcPr>
            <w:tcW w:w="3402" w:type="dxa"/>
            <w:shd w:val="clear" w:color="auto" w:fill="D9E2F3"/>
            <w:vAlign w:val="center"/>
          </w:tcPr>
          <w:p w14:paraId="4599F170" w14:textId="77777777" w:rsidR="007B694B" w:rsidRDefault="00FA3D63">
            <w:pPr>
              <w:spacing w:line="240" w:lineRule="auto"/>
              <w:ind w:firstLineChars="0" w:firstLine="0"/>
              <w:rPr>
                <w:rFonts w:hint="eastAsia"/>
                <w:sz w:val="21"/>
                <w:szCs w:val="21"/>
              </w:rPr>
            </w:pPr>
            <w:r>
              <w:rPr>
                <w:sz w:val="21"/>
                <w:szCs w:val="21"/>
                <w:lang w:val="en"/>
              </w:rPr>
              <w:t>At end-stage assessment, the above indicates residual disease</w:t>
            </w:r>
          </w:p>
        </w:tc>
        <w:tc>
          <w:tcPr>
            <w:tcW w:w="3544" w:type="dxa"/>
            <w:shd w:val="clear" w:color="auto" w:fill="D9E2F3"/>
            <w:vAlign w:val="center"/>
          </w:tcPr>
          <w:p w14:paraId="3DD03585" w14:textId="77777777" w:rsidR="007B694B" w:rsidRDefault="00FA3D63">
            <w:pPr>
              <w:spacing w:line="240" w:lineRule="auto"/>
              <w:ind w:firstLineChars="0" w:firstLine="0"/>
              <w:rPr>
                <w:rFonts w:hint="eastAsia"/>
                <w:sz w:val="21"/>
                <w:szCs w:val="21"/>
              </w:rPr>
            </w:pPr>
            <w:r>
              <w:rPr>
                <w:sz w:val="21"/>
                <w:szCs w:val="21"/>
                <w:lang w:val="en"/>
              </w:rPr>
              <w:t>When the lesion disappears: 0 mm x 0 mm</w:t>
            </w:r>
          </w:p>
        </w:tc>
      </w:tr>
      <w:tr w:rsidR="007B694B" w14:paraId="1AB0B8FE" w14:textId="77777777">
        <w:tc>
          <w:tcPr>
            <w:tcW w:w="568" w:type="dxa"/>
            <w:vMerge/>
            <w:shd w:val="clear" w:color="auto" w:fill="D9E2F3"/>
            <w:vAlign w:val="center"/>
          </w:tcPr>
          <w:p w14:paraId="201AA020" w14:textId="77777777" w:rsidR="007B694B" w:rsidRDefault="007B694B">
            <w:pPr>
              <w:spacing w:line="240" w:lineRule="auto"/>
              <w:ind w:firstLineChars="0" w:firstLine="0"/>
              <w:rPr>
                <w:rFonts w:hint="eastAsia"/>
                <w:sz w:val="21"/>
                <w:szCs w:val="21"/>
              </w:rPr>
            </w:pPr>
          </w:p>
        </w:tc>
        <w:tc>
          <w:tcPr>
            <w:tcW w:w="1559" w:type="dxa"/>
            <w:shd w:val="clear" w:color="auto" w:fill="D9E2F3"/>
            <w:vAlign w:val="center"/>
          </w:tcPr>
          <w:p w14:paraId="387DB189" w14:textId="77777777" w:rsidR="007B694B" w:rsidRDefault="00FA3D63">
            <w:pPr>
              <w:spacing w:line="240" w:lineRule="auto"/>
              <w:ind w:firstLineChars="0" w:firstLine="0"/>
              <w:rPr>
                <w:rFonts w:hint="eastAsia"/>
                <w:sz w:val="21"/>
                <w:szCs w:val="21"/>
              </w:rPr>
            </w:pPr>
            <w:r>
              <w:rPr>
                <w:sz w:val="21"/>
                <w:szCs w:val="21"/>
                <w:lang w:val="en"/>
              </w:rPr>
              <w:t>Non-measurable lesions</w:t>
            </w:r>
          </w:p>
        </w:tc>
        <w:tc>
          <w:tcPr>
            <w:tcW w:w="3402" w:type="dxa"/>
            <w:shd w:val="clear" w:color="auto" w:fill="D9E2F3"/>
            <w:vAlign w:val="center"/>
          </w:tcPr>
          <w:p w14:paraId="49109A4E" w14:textId="77777777" w:rsidR="007B694B" w:rsidRDefault="00FA3D63">
            <w:pPr>
              <w:spacing w:line="240" w:lineRule="auto"/>
              <w:ind w:firstLineChars="0" w:firstLine="0"/>
              <w:rPr>
                <w:rFonts w:hint="eastAsia"/>
                <w:sz w:val="21"/>
                <w:szCs w:val="21"/>
              </w:rPr>
            </w:pPr>
            <w:r>
              <w:rPr>
                <w:sz w:val="21"/>
                <w:szCs w:val="21"/>
                <w:lang w:val="en"/>
              </w:rPr>
              <w:t>Not Applicable</w:t>
            </w:r>
          </w:p>
        </w:tc>
        <w:tc>
          <w:tcPr>
            <w:tcW w:w="3544" w:type="dxa"/>
            <w:shd w:val="clear" w:color="auto" w:fill="D9E2F3"/>
            <w:vAlign w:val="center"/>
          </w:tcPr>
          <w:p w14:paraId="1CFC6B65" w14:textId="77777777" w:rsidR="007B694B" w:rsidRDefault="00FA3D63">
            <w:pPr>
              <w:spacing w:line="240" w:lineRule="auto"/>
              <w:ind w:firstLineChars="0" w:firstLine="0"/>
              <w:rPr>
                <w:rFonts w:hint="eastAsia"/>
                <w:sz w:val="21"/>
                <w:szCs w:val="21"/>
              </w:rPr>
            </w:pPr>
            <w:r>
              <w:rPr>
                <w:sz w:val="21"/>
                <w:szCs w:val="21"/>
                <w:lang w:val="en"/>
              </w:rPr>
              <w:t>Disappeared/normal, residual lesions/lesions not enlarged</w:t>
            </w:r>
          </w:p>
        </w:tc>
      </w:tr>
      <w:tr w:rsidR="007B694B" w14:paraId="5298960A" w14:textId="77777777">
        <w:tc>
          <w:tcPr>
            <w:tcW w:w="568" w:type="dxa"/>
            <w:vMerge/>
            <w:shd w:val="clear" w:color="auto" w:fill="D9E2F3"/>
            <w:vAlign w:val="center"/>
          </w:tcPr>
          <w:p w14:paraId="08B59DB3" w14:textId="77777777" w:rsidR="007B694B" w:rsidRDefault="007B694B">
            <w:pPr>
              <w:spacing w:line="240" w:lineRule="auto"/>
              <w:ind w:firstLineChars="0" w:firstLine="0"/>
              <w:rPr>
                <w:rFonts w:hint="eastAsia"/>
                <w:sz w:val="21"/>
                <w:szCs w:val="21"/>
              </w:rPr>
            </w:pPr>
          </w:p>
        </w:tc>
        <w:tc>
          <w:tcPr>
            <w:tcW w:w="1559" w:type="dxa"/>
            <w:shd w:val="clear" w:color="auto" w:fill="D9E2F3"/>
            <w:vAlign w:val="center"/>
          </w:tcPr>
          <w:p w14:paraId="3A6FA30F" w14:textId="77777777" w:rsidR="007B694B" w:rsidRDefault="00FA3D63">
            <w:pPr>
              <w:spacing w:line="240" w:lineRule="auto"/>
              <w:ind w:firstLineChars="0" w:firstLine="0"/>
              <w:rPr>
                <w:rFonts w:hint="eastAsia"/>
                <w:sz w:val="21"/>
                <w:szCs w:val="21"/>
              </w:rPr>
            </w:pPr>
            <w:r>
              <w:rPr>
                <w:sz w:val="21"/>
                <w:szCs w:val="21"/>
                <w:lang w:val="en"/>
              </w:rPr>
              <w:t>Organ enlargement</w:t>
            </w:r>
          </w:p>
        </w:tc>
        <w:tc>
          <w:tcPr>
            <w:tcW w:w="3402" w:type="dxa"/>
            <w:shd w:val="clear" w:color="auto" w:fill="D9E2F3"/>
            <w:vAlign w:val="center"/>
          </w:tcPr>
          <w:p w14:paraId="67CF57C7" w14:textId="77777777" w:rsidR="007B694B" w:rsidRDefault="00FA3D63">
            <w:pPr>
              <w:spacing w:line="240" w:lineRule="auto"/>
              <w:ind w:firstLineChars="0" w:firstLine="0"/>
              <w:rPr>
                <w:rFonts w:hint="eastAsia"/>
                <w:sz w:val="21"/>
                <w:szCs w:val="21"/>
              </w:rPr>
            </w:pPr>
            <w:r>
              <w:rPr>
                <w:sz w:val="21"/>
                <w:szCs w:val="21"/>
                <w:lang w:val="en"/>
              </w:rPr>
              <w:t>Not Applicable</w:t>
            </w:r>
          </w:p>
        </w:tc>
        <w:tc>
          <w:tcPr>
            <w:tcW w:w="3544" w:type="dxa"/>
            <w:shd w:val="clear" w:color="auto" w:fill="D9E2F3"/>
            <w:vAlign w:val="center"/>
          </w:tcPr>
          <w:p w14:paraId="18676BA0" w14:textId="77777777" w:rsidR="007B694B" w:rsidRDefault="00FA3D63">
            <w:pPr>
              <w:spacing w:line="240" w:lineRule="auto"/>
              <w:ind w:firstLineChars="0" w:firstLine="0"/>
              <w:rPr>
                <w:rFonts w:hint="eastAsia"/>
                <w:sz w:val="21"/>
                <w:szCs w:val="21"/>
              </w:rPr>
            </w:pPr>
            <w:r>
              <w:rPr>
                <w:sz w:val="21"/>
                <w:szCs w:val="21"/>
                <w:lang w:val="en"/>
              </w:rPr>
              <w:t>Spleen long diameter decrease &gt; original long diameter increase by 50%; The normal size of the spleen is usually 13 cm. If it is 15 cm, the long diameter of the spleen should be ＜14 cm for the assessment of PR</w:t>
            </w:r>
          </w:p>
        </w:tc>
      </w:tr>
      <w:tr w:rsidR="007B694B" w14:paraId="28DDE588" w14:textId="77777777">
        <w:tc>
          <w:tcPr>
            <w:tcW w:w="568" w:type="dxa"/>
            <w:vMerge/>
            <w:shd w:val="clear" w:color="auto" w:fill="D9E2F3"/>
            <w:vAlign w:val="center"/>
          </w:tcPr>
          <w:p w14:paraId="42C0F152" w14:textId="77777777" w:rsidR="007B694B" w:rsidRDefault="007B694B">
            <w:pPr>
              <w:spacing w:line="240" w:lineRule="auto"/>
              <w:ind w:firstLineChars="0" w:firstLine="0"/>
              <w:rPr>
                <w:rFonts w:hint="eastAsia"/>
                <w:sz w:val="21"/>
                <w:szCs w:val="21"/>
              </w:rPr>
            </w:pPr>
          </w:p>
        </w:tc>
        <w:tc>
          <w:tcPr>
            <w:tcW w:w="1559" w:type="dxa"/>
            <w:shd w:val="clear" w:color="auto" w:fill="D9E2F3"/>
            <w:vAlign w:val="center"/>
          </w:tcPr>
          <w:p w14:paraId="7EF6C202" w14:textId="77777777" w:rsidR="007B694B" w:rsidRDefault="00FA3D63">
            <w:pPr>
              <w:spacing w:line="240" w:lineRule="auto"/>
              <w:ind w:firstLineChars="0" w:firstLine="0"/>
              <w:rPr>
                <w:rFonts w:hint="eastAsia"/>
                <w:sz w:val="21"/>
                <w:szCs w:val="21"/>
              </w:rPr>
            </w:pPr>
            <w:r>
              <w:rPr>
                <w:sz w:val="21"/>
                <w:szCs w:val="21"/>
                <w:lang w:val="en"/>
              </w:rPr>
              <w:t>New lesions</w:t>
            </w:r>
          </w:p>
        </w:tc>
        <w:tc>
          <w:tcPr>
            <w:tcW w:w="3402" w:type="dxa"/>
            <w:shd w:val="clear" w:color="auto" w:fill="D9E2F3"/>
            <w:vAlign w:val="center"/>
          </w:tcPr>
          <w:p w14:paraId="5B7DC428" w14:textId="77777777" w:rsidR="007B694B" w:rsidRDefault="00FA3D63">
            <w:pPr>
              <w:spacing w:line="240" w:lineRule="auto"/>
              <w:ind w:firstLineChars="0" w:firstLine="0"/>
              <w:rPr>
                <w:rFonts w:hint="eastAsia"/>
                <w:sz w:val="21"/>
                <w:szCs w:val="21"/>
              </w:rPr>
            </w:pPr>
            <w:r>
              <w:rPr>
                <w:sz w:val="21"/>
                <w:szCs w:val="21"/>
                <w:lang w:val="en"/>
              </w:rPr>
              <w:t>None</w:t>
            </w:r>
          </w:p>
        </w:tc>
        <w:tc>
          <w:tcPr>
            <w:tcW w:w="3544" w:type="dxa"/>
            <w:shd w:val="clear" w:color="auto" w:fill="D9E2F3"/>
            <w:vAlign w:val="center"/>
          </w:tcPr>
          <w:p w14:paraId="02DB0F12" w14:textId="77777777" w:rsidR="007B694B" w:rsidRDefault="00FA3D63">
            <w:pPr>
              <w:spacing w:line="240" w:lineRule="auto"/>
              <w:ind w:firstLineChars="0" w:firstLine="0"/>
              <w:rPr>
                <w:rFonts w:hint="eastAsia"/>
                <w:sz w:val="21"/>
                <w:szCs w:val="21"/>
              </w:rPr>
            </w:pPr>
            <w:r>
              <w:rPr>
                <w:sz w:val="21"/>
                <w:szCs w:val="21"/>
                <w:lang w:val="en"/>
              </w:rPr>
              <w:t>None</w:t>
            </w:r>
          </w:p>
        </w:tc>
      </w:tr>
      <w:tr w:rsidR="007B694B" w14:paraId="520EA155" w14:textId="77777777">
        <w:tc>
          <w:tcPr>
            <w:tcW w:w="568" w:type="dxa"/>
            <w:vMerge/>
            <w:shd w:val="clear" w:color="auto" w:fill="D9E2F3"/>
            <w:vAlign w:val="center"/>
          </w:tcPr>
          <w:p w14:paraId="63BB4A87" w14:textId="77777777" w:rsidR="007B694B" w:rsidRDefault="007B694B">
            <w:pPr>
              <w:spacing w:line="240" w:lineRule="auto"/>
              <w:ind w:firstLineChars="0" w:firstLine="0"/>
              <w:rPr>
                <w:rFonts w:hint="eastAsia"/>
                <w:sz w:val="21"/>
                <w:szCs w:val="21"/>
              </w:rPr>
            </w:pPr>
          </w:p>
        </w:tc>
        <w:tc>
          <w:tcPr>
            <w:tcW w:w="1559" w:type="dxa"/>
            <w:shd w:val="clear" w:color="auto" w:fill="D9E2F3"/>
            <w:vAlign w:val="center"/>
          </w:tcPr>
          <w:p w14:paraId="23270FC3" w14:textId="77777777" w:rsidR="007B694B" w:rsidRDefault="00FA3D63">
            <w:pPr>
              <w:spacing w:line="240" w:lineRule="auto"/>
              <w:ind w:firstLineChars="0" w:firstLine="0"/>
              <w:rPr>
                <w:rFonts w:hint="eastAsia"/>
                <w:sz w:val="21"/>
                <w:szCs w:val="21"/>
              </w:rPr>
            </w:pPr>
            <w:r>
              <w:rPr>
                <w:sz w:val="21"/>
                <w:szCs w:val="21"/>
                <w:lang w:val="en"/>
              </w:rPr>
              <w:t>Bone marrow</w:t>
            </w:r>
          </w:p>
        </w:tc>
        <w:tc>
          <w:tcPr>
            <w:tcW w:w="3402" w:type="dxa"/>
            <w:shd w:val="clear" w:color="auto" w:fill="D9E2F3"/>
            <w:vAlign w:val="center"/>
          </w:tcPr>
          <w:p w14:paraId="2C9462D7" w14:textId="77777777" w:rsidR="007B694B" w:rsidRDefault="00FA3D63">
            <w:pPr>
              <w:spacing w:line="240" w:lineRule="auto"/>
              <w:ind w:firstLineChars="0" w:firstLine="0"/>
              <w:rPr>
                <w:rFonts w:hint="eastAsia"/>
                <w:sz w:val="21"/>
                <w:szCs w:val="21"/>
              </w:rPr>
            </w:pPr>
            <w:r>
              <w:rPr>
                <w:sz w:val="21"/>
                <w:szCs w:val="21"/>
                <w:lang w:val="en"/>
              </w:rPr>
              <w:t>Residual uptake is higher than normal bone marrow tissue but lower than baseline; If there are persistent nodular local abnormalities in the bone marrow, MRI or biopsy or interim assessment is required for further diagnosis</w:t>
            </w:r>
          </w:p>
        </w:tc>
        <w:tc>
          <w:tcPr>
            <w:tcW w:w="3544" w:type="dxa"/>
            <w:shd w:val="clear" w:color="auto" w:fill="D9E2F3"/>
            <w:vAlign w:val="center"/>
          </w:tcPr>
          <w:p w14:paraId="53A09205" w14:textId="77777777" w:rsidR="007B694B" w:rsidRDefault="00FA3D63">
            <w:pPr>
              <w:spacing w:line="240" w:lineRule="auto"/>
              <w:ind w:firstLineChars="0" w:firstLine="0"/>
              <w:rPr>
                <w:rFonts w:hint="eastAsia"/>
                <w:sz w:val="21"/>
                <w:szCs w:val="21"/>
              </w:rPr>
            </w:pPr>
            <w:r>
              <w:rPr>
                <w:sz w:val="21"/>
                <w:szCs w:val="21"/>
                <w:lang w:val="en"/>
              </w:rPr>
              <w:t>Not Applicable</w:t>
            </w:r>
          </w:p>
        </w:tc>
      </w:tr>
      <w:tr w:rsidR="007B694B" w14:paraId="34E6BD70" w14:textId="77777777">
        <w:tc>
          <w:tcPr>
            <w:tcW w:w="568" w:type="dxa"/>
            <w:vMerge w:val="restart"/>
            <w:shd w:val="clear" w:color="auto" w:fill="DEEAF6"/>
            <w:vAlign w:val="center"/>
          </w:tcPr>
          <w:p w14:paraId="165019B7" w14:textId="77777777" w:rsidR="007B694B" w:rsidRDefault="00FA3D63">
            <w:pPr>
              <w:spacing w:line="240" w:lineRule="auto"/>
              <w:ind w:firstLineChars="0" w:firstLine="0"/>
              <w:rPr>
                <w:rFonts w:hint="eastAsia"/>
                <w:sz w:val="21"/>
                <w:szCs w:val="21"/>
              </w:rPr>
            </w:pPr>
            <w:r>
              <w:rPr>
                <w:sz w:val="21"/>
                <w:szCs w:val="21"/>
                <w:lang w:val="en"/>
              </w:rPr>
              <w:t>SD</w:t>
            </w:r>
          </w:p>
        </w:tc>
        <w:tc>
          <w:tcPr>
            <w:tcW w:w="1559" w:type="dxa"/>
            <w:shd w:val="clear" w:color="auto" w:fill="DEEAF6"/>
            <w:vAlign w:val="center"/>
          </w:tcPr>
          <w:p w14:paraId="19F7412C" w14:textId="77777777" w:rsidR="007B694B" w:rsidRDefault="00FA3D63">
            <w:pPr>
              <w:spacing w:line="240" w:lineRule="auto"/>
              <w:ind w:firstLineChars="0" w:firstLine="0"/>
              <w:rPr>
                <w:rFonts w:hint="eastAsia"/>
                <w:sz w:val="21"/>
                <w:szCs w:val="21"/>
              </w:rPr>
            </w:pPr>
            <w:r>
              <w:rPr>
                <w:sz w:val="21"/>
                <w:szCs w:val="21"/>
                <w:lang w:val="en"/>
              </w:rPr>
              <w:t>Target lesions (lymph nodes/nodal masses, extranodal lesions)</w:t>
            </w:r>
          </w:p>
        </w:tc>
        <w:tc>
          <w:tcPr>
            <w:tcW w:w="3402" w:type="dxa"/>
            <w:shd w:val="clear" w:color="auto" w:fill="DEEAF6"/>
            <w:vAlign w:val="center"/>
          </w:tcPr>
          <w:p w14:paraId="3D8BF799" w14:textId="77777777" w:rsidR="007B694B" w:rsidRDefault="00FA3D63">
            <w:pPr>
              <w:spacing w:line="240" w:lineRule="auto"/>
              <w:ind w:firstLineChars="0" w:firstLine="0"/>
              <w:rPr>
                <w:rFonts w:hint="eastAsia"/>
                <w:sz w:val="21"/>
                <w:szCs w:val="21"/>
              </w:rPr>
            </w:pPr>
            <w:r>
              <w:rPr>
                <w:sz w:val="21"/>
                <w:szCs w:val="21"/>
                <w:lang w:val="en"/>
              </w:rPr>
              <w:t>No metabolic response: 5PS score of 4-5 points in the interim/end-stage response assessment, and no significant change in metabolism compared with baseline</w:t>
            </w:r>
          </w:p>
        </w:tc>
        <w:tc>
          <w:tcPr>
            <w:tcW w:w="3544" w:type="dxa"/>
            <w:shd w:val="clear" w:color="auto" w:fill="DEEAF6"/>
            <w:vAlign w:val="center"/>
          </w:tcPr>
          <w:p w14:paraId="3DA66E6A" w14:textId="77777777" w:rsidR="007B694B" w:rsidRDefault="00FA3D63">
            <w:pPr>
              <w:spacing w:line="240" w:lineRule="auto"/>
              <w:ind w:firstLineChars="0" w:firstLine="0"/>
              <w:rPr>
                <w:rFonts w:hint="eastAsia"/>
                <w:sz w:val="21"/>
                <w:szCs w:val="21"/>
              </w:rPr>
            </w:pPr>
            <w:r>
              <w:rPr>
                <w:sz w:val="21"/>
                <w:szCs w:val="21"/>
                <w:lang w:val="en"/>
              </w:rPr>
              <w:t>Up to 6 target lesions with &lt; 50% increase in SPD without evidence of PD</w:t>
            </w:r>
          </w:p>
        </w:tc>
      </w:tr>
      <w:tr w:rsidR="007B694B" w14:paraId="6E851B8D" w14:textId="77777777">
        <w:tc>
          <w:tcPr>
            <w:tcW w:w="568" w:type="dxa"/>
            <w:vMerge/>
            <w:shd w:val="clear" w:color="auto" w:fill="DEEAF6"/>
            <w:vAlign w:val="center"/>
          </w:tcPr>
          <w:p w14:paraId="12FE3EDE" w14:textId="77777777" w:rsidR="007B694B" w:rsidRDefault="007B694B">
            <w:pPr>
              <w:spacing w:line="240" w:lineRule="auto"/>
              <w:ind w:firstLineChars="0" w:firstLine="0"/>
              <w:rPr>
                <w:rFonts w:hint="eastAsia"/>
                <w:sz w:val="21"/>
                <w:szCs w:val="21"/>
              </w:rPr>
            </w:pPr>
          </w:p>
        </w:tc>
        <w:tc>
          <w:tcPr>
            <w:tcW w:w="1559" w:type="dxa"/>
            <w:shd w:val="clear" w:color="auto" w:fill="DEEAF6"/>
            <w:vAlign w:val="center"/>
          </w:tcPr>
          <w:p w14:paraId="3EBE8192" w14:textId="77777777" w:rsidR="007B694B" w:rsidRDefault="00FA3D63">
            <w:pPr>
              <w:spacing w:line="240" w:lineRule="auto"/>
              <w:ind w:firstLineChars="0" w:firstLine="0"/>
              <w:rPr>
                <w:rFonts w:hint="eastAsia"/>
                <w:sz w:val="21"/>
                <w:szCs w:val="21"/>
              </w:rPr>
            </w:pPr>
            <w:r>
              <w:rPr>
                <w:sz w:val="21"/>
                <w:szCs w:val="21"/>
                <w:lang w:val="en"/>
              </w:rPr>
              <w:t>Non-measurable lesions</w:t>
            </w:r>
          </w:p>
        </w:tc>
        <w:tc>
          <w:tcPr>
            <w:tcW w:w="3402" w:type="dxa"/>
            <w:shd w:val="clear" w:color="auto" w:fill="DEEAF6"/>
            <w:vAlign w:val="center"/>
          </w:tcPr>
          <w:p w14:paraId="2D7D9D59" w14:textId="77777777" w:rsidR="007B694B" w:rsidRDefault="00FA3D63">
            <w:pPr>
              <w:spacing w:line="240" w:lineRule="auto"/>
              <w:ind w:firstLineChars="0" w:firstLine="0"/>
              <w:rPr>
                <w:rFonts w:hint="eastAsia"/>
                <w:sz w:val="21"/>
                <w:szCs w:val="21"/>
              </w:rPr>
            </w:pPr>
            <w:r>
              <w:rPr>
                <w:sz w:val="21"/>
                <w:szCs w:val="21"/>
                <w:lang w:val="en"/>
              </w:rPr>
              <w:t>Not Applicable</w:t>
            </w:r>
          </w:p>
        </w:tc>
        <w:tc>
          <w:tcPr>
            <w:tcW w:w="3544" w:type="dxa"/>
            <w:shd w:val="clear" w:color="auto" w:fill="DEEAF6"/>
            <w:vAlign w:val="center"/>
          </w:tcPr>
          <w:p w14:paraId="470A3AF8" w14:textId="77777777" w:rsidR="007B694B" w:rsidRDefault="00FA3D63">
            <w:pPr>
              <w:spacing w:line="240" w:lineRule="auto"/>
              <w:ind w:firstLineChars="0" w:firstLine="0"/>
              <w:rPr>
                <w:rFonts w:hint="eastAsia"/>
                <w:sz w:val="21"/>
                <w:szCs w:val="21"/>
              </w:rPr>
            </w:pPr>
            <w:r>
              <w:rPr>
                <w:sz w:val="21"/>
                <w:szCs w:val="21"/>
                <w:lang w:val="en"/>
              </w:rPr>
              <w:t>Not achieving PD</w:t>
            </w:r>
          </w:p>
        </w:tc>
      </w:tr>
      <w:tr w:rsidR="007B694B" w14:paraId="3B60B174" w14:textId="77777777">
        <w:tc>
          <w:tcPr>
            <w:tcW w:w="568" w:type="dxa"/>
            <w:vMerge/>
            <w:shd w:val="clear" w:color="auto" w:fill="DEEAF6"/>
            <w:vAlign w:val="center"/>
          </w:tcPr>
          <w:p w14:paraId="037ED9CD" w14:textId="77777777" w:rsidR="007B694B" w:rsidRDefault="007B694B">
            <w:pPr>
              <w:spacing w:line="240" w:lineRule="auto"/>
              <w:ind w:firstLineChars="0" w:firstLine="0"/>
              <w:rPr>
                <w:rFonts w:hint="eastAsia"/>
                <w:sz w:val="21"/>
                <w:szCs w:val="21"/>
              </w:rPr>
            </w:pPr>
          </w:p>
        </w:tc>
        <w:tc>
          <w:tcPr>
            <w:tcW w:w="1559" w:type="dxa"/>
            <w:shd w:val="clear" w:color="auto" w:fill="DEEAF6"/>
            <w:vAlign w:val="center"/>
          </w:tcPr>
          <w:p w14:paraId="34763E67" w14:textId="77777777" w:rsidR="007B694B" w:rsidRDefault="00FA3D63">
            <w:pPr>
              <w:spacing w:line="240" w:lineRule="auto"/>
              <w:ind w:firstLineChars="0" w:firstLine="0"/>
              <w:rPr>
                <w:rFonts w:hint="eastAsia"/>
                <w:sz w:val="21"/>
                <w:szCs w:val="21"/>
              </w:rPr>
            </w:pPr>
            <w:r>
              <w:rPr>
                <w:sz w:val="21"/>
                <w:szCs w:val="21"/>
                <w:lang w:val="en"/>
              </w:rPr>
              <w:t>Organ enlargement</w:t>
            </w:r>
          </w:p>
        </w:tc>
        <w:tc>
          <w:tcPr>
            <w:tcW w:w="3402" w:type="dxa"/>
            <w:shd w:val="clear" w:color="auto" w:fill="DEEAF6"/>
            <w:vAlign w:val="center"/>
          </w:tcPr>
          <w:p w14:paraId="3744C059" w14:textId="77777777" w:rsidR="007B694B" w:rsidRDefault="00FA3D63">
            <w:pPr>
              <w:spacing w:line="240" w:lineRule="auto"/>
              <w:ind w:firstLineChars="0" w:firstLine="0"/>
              <w:rPr>
                <w:rFonts w:hint="eastAsia"/>
                <w:sz w:val="21"/>
                <w:szCs w:val="21"/>
              </w:rPr>
            </w:pPr>
            <w:r>
              <w:rPr>
                <w:sz w:val="21"/>
                <w:szCs w:val="21"/>
                <w:lang w:val="en"/>
              </w:rPr>
              <w:t>Not Applicable</w:t>
            </w:r>
          </w:p>
        </w:tc>
        <w:tc>
          <w:tcPr>
            <w:tcW w:w="3544" w:type="dxa"/>
            <w:shd w:val="clear" w:color="auto" w:fill="DEEAF6"/>
            <w:vAlign w:val="center"/>
          </w:tcPr>
          <w:p w14:paraId="6393E262" w14:textId="77777777" w:rsidR="007B694B" w:rsidRDefault="00FA3D63">
            <w:pPr>
              <w:spacing w:line="240" w:lineRule="auto"/>
              <w:ind w:firstLineChars="0" w:firstLine="0"/>
              <w:rPr>
                <w:rFonts w:hint="eastAsia"/>
                <w:sz w:val="21"/>
                <w:szCs w:val="21"/>
              </w:rPr>
            </w:pPr>
            <w:r>
              <w:rPr>
                <w:sz w:val="21"/>
                <w:szCs w:val="21"/>
                <w:lang w:val="en"/>
              </w:rPr>
              <w:t>Not achieving PD</w:t>
            </w:r>
          </w:p>
        </w:tc>
      </w:tr>
      <w:tr w:rsidR="007B694B" w14:paraId="785B2B95" w14:textId="77777777">
        <w:tc>
          <w:tcPr>
            <w:tcW w:w="568" w:type="dxa"/>
            <w:vMerge/>
            <w:shd w:val="clear" w:color="auto" w:fill="DEEAF6"/>
            <w:vAlign w:val="center"/>
          </w:tcPr>
          <w:p w14:paraId="07847F8B" w14:textId="77777777" w:rsidR="007B694B" w:rsidRDefault="007B694B">
            <w:pPr>
              <w:spacing w:line="240" w:lineRule="auto"/>
              <w:ind w:firstLineChars="0" w:firstLine="0"/>
              <w:rPr>
                <w:rFonts w:hint="eastAsia"/>
                <w:sz w:val="21"/>
                <w:szCs w:val="21"/>
              </w:rPr>
            </w:pPr>
          </w:p>
        </w:tc>
        <w:tc>
          <w:tcPr>
            <w:tcW w:w="1559" w:type="dxa"/>
            <w:shd w:val="clear" w:color="auto" w:fill="DEEAF6"/>
            <w:vAlign w:val="center"/>
          </w:tcPr>
          <w:p w14:paraId="011DA728" w14:textId="77777777" w:rsidR="007B694B" w:rsidRDefault="00FA3D63">
            <w:pPr>
              <w:spacing w:line="240" w:lineRule="auto"/>
              <w:ind w:firstLineChars="0" w:firstLine="0"/>
              <w:rPr>
                <w:rFonts w:hint="eastAsia"/>
                <w:sz w:val="21"/>
                <w:szCs w:val="21"/>
              </w:rPr>
            </w:pPr>
            <w:r>
              <w:rPr>
                <w:sz w:val="21"/>
                <w:szCs w:val="21"/>
                <w:lang w:val="en"/>
              </w:rPr>
              <w:t>New lesions</w:t>
            </w:r>
          </w:p>
        </w:tc>
        <w:tc>
          <w:tcPr>
            <w:tcW w:w="3402" w:type="dxa"/>
            <w:shd w:val="clear" w:color="auto" w:fill="DEEAF6"/>
            <w:vAlign w:val="center"/>
          </w:tcPr>
          <w:p w14:paraId="69A24AB9" w14:textId="77777777" w:rsidR="007B694B" w:rsidRDefault="00FA3D63">
            <w:pPr>
              <w:spacing w:line="240" w:lineRule="auto"/>
              <w:ind w:firstLineChars="0" w:firstLine="0"/>
              <w:rPr>
                <w:rFonts w:hint="eastAsia"/>
                <w:sz w:val="21"/>
                <w:szCs w:val="21"/>
              </w:rPr>
            </w:pPr>
            <w:r>
              <w:rPr>
                <w:sz w:val="21"/>
                <w:szCs w:val="21"/>
                <w:lang w:val="en"/>
              </w:rPr>
              <w:t>None</w:t>
            </w:r>
          </w:p>
        </w:tc>
        <w:tc>
          <w:tcPr>
            <w:tcW w:w="3544" w:type="dxa"/>
            <w:shd w:val="clear" w:color="auto" w:fill="DEEAF6"/>
            <w:vAlign w:val="center"/>
          </w:tcPr>
          <w:p w14:paraId="121986F5" w14:textId="77777777" w:rsidR="007B694B" w:rsidRDefault="00FA3D63">
            <w:pPr>
              <w:spacing w:line="240" w:lineRule="auto"/>
              <w:ind w:firstLineChars="0" w:firstLine="0"/>
              <w:rPr>
                <w:rFonts w:hint="eastAsia"/>
                <w:sz w:val="21"/>
                <w:szCs w:val="21"/>
              </w:rPr>
            </w:pPr>
            <w:r>
              <w:rPr>
                <w:sz w:val="21"/>
                <w:szCs w:val="21"/>
                <w:lang w:val="en"/>
              </w:rPr>
              <w:t>None</w:t>
            </w:r>
          </w:p>
        </w:tc>
      </w:tr>
      <w:tr w:rsidR="007B694B" w14:paraId="2F6EE839" w14:textId="77777777">
        <w:tc>
          <w:tcPr>
            <w:tcW w:w="568" w:type="dxa"/>
            <w:vMerge/>
            <w:shd w:val="clear" w:color="auto" w:fill="DEEAF6"/>
            <w:vAlign w:val="center"/>
          </w:tcPr>
          <w:p w14:paraId="5CA3F760" w14:textId="77777777" w:rsidR="007B694B" w:rsidRDefault="007B694B">
            <w:pPr>
              <w:spacing w:line="240" w:lineRule="auto"/>
              <w:ind w:firstLineChars="0" w:firstLine="0"/>
              <w:rPr>
                <w:rFonts w:hint="eastAsia"/>
                <w:sz w:val="21"/>
                <w:szCs w:val="21"/>
              </w:rPr>
            </w:pPr>
          </w:p>
        </w:tc>
        <w:tc>
          <w:tcPr>
            <w:tcW w:w="1559" w:type="dxa"/>
            <w:shd w:val="clear" w:color="auto" w:fill="DEEAF6"/>
            <w:vAlign w:val="center"/>
          </w:tcPr>
          <w:p w14:paraId="19560EA5" w14:textId="77777777" w:rsidR="007B694B" w:rsidRDefault="00FA3D63">
            <w:pPr>
              <w:spacing w:line="240" w:lineRule="auto"/>
              <w:ind w:firstLineChars="0" w:firstLine="0"/>
              <w:rPr>
                <w:rFonts w:hint="eastAsia"/>
                <w:sz w:val="21"/>
                <w:szCs w:val="21"/>
              </w:rPr>
            </w:pPr>
            <w:r>
              <w:rPr>
                <w:sz w:val="21"/>
                <w:szCs w:val="21"/>
                <w:lang w:val="en"/>
              </w:rPr>
              <w:t>Bone marrow</w:t>
            </w:r>
          </w:p>
        </w:tc>
        <w:tc>
          <w:tcPr>
            <w:tcW w:w="3402" w:type="dxa"/>
            <w:shd w:val="clear" w:color="auto" w:fill="DEEAF6"/>
            <w:vAlign w:val="center"/>
          </w:tcPr>
          <w:p w14:paraId="157C9195" w14:textId="77777777" w:rsidR="007B694B" w:rsidRDefault="00FA3D63">
            <w:pPr>
              <w:spacing w:line="240" w:lineRule="auto"/>
              <w:ind w:firstLineChars="0" w:firstLine="0"/>
              <w:rPr>
                <w:rFonts w:hint="eastAsia"/>
                <w:sz w:val="21"/>
                <w:szCs w:val="21"/>
              </w:rPr>
            </w:pPr>
            <w:r>
              <w:rPr>
                <w:sz w:val="21"/>
                <w:szCs w:val="21"/>
                <w:lang w:val="en"/>
              </w:rPr>
              <w:t>Same as baseline</w:t>
            </w:r>
          </w:p>
        </w:tc>
        <w:tc>
          <w:tcPr>
            <w:tcW w:w="3544" w:type="dxa"/>
            <w:shd w:val="clear" w:color="auto" w:fill="DEEAF6"/>
            <w:vAlign w:val="center"/>
          </w:tcPr>
          <w:p w14:paraId="66E9B919" w14:textId="77777777" w:rsidR="007B694B" w:rsidRDefault="00FA3D63">
            <w:pPr>
              <w:spacing w:line="240" w:lineRule="auto"/>
              <w:ind w:firstLineChars="0" w:firstLine="0"/>
              <w:rPr>
                <w:rFonts w:hint="eastAsia"/>
                <w:sz w:val="21"/>
                <w:szCs w:val="21"/>
              </w:rPr>
            </w:pPr>
            <w:r>
              <w:rPr>
                <w:sz w:val="21"/>
                <w:szCs w:val="21"/>
                <w:lang w:val="en"/>
              </w:rPr>
              <w:t>Not Applicable</w:t>
            </w:r>
          </w:p>
        </w:tc>
      </w:tr>
      <w:tr w:rsidR="007B694B" w14:paraId="21FE5BC8" w14:textId="77777777">
        <w:tc>
          <w:tcPr>
            <w:tcW w:w="568" w:type="dxa"/>
            <w:vMerge w:val="restart"/>
            <w:shd w:val="clear" w:color="auto" w:fill="D9E2F3"/>
            <w:vAlign w:val="center"/>
          </w:tcPr>
          <w:p w14:paraId="4CCF9B03" w14:textId="77777777" w:rsidR="007B694B" w:rsidRDefault="00FA3D63">
            <w:pPr>
              <w:spacing w:line="240" w:lineRule="auto"/>
              <w:ind w:firstLineChars="0" w:firstLine="0"/>
              <w:rPr>
                <w:rFonts w:hint="eastAsia"/>
                <w:sz w:val="21"/>
                <w:szCs w:val="21"/>
              </w:rPr>
            </w:pPr>
            <w:r>
              <w:rPr>
                <w:sz w:val="21"/>
                <w:szCs w:val="21"/>
                <w:lang w:val="en"/>
              </w:rPr>
              <w:t>PD</w:t>
            </w:r>
          </w:p>
        </w:tc>
        <w:tc>
          <w:tcPr>
            <w:tcW w:w="1559" w:type="dxa"/>
            <w:vMerge w:val="restart"/>
            <w:shd w:val="clear" w:color="auto" w:fill="D9E2F3"/>
            <w:vAlign w:val="center"/>
          </w:tcPr>
          <w:p w14:paraId="537AA6CB" w14:textId="77777777" w:rsidR="007B694B" w:rsidRDefault="00FA3D63">
            <w:pPr>
              <w:spacing w:line="240" w:lineRule="auto"/>
              <w:ind w:firstLineChars="0" w:firstLine="0"/>
              <w:rPr>
                <w:rFonts w:hint="eastAsia"/>
                <w:sz w:val="21"/>
                <w:szCs w:val="21"/>
              </w:rPr>
            </w:pPr>
            <w:r>
              <w:rPr>
                <w:sz w:val="21"/>
                <w:szCs w:val="21"/>
                <w:lang w:val="en"/>
              </w:rPr>
              <w:t>Separate target lesions (lymph nodes/nodal masses, extranodal lesions)</w:t>
            </w:r>
          </w:p>
          <w:p w14:paraId="235D9862" w14:textId="77777777" w:rsidR="007B694B" w:rsidRDefault="007B694B">
            <w:pPr>
              <w:spacing w:line="240" w:lineRule="auto"/>
              <w:ind w:firstLineChars="0" w:firstLine="0"/>
              <w:rPr>
                <w:rFonts w:hint="eastAsia"/>
                <w:sz w:val="21"/>
                <w:szCs w:val="21"/>
              </w:rPr>
            </w:pPr>
          </w:p>
        </w:tc>
        <w:tc>
          <w:tcPr>
            <w:tcW w:w="3402" w:type="dxa"/>
            <w:vMerge w:val="restart"/>
            <w:shd w:val="clear" w:color="auto" w:fill="D9E2F3"/>
            <w:vAlign w:val="center"/>
          </w:tcPr>
          <w:p w14:paraId="58ABAAE3" w14:textId="77777777" w:rsidR="007B694B" w:rsidRDefault="00FA3D63">
            <w:pPr>
              <w:spacing w:line="240" w:lineRule="auto"/>
              <w:ind w:firstLineChars="0" w:firstLine="0"/>
              <w:rPr>
                <w:rFonts w:hint="eastAsia"/>
                <w:sz w:val="21"/>
                <w:szCs w:val="21"/>
              </w:rPr>
            </w:pPr>
            <w:r>
              <w:rPr>
                <w:sz w:val="21"/>
                <w:szCs w:val="21"/>
                <w:lang w:val="en"/>
              </w:rPr>
              <w:t>5PS score of 4-5 points with increased uptake compared with baseline, and/or new increased uptake at the time of interim or end-stage response assessment</w:t>
            </w:r>
          </w:p>
        </w:tc>
        <w:tc>
          <w:tcPr>
            <w:tcW w:w="3544" w:type="dxa"/>
            <w:shd w:val="clear" w:color="auto" w:fill="D9E2F3"/>
            <w:vAlign w:val="center"/>
          </w:tcPr>
          <w:p w14:paraId="4CC7A4A6" w14:textId="77777777" w:rsidR="007B694B" w:rsidRDefault="00FA3D63">
            <w:pPr>
              <w:spacing w:line="240" w:lineRule="auto"/>
              <w:ind w:firstLineChars="0" w:firstLine="0"/>
              <w:rPr>
                <w:rFonts w:hint="eastAsia"/>
                <w:sz w:val="21"/>
                <w:szCs w:val="21"/>
              </w:rPr>
            </w:pPr>
            <w:r>
              <w:rPr>
                <w:sz w:val="21"/>
                <w:szCs w:val="21"/>
                <w:lang w:val="en"/>
              </w:rPr>
              <w:t>Diagnosis can be made if at least one target lesion has progressed, and lymph node/extranodal lesions must meet the following requirements:</w:t>
            </w:r>
          </w:p>
          <w:p w14:paraId="22045A82" w14:textId="77777777" w:rsidR="007B694B" w:rsidRDefault="00FA3D63">
            <w:pPr>
              <w:spacing w:line="240" w:lineRule="auto"/>
              <w:ind w:firstLineChars="0" w:firstLine="0"/>
              <w:rPr>
                <w:rFonts w:hint="eastAsia"/>
                <w:sz w:val="21"/>
                <w:szCs w:val="21"/>
              </w:rPr>
            </w:pPr>
            <w:r>
              <w:rPr>
                <w:sz w:val="21"/>
                <w:szCs w:val="21"/>
                <w:lang w:val="en"/>
              </w:rPr>
              <w:t>LDi &gt; 1.5 cm</w:t>
            </w:r>
          </w:p>
          <w:p w14:paraId="1C10FDC7" w14:textId="77777777" w:rsidR="007B694B" w:rsidRDefault="00FA3D63">
            <w:pPr>
              <w:spacing w:line="240" w:lineRule="auto"/>
              <w:ind w:firstLineChars="0" w:firstLine="0"/>
              <w:rPr>
                <w:rFonts w:hint="eastAsia"/>
                <w:sz w:val="21"/>
                <w:szCs w:val="21"/>
              </w:rPr>
            </w:pPr>
            <w:r>
              <w:rPr>
                <w:sz w:val="21"/>
                <w:szCs w:val="21"/>
                <w:lang w:val="en"/>
              </w:rPr>
              <w:t>≥ 50% increase in PPD (relative to the minimum state)</w:t>
            </w:r>
          </w:p>
          <w:p w14:paraId="52E478E2" w14:textId="77777777" w:rsidR="007B694B" w:rsidRDefault="00FA3D63">
            <w:pPr>
              <w:spacing w:line="240" w:lineRule="auto"/>
              <w:ind w:firstLineChars="0" w:firstLine="0"/>
              <w:rPr>
                <w:rFonts w:hint="eastAsia"/>
                <w:sz w:val="21"/>
                <w:szCs w:val="21"/>
              </w:rPr>
            </w:pPr>
            <w:r>
              <w:rPr>
                <w:sz w:val="21"/>
                <w:szCs w:val="21"/>
                <w:lang w:val="en"/>
              </w:rPr>
              <w:t>Increase in LDi or SDi relative to the minimum state: 0.5 cm (lesions ≤ 2 cm) or 1.0 cm (lesions &gt; 2 cm)</w:t>
            </w:r>
          </w:p>
        </w:tc>
      </w:tr>
      <w:tr w:rsidR="007B694B" w14:paraId="03A4D508" w14:textId="77777777">
        <w:tc>
          <w:tcPr>
            <w:tcW w:w="568" w:type="dxa"/>
            <w:vMerge/>
            <w:shd w:val="clear" w:color="auto" w:fill="D9E2F3"/>
            <w:vAlign w:val="center"/>
          </w:tcPr>
          <w:p w14:paraId="3613CDCA" w14:textId="77777777" w:rsidR="007B694B" w:rsidRDefault="007B694B">
            <w:pPr>
              <w:spacing w:line="240" w:lineRule="auto"/>
              <w:ind w:firstLineChars="0" w:firstLine="0"/>
              <w:rPr>
                <w:rFonts w:hint="eastAsia"/>
                <w:sz w:val="21"/>
                <w:szCs w:val="21"/>
              </w:rPr>
            </w:pPr>
          </w:p>
        </w:tc>
        <w:tc>
          <w:tcPr>
            <w:tcW w:w="1559" w:type="dxa"/>
            <w:vMerge/>
            <w:shd w:val="clear" w:color="auto" w:fill="D9E2F3"/>
            <w:vAlign w:val="center"/>
          </w:tcPr>
          <w:p w14:paraId="30CA98D3" w14:textId="77777777" w:rsidR="007B694B" w:rsidRDefault="007B694B">
            <w:pPr>
              <w:spacing w:line="240" w:lineRule="auto"/>
              <w:ind w:firstLineChars="0" w:firstLine="0"/>
              <w:rPr>
                <w:rFonts w:hint="eastAsia"/>
                <w:sz w:val="21"/>
                <w:szCs w:val="21"/>
              </w:rPr>
            </w:pPr>
          </w:p>
        </w:tc>
        <w:tc>
          <w:tcPr>
            <w:tcW w:w="3402" w:type="dxa"/>
            <w:vMerge/>
            <w:shd w:val="clear" w:color="auto" w:fill="D9E2F3"/>
            <w:vAlign w:val="center"/>
          </w:tcPr>
          <w:p w14:paraId="67559358" w14:textId="77777777" w:rsidR="007B694B" w:rsidRDefault="007B694B">
            <w:pPr>
              <w:spacing w:line="240" w:lineRule="auto"/>
              <w:ind w:firstLineChars="0" w:firstLine="0"/>
              <w:rPr>
                <w:rFonts w:hint="eastAsia"/>
                <w:sz w:val="21"/>
                <w:szCs w:val="21"/>
              </w:rPr>
            </w:pPr>
          </w:p>
        </w:tc>
        <w:tc>
          <w:tcPr>
            <w:tcW w:w="3544" w:type="dxa"/>
            <w:shd w:val="clear" w:color="auto" w:fill="D9E2F3"/>
            <w:vAlign w:val="center"/>
          </w:tcPr>
          <w:p w14:paraId="590275C0" w14:textId="77777777" w:rsidR="007B694B" w:rsidRDefault="00FA3D63">
            <w:pPr>
              <w:spacing w:line="240" w:lineRule="auto"/>
              <w:ind w:firstLineChars="0" w:firstLine="0"/>
              <w:rPr>
                <w:rFonts w:hint="eastAsia"/>
                <w:sz w:val="21"/>
                <w:szCs w:val="21"/>
              </w:rPr>
            </w:pPr>
            <w:r>
              <w:rPr>
                <w:sz w:val="21"/>
                <w:szCs w:val="21"/>
                <w:lang w:val="en"/>
              </w:rPr>
              <w:t>Spleen long diameter increase &gt; original long diameter increase by 50%; The normal size of the spleen is usually 13 cm. If it is 15 cm, the long diameter of the spleen should be ＞16 cm.</w:t>
            </w:r>
          </w:p>
          <w:p w14:paraId="4E6C3E56" w14:textId="77777777" w:rsidR="007B694B" w:rsidRDefault="00FA3D63">
            <w:pPr>
              <w:spacing w:line="240" w:lineRule="auto"/>
              <w:ind w:firstLineChars="0" w:firstLine="0"/>
              <w:rPr>
                <w:rFonts w:hint="eastAsia"/>
                <w:sz w:val="21"/>
                <w:szCs w:val="21"/>
              </w:rPr>
            </w:pPr>
            <w:r>
              <w:rPr>
                <w:sz w:val="21"/>
                <w:szCs w:val="21"/>
                <w:lang w:val="en"/>
              </w:rPr>
              <w:t xml:space="preserve">If there is no splenomegaly at baseline, the long diameter should increase by at least 2 cm over the </w:t>
            </w:r>
            <w:r>
              <w:rPr>
                <w:sz w:val="21"/>
                <w:szCs w:val="21"/>
                <w:lang w:val="en"/>
              </w:rPr>
              <w:lastRenderedPageBreak/>
              <w:t>baseline;</w:t>
            </w:r>
          </w:p>
          <w:p w14:paraId="29A03F30" w14:textId="77777777" w:rsidR="007B694B" w:rsidRDefault="00FA3D63">
            <w:pPr>
              <w:spacing w:line="240" w:lineRule="auto"/>
              <w:ind w:firstLineChars="0" w:firstLine="0"/>
              <w:rPr>
                <w:rFonts w:hint="eastAsia"/>
                <w:sz w:val="21"/>
                <w:szCs w:val="21"/>
              </w:rPr>
            </w:pPr>
            <w:r>
              <w:rPr>
                <w:sz w:val="21"/>
                <w:szCs w:val="21"/>
                <w:lang w:val="en"/>
              </w:rPr>
              <w:t>New or recurrent splenomegaly</w:t>
            </w:r>
          </w:p>
        </w:tc>
      </w:tr>
      <w:tr w:rsidR="007B694B" w14:paraId="08AF7D24" w14:textId="77777777">
        <w:tc>
          <w:tcPr>
            <w:tcW w:w="568" w:type="dxa"/>
            <w:vMerge w:val="restart"/>
            <w:shd w:val="clear" w:color="auto" w:fill="DEEAF6"/>
            <w:vAlign w:val="center"/>
          </w:tcPr>
          <w:p w14:paraId="658D370C" w14:textId="77777777" w:rsidR="007B694B" w:rsidRDefault="00FA3D63">
            <w:pPr>
              <w:spacing w:line="240" w:lineRule="auto"/>
              <w:ind w:firstLineChars="0" w:firstLine="0"/>
              <w:rPr>
                <w:rFonts w:hint="eastAsia"/>
                <w:sz w:val="21"/>
                <w:szCs w:val="21"/>
              </w:rPr>
            </w:pPr>
            <w:r>
              <w:rPr>
                <w:sz w:val="21"/>
                <w:szCs w:val="21"/>
                <w:lang w:val="en"/>
              </w:rPr>
              <w:lastRenderedPageBreak/>
              <w:t>PD</w:t>
            </w:r>
          </w:p>
        </w:tc>
        <w:tc>
          <w:tcPr>
            <w:tcW w:w="1559" w:type="dxa"/>
            <w:shd w:val="clear" w:color="auto" w:fill="DEEAF6"/>
            <w:vAlign w:val="center"/>
          </w:tcPr>
          <w:p w14:paraId="7585A877" w14:textId="77777777" w:rsidR="007B694B" w:rsidRDefault="00FA3D63">
            <w:pPr>
              <w:spacing w:line="240" w:lineRule="auto"/>
              <w:ind w:firstLineChars="0" w:firstLine="0"/>
              <w:rPr>
                <w:rFonts w:hint="eastAsia"/>
                <w:sz w:val="21"/>
                <w:szCs w:val="21"/>
              </w:rPr>
            </w:pPr>
            <w:r>
              <w:rPr>
                <w:sz w:val="21"/>
                <w:szCs w:val="21"/>
                <w:lang w:val="en"/>
              </w:rPr>
              <w:t>Non-measurable lesions</w:t>
            </w:r>
          </w:p>
        </w:tc>
        <w:tc>
          <w:tcPr>
            <w:tcW w:w="3402" w:type="dxa"/>
            <w:shd w:val="clear" w:color="auto" w:fill="DEEAF6"/>
            <w:vAlign w:val="center"/>
          </w:tcPr>
          <w:p w14:paraId="239CC6A8" w14:textId="77777777" w:rsidR="007B694B" w:rsidRDefault="00FA3D63">
            <w:pPr>
              <w:spacing w:line="240" w:lineRule="auto"/>
              <w:ind w:firstLineChars="0" w:firstLine="0"/>
              <w:rPr>
                <w:rFonts w:hint="eastAsia"/>
                <w:sz w:val="21"/>
                <w:szCs w:val="21"/>
              </w:rPr>
            </w:pPr>
            <w:r>
              <w:rPr>
                <w:sz w:val="21"/>
                <w:szCs w:val="21"/>
                <w:lang w:val="en"/>
              </w:rPr>
              <w:t>None</w:t>
            </w:r>
          </w:p>
        </w:tc>
        <w:tc>
          <w:tcPr>
            <w:tcW w:w="3544" w:type="dxa"/>
            <w:shd w:val="clear" w:color="auto" w:fill="DEEAF6"/>
            <w:vAlign w:val="center"/>
          </w:tcPr>
          <w:p w14:paraId="507DE463" w14:textId="77777777" w:rsidR="007B694B" w:rsidRDefault="00FA3D63">
            <w:pPr>
              <w:spacing w:line="240" w:lineRule="auto"/>
              <w:ind w:firstLineChars="0" w:firstLine="0"/>
              <w:rPr>
                <w:rFonts w:hint="eastAsia"/>
                <w:sz w:val="21"/>
                <w:szCs w:val="21"/>
              </w:rPr>
            </w:pPr>
            <w:r>
              <w:rPr>
                <w:sz w:val="21"/>
                <w:szCs w:val="21"/>
                <w:lang w:val="en"/>
              </w:rPr>
              <w:t>Unequivocal progression of new lesions or previously non-measurable lesions</w:t>
            </w:r>
          </w:p>
        </w:tc>
      </w:tr>
      <w:tr w:rsidR="007B694B" w14:paraId="051B000C" w14:textId="77777777">
        <w:tc>
          <w:tcPr>
            <w:tcW w:w="568" w:type="dxa"/>
            <w:vMerge/>
            <w:shd w:val="clear" w:color="auto" w:fill="DEEAF6"/>
            <w:vAlign w:val="center"/>
          </w:tcPr>
          <w:p w14:paraId="4F607304" w14:textId="77777777" w:rsidR="007B694B" w:rsidRDefault="007B694B">
            <w:pPr>
              <w:spacing w:line="240" w:lineRule="auto"/>
              <w:ind w:firstLineChars="0" w:firstLine="0"/>
              <w:rPr>
                <w:rFonts w:hint="eastAsia"/>
                <w:sz w:val="21"/>
                <w:szCs w:val="21"/>
              </w:rPr>
            </w:pPr>
          </w:p>
        </w:tc>
        <w:tc>
          <w:tcPr>
            <w:tcW w:w="1559" w:type="dxa"/>
            <w:vMerge w:val="restart"/>
            <w:shd w:val="clear" w:color="auto" w:fill="DEEAF6"/>
            <w:vAlign w:val="center"/>
          </w:tcPr>
          <w:p w14:paraId="42294F59" w14:textId="77777777" w:rsidR="007B694B" w:rsidRDefault="00FA3D63">
            <w:pPr>
              <w:spacing w:line="240" w:lineRule="auto"/>
              <w:ind w:firstLineChars="0" w:firstLine="0"/>
              <w:rPr>
                <w:rFonts w:hint="eastAsia"/>
                <w:sz w:val="21"/>
                <w:szCs w:val="21"/>
              </w:rPr>
            </w:pPr>
            <w:r>
              <w:rPr>
                <w:sz w:val="21"/>
                <w:szCs w:val="21"/>
                <w:lang w:val="en"/>
              </w:rPr>
              <w:t>New lesions</w:t>
            </w:r>
          </w:p>
        </w:tc>
        <w:tc>
          <w:tcPr>
            <w:tcW w:w="3402" w:type="dxa"/>
            <w:vMerge w:val="restart"/>
            <w:shd w:val="clear" w:color="auto" w:fill="DEEAF6"/>
            <w:vAlign w:val="center"/>
          </w:tcPr>
          <w:p w14:paraId="45D5DC94" w14:textId="77777777" w:rsidR="007B694B" w:rsidRDefault="00FA3D63">
            <w:pPr>
              <w:spacing w:line="240" w:lineRule="auto"/>
              <w:ind w:firstLineChars="0" w:firstLine="0"/>
              <w:rPr>
                <w:rFonts w:hint="eastAsia"/>
                <w:sz w:val="21"/>
                <w:szCs w:val="21"/>
              </w:rPr>
            </w:pPr>
            <w:r>
              <w:rPr>
                <w:sz w:val="21"/>
                <w:szCs w:val="21"/>
                <w:lang w:val="en"/>
              </w:rPr>
              <w:t>Appearance of new lymphoma-related hypermetabolic lesions (excluding infection, inflammation, etc.). If the nature is not clear, a biopsy or interim assessment should be conducted.</w:t>
            </w:r>
          </w:p>
        </w:tc>
        <w:tc>
          <w:tcPr>
            <w:tcW w:w="3544" w:type="dxa"/>
            <w:shd w:val="clear" w:color="auto" w:fill="DEEAF6"/>
            <w:vAlign w:val="center"/>
          </w:tcPr>
          <w:p w14:paraId="387BEC0A" w14:textId="77777777" w:rsidR="007B694B" w:rsidRDefault="00FA3D63">
            <w:pPr>
              <w:spacing w:line="240" w:lineRule="auto"/>
              <w:ind w:firstLineChars="0" w:firstLine="0"/>
              <w:rPr>
                <w:rFonts w:hint="eastAsia"/>
                <w:sz w:val="21"/>
                <w:szCs w:val="21"/>
              </w:rPr>
            </w:pPr>
            <w:r>
              <w:rPr>
                <w:sz w:val="21"/>
                <w:szCs w:val="21"/>
                <w:lang w:val="en"/>
              </w:rPr>
              <w:t>Re-enlargement of previously resolved lesions</w:t>
            </w:r>
          </w:p>
        </w:tc>
      </w:tr>
      <w:tr w:rsidR="007B694B" w14:paraId="58795CAC" w14:textId="77777777">
        <w:tc>
          <w:tcPr>
            <w:tcW w:w="568" w:type="dxa"/>
            <w:vMerge/>
            <w:shd w:val="clear" w:color="auto" w:fill="DEEAF6"/>
            <w:vAlign w:val="center"/>
          </w:tcPr>
          <w:p w14:paraId="77DD799D" w14:textId="77777777" w:rsidR="007B694B" w:rsidRDefault="007B694B">
            <w:pPr>
              <w:spacing w:line="240" w:lineRule="auto"/>
              <w:ind w:firstLineChars="0" w:firstLine="0"/>
              <w:rPr>
                <w:rFonts w:hint="eastAsia"/>
                <w:sz w:val="21"/>
                <w:szCs w:val="21"/>
              </w:rPr>
            </w:pPr>
          </w:p>
        </w:tc>
        <w:tc>
          <w:tcPr>
            <w:tcW w:w="1559" w:type="dxa"/>
            <w:vMerge/>
            <w:shd w:val="clear" w:color="auto" w:fill="DEEAF6"/>
            <w:vAlign w:val="center"/>
          </w:tcPr>
          <w:p w14:paraId="068F7127" w14:textId="77777777" w:rsidR="007B694B" w:rsidRDefault="007B694B">
            <w:pPr>
              <w:spacing w:line="240" w:lineRule="auto"/>
              <w:ind w:firstLineChars="0" w:firstLine="0"/>
              <w:rPr>
                <w:rFonts w:hint="eastAsia"/>
                <w:sz w:val="21"/>
                <w:szCs w:val="21"/>
              </w:rPr>
            </w:pPr>
          </w:p>
        </w:tc>
        <w:tc>
          <w:tcPr>
            <w:tcW w:w="3402" w:type="dxa"/>
            <w:vMerge/>
            <w:shd w:val="clear" w:color="auto" w:fill="DEEAF6"/>
            <w:vAlign w:val="center"/>
          </w:tcPr>
          <w:p w14:paraId="47F4950C" w14:textId="77777777" w:rsidR="007B694B" w:rsidRDefault="007B694B">
            <w:pPr>
              <w:spacing w:line="240" w:lineRule="auto"/>
              <w:ind w:firstLineChars="0" w:firstLine="0"/>
              <w:rPr>
                <w:rFonts w:hint="eastAsia"/>
                <w:sz w:val="21"/>
                <w:szCs w:val="21"/>
              </w:rPr>
            </w:pPr>
          </w:p>
        </w:tc>
        <w:tc>
          <w:tcPr>
            <w:tcW w:w="3544" w:type="dxa"/>
            <w:shd w:val="clear" w:color="auto" w:fill="DEEAF6"/>
            <w:vAlign w:val="center"/>
          </w:tcPr>
          <w:p w14:paraId="0D06C9D3" w14:textId="77777777" w:rsidR="007B694B" w:rsidRDefault="00FA3D63">
            <w:pPr>
              <w:spacing w:line="240" w:lineRule="auto"/>
              <w:ind w:firstLineChars="0" w:firstLine="0"/>
              <w:rPr>
                <w:rFonts w:hint="eastAsia"/>
                <w:sz w:val="21"/>
                <w:szCs w:val="21"/>
              </w:rPr>
            </w:pPr>
            <w:r>
              <w:rPr>
                <w:sz w:val="21"/>
                <w:szCs w:val="21"/>
                <w:lang w:val="en"/>
              </w:rPr>
              <w:t>Any diameter of new lymph nodes &gt;1.5 cm</w:t>
            </w:r>
          </w:p>
        </w:tc>
      </w:tr>
      <w:tr w:rsidR="007B694B" w14:paraId="68AB31A1" w14:textId="77777777">
        <w:tc>
          <w:tcPr>
            <w:tcW w:w="568" w:type="dxa"/>
            <w:vMerge/>
            <w:shd w:val="clear" w:color="auto" w:fill="DEEAF6"/>
            <w:vAlign w:val="center"/>
          </w:tcPr>
          <w:p w14:paraId="42E51517" w14:textId="77777777" w:rsidR="007B694B" w:rsidRDefault="007B694B">
            <w:pPr>
              <w:spacing w:line="240" w:lineRule="auto"/>
              <w:ind w:firstLineChars="0" w:firstLine="0"/>
              <w:rPr>
                <w:rFonts w:hint="eastAsia"/>
                <w:sz w:val="21"/>
                <w:szCs w:val="21"/>
              </w:rPr>
            </w:pPr>
          </w:p>
        </w:tc>
        <w:tc>
          <w:tcPr>
            <w:tcW w:w="1559" w:type="dxa"/>
            <w:vMerge/>
            <w:shd w:val="clear" w:color="auto" w:fill="DEEAF6"/>
            <w:vAlign w:val="center"/>
          </w:tcPr>
          <w:p w14:paraId="6966EEB1" w14:textId="77777777" w:rsidR="007B694B" w:rsidRDefault="007B694B">
            <w:pPr>
              <w:spacing w:line="240" w:lineRule="auto"/>
              <w:ind w:firstLineChars="0" w:firstLine="0"/>
              <w:rPr>
                <w:rFonts w:hint="eastAsia"/>
                <w:sz w:val="21"/>
                <w:szCs w:val="21"/>
              </w:rPr>
            </w:pPr>
          </w:p>
        </w:tc>
        <w:tc>
          <w:tcPr>
            <w:tcW w:w="3402" w:type="dxa"/>
            <w:vMerge/>
            <w:shd w:val="clear" w:color="auto" w:fill="DEEAF6"/>
            <w:vAlign w:val="center"/>
          </w:tcPr>
          <w:p w14:paraId="2CDFE640" w14:textId="77777777" w:rsidR="007B694B" w:rsidRDefault="007B694B">
            <w:pPr>
              <w:spacing w:line="240" w:lineRule="auto"/>
              <w:ind w:firstLineChars="0" w:firstLine="0"/>
              <w:rPr>
                <w:rFonts w:hint="eastAsia"/>
                <w:sz w:val="21"/>
                <w:szCs w:val="21"/>
              </w:rPr>
            </w:pPr>
          </w:p>
        </w:tc>
        <w:tc>
          <w:tcPr>
            <w:tcW w:w="3544" w:type="dxa"/>
            <w:shd w:val="clear" w:color="auto" w:fill="DEEAF6"/>
            <w:vAlign w:val="center"/>
          </w:tcPr>
          <w:p w14:paraId="2490F8F2" w14:textId="77777777" w:rsidR="007B694B" w:rsidRDefault="00FA3D63">
            <w:pPr>
              <w:spacing w:line="240" w:lineRule="auto"/>
              <w:ind w:firstLineChars="0" w:firstLine="0"/>
              <w:rPr>
                <w:rFonts w:hint="eastAsia"/>
                <w:sz w:val="21"/>
                <w:szCs w:val="21"/>
              </w:rPr>
            </w:pPr>
            <w:r>
              <w:rPr>
                <w:sz w:val="21"/>
                <w:szCs w:val="21"/>
                <w:lang w:val="en"/>
              </w:rPr>
              <w:t>Any diameter of new extranodal lesions &gt;1.5 cm. If the diameter is ＜1.0 cm, it is necessary to determine whether the lesion is related to lymphoma</w:t>
            </w:r>
          </w:p>
        </w:tc>
      </w:tr>
      <w:tr w:rsidR="007B694B" w14:paraId="7B8C14D3" w14:textId="77777777">
        <w:tc>
          <w:tcPr>
            <w:tcW w:w="568" w:type="dxa"/>
            <w:vMerge/>
            <w:shd w:val="clear" w:color="auto" w:fill="DEEAF6"/>
            <w:vAlign w:val="center"/>
          </w:tcPr>
          <w:p w14:paraId="0A9BE5E7" w14:textId="77777777" w:rsidR="007B694B" w:rsidRDefault="007B694B">
            <w:pPr>
              <w:spacing w:line="240" w:lineRule="auto"/>
              <w:ind w:firstLineChars="0" w:firstLine="0"/>
              <w:rPr>
                <w:rFonts w:hint="eastAsia"/>
                <w:sz w:val="21"/>
                <w:szCs w:val="21"/>
              </w:rPr>
            </w:pPr>
          </w:p>
        </w:tc>
        <w:tc>
          <w:tcPr>
            <w:tcW w:w="1559" w:type="dxa"/>
            <w:vMerge/>
            <w:shd w:val="clear" w:color="auto" w:fill="DEEAF6"/>
            <w:vAlign w:val="center"/>
          </w:tcPr>
          <w:p w14:paraId="19CF7E6D" w14:textId="77777777" w:rsidR="007B694B" w:rsidRDefault="007B694B">
            <w:pPr>
              <w:spacing w:line="240" w:lineRule="auto"/>
              <w:ind w:firstLineChars="0" w:firstLine="0"/>
              <w:rPr>
                <w:rFonts w:hint="eastAsia"/>
                <w:sz w:val="21"/>
                <w:szCs w:val="21"/>
              </w:rPr>
            </w:pPr>
          </w:p>
        </w:tc>
        <w:tc>
          <w:tcPr>
            <w:tcW w:w="3402" w:type="dxa"/>
            <w:vMerge/>
            <w:shd w:val="clear" w:color="auto" w:fill="DEEAF6"/>
            <w:vAlign w:val="center"/>
          </w:tcPr>
          <w:p w14:paraId="4831D538" w14:textId="77777777" w:rsidR="007B694B" w:rsidRDefault="007B694B">
            <w:pPr>
              <w:spacing w:line="240" w:lineRule="auto"/>
              <w:ind w:firstLineChars="0" w:firstLine="0"/>
              <w:rPr>
                <w:rFonts w:hint="eastAsia"/>
                <w:sz w:val="21"/>
                <w:szCs w:val="21"/>
              </w:rPr>
            </w:pPr>
          </w:p>
        </w:tc>
        <w:tc>
          <w:tcPr>
            <w:tcW w:w="3544" w:type="dxa"/>
            <w:shd w:val="clear" w:color="auto" w:fill="DEEAF6"/>
            <w:vAlign w:val="center"/>
          </w:tcPr>
          <w:p w14:paraId="3ACD92F8" w14:textId="77777777" w:rsidR="007B694B" w:rsidRDefault="00FA3D63">
            <w:pPr>
              <w:spacing w:line="240" w:lineRule="auto"/>
              <w:ind w:firstLineChars="0" w:firstLine="0"/>
              <w:rPr>
                <w:rFonts w:hint="eastAsia"/>
                <w:sz w:val="21"/>
                <w:szCs w:val="21"/>
              </w:rPr>
            </w:pPr>
            <w:r>
              <w:rPr>
                <w:sz w:val="21"/>
                <w:szCs w:val="21"/>
                <w:lang w:val="en"/>
              </w:rPr>
              <w:t>Unequivocal lymphoma-related lesions of any size</w:t>
            </w:r>
          </w:p>
        </w:tc>
      </w:tr>
      <w:tr w:rsidR="007B694B" w14:paraId="4B10CACE" w14:textId="77777777">
        <w:tc>
          <w:tcPr>
            <w:tcW w:w="568" w:type="dxa"/>
            <w:vMerge/>
            <w:shd w:val="clear" w:color="auto" w:fill="DEEAF6"/>
            <w:vAlign w:val="center"/>
          </w:tcPr>
          <w:p w14:paraId="4807CF99" w14:textId="77777777" w:rsidR="007B694B" w:rsidRDefault="007B694B">
            <w:pPr>
              <w:spacing w:line="240" w:lineRule="auto"/>
              <w:ind w:firstLineChars="0" w:firstLine="0"/>
              <w:rPr>
                <w:rFonts w:hint="eastAsia"/>
                <w:sz w:val="21"/>
                <w:szCs w:val="21"/>
              </w:rPr>
            </w:pPr>
          </w:p>
        </w:tc>
        <w:tc>
          <w:tcPr>
            <w:tcW w:w="1559" w:type="dxa"/>
            <w:shd w:val="clear" w:color="auto" w:fill="DEEAF6"/>
            <w:vAlign w:val="center"/>
          </w:tcPr>
          <w:p w14:paraId="6EB3FE9D" w14:textId="77777777" w:rsidR="007B694B" w:rsidRDefault="00FA3D63">
            <w:pPr>
              <w:spacing w:line="240" w:lineRule="auto"/>
              <w:ind w:firstLineChars="0" w:firstLine="0"/>
              <w:rPr>
                <w:rFonts w:hint="eastAsia"/>
                <w:sz w:val="21"/>
                <w:szCs w:val="21"/>
              </w:rPr>
            </w:pPr>
            <w:r>
              <w:rPr>
                <w:sz w:val="21"/>
                <w:szCs w:val="21"/>
                <w:lang w:val="en"/>
              </w:rPr>
              <w:t>Bone marrow</w:t>
            </w:r>
          </w:p>
        </w:tc>
        <w:tc>
          <w:tcPr>
            <w:tcW w:w="3402" w:type="dxa"/>
            <w:shd w:val="clear" w:color="auto" w:fill="DEEAF6"/>
            <w:vAlign w:val="center"/>
          </w:tcPr>
          <w:p w14:paraId="0A3BCBAB" w14:textId="77777777" w:rsidR="007B694B" w:rsidRDefault="00FA3D63">
            <w:pPr>
              <w:spacing w:line="240" w:lineRule="auto"/>
              <w:ind w:firstLineChars="0" w:firstLine="0"/>
              <w:rPr>
                <w:rFonts w:hint="eastAsia"/>
                <w:sz w:val="21"/>
                <w:szCs w:val="21"/>
              </w:rPr>
            </w:pPr>
            <w:r>
              <w:rPr>
                <w:sz w:val="21"/>
                <w:szCs w:val="21"/>
                <w:lang w:val="en"/>
              </w:rPr>
              <w:t>New or recurrent high metabolic uptake</w:t>
            </w:r>
          </w:p>
        </w:tc>
        <w:tc>
          <w:tcPr>
            <w:tcW w:w="3544" w:type="dxa"/>
            <w:shd w:val="clear" w:color="auto" w:fill="DEEAF6"/>
            <w:vAlign w:val="center"/>
          </w:tcPr>
          <w:p w14:paraId="330111B3" w14:textId="77777777" w:rsidR="007B694B" w:rsidRDefault="00FA3D63">
            <w:pPr>
              <w:spacing w:line="240" w:lineRule="auto"/>
              <w:ind w:firstLineChars="0" w:firstLine="0"/>
              <w:rPr>
                <w:rFonts w:hint="eastAsia"/>
                <w:sz w:val="21"/>
                <w:szCs w:val="21"/>
              </w:rPr>
            </w:pPr>
            <w:r>
              <w:rPr>
                <w:sz w:val="21"/>
                <w:szCs w:val="21"/>
                <w:lang w:val="en"/>
              </w:rPr>
              <w:t>New or recurrent bone marrow involvement</w:t>
            </w:r>
          </w:p>
        </w:tc>
      </w:tr>
    </w:tbl>
    <w:p w14:paraId="5E412550" w14:textId="77777777" w:rsidR="007B694B" w:rsidRDefault="00FA3D63">
      <w:pPr>
        <w:spacing w:line="240" w:lineRule="auto"/>
        <w:ind w:firstLineChars="0" w:firstLine="0"/>
        <w:rPr>
          <w:b/>
          <w:bCs/>
          <w:sz w:val="18"/>
          <w:szCs w:val="18"/>
        </w:rPr>
      </w:pPr>
      <w:r>
        <w:rPr>
          <w:b/>
          <w:bCs/>
          <w:sz w:val="18"/>
          <w:szCs w:val="18"/>
          <w:lang w:val="en"/>
        </w:rPr>
        <w:t>Deauville's 5-point scale for PET response assessment:</w:t>
      </w:r>
    </w:p>
    <w:p w14:paraId="04415E29" w14:textId="77777777" w:rsidR="007B694B" w:rsidRDefault="00FA3D63">
      <w:pPr>
        <w:spacing w:line="240" w:lineRule="auto"/>
        <w:ind w:firstLineChars="0" w:firstLine="0"/>
        <w:rPr>
          <w:sz w:val="18"/>
          <w:szCs w:val="18"/>
        </w:rPr>
      </w:pPr>
      <w:r>
        <w:rPr>
          <w:sz w:val="18"/>
          <w:szCs w:val="18"/>
          <w:lang w:val="en"/>
        </w:rPr>
        <w:t>1 point: uptake ≤ background;</w:t>
      </w:r>
    </w:p>
    <w:p w14:paraId="5AC5F42E" w14:textId="77777777" w:rsidR="007B694B" w:rsidRDefault="00FA3D63">
      <w:pPr>
        <w:spacing w:line="240" w:lineRule="auto"/>
        <w:ind w:firstLineChars="0" w:firstLine="0"/>
        <w:rPr>
          <w:sz w:val="18"/>
          <w:szCs w:val="18"/>
        </w:rPr>
      </w:pPr>
      <w:r>
        <w:rPr>
          <w:sz w:val="18"/>
          <w:szCs w:val="18"/>
          <w:lang w:val="en"/>
        </w:rPr>
        <w:t>2 points: uptake ≤ mediastinal blood pool;</w:t>
      </w:r>
    </w:p>
    <w:p w14:paraId="773565C5" w14:textId="77777777" w:rsidR="007B694B" w:rsidRDefault="00FA3D63">
      <w:pPr>
        <w:spacing w:line="240" w:lineRule="auto"/>
        <w:ind w:firstLineChars="0" w:firstLine="0"/>
        <w:rPr>
          <w:sz w:val="18"/>
          <w:szCs w:val="18"/>
        </w:rPr>
      </w:pPr>
      <w:r>
        <w:rPr>
          <w:sz w:val="18"/>
          <w:szCs w:val="18"/>
          <w:lang w:val="en"/>
        </w:rPr>
        <w:t>3 points: mediastinal blood pool &lt; lesion uptake ≤ liver blood pool;</w:t>
      </w:r>
    </w:p>
    <w:p w14:paraId="568E2755" w14:textId="77777777" w:rsidR="007B694B" w:rsidRDefault="00FA3D63">
      <w:pPr>
        <w:spacing w:line="240" w:lineRule="auto"/>
        <w:ind w:firstLineChars="0" w:firstLine="0"/>
        <w:rPr>
          <w:sz w:val="18"/>
          <w:szCs w:val="18"/>
        </w:rPr>
      </w:pPr>
      <w:r>
        <w:rPr>
          <w:sz w:val="18"/>
          <w:szCs w:val="18"/>
          <w:lang w:val="en"/>
        </w:rPr>
        <w:t>4 points: uptake &gt; liver blood pool (mild);</w:t>
      </w:r>
    </w:p>
    <w:p w14:paraId="2687CFF5" w14:textId="77777777" w:rsidR="007B694B" w:rsidRDefault="00FA3D63">
      <w:pPr>
        <w:spacing w:line="240" w:lineRule="auto"/>
        <w:ind w:firstLineChars="0" w:firstLine="0"/>
        <w:rPr>
          <w:sz w:val="18"/>
          <w:szCs w:val="18"/>
        </w:rPr>
      </w:pPr>
      <w:r>
        <w:rPr>
          <w:sz w:val="18"/>
          <w:szCs w:val="18"/>
          <w:lang w:val="en"/>
        </w:rPr>
        <w:t>5 points: uptake &gt; liver blood pool (marked, SUVmax &gt; 2 times liver blood pool) or new lesions;</w:t>
      </w:r>
    </w:p>
    <w:p w14:paraId="4341A8F2" w14:textId="77777777" w:rsidR="007B694B" w:rsidRDefault="00FA3D63">
      <w:pPr>
        <w:spacing w:line="240" w:lineRule="auto"/>
        <w:ind w:firstLineChars="0" w:firstLine="0"/>
        <w:rPr>
          <w:sz w:val="18"/>
          <w:szCs w:val="18"/>
        </w:rPr>
      </w:pPr>
      <w:r>
        <w:rPr>
          <w:sz w:val="18"/>
          <w:szCs w:val="18"/>
          <w:lang w:val="en"/>
        </w:rPr>
        <w:t>X points: new abnormal uptake, considered to be unrelated to lymphoma;</w:t>
      </w:r>
    </w:p>
    <w:p w14:paraId="48FB1591" w14:textId="77777777" w:rsidR="007B694B" w:rsidRDefault="00FA3D63">
      <w:pPr>
        <w:spacing w:line="240" w:lineRule="auto"/>
        <w:ind w:firstLineChars="0" w:firstLine="0"/>
        <w:rPr>
          <w:sz w:val="18"/>
          <w:szCs w:val="18"/>
        </w:rPr>
      </w:pPr>
      <w:r>
        <w:rPr>
          <w:sz w:val="18"/>
          <w:szCs w:val="18"/>
          <w:lang w:val="en"/>
        </w:rPr>
        <w:t>*5SP score of 3 points: The prognosis is better with standard care in most subjects, especially for subjects receiving the interim assessment. However, in some clinical trials of stepped care, a score of 3 is considered to be less effective and undertreatment needs to be avoided.</w:t>
      </w:r>
    </w:p>
    <w:p w14:paraId="63774AB8" w14:textId="77777777" w:rsidR="007B694B" w:rsidRDefault="00FA3D63">
      <w:pPr>
        <w:spacing w:line="240" w:lineRule="auto"/>
        <w:ind w:firstLineChars="0" w:firstLine="0"/>
        <w:rPr>
          <w:b/>
          <w:bCs/>
          <w:sz w:val="18"/>
          <w:szCs w:val="18"/>
        </w:rPr>
      </w:pPr>
      <w:r>
        <w:rPr>
          <w:b/>
          <w:bCs/>
          <w:sz w:val="18"/>
          <w:szCs w:val="18"/>
          <w:lang w:val="en"/>
        </w:rPr>
        <w:t>Measurable lesions:</w:t>
      </w:r>
    </w:p>
    <w:p w14:paraId="727A5606" w14:textId="77777777" w:rsidR="007B694B" w:rsidRDefault="00FA3D63">
      <w:pPr>
        <w:spacing w:line="240" w:lineRule="auto"/>
        <w:ind w:firstLineChars="0" w:firstLine="0"/>
        <w:rPr>
          <w:sz w:val="18"/>
          <w:szCs w:val="18"/>
        </w:rPr>
      </w:pPr>
      <w:r>
        <w:rPr>
          <w:sz w:val="18"/>
          <w:szCs w:val="18"/>
          <w:lang w:val="en"/>
        </w:rPr>
        <w:t>Up to 6 significant lymph nodes/fused lymph node masses, extranodal lesions, with both dimensions easily measurable;</w:t>
      </w:r>
    </w:p>
    <w:p w14:paraId="5A431492" w14:textId="77777777" w:rsidR="007B694B" w:rsidRDefault="00FA3D63">
      <w:pPr>
        <w:spacing w:line="240" w:lineRule="auto"/>
        <w:ind w:firstLineChars="0" w:firstLine="0"/>
        <w:rPr>
          <w:sz w:val="18"/>
          <w:szCs w:val="18"/>
        </w:rPr>
      </w:pPr>
      <w:r>
        <w:rPr>
          <w:rFonts w:hint="eastAsia"/>
          <w:sz w:val="18"/>
          <w:szCs w:val="18"/>
          <w:lang w:val="en"/>
        </w:rPr>
        <w:t>(1)</w:t>
      </w:r>
      <w:r>
        <w:rPr>
          <w:sz w:val="18"/>
          <w:szCs w:val="18"/>
          <w:lang w:val="en"/>
        </w:rPr>
        <w:tab/>
        <w:t>Lymph nodes: Lymph nodes should be categorized by region; if there is enlargement of mediastinal and retroperitoneal lymph nodes, these lesions should be included; measurable lymph nodes should have a long diameter greater than 1.5 cm.</w:t>
      </w:r>
    </w:p>
    <w:p w14:paraId="5A79108F" w14:textId="77777777" w:rsidR="007B694B" w:rsidRDefault="00FA3D63">
      <w:pPr>
        <w:spacing w:line="240" w:lineRule="auto"/>
        <w:ind w:firstLineChars="0" w:firstLine="0"/>
        <w:rPr>
          <w:sz w:val="18"/>
          <w:szCs w:val="18"/>
        </w:rPr>
      </w:pPr>
      <w:r>
        <w:rPr>
          <w:rFonts w:hint="eastAsia"/>
          <w:sz w:val="18"/>
          <w:szCs w:val="18"/>
          <w:lang w:val="en"/>
        </w:rPr>
        <w:t>(2)</w:t>
      </w:r>
      <w:r>
        <w:rPr>
          <w:sz w:val="18"/>
          <w:szCs w:val="18"/>
          <w:lang w:val="en"/>
        </w:rPr>
        <w:tab/>
        <w:t>Non-nodal lesions: These include lesions in solid organs (such as the liver, spleen, kidneys, lungs, etc.), the digestive tract, skin, or labeled parts accessible to palpation. Measurable extranodal lesions should have a long diameter greater than 1.0 cm.</w:t>
      </w:r>
    </w:p>
    <w:p w14:paraId="717D30E3" w14:textId="77777777" w:rsidR="007B694B" w:rsidRDefault="00FA3D63">
      <w:pPr>
        <w:spacing w:line="240" w:lineRule="auto"/>
        <w:ind w:firstLineChars="0" w:firstLine="0"/>
        <w:rPr>
          <w:b/>
          <w:bCs/>
          <w:sz w:val="18"/>
          <w:szCs w:val="18"/>
        </w:rPr>
      </w:pPr>
      <w:r>
        <w:rPr>
          <w:b/>
          <w:bCs/>
          <w:sz w:val="18"/>
          <w:szCs w:val="18"/>
          <w:lang w:val="en"/>
        </w:rPr>
        <w:t>Non-measurable lesions:</w:t>
      </w:r>
    </w:p>
    <w:p w14:paraId="6AC966BA" w14:textId="77777777" w:rsidR="007B694B" w:rsidRDefault="00FA3D63">
      <w:pPr>
        <w:spacing w:line="240" w:lineRule="auto"/>
        <w:ind w:firstLineChars="0" w:firstLine="0"/>
        <w:rPr>
          <w:sz w:val="18"/>
          <w:szCs w:val="18"/>
        </w:rPr>
      </w:pPr>
      <w:r>
        <w:rPr>
          <w:sz w:val="18"/>
          <w:szCs w:val="18"/>
          <w:lang w:val="en"/>
        </w:rPr>
        <w:t>Any significant lesions that are not measurable/evaluable are considered non-measurable. They include:</w:t>
      </w:r>
    </w:p>
    <w:p w14:paraId="4B76EDEC" w14:textId="77777777" w:rsidR="007B694B" w:rsidRDefault="00FA3D63" w:rsidP="001727E9">
      <w:pPr>
        <w:numPr>
          <w:ilvl w:val="0"/>
          <w:numId w:val="54"/>
        </w:numPr>
        <w:spacing w:line="240" w:lineRule="auto"/>
        <w:ind w:left="0" w:firstLineChars="0" w:firstLine="0"/>
        <w:rPr>
          <w:sz w:val="18"/>
          <w:szCs w:val="18"/>
        </w:rPr>
      </w:pPr>
      <w:r>
        <w:rPr>
          <w:sz w:val="18"/>
          <w:szCs w:val="18"/>
          <w:lang w:val="en"/>
        </w:rPr>
        <w:t>Any lymph nodes/fused lymph node masses, extranodal lesions, i.e., any parts that are not selected as significant, or measurable, or do not meet the measurable criteria but are still considered to be lesions;</w:t>
      </w:r>
    </w:p>
    <w:p w14:paraId="2C92566B" w14:textId="77777777" w:rsidR="007B694B" w:rsidRDefault="00FA3D63" w:rsidP="001727E9">
      <w:pPr>
        <w:numPr>
          <w:ilvl w:val="0"/>
          <w:numId w:val="54"/>
        </w:numPr>
        <w:spacing w:line="240" w:lineRule="auto"/>
        <w:ind w:left="0" w:firstLineChars="0" w:firstLine="0"/>
        <w:rPr>
          <w:sz w:val="18"/>
          <w:szCs w:val="18"/>
        </w:rPr>
      </w:pPr>
      <w:r>
        <w:rPr>
          <w:sz w:val="18"/>
          <w:szCs w:val="18"/>
          <w:lang w:val="en"/>
        </w:rPr>
        <w:lastRenderedPageBreak/>
        <w:t>Considered as disease involvement that is difficult to quantify and measure, such as pleural effusion, ascites, bone metastases, leptomeningeal involvement, and abdominal mass lesions, etc.</w:t>
      </w:r>
    </w:p>
    <w:p w14:paraId="050A1EFE" w14:textId="77777777" w:rsidR="007B694B" w:rsidRDefault="00FA3D63" w:rsidP="001727E9">
      <w:pPr>
        <w:numPr>
          <w:ilvl w:val="0"/>
          <w:numId w:val="54"/>
        </w:numPr>
        <w:spacing w:line="240" w:lineRule="auto"/>
        <w:ind w:left="0" w:firstLineChars="0" w:firstLine="0"/>
        <w:rPr>
          <w:sz w:val="18"/>
          <w:szCs w:val="18"/>
        </w:rPr>
      </w:pPr>
      <w:r>
        <w:rPr>
          <w:sz w:val="18"/>
          <w:szCs w:val="18"/>
          <w:lang w:val="en"/>
        </w:rPr>
        <w:t>Other undiagnosed lesions requiring imaging follow-up;</w:t>
      </w:r>
    </w:p>
    <w:p w14:paraId="70539AC3" w14:textId="77777777" w:rsidR="007B694B" w:rsidRDefault="00FA3D63">
      <w:pPr>
        <w:spacing w:line="240" w:lineRule="auto"/>
        <w:ind w:firstLineChars="0" w:firstLine="0"/>
        <w:rPr>
          <w:sz w:val="18"/>
          <w:szCs w:val="18"/>
        </w:rPr>
      </w:pPr>
      <w:r>
        <w:rPr>
          <w:sz w:val="18"/>
          <w:szCs w:val="18"/>
          <w:lang w:val="en"/>
        </w:rPr>
        <w:t>Waldeyer's ring and extranodal sites (e.g., gastrointestinal tract, liver, bone marrow): When assessing Complete Response (CR), the uptake of FDG may be higher than that in the mediastinum, but it should not exceed the surrounding background level (for example, the bone marrow may generally show increased metabolic activity due to chemotherapy or the use of G-CSF).</w:t>
      </w:r>
    </w:p>
    <w:p w14:paraId="52651649" w14:textId="77777777" w:rsidR="007B694B" w:rsidRDefault="007B694B">
      <w:pPr>
        <w:spacing w:line="240" w:lineRule="auto"/>
        <w:ind w:firstLine="360"/>
        <w:rPr>
          <w:sz w:val="18"/>
          <w:szCs w:val="18"/>
        </w:rPr>
        <w:sectPr w:rsidR="007B694B">
          <w:headerReference w:type="default" r:id="rId29"/>
          <w:pgSz w:w="11906" w:h="16838"/>
          <w:pgMar w:top="1440" w:right="1800" w:bottom="1440" w:left="1800" w:header="851" w:footer="992" w:gutter="0"/>
          <w:cols w:space="720"/>
          <w:docGrid w:type="lines" w:linePitch="326"/>
        </w:sectPr>
      </w:pPr>
    </w:p>
    <w:p w14:paraId="0B14DAA5" w14:textId="77777777" w:rsidR="007B694B" w:rsidRDefault="00FA3D63">
      <w:pPr>
        <w:keepNext/>
        <w:autoSpaceDE w:val="0"/>
        <w:autoSpaceDN w:val="0"/>
        <w:adjustRightInd w:val="0"/>
        <w:ind w:firstLineChars="0" w:firstLine="0"/>
        <w:outlineLvl w:val="0"/>
        <w:rPr>
          <w:rFonts w:eastAsiaTheme="minorEastAsia"/>
          <w:b/>
          <w:bCs/>
          <w:spacing w:val="4"/>
          <w:kern w:val="0"/>
          <w:szCs w:val="21"/>
        </w:rPr>
      </w:pPr>
      <w:bookmarkStart w:id="1552" w:name="_Toc166778619"/>
      <w:bookmarkStart w:id="1553" w:name="_Toc24518"/>
      <w:r>
        <w:rPr>
          <w:rFonts w:eastAsiaTheme="minorEastAsia"/>
          <w:b/>
          <w:bCs/>
          <w:kern w:val="0"/>
          <w:szCs w:val="21"/>
          <w:lang w:val="en"/>
        </w:rPr>
        <w:lastRenderedPageBreak/>
        <w:t>Appendix 6: List of Laboratory Tests</w:t>
      </w:r>
      <w:bookmarkEnd w:id="1552"/>
      <w:bookmarkEnd w:id="1553"/>
    </w:p>
    <w:tbl>
      <w:tblPr>
        <w:tblW w:w="11788" w:type="dxa"/>
        <w:tblLook w:val="04A0" w:firstRow="1" w:lastRow="0" w:firstColumn="1" w:lastColumn="0" w:noHBand="0" w:noVBand="1"/>
      </w:tblPr>
      <w:tblGrid>
        <w:gridCol w:w="846"/>
        <w:gridCol w:w="2126"/>
        <w:gridCol w:w="2410"/>
        <w:gridCol w:w="1843"/>
        <w:gridCol w:w="2976"/>
        <w:gridCol w:w="1587"/>
      </w:tblGrid>
      <w:tr w:rsidR="007B694B" w14:paraId="2169D244" w14:textId="77777777">
        <w:trPr>
          <w:trHeight w:val="280"/>
          <w:tblHeader/>
        </w:trPr>
        <w:tc>
          <w:tcPr>
            <w:tcW w:w="846" w:type="dxa"/>
            <w:tcBorders>
              <w:top w:val="single" w:sz="4" w:space="0" w:color="auto"/>
              <w:left w:val="single" w:sz="4" w:space="0" w:color="auto"/>
              <w:bottom w:val="single" w:sz="4" w:space="0" w:color="auto"/>
              <w:right w:val="single" w:sz="4" w:space="0" w:color="auto"/>
            </w:tcBorders>
            <w:noWrap/>
            <w:vAlign w:val="center"/>
          </w:tcPr>
          <w:p w14:paraId="3A14A38A" w14:textId="77777777" w:rsidR="007B694B" w:rsidRDefault="00FA3D63">
            <w:pPr>
              <w:widowControl/>
              <w:spacing w:line="240" w:lineRule="auto"/>
              <w:ind w:firstLineChars="0" w:firstLine="0"/>
              <w:jc w:val="center"/>
              <w:rPr>
                <w:rFonts w:eastAsia="等线"/>
                <w:b/>
                <w:bCs/>
                <w:color w:val="000000"/>
                <w:kern w:val="0"/>
                <w:sz w:val="18"/>
                <w:szCs w:val="18"/>
              </w:rPr>
            </w:pPr>
            <w:r>
              <w:rPr>
                <w:b/>
                <w:bCs/>
                <w:color w:val="000000"/>
                <w:kern w:val="0"/>
                <w:sz w:val="18"/>
                <w:szCs w:val="18"/>
                <w:lang w:val="en"/>
              </w:rPr>
              <w:t>Item</w:t>
            </w:r>
          </w:p>
        </w:tc>
        <w:tc>
          <w:tcPr>
            <w:tcW w:w="2126" w:type="dxa"/>
            <w:tcBorders>
              <w:top w:val="single" w:sz="4" w:space="0" w:color="auto"/>
              <w:left w:val="nil"/>
              <w:bottom w:val="single" w:sz="4" w:space="0" w:color="auto"/>
              <w:right w:val="single" w:sz="4" w:space="0" w:color="auto"/>
            </w:tcBorders>
            <w:noWrap/>
            <w:vAlign w:val="center"/>
          </w:tcPr>
          <w:p w14:paraId="44D2B66E" w14:textId="77777777" w:rsidR="007B694B" w:rsidRDefault="00FA3D63">
            <w:pPr>
              <w:widowControl/>
              <w:spacing w:line="240" w:lineRule="auto"/>
              <w:ind w:firstLineChars="0" w:firstLine="0"/>
              <w:jc w:val="center"/>
              <w:rPr>
                <w:rFonts w:eastAsia="等线"/>
                <w:b/>
                <w:bCs/>
                <w:color w:val="000000"/>
                <w:kern w:val="0"/>
                <w:sz w:val="18"/>
                <w:szCs w:val="18"/>
              </w:rPr>
            </w:pPr>
            <w:r>
              <w:rPr>
                <w:b/>
                <w:bCs/>
                <w:color w:val="000000"/>
                <w:kern w:val="0"/>
                <w:sz w:val="18"/>
                <w:szCs w:val="18"/>
                <w:lang w:val="en"/>
              </w:rPr>
              <w:t>Blood biochemistry</w:t>
            </w:r>
          </w:p>
        </w:tc>
        <w:tc>
          <w:tcPr>
            <w:tcW w:w="2410" w:type="dxa"/>
            <w:tcBorders>
              <w:top w:val="single" w:sz="4" w:space="0" w:color="auto"/>
              <w:left w:val="nil"/>
              <w:bottom w:val="single" w:sz="4" w:space="0" w:color="auto"/>
              <w:right w:val="single" w:sz="4" w:space="0" w:color="auto"/>
            </w:tcBorders>
            <w:noWrap/>
            <w:vAlign w:val="center"/>
          </w:tcPr>
          <w:p w14:paraId="62AD76DF" w14:textId="77777777" w:rsidR="007B694B" w:rsidRDefault="00FA3D63">
            <w:pPr>
              <w:widowControl/>
              <w:spacing w:line="240" w:lineRule="auto"/>
              <w:ind w:firstLineChars="0" w:firstLine="0"/>
              <w:jc w:val="center"/>
              <w:rPr>
                <w:rFonts w:eastAsia="等线"/>
                <w:b/>
                <w:bCs/>
                <w:color w:val="000000"/>
                <w:kern w:val="0"/>
                <w:sz w:val="18"/>
                <w:szCs w:val="18"/>
              </w:rPr>
            </w:pPr>
            <w:r>
              <w:rPr>
                <w:b/>
                <w:bCs/>
                <w:color w:val="000000"/>
                <w:kern w:val="0"/>
                <w:sz w:val="18"/>
                <w:szCs w:val="18"/>
                <w:lang w:val="en"/>
              </w:rPr>
              <w:t>Hematology</w:t>
            </w:r>
          </w:p>
        </w:tc>
        <w:tc>
          <w:tcPr>
            <w:tcW w:w="1843" w:type="dxa"/>
            <w:tcBorders>
              <w:top w:val="single" w:sz="4" w:space="0" w:color="auto"/>
              <w:left w:val="nil"/>
              <w:bottom w:val="single" w:sz="4" w:space="0" w:color="auto"/>
              <w:right w:val="single" w:sz="4" w:space="0" w:color="auto"/>
            </w:tcBorders>
            <w:noWrap/>
            <w:vAlign w:val="center"/>
          </w:tcPr>
          <w:p w14:paraId="33B62BD8" w14:textId="77777777" w:rsidR="007B694B" w:rsidRDefault="00FA3D63">
            <w:pPr>
              <w:widowControl/>
              <w:spacing w:line="240" w:lineRule="auto"/>
              <w:ind w:firstLineChars="0" w:firstLine="0"/>
              <w:jc w:val="center"/>
              <w:rPr>
                <w:rFonts w:eastAsia="等线"/>
                <w:b/>
                <w:bCs/>
                <w:color w:val="000000"/>
                <w:kern w:val="0"/>
                <w:sz w:val="18"/>
                <w:szCs w:val="18"/>
              </w:rPr>
            </w:pPr>
            <w:r>
              <w:rPr>
                <w:b/>
                <w:bCs/>
                <w:color w:val="000000"/>
                <w:kern w:val="0"/>
                <w:sz w:val="18"/>
                <w:szCs w:val="18"/>
                <w:lang w:val="en"/>
              </w:rPr>
              <w:t>Coagulation function</w:t>
            </w:r>
          </w:p>
        </w:tc>
        <w:tc>
          <w:tcPr>
            <w:tcW w:w="2976" w:type="dxa"/>
            <w:tcBorders>
              <w:top w:val="single" w:sz="4" w:space="0" w:color="auto"/>
              <w:left w:val="nil"/>
              <w:bottom w:val="single" w:sz="4" w:space="0" w:color="auto"/>
              <w:right w:val="single" w:sz="4" w:space="0" w:color="auto"/>
            </w:tcBorders>
            <w:noWrap/>
            <w:vAlign w:val="center"/>
          </w:tcPr>
          <w:p w14:paraId="6EBCC758" w14:textId="77777777" w:rsidR="007B694B" w:rsidRDefault="00FA3D63">
            <w:pPr>
              <w:widowControl/>
              <w:spacing w:line="240" w:lineRule="auto"/>
              <w:ind w:firstLineChars="0" w:firstLine="0"/>
              <w:jc w:val="center"/>
              <w:rPr>
                <w:rFonts w:eastAsia="等线"/>
                <w:b/>
                <w:bCs/>
                <w:color w:val="000000"/>
                <w:kern w:val="0"/>
                <w:sz w:val="18"/>
                <w:szCs w:val="18"/>
              </w:rPr>
            </w:pPr>
            <w:r>
              <w:rPr>
                <w:rFonts w:hint="eastAsia"/>
                <w:b/>
                <w:bCs/>
                <w:color w:val="000000"/>
                <w:kern w:val="0"/>
                <w:sz w:val="18"/>
                <w:szCs w:val="18"/>
              </w:rPr>
              <w:t>V</w:t>
            </w:r>
            <w:r w:rsidRPr="001727E9">
              <w:rPr>
                <w:b/>
                <w:bCs/>
                <w:color w:val="000000"/>
                <w:kern w:val="0"/>
                <w:sz w:val="18"/>
                <w:szCs w:val="18"/>
                <w:lang w:val="en"/>
              </w:rPr>
              <w:t>iral testing</w:t>
            </w:r>
          </w:p>
        </w:tc>
        <w:tc>
          <w:tcPr>
            <w:tcW w:w="1587" w:type="dxa"/>
            <w:tcBorders>
              <w:top w:val="single" w:sz="4" w:space="0" w:color="auto"/>
              <w:left w:val="nil"/>
              <w:bottom w:val="single" w:sz="4" w:space="0" w:color="auto"/>
              <w:right w:val="single" w:sz="4" w:space="0" w:color="auto"/>
            </w:tcBorders>
            <w:noWrap/>
            <w:vAlign w:val="center"/>
          </w:tcPr>
          <w:p w14:paraId="5B387EEB" w14:textId="77777777" w:rsidR="007B694B" w:rsidRDefault="00FA3D63">
            <w:pPr>
              <w:widowControl/>
              <w:spacing w:line="240" w:lineRule="auto"/>
              <w:ind w:firstLineChars="0" w:firstLine="0"/>
              <w:jc w:val="center"/>
              <w:rPr>
                <w:rFonts w:eastAsia="等线"/>
                <w:b/>
                <w:bCs/>
                <w:color w:val="000000"/>
                <w:kern w:val="0"/>
                <w:sz w:val="18"/>
                <w:szCs w:val="18"/>
              </w:rPr>
            </w:pPr>
            <w:r>
              <w:rPr>
                <w:b/>
                <w:bCs/>
                <w:color w:val="000000"/>
                <w:kern w:val="0"/>
                <w:sz w:val="18"/>
                <w:szCs w:val="18"/>
                <w:lang w:val="en"/>
              </w:rPr>
              <w:t>Urinalysis</w:t>
            </w:r>
          </w:p>
        </w:tc>
      </w:tr>
      <w:tr w:rsidR="007B694B" w14:paraId="2E9EC148"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73B44CD2"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1</w:t>
            </w:r>
          </w:p>
        </w:tc>
        <w:tc>
          <w:tcPr>
            <w:tcW w:w="2126" w:type="dxa"/>
            <w:tcBorders>
              <w:top w:val="nil"/>
              <w:left w:val="nil"/>
              <w:bottom w:val="single" w:sz="4" w:space="0" w:color="auto"/>
              <w:right w:val="single" w:sz="4" w:space="0" w:color="auto"/>
            </w:tcBorders>
            <w:noWrap/>
            <w:vAlign w:val="center"/>
          </w:tcPr>
          <w:p w14:paraId="66F4177D"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TP (total protein)</w:t>
            </w:r>
          </w:p>
        </w:tc>
        <w:tc>
          <w:tcPr>
            <w:tcW w:w="2410" w:type="dxa"/>
            <w:tcBorders>
              <w:top w:val="nil"/>
              <w:left w:val="nil"/>
              <w:bottom w:val="single" w:sz="4" w:space="0" w:color="auto"/>
              <w:right w:val="single" w:sz="4" w:space="0" w:color="auto"/>
            </w:tcBorders>
            <w:noWrap/>
            <w:vAlign w:val="center"/>
          </w:tcPr>
          <w:p w14:paraId="3D35F259"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WBC (total white blood cell count)</w:t>
            </w:r>
          </w:p>
        </w:tc>
        <w:tc>
          <w:tcPr>
            <w:tcW w:w="1843" w:type="dxa"/>
            <w:tcBorders>
              <w:top w:val="nil"/>
              <w:left w:val="nil"/>
              <w:bottom w:val="single" w:sz="4" w:space="0" w:color="auto"/>
              <w:right w:val="single" w:sz="4" w:space="0" w:color="auto"/>
            </w:tcBorders>
            <w:noWrap/>
            <w:vAlign w:val="center"/>
          </w:tcPr>
          <w:p w14:paraId="599F154D"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PT (prothrombin time)</w:t>
            </w:r>
          </w:p>
        </w:tc>
        <w:tc>
          <w:tcPr>
            <w:tcW w:w="2976" w:type="dxa"/>
            <w:tcBorders>
              <w:top w:val="nil"/>
              <w:left w:val="nil"/>
              <w:bottom w:val="single" w:sz="4" w:space="0" w:color="auto"/>
              <w:right w:val="single" w:sz="4" w:space="0" w:color="auto"/>
            </w:tcBorders>
            <w:noWrap/>
            <w:vAlign w:val="center"/>
          </w:tcPr>
          <w:p w14:paraId="47010410"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HBsAg (hepatitis B surface antigen)</w:t>
            </w:r>
          </w:p>
        </w:tc>
        <w:tc>
          <w:tcPr>
            <w:tcW w:w="1587" w:type="dxa"/>
            <w:tcBorders>
              <w:top w:val="nil"/>
              <w:left w:val="nil"/>
              <w:bottom w:val="single" w:sz="4" w:space="0" w:color="auto"/>
              <w:right w:val="single" w:sz="4" w:space="0" w:color="auto"/>
            </w:tcBorders>
            <w:noWrap/>
            <w:vAlign w:val="center"/>
          </w:tcPr>
          <w:p w14:paraId="0D05B288"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Specific gravity</w:t>
            </w:r>
          </w:p>
        </w:tc>
      </w:tr>
      <w:tr w:rsidR="007B694B" w14:paraId="2ED3317C"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1B69B1A3"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2</w:t>
            </w:r>
          </w:p>
        </w:tc>
        <w:tc>
          <w:tcPr>
            <w:tcW w:w="2126" w:type="dxa"/>
            <w:tcBorders>
              <w:top w:val="nil"/>
              <w:left w:val="nil"/>
              <w:bottom w:val="single" w:sz="4" w:space="0" w:color="auto"/>
              <w:right w:val="single" w:sz="4" w:space="0" w:color="auto"/>
            </w:tcBorders>
            <w:noWrap/>
            <w:vAlign w:val="center"/>
          </w:tcPr>
          <w:p w14:paraId="40D082D2"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Alb (albumin)</w:t>
            </w:r>
          </w:p>
        </w:tc>
        <w:tc>
          <w:tcPr>
            <w:tcW w:w="2410" w:type="dxa"/>
            <w:tcBorders>
              <w:top w:val="nil"/>
              <w:left w:val="nil"/>
              <w:bottom w:val="single" w:sz="4" w:space="0" w:color="auto"/>
              <w:right w:val="single" w:sz="4" w:space="0" w:color="auto"/>
            </w:tcBorders>
            <w:noWrap/>
            <w:vAlign w:val="center"/>
          </w:tcPr>
          <w:p w14:paraId="1A378C81"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LY% (lymphocyte percentage)</w:t>
            </w:r>
          </w:p>
        </w:tc>
        <w:tc>
          <w:tcPr>
            <w:tcW w:w="1843" w:type="dxa"/>
            <w:tcBorders>
              <w:top w:val="nil"/>
              <w:left w:val="nil"/>
              <w:bottom w:val="single" w:sz="4" w:space="0" w:color="auto"/>
              <w:right w:val="single" w:sz="4" w:space="0" w:color="auto"/>
            </w:tcBorders>
            <w:noWrap/>
            <w:vAlign w:val="center"/>
          </w:tcPr>
          <w:p w14:paraId="6015FF03"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APTT (activated partial thromboplastin time)</w:t>
            </w:r>
          </w:p>
        </w:tc>
        <w:tc>
          <w:tcPr>
            <w:tcW w:w="2976" w:type="dxa"/>
            <w:tcBorders>
              <w:top w:val="nil"/>
              <w:left w:val="nil"/>
              <w:bottom w:val="single" w:sz="4" w:space="0" w:color="auto"/>
              <w:right w:val="single" w:sz="4" w:space="0" w:color="auto"/>
            </w:tcBorders>
            <w:noWrap/>
            <w:vAlign w:val="center"/>
          </w:tcPr>
          <w:p w14:paraId="46E5013D"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HBsAb (hepatitis B surface antibody)</w:t>
            </w:r>
          </w:p>
        </w:tc>
        <w:tc>
          <w:tcPr>
            <w:tcW w:w="1587" w:type="dxa"/>
            <w:tcBorders>
              <w:top w:val="nil"/>
              <w:left w:val="nil"/>
              <w:bottom w:val="single" w:sz="4" w:space="0" w:color="auto"/>
              <w:right w:val="single" w:sz="4" w:space="0" w:color="auto"/>
            </w:tcBorders>
            <w:noWrap/>
            <w:vAlign w:val="center"/>
          </w:tcPr>
          <w:p w14:paraId="5A6D5142"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Acidity or alkalinity</w:t>
            </w:r>
          </w:p>
        </w:tc>
      </w:tr>
      <w:tr w:rsidR="007B694B" w14:paraId="3F3DB02C"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771E3A16"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3</w:t>
            </w:r>
          </w:p>
        </w:tc>
        <w:tc>
          <w:tcPr>
            <w:tcW w:w="2126" w:type="dxa"/>
            <w:tcBorders>
              <w:top w:val="nil"/>
              <w:left w:val="nil"/>
              <w:bottom w:val="single" w:sz="4" w:space="0" w:color="auto"/>
              <w:right w:val="single" w:sz="4" w:space="0" w:color="auto"/>
            </w:tcBorders>
            <w:noWrap/>
            <w:vAlign w:val="center"/>
          </w:tcPr>
          <w:p w14:paraId="5DA7483D"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TBil (total bilirubin)</w:t>
            </w:r>
          </w:p>
        </w:tc>
        <w:tc>
          <w:tcPr>
            <w:tcW w:w="2410" w:type="dxa"/>
            <w:tcBorders>
              <w:top w:val="nil"/>
              <w:left w:val="nil"/>
              <w:bottom w:val="single" w:sz="4" w:space="0" w:color="auto"/>
              <w:right w:val="single" w:sz="4" w:space="0" w:color="auto"/>
            </w:tcBorders>
            <w:noWrap/>
            <w:vAlign w:val="center"/>
          </w:tcPr>
          <w:p w14:paraId="758B3BE0"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LY # (absolute lymphocyte count)</w:t>
            </w:r>
          </w:p>
        </w:tc>
        <w:tc>
          <w:tcPr>
            <w:tcW w:w="1843" w:type="dxa"/>
            <w:tcBorders>
              <w:top w:val="nil"/>
              <w:left w:val="nil"/>
              <w:bottom w:val="single" w:sz="4" w:space="0" w:color="auto"/>
              <w:right w:val="single" w:sz="4" w:space="0" w:color="auto"/>
            </w:tcBorders>
            <w:noWrap/>
            <w:vAlign w:val="center"/>
          </w:tcPr>
          <w:p w14:paraId="7984F9E8"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INR (international normalized ratio)</w:t>
            </w:r>
          </w:p>
        </w:tc>
        <w:tc>
          <w:tcPr>
            <w:tcW w:w="2976" w:type="dxa"/>
            <w:tcBorders>
              <w:top w:val="nil"/>
              <w:left w:val="nil"/>
              <w:bottom w:val="single" w:sz="4" w:space="0" w:color="auto"/>
              <w:right w:val="single" w:sz="4" w:space="0" w:color="auto"/>
            </w:tcBorders>
            <w:noWrap/>
            <w:vAlign w:val="center"/>
          </w:tcPr>
          <w:p w14:paraId="7D742B18"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HBeAg (hepatitis B e antigen)</w:t>
            </w:r>
          </w:p>
        </w:tc>
        <w:tc>
          <w:tcPr>
            <w:tcW w:w="1587" w:type="dxa"/>
            <w:tcBorders>
              <w:top w:val="nil"/>
              <w:left w:val="nil"/>
              <w:bottom w:val="single" w:sz="4" w:space="0" w:color="auto"/>
              <w:right w:val="single" w:sz="4" w:space="0" w:color="auto"/>
            </w:tcBorders>
            <w:noWrap/>
            <w:vAlign w:val="center"/>
          </w:tcPr>
          <w:p w14:paraId="6CA6349F"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Urine glucose</w:t>
            </w:r>
          </w:p>
        </w:tc>
      </w:tr>
      <w:tr w:rsidR="007B694B" w14:paraId="1CFBFDD2"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3C9C5DED"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4</w:t>
            </w:r>
          </w:p>
        </w:tc>
        <w:tc>
          <w:tcPr>
            <w:tcW w:w="2126" w:type="dxa"/>
            <w:tcBorders>
              <w:top w:val="nil"/>
              <w:left w:val="nil"/>
              <w:bottom w:val="single" w:sz="4" w:space="0" w:color="auto"/>
              <w:right w:val="single" w:sz="4" w:space="0" w:color="auto"/>
            </w:tcBorders>
            <w:noWrap/>
            <w:vAlign w:val="center"/>
          </w:tcPr>
          <w:p w14:paraId="55CC340C"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DBil (direct bilirubin)/IBil (indirect bilirubin)</w:t>
            </w:r>
          </w:p>
        </w:tc>
        <w:tc>
          <w:tcPr>
            <w:tcW w:w="2410" w:type="dxa"/>
            <w:tcBorders>
              <w:top w:val="nil"/>
              <w:left w:val="nil"/>
              <w:bottom w:val="single" w:sz="4" w:space="0" w:color="auto"/>
              <w:right w:val="single" w:sz="4" w:space="0" w:color="auto"/>
            </w:tcBorders>
            <w:noWrap/>
            <w:vAlign w:val="center"/>
          </w:tcPr>
          <w:p w14:paraId="15F5A03B"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MO% (monocyte percentage)</w:t>
            </w:r>
          </w:p>
        </w:tc>
        <w:tc>
          <w:tcPr>
            <w:tcW w:w="1843" w:type="dxa"/>
            <w:tcBorders>
              <w:top w:val="nil"/>
              <w:left w:val="nil"/>
              <w:bottom w:val="single" w:sz="4" w:space="0" w:color="auto"/>
              <w:right w:val="single" w:sz="4" w:space="0" w:color="auto"/>
            </w:tcBorders>
            <w:noWrap/>
            <w:vAlign w:val="center"/>
          </w:tcPr>
          <w:p w14:paraId="0B10B22E"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FIB/FBG (fibrinogen)</w:t>
            </w:r>
          </w:p>
        </w:tc>
        <w:tc>
          <w:tcPr>
            <w:tcW w:w="2976" w:type="dxa"/>
            <w:tcBorders>
              <w:top w:val="nil"/>
              <w:left w:val="nil"/>
              <w:bottom w:val="single" w:sz="4" w:space="0" w:color="auto"/>
              <w:right w:val="single" w:sz="4" w:space="0" w:color="auto"/>
            </w:tcBorders>
            <w:noWrap/>
            <w:vAlign w:val="center"/>
          </w:tcPr>
          <w:p w14:paraId="1A9051C6"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HBeAb (hepatitis B e antibody)</w:t>
            </w:r>
          </w:p>
        </w:tc>
        <w:tc>
          <w:tcPr>
            <w:tcW w:w="1587" w:type="dxa"/>
            <w:tcBorders>
              <w:top w:val="nil"/>
              <w:left w:val="nil"/>
              <w:bottom w:val="single" w:sz="4" w:space="0" w:color="auto"/>
              <w:right w:val="single" w:sz="4" w:space="0" w:color="auto"/>
            </w:tcBorders>
            <w:noWrap/>
            <w:vAlign w:val="center"/>
          </w:tcPr>
          <w:p w14:paraId="2D9DE236"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Urine ketone body</w:t>
            </w:r>
          </w:p>
        </w:tc>
      </w:tr>
      <w:tr w:rsidR="007B694B" w14:paraId="1C814900"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0A4530B7"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5</w:t>
            </w:r>
          </w:p>
        </w:tc>
        <w:tc>
          <w:tcPr>
            <w:tcW w:w="2126" w:type="dxa"/>
            <w:tcBorders>
              <w:top w:val="nil"/>
              <w:left w:val="nil"/>
              <w:bottom w:val="single" w:sz="4" w:space="0" w:color="auto"/>
              <w:right w:val="single" w:sz="4" w:space="0" w:color="auto"/>
            </w:tcBorders>
            <w:noWrap/>
            <w:vAlign w:val="center"/>
          </w:tcPr>
          <w:p w14:paraId="1B6AA4A4"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TBA (total bile acids)</w:t>
            </w:r>
          </w:p>
        </w:tc>
        <w:tc>
          <w:tcPr>
            <w:tcW w:w="2410" w:type="dxa"/>
            <w:tcBorders>
              <w:top w:val="nil"/>
              <w:left w:val="nil"/>
              <w:bottom w:val="single" w:sz="4" w:space="0" w:color="auto"/>
              <w:right w:val="single" w:sz="4" w:space="0" w:color="auto"/>
            </w:tcBorders>
            <w:noWrap/>
            <w:vAlign w:val="center"/>
          </w:tcPr>
          <w:p w14:paraId="653AD7FB"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MO # (absolute monocyte count)</w:t>
            </w:r>
          </w:p>
        </w:tc>
        <w:tc>
          <w:tcPr>
            <w:tcW w:w="1843" w:type="dxa"/>
            <w:tcBorders>
              <w:top w:val="nil"/>
              <w:left w:val="nil"/>
              <w:bottom w:val="single" w:sz="4" w:space="0" w:color="auto"/>
              <w:right w:val="single" w:sz="4" w:space="0" w:color="auto"/>
            </w:tcBorders>
            <w:noWrap/>
            <w:vAlign w:val="center"/>
          </w:tcPr>
          <w:p w14:paraId="1D7C9F10"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2976" w:type="dxa"/>
            <w:tcBorders>
              <w:top w:val="nil"/>
              <w:left w:val="nil"/>
              <w:bottom w:val="single" w:sz="4" w:space="0" w:color="auto"/>
              <w:right w:val="single" w:sz="4" w:space="0" w:color="auto"/>
            </w:tcBorders>
            <w:noWrap/>
            <w:vAlign w:val="center"/>
          </w:tcPr>
          <w:p w14:paraId="50EEEB59"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HBcAb (hepatitis B core antibody)</w:t>
            </w:r>
          </w:p>
        </w:tc>
        <w:tc>
          <w:tcPr>
            <w:tcW w:w="1587" w:type="dxa"/>
            <w:tcBorders>
              <w:top w:val="nil"/>
              <w:left w:val="nil"/>
              <w:bottom w:val="single" w:sz="4" w:space="0" w:color="auto"/>
              <w:right w:val="single" w:sz="4" w:space="0" w:color="auto"/>
            </w:tcBorders>
            <w:noWrap/>
            <w:vAlign w:val="center"/>
          </w:tcPr>
          <w:p w14:paraId="78C79A8F"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Urobilinogen</w:t>
            </w:r>
          </w:p>
        </w:tc>
      </w:tr>
      <w:tr w:rsidR="007B694B" w14:paraId="4BF6E0AD"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26DA51F4"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6</w:t>
            </w:r>
          </w:p>
        </w:tc>
        <w:tc>
          <w:tcPr>
            <w:tcW w:w="2126" w:type="dxa"/>
            <w:tcBorders>
              <w:top w:val="nil"/>
              <w:left w:val="nil"/>
              <w:bottom w:val="single" w:sz="4" w:space="0" w:color="auto"/>
              <w:right w:val="single" w:sz="4" w:space="0" w:color="auto"/>
            </w:tcBorders>
            <w:noWrap/>
            <w:vAlign w:val="center"/>
          </w:tcPr>
          <w:p w14:paraId="2086C606"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ALT (alanine aminotransferase)</w:t>
            </w:r>
          </w:p>
        </w:tc>
        <w:tc>
          <w:tcPr>
            <w:tcW w:w="2410" w:type="dxa"/>
            <w:tcBorders>
              <w:top w:val="nil"/>
              <w:left w:val="nil"/>
              <w:bottom w:val="single" w:sz="4" w:space="0" w:color="auto"/>
              <w:right w:val="single" w:sz="4" w:space="0" w:color="auto"/>
            </w:tcBorders>
            <w:noWrap/>
            <w:vAlign w:val="center"/>
          </w:tcPr>
          <w:p w14:paraId="6D67997C"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NE% (neutrophil percentage)</w:t>
            </w:r>
          </w:p>
        </w:tc>
        <w:tc>
          <w:tcPr>
            <w:tcW w:w="1843" w:type="dxa"/>
            <w:tcBorders>
              <w:top w:val="nil"/>
              <w:left w:val="nil"/>
              <w:bottom w:val="single" w:sz="4" w:space="0" w:color="auto"/>
              <w:right w:val="single" w:sz="4" w:space="0" w:color="auto"/>
            </w:tcBorders>
            <w:noWrap/>
            <w:vAlign w:val="center"/>
          </w:tcPr>
          <w:p w14:paraId="3A782AED"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2976" w:type="dxa"/>
            <w:tcBorders>
              <w:top w:val="nil"/>
              <w:left w:val="nil"/>
              <w:bottom w:val="single" w:sz="4" w:space="0" w:color="auto"/>
              <w:right w:val="single" w:sz="4" w:space="0" w:color="auto"/>
            </w:tcBorders>
            <w:noWrap/>
            <w:vAlign w:val="center"/>
          </w:tcPr>
          <w:p w14:paraId="2F1389C2"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HIV-comb (HIV antigen-antibody combination test)</w:t>
            </w:r>
          </w:p>
        </w:tc>
        <w:tc>
          <w:tcPr>
            <w:tcW w:w="1587" w:type="dxa"/>
            <w:tcBorders>
              <w:top w:val="nil"/>
              <w:left w:val="nil"/>
              <w:bottom w:val="single" w:sz="4" w:space="0" w:color="auto"/>
              <w:right w:val="single" w:sz="4" w:space="0" w:color="auto"/>
            </w:tcBorders>
            <w:noWrap/>
            <w:vAlign w:val="center"/>
          </w:tcPr>
          <w:p w14:paraId="1B98B224"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Urine bilirubin</w:t>
            </w:r>
          </w:p>
        </w:tc>
      </w:tr>
      <w:tr w:rsidR="007B694B" w14:paraId="1ED58025"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59161F44"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7</w:t>
            </w:r>
          </w:p>
        </w:tc>
        <w:tc>
          <w:tcPr>
            <w:tcW w:w="2126" w:type="dxa"/>
            <w:tcBorders>
              <w:top w:val="nil"/>
              <w:left w:val="nil"/>
              <w:bottom w:val="single" w:sz="4" w:space="0" w:color="auto"/>
              <w:right w:val="single" w:sz="4" w:space="0" w:color="auto"/>
            </w:tcBorders>
            <w:noWrap/>
            <w:vAlign w:val="center"/>
          </w:tcPr>
          <w:p w14:paraId="40BA6C6A"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AST (aspartate aminotransferase)</w:t>
            </w:r>
          </w:p>
        </w:tc>
        <w:tc>
          <w:tcPr>
            <w:tcW w:w="2410" w:type="dxa"/>
            <w:tcBorders>
              <w:top w:val="nil"/>
              <w:left w:val="nil"/>
              <w:bottom w:val="single" w:sz="4" w:space="0" w:color="auto"/>
              <w:right w:val="single" w:sz="4" w:space="0" w:color="auto"/>
            </w:tcBorders>
            <w:noWrap/>
            <w:vAlign w:val="center"/>
          </w:tcPr>
          <w:p w14:paraId="4ADDE9E3"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NE # (absolute neutrophil count)</w:t>
            </w:r>
          </w:p>
        </w:tc>
        <w:tc>
          <w:tcPr>
            <w:tcW w:w="1843" w:type="dxa"/>
            <w:tcBorders>
              <w:top w:val="nil"/>
              <w:left w:val="nil"/>
              <w:bottom w:val="single" w:sz="4" w:space="0" w:color="auto"/>
              <w:right w:val="single" w:sz="4" w:space="0" w:color="auto"/>
            </w:tcBorders>
            <w:noWrap/>
            <w:vAlign w:val="center"/>
          </w:tcPr>
          <w:p w14:paraId="3E6278F7"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2976" w:type="dxa"/>
            <w:tcBorders>
              <w:top w:val="nil"/>
              <w:left w:val="nil"/>
              <w:bottom w:val="single" w:sz="4" w:space="0" w:color="auto"/>
              <w:right w:val="single" w:sz="4" w:space="0" w:color="auto"/>
            </w:tcBorders>
            <w:noWrap/>
            <w:vAlign w:val="center"/>
          </w:tcPr>
          <w:p w14:paraId="62C76ADA"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Anti-TP (Treponema pallidum specific antibody)</w:t>
            </w:r>
          </w:p>
        </w:tc>
        <w:tc>
          <w:tcPr>
            <w:tcW w:w="1587" w:type="dxa"/>
            <w:tcBorders>
              <w:top w:val="nil"/>
              <w:left w:val="nil"/>
              <w:bottom w:val="single" w:sz="4" w:space="0" w:color="auto"/>
              <w:right w:val="single" w:sz="4" w:space="0" w:color="auto"/>
            </w:tcBorders>
            <w:noWrap/>
            <w:vAlign w:val="center"/>
          </w:tcPr>
          <w:p w14:paraId="175B2635"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Urinary occult blood</w:t>
            </w:r>
          </w:p>
        </w:tc>
      </w:tr>
      <w:tr w:rsidR="007B694B" w14:paraId="0F9C8530"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7FA1CA74"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8</w:t>
            </w:r>
          </w:p>
        </w:tc>
        <w:tc>
          <w:tcPr>
            <w:tcW w:w="2126" w:type="dxa"/>
            <w:tcBorders>
              <w:top w:val="nil"/>
              <w:left w:val="nil"/>
              <w:bottom w:val="single" w:sz="4" w:space="0" w:color="auto"/>
              <w:right w:val="single" w:sz="4" w:space="0" w:color="auto"/>
            </w:tcBorders>
            <w:noWrap/>
            <w:vAlign w:val="center"/>
          </w:tcPr>
          <w:p w14:paraId="7CE0BB20"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ALP (alkaline phosphatase)</w:t>
            </w:r>
          </w:p>
        </w:tc>
        <w:tc>
          <w:tcPr>
            <w:tcW w:w="2410" w:type="dxa"/>
            <w:tcBorders>
              <w:top w:val="nil"/>
              <w:left w:val="nil"/>
              <w:bottom w:val="single" w:sz="4" w:space="0" w:color="auto"/>
              <w:right w:val="single" w:sz="4" w:space="0" w:color="auto"/>
            </w:tcBorders>
            <w:noWrap/>
            <w:vAlign w:val="center"/>
          </w:tcPr>
          <w:p w14:paraId="5477A58C"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EO% (eosinophil percentage)</w:t>
            </w:r>
          </w:p>
        </w:tc>
        <w:tc>
          <w:tcPr>
            <w:tcW w:w="1843" w:type="dxa"/>
            <w:tcBorders>
              <w:top w:val="nil"/>
              <w:left w:val="nil"/>
              <w:bottom w:val="single" w:sz="4" w:space="0" w:color="auto"/>
              <w:right w:val="single" w:sz="4" w:space="0" w:color="auto"/>
            </w:tcBorders>
            <w:noWrap/>
            <w:vAlign w:val="center"/>
          </w:tcPr>
          <w:p w14:paraId="0D16CD7F"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2976" w:type="dxa"/>
            <w:tcBorders>
              <w:top w:val="nil"/>
              <w:left w:val="nil"/>
              <w:bottom w:val="single" w:sz="4" w:space="0" w:color="auto"/>
              <w:right w:val="single" w:sz="4" w:space="0" w:color="auto"/>
            </w:tcBorders>
            <w:noWrap/>
            <w:vAlign w:val="center"/>
          </w:tcPr>
          <w:p w14:paraId="3ED62840"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Anti-HCV (hepatitis C virus antibody)</w:t>
            </w:r>
          </w:p>
        </w:tc>
        <w:tc>
          <w:tcPr>
            <w:tcW w:w="1587" w:type="dxa"/>
            <w:tcBorders>
              <w:top w:val="nil"/>
              <w:left w:val="nil"/>
              <w:bottom w:val="single" w:sz="4" w:space="0" w:color="auto"/>
              <w:right w:val="single" w:sz="4" w:space="0" w:color="auto"/>
            </w:tcBorders>
            <w:noWrap/>
            <w:vAlign w:val="center"/>
          </w:tcPr>
          <w:p w14:paraId="38D2F20C"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Urine protein</w:t>
            </w:r>
          </w:p>
        </w:tc>
      </w:tr>
      <w:tr w:rsidR="007B694B" w14:paraId="115160E3"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02AE3937"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9</w:t>
            </w:r>
          </w:p>
        </w:tc>
        <w:tc>
          <w:tcPr>
            <w:tcW w:w="2126" w:type="dxa"/>
            <w:tcBorders>
              <w:top w:val="nil"/>
              <w:left w:val="nil"/>
              <w:bottom w:val="single" w:sz="4" w:space="0" w:color="auto"/>
              <w:right w:val="single" w:sz="4" w:space="0" w:color="auto"/>
            </w:tcBorders>
            <w:noWrap/>
            <w:vAlign w:val="center"/>
          </w:tcPr>
          <w:p w14:paraId="70D59DFD"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GGT (gamma glutamyl transferase)</w:t>
            </w:r>
          </w:p>
        </w:tc>
        <w:tc>
          <w:tcPr>
            <w:tcW w:w="2410" w:type="dxa"/>
            <w:tcBorders>
              <w:top w:val="nil"/>
              <w:left w:val="nil"/>
              <w:bottom w:val="single" w:sz="4" w:space="0" w:color="auto"/>
              <w:right w:val="single" w:sz="4" w:space="0" w:color="auto"/>
            </w:tcBorders>
            <w:noWrap/>
            <w:vAlign w:val="center"/>
          </w:tcPr>
          <w:p w14:paraId="4E1AD6CB"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EO # (absolute eosinophil count)</w:t>
            </w:r>
          </w:p>
        </w:tc>
        <w:tc>
          <w:tcPr>
            <w:tcW w:w="1843" w:type="dxa"/>
            <w:tcBorders>
              <w:top w:val="nil"/>
              <w:left w:val="nil"/>
              <w:bottom w:val="single" w:sz="4" w:space="0" w:color="auto"/>
              <w:right w:val="single" w:sz="4" w:space="0" w:color="auto"/>
            </w:tcBorders>
            <w:noWrap/>
            <w:vAlign w:val="center"/>
          </w:tcPr>
          <w:p w14:paraId="76AEF918"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2976" w:type="dxa"/>
            <w:tcBorders>
              <w:top w:val="nil"/>
              <w:left w:val="nil"/>
              <w:bottom w:val="single" w:sz="4" w:space="0" w:color="auto"/>
              <w:right w:val="single" w:sz="4" w:space="0" w:color="auto"/>
            </w:tcBorders>
            <w:noWrap/>
            <w:vAlign w:val="center"/>
          </w:tcPr>
          <w:p w14:paraId="3196F545"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1587" w:type="dxa"/>
            <w:tcBorders>
              <w:top w:val="nil"/>
              <w:left w:val="nil"/>
              <w:bottom w:val="single" w:sz="4" w:space="0" w:color="auto"/>
              <w:right w:val="single" w:sz="4" w:space="0" w:color="auto"/>
            </w:tcBorders>
            <w:noWrap/>
            <w:vAlign w:val="center"/>
          </w:tcPr>
          <w:p w14:paraId="074C331C"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 xml:space="preserve">Nitrite urine </w:t>
            </w:r>
          </w:p>
        </w:tc>
      </w:tr>
      <w:tr w:rsidR="007B694B" w14:paraId="468B23F7"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79FEA247"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10</w:t>
            </w:r>
          </w:p>
        </w:tc>
        <w:tc>
          <w:tcPr>
            <w:tcW w:w="2126" w:type="dxa"/>
            <w:tcBorders>
              <w:top w:val="nil"/>
              <w:left w:val="nil"/>
              <w:bottom w:val="single" w:sz="4" w:space="0" w:color="auto"/>
              <w:right w:val="single" w:sz="4" w:space="0" w:color="auto"/>
            </w:tcBorders>
            <w:noWrap/>
            <w:vAlign w:val="center"/>
          </w:tcPr>
          <w:p w14:paraId="38A47860"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Urea</w:t>
            </w:r>
          </w:p>
        </w:tc>
        <w:tc>
          <w:tcPr>
            <w:tcW w:w="2410" w:type="dxa"/>
            <w:tcBorders>
              <w:top w:val="nil"/>
              <w:left w:val="nil"/>
              <w:bottom w:val="single" w:sz="4" w:space="0" w:color="auto"/>
              <w:right w:val="single" w:sz="4" w:space="0" w:color="auto"/>
            </w:tcBorders>
            <w:noWrap/>
            <w:vAlign w:val="center"/>
          </w:tcPr>
          <w:p w14:paraId="18AADB03"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BA% (basophil percentage)</w:t>
            </w:r>
          </w:p>
        </w:tc>
        <w:tc>
          <w:tcPr>
            <w:tcW w:w="1843" w:type="dxa"/>
            <w:tcBorders>
              <w:top w:val="nil"/>
              <w:left w:val="nil"/>
              <w:bottom w:val="single" w:sz="4" w:space="0" w:color="auto"/>
              <w:right w:val="single" w:sz="4" w:space="0" w:color="auto"/>
            </w:tcBorders>
            <w:noWrap/>
            <w:vAlign w:val="center"/>
          </w:tcPr>
          <w:p w14:paraId="6DA0B749"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2976" w:type="dxa"/>
            <w:tcBorders>
              <w:top w:val="nil"/>
              <w:left w:val="nil"/>
              <w:bottom w:val="single" w:sz="4" w:space="0" w:color="auto"/>
              <w:right w:val="single" w:sz="4" w:space="0" w:color="auto"/>
            </w:tcBorders>
            <w:noWrap/>
            <w:vAlign w:val="center"/>
          </w:tcPr>
          <w:p w14:paraId="49A46A5F"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1587" w:type="dxa"/>
            <w:tcBorders>
              <w:top w:val="nil"/>
              <w:left w:val="nil"/>
              <w:bottom w:val="single" w:sz="4" w:space="0" w:color="auto"/>
              <w:right w:val="single" w:sz="4" w:space="0" w:color="auto"/>
            </w:tcBorders>
            <w:noWrap/>
            <w:vAlign w:val="center"/>
          </w:tcPr>
          <w:p w14:paraId="4391AC48"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Urine white blood cells</w:t>
            </w:r>
          </w:p>
        </w:tc>
      </w:tr>
      <w:tr w:rsidR="007B694B" w14:paraId="72FB2B1E"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62EFA474"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lastRenderedPageBreak/>
              <w:t>11</w:t>
            </w:r>
          </w:p>
        </w:tc>
        <w:tc>
          <w:tcPr>
            <w:tcW w:w="2126" w:type="dxa"/>
            <w:tcBorders>
              <w:top w:val="nil"/>
              <w:left w:val="nil"/>
              <w:bottom w:val="single" w:sz="4" w:space="0" w:color="auto"/>
              <w:right w:val="single" w:sz="4" w:space="0" w:color="auto"/>
            </w:tcBorders>
            <w:noWrap/>
            <w:vAlign w:val="center"/>
          </w:tcPr>
          <w:p w14:paraId="1E84DB4C"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Crea (Creatinine)</w:t>
            </w:r>
          </w:p>
        </w:tc>
        <w:tc>
          <w:tcPr>
            <w:tcW w:w="2410" w:type="dxa"/>
            <w:tcBorders>
              <w:top w:val="nil"/>
              <w:left w:val="nil"/>
              <w:bottom w:val="single" w:sz="4" w:space="0" w:color="auto"/>
              <w:right w:val="single" w:sz="4" w:space="0" w:color="auto"/>
            </w:tcBorders>
            <w:noWrap/>
            <w:vAlign w:val="center"/>
          </w:tcPr>
          <w:p w14:paraId="69DDAE53"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BA # (absolute basophil count)</w:t>
            </w:r>
          </w:p>
        </w:tc>
        <w:tc>
          <w:tcPr>
            <w:tcW w:w="1843" w:type="dxa"/>
            <w:tcBorders>
              <w:top w:val="nil"/>
              <w:left w:val="nil"/>
              <w:bottom w:val="single" w:sz="4" w:space="0" w:color="auto"/>
              <w:right w:val="single" w:sz="4" w:space="0" w:color="auto"/>
            </w:tcBorders>
            <w:noWrap/>
            <w:vAlign w:val="center"/>
          </w:tcPr>
          <w:p w14:paraId="78759D6F"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2976" w:type="dxa"/>
            <w:tcBorders>
              <w:top w:val="nil"/>
              <w:left w:val="nil"/>
              <w:bottom w:val="single" w:sz="4" w:space="0" w:color="auto"/>
              <w:right w:val="single" w:sz="4" w:space="0" w:color="auto"/>
            </w:tcBorders>
            <w:noWrap/>
            <w:vAlign w:val="center"/>
          </w:tcPr>
          <w:p w14:paraId="5325B21F"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1587" w:type="dxa"/>
            <w:tcBorders>
              <w:top w:val="nil"/>
              <w:left w:val="nil"/>
              <w:bottom w:val="single" w:sz="4" w:space="0" w:color="auto"/>
              <w:right w:val="single" w:sz="4" w:space="0" w:color="auto"/>
            </w:tcBorders>
            <w:noWrap/>
            <w:vAlign w:val="center"/>
          </w:tcPr>
          <w:p w14:paraId="682F2068"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Urine red blood cells</w:t>
            </w:r>
          </w:p>
        </w:tc>
      </w:tr>
      <w:tr w:rsidR="007B694B" w14:paraId="6CB9B035"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28B208F9"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12</w:t>
            </w:r>
          </w:p>
        </w:tc>
        <w:tc>
          <w:tcPr>
            <w:tcW w:w="2126" w:type="dxa"/>
            <w:tcBorders>
              <w:top w:val="nil"/>
              <w:left w:val="nil"/>
              <w:bottom w:val="single" w:sz="4" w:space="0" w:color="auto"/>
              <w:right w:val="single" w:sz="4" w:space="0" w:color="auto"/>
            </w:tcBorders>
            <w:noWrap/>
            <w:vAlign w:val="center"/>
          </w:tcPr>
          <w:p w14:paraId="510F01A9"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UA (uric acid)</w:t>
            </w:r>
          </w:p>
        </w:tc>
        <w:tc>
          <w:tcPr>
            <w:tcW w:w="2410" w:type="dxa"/>
            <w:tcBorders>
              <w:top w:val="nil"/>
              <w:left w:val="nil"/>
              <w:bottom w:val="single" w:sz="4" w:space="0" w:color="auto"/>
              <w:right w:val="single" w:sz="4" w:space="0" w:color="auto"/>
            </w:tcBorders>
            <w:noWrap/>
            <w:vAlign w:val="center"/>
          </w:tcPr>
          <w:p w14:paraId="47BF9BFE"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RBC (total red blood cell count)</w:t>
            </w:r>
          </w:p>
        </w:tc>
        <w:tc>
          <w:tcPr>
            <w:tcW w:w="1843" w:type="dxa"/>
            <w:tcBorders>
              <w:top w:val="nil"/>
              <w:left w:val="nil"/>
              <w:bottom w:val="single" w:sz="4" w:space="0" w:color="auto"/>
              <w:right w:val="single" w:sz="4" w:space="0" w:color="auto"/>
            </w:tcBorders>
            <w:noWrap/>
            <w:vAlign w:val="center"/>
          </w:tcPr>
          <w:p w14:paraId="1CD032D2"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2976" w:type="dxa"/>
            <w:tcBorders>
              <w:top w:val="nil"/>
              <w:left w:val="nil"/>
              <w:bottom w:val="single" w:sz="4" w:space="0" w:color="auto"/>
              <w:right w:val="single" w:sz="4" w:space="0" w:color="auto"/>
            </w:tcBorders>
            <w:noWrap/>
            <w:vAlign w:val="center"/>
          </w:tcPr>
          <w:p w14:paraId="7A3A6A11"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1587" w:type="dxa"/>
            <w:tcBorders>
              <w:top w:val="nil"/>
              <w:left w:val="nil"/>
              <w:bottom w:val="single" w:sz="4" w:space="0" w:color="auto"/>
              <w:right w:val="single" w:sz="4" w:space="0" w:color="auto"/>
            </w:tcBorders>
            <w:noWrap/>
            <w:vAlign w:val="center"/>
          </w:tcPr>
          <w:p w14:paraId="2E040ED4"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Urinary casts</w:t>
            </w:r>
          </w:p>
        </w:tc>
      </w:tr>
      <w:tr w:rsidR="007B694B" w14:paraId="66AFB723"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2AA9CF40"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13</w:t>
            </w:r>
          </w:p>
        </w:tc>
        <w:tc>
          <w:tcPr>
            <w:tcW w:w="2126" w:type="dxa"/>
            <w:tcBorders>
              <w:top w:val="nil"/>
              <w:left w:val="nil"/>
              <w:bottom w:val="single" w:sz="4" w:space="0" w:color="auto"/>
              <w:right w:val="single" w:sz="4" w:space="0" w:color="auto"/>
            </w:tcBorders>
            <w:noWrap/>
            <w:vAlign w:val="center"/>
          </w:tcPr>
          <w:p w14:paraId="4F80969A"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Glu (glucose)</w:t>
            </w:r>
          </w:p>
        </w:tc>
        <w:tc>
          <w:tcPr>
            <w:tcW w:w="2410" w:type="dxa"/>
            <w:tcBorders>
              <w:top w:val="nil"/>
              <w:left w:val="nil"/>
              <w:bottom w:val="single" w:sz="4" w:space="0" w:color="auto"/>
              <w:right w:val="single" w:sz="4" w:space="0" w:color="auto"/>
            </w:tcBorders>
            <w:noWrap/>
            <w:vAlign w:val="center"/>
          </w:tcPr>
          <w:p w14:paraId="131E6F4F"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HGB (hemoglobin)</w:t>
            </w:r>
          </w:p>
        </w:tc>
        <w:tc>
          <w:tcPr>
            <w:tcW w:w="1843" w:type="dxa"/>
            <w:tcBorders>
              <w:top w:val="nil"/>
              <w:left w:val="nil"/>
              <w:bottom w:val="single" w:sz="4" w:space="0" w:color="auto"/>
              <w:right w:val="single" w:sz="4" w:space="0" w:color="auto"/>
            </w:tcBorders>
            <w:noWrap/>
            <w:vAlign w:val="center"/>
          </w:tcPr>
          <w:p w14:paraId="11A0E99E"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2976" w:type="dxa"/>
            <w:tcBorders>
              <w:top w:val="nil"/>
              <w:left w:val="nil"/>
              <w:bottom w:val="single" w:sz="4" w:space="0" w:color="auto"/>
              <w:right w:val="single" w:sz="4" w:space="0" w:color="auto"/>
            </w:tcBorders>
            <w:noWrap/>
            <w:vAlign w:val="center"/>
          </w:tcPr>
          <w:p w14:paraId="652F038D"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1587" w:type="dxa"/>
            <w:tcBorders>
              <w:top w:val="nil"/>
              <w:left w:val="nil"/>
              <w:bottom w:val="single" w:sz="4" w:space="0" w:color="auto"/>
              <w:right w:val="single" w:sz="4" w:space="0" w:color="auto"/>
            </w:tcBorders>
            <w:noWrap/>
            <w:vAlign w:val="center"/>
          </w:tcPr>
          <w:p w14:paraId="57A8180E"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r>
      <w:tr w:rsidR="007B694B" w14:paraId="32937050"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7E11A2B0"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14</w:t>
            </w:r>
          </w:p>
        </w:tc>
        <w:tc>
          <w:tcPr>
            <w:tcW w:w="2126" w:type="dxa"/>
            <w:tcBorders>
              <w:top w:val="nil"/>
              <w:left w:val="nil"/>
              <w:bottom w:val="single" w:sz="4" w:space="0" w:color="auto"/>
              <w:right w:val="single" w:sz="4" w:space="0" w:color="auto"/>
            </w:tcBorders>
            <w:noWrap/>
            <w:vAlign w:val="center"/>
          </w:tcPr>
          <w:p w14:paraId="059B2623"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K (potassium)</w:t>
            </w:r>
          </w:p>
        </w:tc>
        <w:tc>
          <w:tcPr>
            <w:tcW w:w="2410" w:type="dxa"/>
            <w:tcBorders>
              <w:top w:val="nil"/>
              <w:left w:val="nil"/>
              <w:bottom w:val="single" w:sz="4" w:space="0" w:color="auto"/>
              <w:right w:val="single" w:sz="4" w:space="0" w:color="auto"/>
            </w:tcBorders>
            <w:noWrap/>
            <w:vAlign w:val="center"/>
          </w:tcPr>
          <w:p w14:paraId="2C12CB48"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HCT (hematocrit)</w:t>
            </w:r>
          </w:p>
        </w:tc>
        <w:tc>
          <w:tcPr>
            <w:tcW w:w="1843" w:type="dxa"/>
            <w:tcBorders>
              <w:top w:val="nil"/>
              <w:left w:val="nil"/>
              <w:bottom w:val="single" w:sz="4" w:space="0" w:color="auto"/>
              <w:right w:val="single" w:sz="4" w:space="0" w:color="auto"/>
            </w:tcBorders>
            <w:noWrap/>
            <w:vAlign w:val="center"/>
          </w:tcPr>
          <w:p w14:paraId="680D5655"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2976" w:type="dxa"/>
            <w:tcBorders>
              <w:top w:val="nil"/>
              <w:left w:val="nil"/>
              <w:bottom w:val="single" w:sz="4" w:space="0" w:color="auto"/>
              <w:right w:val="single" w:sz="4" w:space="0" w:color="auto"/>
            </w:tcBorders>
            <w:noWrap/>
            <w:vAlign w:val="center"/>
          </w:tcPr>
          <w:p w14:paraId="62B5D82A"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1587" w:type="dxa"/>
            <w:tcBorders>
              <w:top w:val="nil"/>
              <w:left w:val="nil"/>
              <w:bottom w:val="single" w:sz="4" w:space="0" w:color="auto"/>
              <w:right w:val="single" w:sz="4" w:space="0" w:color="auto"/>
            </w:tcBorders>
            <w:noWrap/>
            <w:vAlign w:val="center"/>
          </w:tcPr>
          <w:p w14:paraId="7532A290"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r>
      <w:tr w:rsidR="007B694B" w14:paraId="69AFF08A"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5D488C98"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15</w:t>
            </w:r>
          </w:p>
        </w:tc>
        <w:tc>
          <w:tcPr>
            <w:tcW w:w="2126" w:type="dxa"/>
            <w:tcBorders>
              <w:top w:val="nil"/>
              <w:left w:val="nil"/>
              <w:bottom w:val="single" w:sz="4" w:space="0" w:color="auto"/>
              <w:right w:val="single" w:sz="4" w:space="0" w:color="auto"/>
            </w:tcBorders>
            <w:noWrap/>
            <w:vAlign w:val="center"/>
          </w:tcPr>
          <w:p w14:paraId="434693C3"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Na (sodium)</w:t>
            </w:r>
          </w:p>
        </w:tc>
        <w:tc>
          <w:tcPr>
            <w:tcW w:w="2410" w:type="dxa"/>
            <w:tcBorders>
              <w:top w:val="nil"/>
              <w:left w:val="nil"/>
              <w:bottom w:val="single" w:sz="4" w:space="0" w:color="auto"/>
              <w:right w:val="single" w:sz="4" w:space="0" w:color="auto"/>
            </w:tcBorders>
            <w:noWrap/>
            <w:vAlign w:val="center"/>
          </w:tcPr>
          <w:p w14:paraId="059F72F0"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MCV (mean corpuscular volume)</w:t>
            </w:r>
          </w:p>
        </w:tc>
        <w:tc>
          <w:tcPr>
            <w:tcW w:w="1843" w:type="dxa"/>
            <w:tcBorders>
              <w:top w:val="nil"/>
              <w:left w:val="nil"/>
              <w:bottom w:val="single" w:sz="4" w:space="0" w:color="auto"/>
              <w:right w:val="single" w:sz="4" w:space="0" w:color="auto"/>
            </w:tcBorders>
            <w:noWrap/>
            <w:vAlign w:val="center"/>
          </w:tcPr>
          <w:p w14:paraId="51092585"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2976" w:type="dxa"/>
            <w:tcBorders>
              <w:top w:val="nil"/>
              <w:left w:val="nil"/>
              <w:bottom w:val="single" w:sz="4" w:space="0" w:color="auto"/>
              <w:right w:val="single" w:sz="4" w:space="0" w:color="auto"/>
            </w:tcBorders>
            <w:noWrap/>
            <w:vAlign w:val="center"/>
          </w:tcPr>
          <w:p w14:paraId="66F15254"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1587" w:type="dxa"/>
            <w:tcBorders>
              <w:top w:val="nil"/>
              <w:left w:val="nil"/>
              <w:bottom w:val="single" w:sz="4" w:space="0" w:color="auto"/>
              <w:right w:val="single" w:sz="4" w:space="0" w:color="auto"/>
            </w:tcBorders>
            <w:noWrap/>
            <w:vAlign w:val="center"/>
          </w:tcPr>
          <w:p w14:paraId="52F059C0"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r>
      <w:tr w:rsidR="007B694B" w14:paraId="770B5CF1"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1DABDD83"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16</w:t>
            </w:r>
          </w:p>
        </w:tc>
        <w:tc>
          <w:tcPr>
            <w:tcW w:w="2126" w:type="dxa"/>
            <w:tcBorders>
              <w:top w:val="nil"/>
              <w:left w:val="nil"/>
              <w:bottom w:val="single" w:sz="4" w:space="0" w:color="auto"/>
              <w:right w:val="single" w:sz="4" w:space="0" w:color="auto"/>
            </w:tcBorders>
            <w:noWrap/>
            <w:vAlign w:val="center"/>
          </w:tcPr>
          <w:p w14:paraId="655DBC56"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Cl (chlorine)</w:t>
            </w:r>
          </w:p>
        </w:tc>
        <w:tc>
          <w:tcPr>
            <w:tcW w:w="2410" w:type="dxa"/>
            <w:tcBorders>
              <w:top w:val="nil"/>
              <w:left w:val="nil"/>
              <w:bottom w:val="single" w:sz="4" w:space="0" w:color="auto"/>
              <w:right w:val="single" w:sz="4" w:space="0" w:color="auto"/>
            </w:tcBorders>
            <w:noWrap/>
            <w:vAlign w:val="center"/>
          </w:tcPr>
          <w:p w14:paraId="580F0F99"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MCH (mean corpuscular hemoglobin)</w:t>
            </w:r>
          </w:p>
        </w:tc>
        <w:tc>
          <w:tcPr>
            <w:tcW w:w="1843" w:type="dxa"/>
            <w:tcBorders>
              <w:top w:val="nil"/>
              <w:left w:val="nil"/>
              <w:bottom w:val="single" w:sz="4" w:space="0" w:color="auto"/>
              <w:right w:val="single" w:sz="4" w:space="0" w:color="auto"/>
            </w:tcBorders>
            <w:noWrap/>
            <w:vAlign w:val="center"/>
          </w:tcPr>
          <w:p w14:paraId="54D6510C"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2976" w:type="dxa"/>
            <w:tcBorders>
              <w:top w:val="nil"/>
              <w:left w:val="nil"/>
              <w:bottom w:val="single" w:sz="4" w:space="0" w:color="auto"/>
              <w:right w:val="single" w:sz="4" w:space="0" w:color="auto"/>
            </w:tcBorders>
            <w:noWrap/>
            <w:vAlign w:val="center"/>
          </w:tcPr>
          <w:p w14:paraId="3CF02BDA"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1587" w:type="dxa"/>
            <w:tcBorders>
              <w:top w:val="nil"/>
              <w:left w:val="nil"/>
              <w:bottom w:val="single" w:sz="4" w:space="0" w:color="auto"/>
              <w:right w:val="single" w:sz="4" w:space="0" w:color="auto"/>
            </w:tcBorders>
            <w:noWrap/>
            <w:vAlign w:val="center"/>
          </w:tcPr>
          <w:p w14:paraId="64CF12A6"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r>
      <w:tr w:rsidR="007B694B" w14:paraId="6D0F07E4"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09F9864F"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17</w:t>
            </w:r>
          </w:p>
        </w:tc>
        <w:tc>
          <w:tcPr>
            <w:tcW w:w="2126" w:type="dxa"/>
            <w:tcBorders>
              <w:top w:val="nil"/>
              <w:left w:val="nil"/>
              <w:bottom w:val="single" w:sz="4" w:space="0" w:color="auto"/>
              <w:right w:val="single" w:sz="4" w:space="0" w:color="auto"/>
            </w:tcBorders>
            <w:noWrap/>
            <w:vAlign w:val="center"/>
          </w:tcPr>
          <w:p w14:paraId="44A248CF"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Ca (calcium)</w:t>
            </w:r>
          </w:p>
        </w:tc>
        <w:tc>
          <w:tcPr>
            <w:tcW w:w="2410" w:type="dxa"/>
            <w:tcBorders>
              <w:top w:val="nil"/>
              <w:left w:val="nil"/>
              <w:bottom w:val="single" w:sz="4" w:space="0" w:color="auto"/>
              <w:right w:val="single" w:sz="4" w:space="0" w:color="auto"/>
            </w:tcBorders>
            <w:noWrap/>
            <w:vAlign w:val="center"/>
          </w:tcPr>
          <w:p w14:paraId="20D00B50"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MCHC (mean corpuscular hemoglobin concentration)</w:t>
            </w:r>
          </w:p>
        </w:tc>
        <w:tc>
          <w:tcPr>
            <w:tcW w:w="1843" w:type="dxa"/>
            <w:tcBorders>
              <w:top w:val="nil"/>
              <w:left w:val="nil"/>
              <w:bottom w:val="single" w:sz="4" w:space="0" w:color="auto"/>
              <w:right w:val="single" w:sz="4" w:space="0" w:color="auto"/>
            </w:tcBorders>
            <w:noWrap/>
            <w:vAlign w:val="center"/>
          </w:tcPr>
          <w:p w14:paraId="684EB4EE"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2976" w:type="dxa"/>
            <w:tcBorders>
              <w:top w:val="nil"/>
              <w:left w:val="nil"/>
              <w:bottom w:val="single" w:sz="4" w:space="0" w:color="auto"/>
              <w:right w:val="single" w:sz="4" w:space="0" w:color="auto"/>
            </w:tcBorders>
            <w:noWrap/>
            <w:vAlign w:val="center"/>
          </w:tcPr>
          <w:p w14:paraId="2E80097F"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1587" w:type="dxa"/>
            <w:tcBorders>
              <w:top w:val="nil"/>
              <w:left w:val="nil"/>
              <w:bottom w:val="single" w:sz="4" w:space="0" w:color="auto"/>
              <w:right w:val="single" w:sz="4" w:space="0" w:color="auto"/>
            </w:tcBorders>
            <w:noWrap/>
            <w:vAlign w:val="center"/>
          </w:tcPr>
          <w:p w14:paraId="00F90A5B"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r>
      <w:tr w:rsidR="007B694B" w14:paraId="1BC1FB07"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74AEB6EE"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18</w:t>
            </w:r>
          </w:p>
        </w:tc>
        <w:tc>
          <w:tcPr>
            <w:tcW w:w="2126" w:type="dxa"/>
            <w:tcBorders>
              <w:top w:val="nil"/>
              <w:left w:val="nil"/>
              <w:bottom w:val="single" w:sz="4" w:space="0" w:color="auto"/>
              <w:right w:val="single" w:sz="4" w:space="0" w:color="auto"/>
            </w:tcBorders>
            <w:noWrap/>
            <w:vAlign w:val="center"/>
          </w:tcPr>
          <w:p w14:paraId="6DACACA3"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P (phosphorus)</w:t>
            </w:r>
          </w:p>
        </w:tc>
        <w:tc>
          <w:tcPr>
            <w:tcW w:w="2410" w:type="dxa"/>
            <w:tcBorders>
              <w:top w:val="nil"/>
              <w:left w:val="nil"/>
              <w:bottom w:val="single" w:sz="4" w:space="0" w:color="auto"/>
              <w:right w:val="single" w:sz="4" w:space="0" w:color="auto"/>
            </w:tcBorders>
            <w:noWrap/>
            <w:vAlign w:val="center"/>
          </w:tcPr>
          <w:p w14:paraId="1467E3E0"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PLT (total platelet count)</w:t>
            </w:r>
          </w:p>
        </w:tc>
        <w:tc>
          <w:tcPr>
            <w:tcW w:w="1843" w:type="dxa"/>
            <w:tcBorders>
              <w:top w:val="nil"/>
              <w:left w:val="nil"/>
              <w:bottom w:val="single" w:sz="4" w:space="0" w:color="auto"/>
              <w:right w:val="single" w:sz="4" w:space="0" w:color="auto"/>
            </w:tcBorders>
            <w:noWrap/>
            <w:vAlign w:val="center"/>
          </w:tcPr>
          <w:p w14:paraId="709DC92F"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2976" w:type="dxa"/>
            <w:tcBorders>
              <w:top w:val="nil"/>
              <w:left w:val="nil"/>
              <w:bottom w:val="single" w:sz="4" w:space="0" w:color="auto"/>
              <w:right w:val="single" w:sz="4" w:space="0" w:color="auto"/>
            </w:tcBorders>
            <w:noWrap/>
            <w:vAlign w:val="center"/>
          </w:tcPr>
          <w:p w14:paraId="703C14D8"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c>
          <w:tcPr>
            <w:tcW w:w="1587" w:type="dxa"/>
            <w:tcBorders>
              <w:top w:val="nil"/>
              <w:left w:val="nil"/>
              <w:bottom w:val="single" w:sz="4" w:space="0" w:color="auto"/>
              <w:right w:val="single" w:sz="4" w:space="0" w:color="auto"/>
            </w:tcBorders>
            <w:noWrap/>
            <w:vAlign w:val="center"/>
          </w:tcPr>
          <w:p w14:paraId="4BF89D93"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lang w:val="en"/>
              </w:rPr>
              <w:t xml:space="preserve">　</w:t>
            </w:r>
          </w:p>
        </w:tc>
      </w:tr>
      <w:tr w:rsidR="007B694B" w14:paraId="3979ACA3"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7BC80139"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19</w:t>
            </w:r>
          </w:p>
        </w:tc>
        <w:tc>
          <w:tcPr>
            <w:tcW w:w="2126" w:type="dxa"/>
            <w:tcBorders>
              <w:top w:val="nil"/>
              <w:left w:val="nil"/>
              <w:bottom w:val="single" w:sz="4" w:space="0" w:color="auto"/>
              <w:right w:val="single" w:sz="4" w:space="0" w:color="auto"/>
            </w:tcBorders>
            <w:noWrap/>
            <w:vAlign w:val="center"/>
          </w:tcPr>
          <w:p w14:paraId="42E3E510"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Mg (magnesium)</w:t>
            </w:r>
          </w:p>
        </w:tc>
        <w:tc>
          <w:tcPr>
            <w:tcW w:w="2410" w:type="dxa"/>
            <w:tcBorders>
              <w:top w:val="nil"/>
              <w:left w:val="nil"/>
              <w:bottom w:val="single" w:sz="4" w:space="0" w:color="auto"/>
              <w:right w:val="single" w:sz="4" w:space="0" w:color="auto"/>
            </w:tcBorders>
            <w:noWrap/>
            <w:vAlign w:val="center"/>
          </w:tcPr>
          <w:p w14:paraId="3BD76C4E" w14:textId="77777777" w:rsidR="007B694B" w:rsidRDefault="007B694B">
            <w:pPr>
              <w:widowControl/>
              <w:spacing w:line="240" w:lineRule="auto"/>
              <w:ind w:firstLineChars="0" w:firstLine="0"/>
              <w:jc w:val="center"/>
              <w:rPr>
                <w:rFonts w:eastAsia="等线"/>
                <w:color w:val="000000"/>
                <w:kern w:val="0"/>
                <w:sz w:val="18"/>
                <w:szCs w:val="18"/>
              </w:rPr>
            </w:pPr>
          </w:p>
        </w:tc>
        <w:tc>
          <w:tcPr>
            <w:tcW w:w="1843" w:type="dxa"/>
            <w:tcBorders>
              <w:top w:val="nil"/>
              <w:left w:val="nil"/>
              <w:bottom w:val="single" w:sz="4" w:space="0" w:color="auto"/>
              <w:right w:val="single" w:sz="4" w:space="0" w:color="auto"/>
            </w:tcBorders>
            <w:noWrap/>
            <w:vAlign w:val="center"/>
          </w:tcPr>
          <w:p w14:paraId="5262CFD7"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2976" w:type="dxa"/>
            <w:tcBorders>
              <w:top w:val="nil"/>
              <w:left w:val="nil"/>
              <w:bottom w:val="single" w:sz="4" w:space="0" w:color="auto"/>
              <w:right w:val="single" w:sz="4" w:space="0" w:color="auto"/>
            </w:tcBorders>
            <w:noWrap/>
            <w:vAlign w:val="center"/>
          </w:tcPr>
          <w:p w14:paraId="33CC4D56"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1587" w:type="dxa"/>
            <w:tcBorders>
              <w:top w:val="nil"/>
              <w:left w:val="nil"/>
              <w:bottom w:val="single" w:sz="4" w:space="0" w:color="auto"/>
              <w:right w:val="single" w:sz="4" w:space="0" w:color="auto"/>
            </w:tcBorders>
            <w:noWrap/>
            <w:vAlign w:val="center"/>
          </w:tcPr>
          <w:p w14:paraId="3FBFBB1A"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r>
      <w:tr w:rsidR="007B694B" w14:paraId="7FDB2415"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0BE0BB0A"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20</w:t>
            </w:r>
          </w:p>
        </w:tc>
        <w:tc>
          <w:tcPr>
            <w:tcW w:w="2126" w:type="dxa"/>
            <w:tcBorders>
              <w:top w:val="nil"/>
              <w:left w:val="nil"/>
              <w:bottom w:val="single" w:sz="4" w:space="0" w:color="auto"/>
              <w:right w:val="single" w:sz="4" w:space="0" w:color="auto"/>
            </w:tcBorders>
            <w:noWrap/>
            <w:vAlign w:val="center"/>
          </w:tcPr>
          <w:p w14:paraId="47742F98"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TCHO (total cholesterol)</w:t>
            </w:r>
          </w:p>
        </w:tc>
        <w:tc>
          <w:tcPr>
            <w:tcW w:w="2410" w:type="dxa"/>
            <w:tcBorders>
              <w:top w:val="nil"/>
              <w:left w:val="nil"/>
              <w:bottom w:val="single" w:sz="4" w:space="0" w:color="auto"/>
              <w:right w:val="single" w:sz="4" w:space="0" w:color="auto"/>
            </w:tcBorders>
            <w:noWrap/>
            <w:vAlign w:val="center"/>
          </w:tcPr>
          <w:p w14:paraId="4F52C690" w14:textId="77777777" w:rsidR="007B694B" w:rsidRDefault="007B694B">
            <w:pPr>
              <w:widowControl/>
              <w:spacing w:line="240" w:lineRule="auto"/>
              <w:ind w:firstLineChars="0" w:firstLine="0"/>
              <w:jc w:val="center"/>
              <w:rPr>
                <w:rFonts w:eastAsia="等线"/>
                <w:color w:val="000000"/>
                <w:kern w:val="0"/>
                <w:sz w:val="18"/>
                <w:szCs w:val="18"/>
              </w:rPr>
            </w:pPr>
          </w:p>
        </w:tc>
        <w:tc>
          <w:tcPr>
            <w:tcW w:w="1843" w:type="dxa"/>
            <w:tcBorders>
              <w:top w:val="nil"/>
              <w:left w:val="nil"/>
              <w:bottom w:val="single" w:sz="4" w:space="0" w:color="auto"/>
              <w:right w:val="single" w:sz="4" w:space="0" w:color="auto"/>
            </w:tcBorders>
            <w:noWrap/>
            <w:vAlign w:val="center"/>
          </w:tcPr>
          <w:p w14:paraId="3598752E"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2976" w:type="dxa"/>
            <w:tcBorders>
              <w:top w:val="nil"/>
              <w:left w:val="nil"/>
              <w:bottom w:val="single" w:sz="4" w:space="0" w:color="auto"/>
              <w:right w:val="single" w:sz="4" w:space="0" w:color="auto"/>
            </w:tcBorders>
            <w:noWrap/>
            <w:vAlign w:val="center"/>
          </w:tcPr>
          <w:p w14:paraId="34D42AA5"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1587" w:type="dxa"/>
            <w:tcBorders>
              <w:top w:val="nil"/>
              <w:left w:val="nil"/>
              <w:bottom w:val="single" w:sz="4" w:space="0" w:color="auto"/>
              <w:right w:val="single" w:sz="4" w:space="0" w:color="auto"/>
            </w:tcBorders>
            <w:noWrap/>
            <w:vAlign w:val="center"/>
          </w:tcPr>
          <w:p w14:paraId="4A74D9FA"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r>
      <w:tr w:rsidR="007B694B" w14:paraId="7D2C3E87"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150438C9"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21</w:t>
            </w:r>
          </w:p>
        </w:tc>
        <w:tc>
          <w:tcPr>
            <w:tcW w:w="2126" w:type="dxa"/>
            <w:tcBorders>
              <w:top w:val="nil"/>
              <w:left w:val="nil"/>
              <w:bottom w:val="single" w:sz="4" w:space="0" w:color="auto"/>
              <w:right w:val="single" w:sz="4" w:space="0" w:color="auto"/>
            </w:tcBorders>
            <w:noWrap/>
            <w:vAlign w:val="center"/>
          </w:tcPr>
          <w:p w14:paraId="5E0333EF"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A/G (albumin/globulin)</w:t>
            </w:r>
          </w:p>
        </w:tc>
        <w:tc>
          <w:tcPr>
            <w:tcW w:w="2410" w:type="dxa"/>
            <w:tcBorders>
              <w:top w:val="nil"/>
              <w:left w:val="nil"/>
              <w:bottom w:val="single" w:sz="4" w:space="0" w:color="auto"/>
              <w:right w:val="single" w:sz="4" w:space="0" w:color="auto"/>
            </w:tcBorders>
            <w:noWrap/>
            <w:vAlign w:val="center"/>
          </w:tcPr>
          <w:p w14:paraId="3BEC4B84" w14:textId="77777777" w:rsidR="007B694B" w:rsidRDefault="007B694B">
            <w:pPr>
              <w:widowControl/>
              <w:spacing w:line="240" w:lineRule="auto"/>
              <w:ind w:firstLineChars="0" w:firstLine="0"/>
              <w:jc w:val="center"/>
              <w:rPr>
                <w:rFonts w:eastAsia="等线"/>
                <w:color w:val="000000"/>
                <w:kern w:val="0"/>
                <w:sz w:val="18"/>
                <w:szCs w:val="18"/>
              </w:rPr>
            </w:pPr>
          </w:p>
        </w:tc>
        <w:tc>
          <w:tcPr>
            <w:tcW w:w="1843" w:type="dxa"/>
            <w:tcBorders>
              <w:top w:val="nil"/>
              <w:left w:val="nil"/>
              <w:bottom w:val="single" w:sz="4" w:space="0" w:color="auto"/>
              <w:right w:val="single" w:sz="4" w:space="0" w:color="auto"/>
            </w:tcBorders>
            <w:noWrap/>
            <w:vAlign w:val="center"/>
          </w:tcPr>
          <w:p w14:paraId="7319CBCF"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2976" w:type="dxa"/>
            <w:tcBorders>
              <w:top w:val="nil"/>
              <w:left w:val="nil"/>
              <w:bottom w:val="single" w:sz="4" w:space="0" w:color="auto"/>
              <w:right w:val="single" w:sz="4" w:space="0" w:color="auto"/>
            </w:tcBorders>
            <w:noWrap/>
            <w:vAlign w:val="center"/>
          </w:tcPr>
          <w:p w14:paraId="3FACC1A1"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1587" w:type="dxa"/>
            <w:tcBorders>
              <w:top w:val="nil"/>
              <w:left w:val="nil"/>
              <w:bottom w:val="single" w:sz="4" w:space="0" w:color="auto"/>
              <w:right w:val="single" w:sz="4" w:space="0" w:color="auto"/>
            </w:tcBorders>
            <w:noWrap/>
            <w:vAlign w:val="center"/>
          </w:tcPr>
          <w:p w14:paraId="618D1A06"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r>
      <w:tr w:rsidR="007B694B" w14:paraId="3F664DC6"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2567C5E5"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22</w:t>
            </w:r>
          </w:p>
        </w:tc>
        <w:tc>
          <w:tcPr>
            <w:tcW w:w="2126" w:type="dxa"/>
            <w:tcBorders>
              <w:top w:val="nil"/>
              <w:left w:val="nil"/>
              <w:bottom w:val="single" w:sz="4" w:space="0" w:color="auto"/>
              <w:right w:val="single" w:sz="4" w:space="0" w:color="auto"/>
            </w:tcBorders>
            <w:noWrap/>
            <w:vAlign w:val="center"/>
          </w:tcPr>
          <w:p w14:paraId="191F979E"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TG (triglyceride)</w:t>
            </w:r>
          </w:p>
        </w:tc>
        <w:tc>
          <w:tcPr>
            <w:tcW w:w="2410" w:type="dxa"/>
            <w:tcBorders>
              <w:top w:val="nil"/>
              <w:left w:val="nil"/>
              <w:bottom w:val="single" w:sz="4" w:space="0" w:color="auto"/>
              <w:right w:val="single" w:sz="4" w:space="0" w:color="auto"/>
            </w:tcBorders>
            <w:noWrap/>
            <w:vAlign w:val="center"/>
          </w:tcPr>
          <w:p w14:paraId="6C084F6E"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1843" w:type="dxa"/>
            <w:tcBorders>
              <w:top w:val="nil"/>
              <w:left w:val="nil"/>
              <w:bottom w:val="single" w:sz="4" w:space="0" w:color="auto"/>
              <w:right w:val="single" w:sz="4" w:space="0" w:color="auto"/>
            </w:tcBorders>
            <w:noWrap/>
            <w:vAlign w:val="center"/>
          </w:tcPr>
          <w:p w14:paraId="15DC104C"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2976" w:type="dxa"/>
            <w:tcBorders>
              <w:top w:val="nil"/>
              <w:left w:val="nil"/>
              <w:bottom w:val="single" w:sz="4" w:space="0" w:color="auto"/>
              <w:right w:val="single" w:sz="4" w:space="0" w:color="auto"/>
            </w:tcBorders>
            <w:noWrap/>
            <w:vAlign w:val="center"/>
          </w:tcPr>
          <w:p w14:paraId="3669E54A"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1587" w:type="dxa"/>
            <w:tcBorders>
              <w:top w:val="nil"/>
              <w:left w:val="nil"/>
              <w:bottom w:val="single" w:sz="4" w:space="0" w:color="auto"/>
              <w:right w:val="single" w:sz="4" w:space="0" w:color="auto"/>
            </w:tcBorders>
            <w:noWrap/>
            <w:vAlign w:val="center"/>
          </w:tcPr>
          <w:p w14:paraId="178E0BC5"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r>
      <w:tr w:rsidR="007B694B" w14:paraId="68E00F02"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52C26A2A"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23</w:t>
            </w:r>
          </w:p>
        </w:tc>
        <w:tc>
          <w:tcPr>
            <w:tcW w:w="2126" w:type="dxa"/>
            <w:tcBorders>
              <w:top w:val="nil"/>
              <w:left w:val="nil"/>
              <w:bottom w:val="single" w:sz="4" w:space="0" w:color="auto"/>
              <w:right w:val="single" w:sz="4" w:space="0" w:color="auto"/>
            </w:tcBorders>
            <w:noWrap/>
            <w:vAlign w:val="center"/>
          </w:tcPr>
          <w:p w14:paraId="076FA0CE"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HDL-C (high density lipoprotein cholesterol)</w:t>
            </w:r>
          </w:p>
        </w:tc>
        <w:tc>
          <w:tcPr>
            <w:tcW w:w="2410" w:type="dxa"/>
            <w:tcBorders>
              <w:top w:val="nil"/>
              <w:left w:val="nil"/>
              <w:bottom w:val="single" w:sz="4" w:space="0" w:color="auto"/>
              <w:right w:val="single" w:sz="4" w:space="0" w:color="auto"/>
            </w:tcBorders>
            <w:noWrap/>
            <w:vAlign w:val="center"/>
          </w:tcPr>
          <w:p w14:paraId="6078C69E"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1843" w:type="dxa"/>
            <w:tcBorders>
              <w:top w:val="nil"/>
              <w:left w:val="nil"/>
              <w:bottom w:val="single" w:sz="4" w:space="0" w:color="auto"/>
              <w:right w:val="single" w:sz="4" w:space="0" w:color="auto"/>
            </w:tcBorders>
            <w:noWrap/>
            <w:vAlign w:val="center"/>
          </w:tcPr>
          <w:p w14:paraId="146875B1"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2976" w:type="dxa"/>
            <w:tcBorders>
              <w:top w:val="nil"/>
              <w:left w:val="nil"/>
              <w:bottom w:val="single" w:sz="4" w:space="0" w:color="auto"/>
              <w:right w:val="single" w:sz="4" w:space="0" w:color="auto"/>
            </w:tcBorders>
            <w:noWrap/>
            <w:vAlign w:val="center"/>
          </w:tcPr>
          <w:p w14:paraId="0677B60F"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1587" w:type="dxa"/>
            <w:tcBorders>
              <w:top w:val="nil"/>
              <w:left w:val="nil"/>
              <w:bottom w:val="single" w:sz="4" w:space="0" w:color="auto"/>
              <w:right w:val="single" w:sz="4" w:space="0" w:color="auto"/>
            </w:tcBorders>
            <w:noWrap/>
            <w:vAlign w:val="center"/>
          </w:tcPr>
          <w:p w14:paraId="39901E1D"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r>
      <w:tr w:rsidR="007B694B" w14:paraId="61BD31AC"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76AC9CB6"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24</w:t>
            </w:r>
          </w:p>
        </w:tc>
        <w:tc>
          <w:tcPr>
            <w:tcW w:w="2126" w:type="dxa"/>
            <w:tcBorders>
              <w:top w:val="nil"/>
              <w:left w:val="nil"/>
              <w:bottom w:val="single" w:sz="4" w:space="0" w:color="auto"/>
              <w:right w:val="single" w:sz="4" w:space="0" w:color="auto"/>
            </w:tcBorders>
            <w:noWrap/>
            <w:vAlign w:val="center"/>
          </w:tcPr>
          <w:p w14:paraId="5704DBEA"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LDL-C (low density lipoprotein cholesterol)</w:t>
            </w:r>
          </w:p>
        </w:tc>
        <w:tc>
          <w:tcPr>
            <w:tcW w:w="2410" w:type="dxa"/>
            <w:tcBorders>
              <w:top w:val="nil"/>
              <w:left w:val="nil"/>
              <w:bottom w:val="single" w:sz="4" w:space="0" w:color="auto"/>
              <w:right w:val="single" w:sz="4" w:space="0" w:color="auto"/>
            </w:tcBorders>
            <w:noWrap/>
            <w:vAlign w:val="center"/>
          </w:tcPr>
          <w:p w14:paraId="70758C20"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1843" w:type="dxa"/>
            <w:tcBorders>
              <w:top w:val="nil"/>
              <w:left w:val="nil"/>
              <w:bottom w:val="single" w:sz="4" w:space="0" w:color="auto"/>
              <w:right w:val="single" w:sz="4" w:space="0" w:color="auto"/>
            </w:tcBorders>
            <w:noWrap/>
            <w:vAlign w:val="center"/>
          </w:tcPr>
          <w:p w14:paraId="688DABF2"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2976" w:type="dxa"/>
            <w:tcBorders>
              <w:top w:val="nil"/>
              <w:left w:val="nil"/>
              <w:bottom w:val="single" w:sz="4" w:space="0" w:color="auto"/>
              <w:right w:val="single" w:sz="4" w:space="0" w:color="auto"/>
            </w:tcBorders>
            <w:noWrap/>
            <w:vAlign w:val="center"/>
          </w:tcPr>
          <w:p w14:paraId="1E0A5ABA"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1587" w:type="dxa"/>
            <w:tcBorders>
              <w:top w:val="nil"/>
              <w:left w:val="nil"/>
              <w:bottom w:val="single" w:sz="4" w:space="0" w:color="auto"/>
              <w:right w:val="single" w:sz="4" w:space="0" w:color="auto"/>
            </w:tcBorders>
            <w:noWrap/>
            <w:vAlign w:val="center"/>
          </w:tcPr>
          <w:p w14:paraId="0E47560F"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r>
      <w:tr w:rsidR="007B694B" w14:paraId="1AAB1515"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3227847A"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25</w:t>
            </w:r>
          </w:p>
        </w:tc>
        <w:tc>
          <w:tcPr>
            <w:tcW w:w="2126" w:type="dxa"/>
            <w:tcBorders>
              <w:top w:val="nil"/>
              <w:left w:val="nil"/>
              <w:bottom w:val="single" w:sz="4" w:space="0" w:color="auto"/>
              <w:right w:val="single" w:sz="4" w:space="0" w:color="auto"/>
            </w:tcBorders>
            <w:noWrap/>
            <w:vAlign w:val="center"/>
          </w:tcPr>
          <w:p w14:paraId="311212DD"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Apo A1 (apolipoprotein A1)</w:t>
            </w:r>
          </w:p>
        </w:tc>
        <w:tc>
          <w:tcPr>
            <w:tcW w:w="2410" w:type="dxa"/>
            <w:tcBorders>
              <w:top w:val="nil"/>
              <w:left w:val="nil"/>
              <w:bottom w:val="single" w:sz="4" w:space="0" w:color="auto"/>
              <w:right w:val="single" w:sz="4" w:space="0" w:color="auto"/>
            </w:tcBorders>
            <w:noWrap/>
            <w:vAlign w:val="center"/>
          </w:tcPr>
          <w:p w14:paraId="1D6A7A42"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1843" w:type="dxa"/>
            <w:tcBorders>
              <w:top w:val="nil"/>
              <w:left w:val="nil"/>
              <w:bottom w:val="single" w:sz="4" w:space="0" w:color="auto"/>
              <w:right w:val="single" w:sz="4" w:space="0" w:color="auto"/>
            </w:tcBorders>
            <w:noWrap/>
            <w:vAlign w:val="center"/>
          </w:tcPr>
          <w:p w14:paraId="18E104E1"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2976" w:type="dxa"/>
            <w:tcBorders>
              <w:top w:val="nil"/>
              <w:left w:val="nil"/>
              <w:bottom w:val="single" w:sz="4" w:space="0" w:color="auto"/>
              <w:right w:val="single" w:sz="4" w:space="0" w:color="auto"/>
            </w:tcBorders>
            <w:noWrap/>
            <w:vAlign w:val="center"/>
          </w:tcPr>
          <w:p w14:paraId="0B84E97C"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1587" w:type="dxa"/>
            <w:tcBorders>
              <w:top w:val="nil"/>
              <w:left w:val="nil"/>
              <w:bottom w:val="single" w:sz="4" w:space="0" w:color="auto"/>
              <w:right w:val="single" w:sz="4" w:space="0" w:color="auto"/>
            </w:tcBorders>
            <w:noWrap/>
            <w:vAlign w:val="center"/>
          </w:tcPr>
          <w:p w14:paraId="04FDE0F0"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r>
      <w:tr w:rsidR="007B694B" w14:paraId="22C84789"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30547B74"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lastRenderedPageBreak/>
              <w:t>26</w:t>
            </w:r>
          </w:p>
        </w:tc>
        <w:tc>
          <w:tcPr>
            <w:tcW w:w="2126" w:type="dxa"/>
            <w:tcBorders>
              <w:top w:val="nil"/>
              <w:left w:val="nil"/>
              <w:bottom w:val="single" w:sz="4" w:space="0" w:color="auto"/>
              <w:right w:val="single" w:sz="4" w:space="0" w:color="auto"/>
            </w:tcBorders>
            <w:noWrap/>
            <w:vAlign w:val="center"/>
          </w:tcPr>
          <w:p w14:paraId="3410ED27"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Apo B (apolipoprotein B)</w:t>
            </w:r>
          </w:p>
        </w:tc>
        <w:tc>
          <w:tcPr>
            <w:tcW w:w="2410" w:type="dxa"/>
            <w:tcBorders>
              <w:top w:val="nil"/>
              <w:left w:val="nil"/>
              <w:bottom w:val="single" w:sz="4" w:space="0" w:color="auto"/>
              <w:right w:val="single" w:sz="4" w:space="0" w:color="auto"/>
            </w:tcBorders>
            <w:noWrap/>
            <w:vAlign w:val="center"/>
          </w:tcPr>
          <w:p w14:paraId="0866CD1C"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1843" w:type="dxa"/>
            <w:tcBorders>
              <w:top w:val="nil"/>
              <w:left w:val="nil"/>
              <w:bottom w:val="single" w:sz="4" w:space="0" w:color="auto"/>
              <w:right w:val="single" w:sz="4" w:space="0" w:color="auto"/>
            </w:tcBorders>
            <w:noWrap/>
            <w:vAlign w:val="center"/>
          </w:tcPr>
          <w:p w14:paraId="6AD759C6"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2976" w:type="dxa"/>
            <w:tcBorders>
              <w:top w:val="nil"/>
              <w:left w:val="nil"/>
              <w:bottom w:val="single" w:sz="4" w:space="0" w:color="auto"/>
              <w:right w:val="single" w:sz="4" w:space="0" w:color="auto"/>
            </w:tcBorders>
            <w:noWrap/>
            <w:vAlign w:val="center"/>
          </w:tcPr>
          <w:p w14:paraId="629C0062"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1587" w:type="dxa"/>
            <w:tcBorders>
              <w:top w:val="nil"/>
              <w:left w:val="nil"/>
              <w:bottom w:val="single" w:sz="4" w:space="0" w:color="auto"/>
              <w:right w:val="single" w:sz="4" w:space="0" w:color="auto"/>
            </w:tcBorders>
            <w:noWrap/>
            <w:vAlign w:val="center"/>
          </w:tcPr>
          <w:p w14:paraId="15C78865"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r>
      <w:tr w:rsidR="007B694B" w14:paraId="2BF5AA10"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786D1920"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27</w:t>
            </w:r>
          </w:p>
        </w:tc>
        <w:tc>
          <w:tcPr>
            <w:tcW w:w="2126" w:type="dxa"/>
            <w:tcBorders>
              <w:top w:val="nil"/>
              <w:left w:val="nil"/>
              <w:bottom w:val="single" w:sz="4" w:space="0" w:color="auto"/>
              <w:right w:val="single" w:sz="4" w:space="0" w:color="auto"/>
            </w:tcBorders>
            <w:noWrap/>
            <w:vAlign w:val="center"/>
          </w:tcPr>
          <w:p w14:paraId="0C69CFF9"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LDH (lactate dehydrogenase)</w:t>
            </w:r>
          </w:p>
        </w:tc>
        <w:tc>
          <w:tcPr>
            <w:tcW w:w="2410" w:type="dxa"/>
            <w:tcBorders>
              <w:top w:val="nil"/>
              <w:left w:val="nil"/>
              <w:bottom w:val="single" w:sz="4" w:space="0" w:color="auto"/>
              <w:right w:val="single" w:sz="4" w:space="0" w:color="auto"/>
            </w:tcBorders>
            <w:noWrap/>
            <w:vAlign w:val="center"/>
          </w:tcPr>
          <w:p w14:paraId="525C33EF"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1843" w:type="dxa"/>
            <w:tcBorders>
              <w:top w:val="nil"/>
              <w:left w:val="nil"/>
              <w:bottom w:val="single" w:sz="4" w:space="0" w:color="auto"/>
              <w:right w:val="single" w:sz="4" w:space="0" w:color="auto"/>
            </w:tcBorders>
            <w:noWrap/>
            <w:vAlign w:val="center"/>
          </w:tcPr>
          <w:p w14:paraId="364145AC"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2976" w:type="dxa"/>
            <w:tcBorders>
              <w:top w:val="nil"/>
              <w:left w:val="nil"/>
              <w:bottom w:val="single" w:sz="4" w:space="0" w:color="auto"/>
              <w:right w:val="single" w:sz="4" w:space="0" w:color="auto"/>
            </w:tcBorders>
            <w:noWrap/>
            <w:vAlign w:val="center"/>
          </w:tcPr>
          <w:p w14:paraId="011A95E7"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1587" w:type="dxa"/>
            <w:tcBorders>
              <w:top w:val="nil"/>
              <w:left w:val="nil"/>
              <w:bottom w:val="single" w:sz="4" w:space="0" w:color="auto"/>
              <w:right w:val="single" w:sz="4" w:space="0" w:color="auto"/>
            </w:tcBorders>
            <w:noWrap/>
            <w:vAlign w:val="center"/>
          </w:tcPr>
          <w:p w14:paraId="73F57E28"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r>
      <w:tr w:rsidR="007B694B" w14:paraId="6A933424" w14:textId="77777777">
        <w:trPr>
          <w:trHeight w:val="280"/>
        </w:trPr>
        <w:tc>
          <w:tcPr>
            <w:tcW w:w="846" w:type="dxa"/>
            <w:tcBorders>
              <w:top w:val="nil"/>
              <w:left w:val="single" w:sz="4" w:space="0" w:color="auto"/>
              <w:bottom w:val="single" w:sz="4" w:space="0" w:color="auto"/>
              <w:right w:val="single" w:sz="4" w:space="0" w:color="auto"/>
            </w:tcBorders>
            <w:noWrap/>
            <w:vAlign w:val="center"/>
          </w:tcPr>
          <w:p w14:paraId="0A89EBA0" w14:textId="77777777" w:rsidR="007B694B" w:rsidRDefault="00FA3D63">
            <w:pPr>
              <w:widowControl/>
              <w:spacing w:line="240" w:lineRule="auto"/>
              <w:ind w:firstLineChars="0" w:firstLine="0"/>
              <w:jc w:val="center"/>
              <w:rPr>
                <w:rFonts w:eastAsia="等线"/>
                <w:b/>
                <w:bCs/>
                <w:color w:val="000000"/>
                <w:kern w:val="0"/>
                <w:sz w:val="18"/>
                <w:szCs w:val="18"/>
              </w:rPr>
            </w:pPr>
            <w:r>
              <w:rPr>
                <w:rFonts w:eastAsia="等线"/>
                <w:b/>
                <w:bCs/>
                <w:color w:val="000000"/>
                <w:kern w:val="0"/>
                <w:sz w:val="18"/>
                <w:szCs w:val="18"/>
              </w:rPr>
              <w:t>28</w:t>
            </w:r>
          </w:p>
        </w:tc>
        <w:tc>
          <w:tcPr>
            <w:tcW w:w="2126" w:type="dxa"/>
            <w:tcBorders>
              <w:top w:val="nil"/>
              <w:left w:val="nil"/>
              <w:bottom w:val="single" w:sz="4" w:space="0" w:color="auto"/>
              <w:right w:val="single" w:sz="4" w:space="0" w:color="auto"/>
            </w:tcBorders>
            <w:noWrap/>
            <w:vAlign w:val="center"/>
          </w:tcPr>
          <w:p w14:paraId="68211B5C" w14:textId="77777777" w:rsidR="007B694B" w:rsidRDefault="00FA3D63">
            <w:pPr>
              <w:widowControl/>
              <w:spacing w:line="240" w:lineRule="auto"/>
              <w:ind w:firstLineChars="0" w:firstLine="0"/>
              <w:jc w:val="center"/>
              <w:rPr>
                <w:rFonts w:eastAsia="等线"/>
                <w:color w:val="000000"/>
                <w:kern w:val="0"/>
                <w:sz w:val="18"/>
                <w:szCs w:val="18"/>
              </w:rPr>
            </w:pPr>
            <w:r>
              <w:rPr>
                <w:color w:val="000000"/>
                <w:kern w:val="0"/>
                <w:sz w:val="18"/>
                <w:szCs w:val="18"/>
                <w:lang w:val="en"/>
              </w:rPr>
              <w:t>CK (creatine kinase)</w:t>
            </w:r>
          </w:p>
        </w:tc>
        <w:tc>
          <w:tcPr>
            <w:tcW w:w="2410" w:type="dxa"/>
            <w:tcBorders>
              <w:top w:val="nil"/>
              <w:left w:val="nil"/>
              <w:bottom w:val="single" w:sz="4" w:space="0" w:color="auto"/>
              <w:right w:val="single" w:sz="4" w:space="0" w:color="auto"/>
            </w:tcBorders>
            <w:noWrap/>
            <w:vAlign w:val="center"/>
          </w:tcPr>
          <w:p w14:paraId="59238824"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1843" w:type="dxa"/>
            <w:tcBorders>
              <w:top w:val="nil"/>
              <w:left w:val="nil"/>
              <w:bottom w:val="single" w:sz="4" w:space="0" w:color="auto"/>
              <w:right w:val="single" w:sz="4" w:space="0" w:color="auto"/>
            </w:tcBorders>
            <w:noWrap/>
            <w:vAlign w:val="center"/>
          </w:tcPr>
          <w:p w14:paraId="432AA040"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2976" w:type="dxa"/>
            <w:tcBorders>
              <w:top w:val="nil"/>
              <w:left w:val="nil"/>
              <w:bottom w:val="single" w:sz="4" w:space="0" w:color="auto"/>
              <w:right w:val="single" w:sz="4" w:space="0" w:color="auto"/>
            </w:tcBorders>
            <w:noWrap/>
            <w:vAlign w:val="center"/>
          </w:tcPr>
          <w:p w14:paraId="5552828D"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c>
          <w:tcPr>
            <w:tcW w:w="1587" w:type="dxa"/>
            <w:tcBorders>
              <w:top w:val="nil"/>
              <w:left w:val="nil"/>
              <w:bottom w:val="single" w:sz="4" w:space="0" w:color="auto"/>
              <w:right w:val="single" w:sz="4" w:space="0" w:color="auto"/>
            </w:tcBorders>
            <w:noWrap/>
            <w:vAlign w:val="center"/>
          </w:tcPr>
          <w:p w14:paraId="59674A1E" w14:textId="77777777" w:rsidR="007B694B" w:rsidRDefault="00FA3D63">
            <w:pPr>
              <w:widowControl/>
              <w:spacing w:line="240" w:lineRule="auto"/>
              <w:ind w:firstLineChars="0" w:firstLine="0"/>
              <w:jc w:val="center"/>
              <w:rPr>
                <w:rFonts w:eastAsia="等线"/>
                <w:color w:val="000000"/>
                <w:kern w:val="0"/>
                <w:sz w:val="18"/>
                <w:szCs w:val="18"/>
              </w:rPr>
            </w:pPr>
            <w:r>
              <w:rPr>
                <w:rFonts w:eastAsia="等线"/>
                <w:color w:val="000000"/>
                <w:kern w:val="0"/>
                <w:sz w:val="18"/>
                <w:szCs w:val="18"/>
              </w:rPr>
              <w:t xml:space="preserve">　</w:t>
            </w:r>
          </w:p>
        </w:tc>
      </w:tr>
    </w:tbl>
    <w:p w14:paraId="2C4441B7" w14:textId="77777777" w:rsidR="007B694B" w:rsidRDefault="007B694B">
      <w:pPr>
        <w:spacing w:line="240" w:lineRule="auto"/>
        <w:ind w:firstLine="360"/>
        <w:rPr>
          <w:sz w:val="18"/>
          <w:szCs w:val="18"/>
        </w:rPr>
        <w:sectPr w:rsidR="007B694B">
          <w:headerReference w:type="default" r:id="rId30"/>
          <w:pgSz w:w="16838" w:h="11906" w:orient="landscape"/>
          <w:pgMar w:top="1800" w:right="1440" w:bottom="1800" w:left="1440" w:header="851" w:footer="992" w:gutter="0"/>
          <w:cols w:space="720"/>
          <w:docGrid w:type="lines" w:linePitch="326"/>
        </w:sectPr>
      </w:pPr>
    </w:p>
    <w:p w14:paraId="5199CDE4" w14:textId="77777777" w:rsidR="007B694B" w:rsidRDefault="00FA3D63">
      <w:pPr>
        <w:keepNext/>
        <w:autoSpaceDE w:val="0"/>
        <w:autoSpaceDN w:val="0"/>
        <w:adjustRightInd w:val="0"/>
        <w:ind w:firstLineChars="0" w:firstLine="0"/>
        <w:outlineLvl w:val="0"/>
        <w:rPr>
          <w:rFonts w:eastAsiaTheme="minorEastAsia"/>
          <w:b/>
          <w:szCs w:val="21"/>
        </w:rPr>
      </w:pPr>
      <w:bookmarkStart w:id="1554" w:name="_Toc166778620"/>
      <w:bookmarkStart w:id="1555" w:name="_Toc30318"/>
      <w:r>
        <w:rPr>
          <w:rFonts w:eastAsiaTheme="minorEastAsia"/>
          <w:b/>
          <w:bCs/>
          <w:szCs w:val="21"/>
          <w:lang w:val="en"/>
        </w:rPr>
        <w:lastRenderedPageBreak/>
        <w:t>Appendix 7: Descriptive Summary of Cases Consistent with</w:t>
      </w:r>
      <w:r>
        <w:rPr>
          <w:rFonts w:eastAsiaTheme="minorEastAsia"/>
          <w:szCs w:val="21"/>
          <w:lang w:val="en"/>
        </w:rPr>
        <w:t xml:space="preserve"> </w:t>
      </w:r>
      <w:r>
        <w:rPr>
          <w:rFonts w:eastAsiaTheme="minorEastAsia"/>
          <w:b/>
          <w:bCs/>
          <w:szCs w:val="21"/>
          <w:lang w:val="en"/>
        </w:rPr>
        <w:t>Hy's Law</w:t>
      </w:r>
      <w:bookmarkEnd w:id="1554"/>
      <w:bookmarkEnd w:id="1555"/>
    </w:p>
    <w:p w14:paraId="147C7773" w14:textId="77777777" w:rsidR="007B694B" w:rsidRDefault="00FA3D63">
      <w:pPr>
        <w:ind w:firstLineChars="0" w:firstLine="0"/>
      </w:pPr>
      <w:r>
        <w:rPr>
          <w:lang w:val="en"/>
        </w:rPr>
        <w:t>Descriptive summary of cases consistent with Hy's law should include the following information:</w:t>
      </w:r>
    </w:p>
    <w:p w14:paraId="05FF4588" w14:textId="77777777" w:rsidR="007B694B" w:rsidRDefault="00FA3D63">
      <w:pPr>
        <w:widowControl/>
        <w:ind w:left="480" w:hangingChars="200" w:hanging="480"/>
      </w:pPr>
      <w:r>
        <w:rPr>
          <w:rFonts w:hint="eastAsia"/>
          <w:lang w:val="en"/>
        </w:rPr>
        <w:t>(1)</w:t>
      </w:r>
      <w:r>
        <w:rPr>
          <w:lang w:val="en"/>
        </w:rPr>
        <w:tab/>
        <w:t>Subject's age, sex, weight and height;</w:t>
      </w:r>
    </w:p>
    <w:p w14:paraId="2D1B2236" w14:textId="77777777" w:rsidR="007B694B" w:rsidRDefault="00FA3D63">
      <w:pPr>
        <w:widowControl/>
        <w:ind w:left="480" w:hangingChars="200" w:hanging="480"/>
      </w:pPr>
      <w:r>
        <w:rPr>
          <w:rFonts w:hint="eastAsia"/>
          <w:lang w:val="en"/>
        </w:rPr>
        <w:t>(2)</w:t>
      </w:r>
      <w:r>
        <w:rPr>
          <w:lang w:val="en"/>
        </w:rPr>
        <w:tab/>
        <w:t xml:space="preserve">Signs and symptoms associated with hepatotoxicity, including their type, occurrence and duration; </w:t>
      </w:r>
    </w:p>
    <w:p w14:paraId="04FC471D" w14:textId="77777777" w:rsidR="007B694B" w:rsidRDefault="00FA3D63">
      <w:pPr>
        <w:widowControl/>
        <w:ind w:left="480" w:hangingChars="200" w:hanging="480"/>
      </w:pPr>
      <w:r>
        <w:rPr>
          <w:rFonts w:hint="eastAsia"/>
          <w:lang w:val="en"/>
        </w:rPr>
        <w:t>(3)</w:t>
      </w:r>
      <w:r>
        <w:rPr>
          <w:lang w:val="en"/>
        </w:rPr>
        <w:tab/>
        <w:t xml:space="preserve">Relationship between exposure time, dose and occurrence of liver injury; </w:t>
      </w:r>
    </w:p>
    <w:p w14:paraId="5D40E0AD" w14:textId="77777777" w:rsidR="007B694B" w:rsidRDefault="00FA3D63">
      <w:pPr>
        <w:widowControl/>
        <w:ind w:left="480" w:hangingChars="200" w:hanging="480"/>
      </w:pPr>
      <w:r>
        <w:rPr>
          <w:rFonts w:hint="eastAsia"/>
          <w:lang w:val="en"/>
        </w:rPr>
        <w:t>(4)</w:t>
      </w:r>
      <w:r>
        <w:rPr>
          <w:lang w:val="en"/>
        </w:rPr>
        <w:tab/>
        <w:t xml:space="preserve">Relevant medical history; </w:t>
      </w:r>
    </w:p>
    <w:p w14:paraId="1CF82F15" w14:textId="77777777" w:rsidR="007B694B" w:rsidRDefault="00FA3D63">
      <w:pPr>
        <w:widowControl/>
        <w:ind w:left="480" w:hangingChars="200" w:hanging="480"/>
      </w:pPr>
      <w:r>
        <w:rPr>
          <w:rFonts w:hint="eastAsia"/>
          <w:lang w:val="en"/>
        </w:rPr>
        <w:t>(5)</w:t>
      </w:r>
      <w:r>
        <w:rPr>
          <w:lang w:val="en"/>
        </w:rPr>
        <w:tab/>
        <w:t xml:space="preserve">Concomitant medications and their dates and doses; </w:t>
      </w:r>
    </w:p>
    <w:p w14:paraId="7832F11F" w14:textId="77777777" w:rsidR="007B694B" w:rsidRDefault="00FA3D63">
      <w:pPr>
        <w:widowControl/>
        <w:ind w:left="480" w:hangingChars="200" w:hanging="480"/>
      </w:pPr>
      <w:r>
        <w:rPr>
          <w:rFonts w:hint="eastAsia"/>
          <w:lang w:val="en"/>
        </w:rPr>
        <w:t>(6)</w:t>
      </w:r>
      <w:r>
        <w:rPr>
          <w:lang w:val="en"/>
        </w:rPr>
        <w:tab/>
        <w:t>Relevant test results, such as physical examination findings, laboratory data, liver biopsy results and reports, with dates and normal ranges;</w:t>
      </w:r>
    </w:p>
    <w:p w14:paraId="555930D1" w14:textId="77777777" w:rsidR="007B694B" w:rsidRDefault="00FA3D63">
      <w:pPr>
        <w:widowControl/>
        <w:ind w:left="480" w:hangingChars="200" w:hanging="480"/>
      </w:pPr>
      <w:r>
        <w:rPr>
          <w:rFonts w:hint="eastAsia"/>
          <w:lang w:val="en"/>
        </w:rPr>
        <w:t>(7)</w:t>
      </w:r>
      <w:r>
        <w:rPr>
          <w:lang w:val="en"/>
        </w:rPr>
        <w:tab/>
        <w:t xml:space="preserve">Time course of elevation of aminotransferase and bilirubin; </w:t>
      </w:r>
    </w:p>
    <w:p w14:paraId="59B293D2" w14:textId="77777777" w:rsidR="007B694B" w:rsidRDefault="00FA3D63">
      <w:pPr>
        <w:widowControl/>
        <w:ind w:left="480" w:hangingChars="200" w:hanging="480"/>
      </w:pPr>
      <w:r>
        <w:rPr>
          <w:rFonts w:hint="eastAsia"/>
          <w:lang w:val="en"/>
        </w:rPr>
        <w:t>(8)</w:t>
      </w:r>
      <w:r>
        <w:rPr>
          <w:lang w:val="en"/>
        </w:rPr>
        <w:tab/>
        <w:t xml:space="preserve">All relevant clinical information known, including: past or current history of alcohol consumption; evidence of previous or current viral hepatitis, NASH or other liver disease; symptoms and clinical course including follow-up until resolution; special examinations (e.g., imaging); </w:t>
      </w:r>
    </w:p>
    <w:p w14:paraId="32DDCD96" w14:textId="77777777" w:rsidR="007B694B" w:rsidRDefault="00FA3D63">
      <w:pPr>
        <w:widowControl/>
        <w:ind w:left="480" w:hangingChars="200" w:hanging="480"/>
      </w:pPr>
      <w:r>
        <w:rPr>
          <w:rFonts w:hint="eastAsia"/>
          <w:lang w:val="en"/>
        </w:rPr>
        <w:t>(9)</w:t>
      </w:r>
      <w:r>
        <w:rPr>
          <w:lang w:val="en"/>
        </w:rPr>
        <w:tab/>
        <w:t>Treatment provided;</w:t>
      </w:r>
    </w:p>
    <w:p w14:paraId="0224B55C" w14:textId="77777777" w:rsidR="007B694B" w:rsidRDefault="00FA3D63">
      <w:pPr>
        <w:widowControl/>
        <w:ind w:left="480" w:hangingChars="200" w:hanging="480"/>
      </w:pPr>
      <w:r>
        <w:rPr>
          <w:rFonts w:hint="eastAsia"/>
          <w:lang w:val="en"/>
        </w:rPr>
        <w:t>(10)</w:t>
      </w:r>
      <w:r>
        <w:rPr>
          <w:lang w:val="en"/>
        </w:rPr>
        <w:tab/>
        <w:t xml:space="preserve">Completed drug discontinuation (dechallenge) and resumption (rechallenge) results; </w:t>
      </w:r>
    </w:p>
    <w:p w14:paraId="554E30EF" w14:textId="77777777" w:rsidR="007B694B" w:rsidRDefault="00FA3D63">
      <w:pPr>
        <w:widowControl/>
        <w:ind w:left="480" w:hangingChars="200" w:hanging="480"/>
      </w:pPr>
      <w:r>
        <w:rPr>
          <w:rFonts w:hint="eastAsia"/>
          <w:lang w:val="en"/>
        </w:rPr>
        <w:t>(11)</w:t>
      </w:r>
      <w:r>
        <w:rPr>
          <w:lang w:val="en"/>
        </w:rPr>
        <w:tab/>
        <w:t xml:space="preserve">Treatment results and follow-up information; </w:t>
      </w:r>
    </w:p>
    <w:p w14:paraId="33B8289A" w14:textId="77777777" w:rsidR="007B694B" w:rsidRDefault="00FA3D63">
      <w:pPr>
        <w:widowControl/>
        <w:ind w:left="480" w:hangingChars="200" w:hanging="480"/>
      </w:pPr>
      <w:r>
        <w:rPr>
          <w:rFonts w:hint="eastAsia"/>
          <w:lang w:val="en"/>
        </w:rPr>
        <w:t>(12)</w:t>
      </w:r>
      <w:r>
        <w:rPr>
          <w:lang w:val="en"/>
        </w:rPr>
        <w:tab/>
        <w:t>Copies of discharge summary, pathology or autopsy reports.</w:t>
      </w:r>
    </w:p>
    <w:p w14:paraId="3AFA7C61" w14:textId="77777777" w:rsidR="007B694B" w:rsidRDefault="007B694B">
      <w:pPr>
        <w:spacing w:line="240" w:lineRule="auto"/>
        <w:ind w:firstLine="360"/>
        <w:rPr>
          <w:sz w:val="18"/>
          <w:szCs w:val="18"/>
        </w:rPr>
      </w:pPr>
    </w:p>
    <w:p w14:paraId="36826650" w14:textId="77777777" w:rsidR="007B694B" w:rsidRDefault="007B694B">
      <w:pPr>
        <w:spacing w:line="240" w:lineRule="auto"/>
        <w:ind w:firstLine="360"/>
        <w:rPr>
          <w:sz w:val="18"/>
          <w:szCs w:val="18"/>
        </w:rPr>
        <w:sectPr w:rsidR="007B694B">
          <w:headerReference w:type="default" r:id="rId31"/>
          <w:pgSz w:w="11906" w:h="16838"/>
          <w:pgMar w:top="1440" w:right="1800" w:bottom="1440" w:left="1800" w:header="851" w:footer="992" w:gutter="0"/>
          <w:cols w:space="720"/>
          <w:docGrid w:type="lines" w:linePitch="326"/>
        </w:sectPr>
      </w:pPr>
    </w:p>
    <w:p w14:paraId="439BD312" w14:textId="77777777" w:rsidR="007B694B" w:rsidRDefault="00FA3D63">
      <w:pPr>
        <w:keepNext/>
        <w:autoSpaceDE w:val="0"/>
        <w:autoSpaceDN w:val="0"/>
        <w:adjustRightInd w:val="0"/>
        <w:ind w:firstLine="482"/>
        <w:outlineLvl w:val="0"/>
        <w:rPr>
          <w:rFonts w:eastAsiaTheme="minorEastAsia"/>
          <w:b/>
          <w:bCs/>
          <w:spacing w:val="4"/>
          <w:kern w:val="0"/>
          <w:szCs w:val="21"/>
        </w:rPr>
      </w:pPr>
      <w:bookmarkStart w:id="1556" w:name="_Toc166778621"/>
      <w:bookmarkStart w:id="1557" w:name="_Toc25915"/>
      <w:r>
        <w:rPr>
          <w:rFonts w:eastAsiaTheme="minorEastAsia"/>
          <w:b/>
          <w:bCs/>
          <w:kern w:val="0"/>
          <w:szCs w:val="21"/>
          <w:lang w:val="en"/>
        </w:rPr>
        <w:lastRenderedPageBreak/>
        <w:t>References:</w:t>
      </w:r>
      <w:bookmarkEnd w:id="1556"/>
      <w:bookmarkEnd w:id="1557"/>
    </w:p>
    <w:p w14:paraId="4BFD225E"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tab/>
        <w:t xml:space="preserve">Teras LR, DeSantis CE, Cerhan JR, Morton LM, Jemal A, Flowers CR: 2016 US lymphoid malignancy statistics by World Health Organization subtypes. </w:t>
      </w:r>
      <w:r>
        <w:rPr>
          <w:rFonts w:ascii="Times New Roman" w:hAnsi="Times New Roman" w:cs="Times New Roman"/>
          <w:i/>
          <w:iCs/>
        </w:rPr>
        <w:t xml:space="preserve">CA Cancer J Clin </w:t>
      </w:r>
      <w:r>
        <w:rPr>
          <w:rFonts w:ascii="Times New Roman" w:hAnsi="Times New Roman" w:cs="Times New Roman"/>
        </w:rPr>
        <w:t>2016, 66(6):443-459.</w:t>
      </w:r>
    </w:p>
    <w:p w14:paraId="491C5F44"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Fu S, Wang M, Lairson DR, Li R, Zhao B, Du XL: Trends and variations in mantle cell lymphoma incidence from 1995 to 2013: A comparative study between Texas and National SEER areas. </w:t>
      </w:r>
      <w:r>
        <w:rPr>
          <w:rFonts w:ascii="Times New Roman" w:hAnsi="Times New Roman" w:cs="Times New Roman"/>
          <w:i/>
          <w:iCs/>
        </w:rPr>
        <w:t xml:space="preserve">Oncotarget </w:t>
      </w:r>
      <w:r>
        <w:rPr>
          <w:rFonts w:ascii="Times New Roman" w:hAnsi="Times New Roman" w:cs="Times New Roman"/>
        </w:rPr>
        <w:t>2017, 8(68):112516-112529.</w:t>
      </w:r>
    </w:p>
    <w:p w14:paraId="607F9BDA"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3.</w:t>
      </w:r>
      <w:r>
        <w:rPr>
          <w:rFonts w:ascii="Times New Roman" w:hAnsi="Times New Roman" w:cs="Times New Roman"/>
        </w:rPr>
        <w:tab/>
        <w:t>Sant M, Allemani C, Tereanu C, De Angelis R, Capocaccia R, Visser O, Marcos-Gragera R, Maynadie M, Simonetti A, Lutz JM</w:t>
      </w:r>
      <w:r>
        <w:rPr>
          <w:rFonts w:ascii="Times New Roman" w:hAnsi="Times New Roman" w:cs="Times New Roman"/>
          <w:i/>
          <w:iCs/>
        </w:rPr>
        <w:t xml:space="preserve"> et al</w:t>
      </w:r>
      <w:r>
        <w:rPr>
          <w:rFonts w:ascii="Times New Roman" w:hAnsi="Times New Roman" w:cs="Times New Roman"/>
        </w:rPr>
        <w:t xml:space="preserve">: Incidence of hematologic malignancies in Europe by morphologic subtype: results of the HAEMACARE project. </w:t>
      </w:r>
      <w:r>
        <w:rPr>
          <w:rFonts w:ascii="Times New Roman" w:hAnsi="Times New Roman" w:cs="Times New Roman"/>
          <w:i/>
          <w:iCs/>
        </w:rPr>
        <w:t xml:space="preserve">Blood </w:t>
      </w:r>
      <w:r>
        <w:rPr>
          <w:rFonts w:ascii="Times New Roman" w:hAnsi="Times New Roman" w:cs="Times New Roman"/>
        </w:rPr>
        <w:t>2010, 116(19):3724-3734.</w:t>
      </w:r>
    </w:p>
    <w:p w14:paraId="1A8AE678"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4.</w:t>
      </w:r>
      <w:r>
        <w:rPr>
          <w:rFonts w:ascii="Times New Roman" w:hAnsi="Times New Roman" w:cs="Times New Roman"/>
        </w:rPr>
        <w:tab/>
        <w:t xml:space="preserve">Nair R, Arora N, Mallath MK: Epidemiology of Non-Hodgkin's Lymphoma in India. </w:t>
      </w:r>
      <w:r>
        <w:rPr>
          <w:rFonts w:ascii="Times New Roman" w:hAnsi="Times New Roman" w:cs="Times New Roman"/>
          <w:i/>
          <w:iCs/>
        </w:rPr>
        <w:t xml:space="preserve">Oncology </w:t>
      </w:r>
      <w:r>
        <w:rPr>
          <w:rFonts w:ascii="Times New Roman" w:hAnsi="Times New Roman" w:cs="Times New Roman"/>
        </w:rPr>
        <w:t>2016, 91 Suppl 1:18-25.</w:t>
      </w:r>
    </w:p>
    <w:p w14:paraId="5DB84F20"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5.</w:t>
      </w:r>
      <w:r>
        <w:rPr>
          <w:rFonts w:ascii="Times New Roman" w:hAnsi="Times New Roman" w:cs="Times New Roman"/>
        </w:rPr>
        <w:tab/>
        <w:t>Sun J, Yang Q, Lu Z, He M, Gao L, Zhu M, Sun L, Wei L, Li M, Liu C</w:t>
      </w:r>
      <w:r>
        <w:rPr>
          <w:rFonts w:ascii="Times New Roman" w:hAnsi="Times New Roman" w:cs="Times New Roman"/>
          <w:i/>
          <w:iCs/>
        </w:rPr>
        <w:t xml:space="preserve"> et al</w:t>
      </w:r>
      <w:r>
        <w:rPr>
          <w:rFonts w:ascii="Times New Roman" w:hAnsi="Times New Roman" w:cs="Times New Roman"/>
        </w:rPr>
        <w:t xml:space="preserve">: Distribution of lymphoid neoplasms in China: analysis of 4,638 cases according to the World Health Organization classification. </w:t>
      </w:r>
      <w:r>
        <w:rPr>
          <w:rFonts w:ascii="Times New Roman" w:hAnsi="Times New Roman" w:cs="Times New Roman"/>
          <w:i/>
          <w:iCs/>
        </w:rPr>
        <w:t xml:space="preserve">Am J Clin Pathol </w:t>
      </w:r>
      <w:r>
        <w:rPr>
          <w:rFonts w:ascii="Times New Roman" w:hAnsi="Times New Roman" w:cs="Times New Roman"/>
        </w:rPr>
        <w:t>2012, 138(3):429-434.</w:t>
      </w:r>
    </w:p>
    <w:p w14:paraId="02C06E0C"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6.</w:t>
      </w:r>
      <w:r>
        <w:rPr>
          <w:rFonts w:ascii="Times New Roman" w:hAnsi="Times New Roman" w:cs="Times New Roman"/>
        </w:rPr>
        <w:tab/>
        <w:t>Lenz G, Dreyling M, Hoster E, Wormann B, Duhrsen U, Metzner B, Eimermacher H, Neubauer A, Wandt H, Steinhauer H</w:t>
      </w:r>
      <w:r>
        <w:rPr>
          <w:rFonts w:ascii="Times New Roman" w:hAnsi="Times New Roman" w:cs="Times New Roman"/>
          <w:i/>
          <w:iCs/>
        </w:rPr>
        <w:t xml:space="preserve"> et al</w:t>
      </w:r>
      <w:r>
        <w:rPr>
          <w:rFonts w:ascii="Times New Roman" w:hAnsi="Times New Roman" w:cs="Times New Roman"/>
        </w:rPr>
        <w:t xml:space="preserve">: Immunochemotherapy with rituximab and cyclophosphamide, doxorubicin, vincristine, and prednisone significantly improves response and time to treatment failure, but not long-term outcome in patients with previously untreated mantle cell lymphoma: results of a prospective randomized trial of the German Low Grade Lymphoma Study Group (GLSG). </w:t>
      </w:r>
      <w:r>
        <w:rPr>
          <w:rFonts w:ascii="Times New Roman" w:hAnsi="Times New Roman" w:cs="Times New Roman"/>
          <w:i/>
          <w:iCs/>
        </w:rPr>
        <w:t xml:space="preserve">J Clin Oncol </w:t>
      </w:r>
      <w:r>
        <w:rPr>
          <w:rFonts w:ascii="Times New Roman" w:hAnsi="Times New Roman" w:cs="Times New Roman"/>
        </w:rPr>
        <w:t>2005, 23(9):1984-1992.</w:t>
      </w:r>
    </w:p>
    <w:p w14:paraId="2B4A79A8"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7.</w:t>
      </w:r>
      <w:r>
        <w:rPr>
          <w:rFonts w:ascii="Times New Roman" w:hAnsi="Times New Roman" w:cs="Times New Roman"/>
        </w:rPr>
        <w:tab/>
        <w:t>Robak T, Huang H, Jin J, Zhu J, Liu T, Samoilova O, Pylypenko H, Verhoef G, Siritanaratkul N, Osmanov E</w:t>
      </w:r>
      <w:r>
        <w:rPr>
          <w:rFonts w:ascii="Times New Roman" w:hAnsi="Times New Roman" w:cs="Times New Roman"/>
          <w:i/>
          <w:iCs/>
        </w:rPr>
        <w:t xml:space="preserve"> et al</w:t>
      </w:r>
      <w:r>
        <w:rPr>
          <w:rFonts w:ascii="Times New Roman" w:hAnsi="Times New Roman" w:cs="Times New Roman"/>
        </w:rPr>
        <w:t xml:space="preserve">: Bortezomib-based therapy for newly diagnosed mantle-cell lymphoma. </w:t>
      </w:r>
      <w:r>
        <w:rPr>
          <w:rFonts w:ascii="Times New Roman" w:hAnsi="Times New Roman" w:cs="Times New Roman"/>
          <w:i/>
          <w:iCs/>
        </w:rPr>
        <w:t xml:space="preserve">N Engl J Med </w:t>
      </w:r>
      <w:r>
        <w:rPr>
          <w:rFonts w:ascii="Times New Roman" w:hAnsi="Times New Roman" w:cs="Times New Roman"/>
        </w:rPr>
        <w:t>2015, 372(10):944-953.</w:t>
      </w:r>
    </w:p>
    <w:p w14:paraId="6329FDD2"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8.</w:t>
      </w:r>
      <w:r>
        <w:rPr>
          <w:rFonts w:ascii="Times New Roman" w:hAnsi="Times New Roman" w:cs="Times New Roman"/>
        </w:rPr>
        <w:tab/>
        <w:t>Rummel MJ, Niederle N, Maschmeyer G, Banat GA, von Grunhagen U, Losem C, Kofahl-Krause D, Heil G, Welslau M, Balser C</w:t>
      </w:r>
      <w:r>
        <w:rPr>
          <w:rFonts w:ascii="Times New Roman" w:hAnsi="Times New Roman" w:cs="Times New Roman"/>
          <w:i/>
          <w:iCs/>
        </w:rPr>
        <w:t xml:space="preserve"> et al</w:t>
      </w:r>
      <w:r>
        <w:rPr>
          <w:rFonts w:ascii="Times New Roman" w:hAnsi="Times New Roman" w:cs="Times New Roman"/>
        </w:rPr>
        <w:t xml:space="preserve">: Bendamustine plus rituximab versus CHOP plus rituximab as first-line treatment for patients with indolent and mantle-cell lymphomas: an open-label, multicentre, randomised, phase 3 non-inferiority trial. </w:t>
      </w:r>
      <w:r>
        <w:rPr>
          <w:rFonts w:ascii="Times New Roman" w:hAnsi="Times New Roman" w:cs="Times New Roman"/>
          <w:i/>
          <w:iCs/>
        </w:rPr>
        <w:t xml:space="preserve">Lancet </w:t>
      </w:r>
      <w:r>
        <w:rPr>
          <w:rFonts w:ascii="Times New Roman" w:hAnsi="Times New Roman" w:cs="Times New Roman"/>
        </w:rPr>
        <w:t>2013, 381(9873):1203-1210.</w:t>
      </w:r>
    </w:p>
    <w:p w14:paraId="5CFB3F53"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9.</w:t>
      </w:r>
      <w:r>
        <w:rPr>
          <w:rFonts w:ascii="Times New Roman" w:hAnsi="Times New Roman" w:cs="Times New Roman"/>
        </w:rPr>
        <w:tab/>
        <w:t>Bega G, Olivieri J, Riva M, Scapinello G, Paolini R, Finotto S, Sartori R, Lucchini E, Guandalini G, Facchinelli D</w:t>
      </w:r>
      <w:r>
        <w:rPr>
          <w:rFonts w:ascii="Times New Roman" w:hAnsi="Times New Roman" w:cs="Times New Roman"/>
          <w:i/>
          <w:iCs/>
        </w:rPr>
        <w:t xml:space="preserve"> et al</w:t>
      </w:r>
      <w:r>
        <w:rPr>
          <w:rFonts w:ascii="Times New Roman" w:hAnsi="Times New Roman" w:cs="Times New Roman"/>
        </w:rPr>
        <w:t xml:space="preserve">: Rituximab and Bendamustine (BR) Compared with Rituximab, Bendamustine, and Cytarabine (R-BAC) in Previously Untreated Elderly Patients with Mantle Cell Lymphoma. </w:t>
      </w:r>
      <w:r>
        <w:rPr>
          <w:rFonts w:ascii="Times New Roman" w:hAnsi="Times New Roman" w:cs="Times New Roman"/>
          <w:i/>
          <w:iCs/>
        </w:rPr>
        <w:t xml:space="preserve">Cancers (Basel) </w:t>
      </w:r>
      <w:r>
        <w:rPr>
          <w:rFonts w:ascii="Times New Roman" w:hAnsi="Times New Roman" w:cs="Times New Roman"/>
        </w:rPr>
        <w:t>2021, 13(23).</w:t>
      </w:r>
    </w:p>
    <w:p w14:paraId="2DB92B6B"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10.</w:t>
      </w:r>
      <w:r>
        <w:rPr>
          <w:rFonts w:ascii="Times New Roman" w:hAnsi="Times New Roman" w:cs="Times New Roman"/>
        </w:rPr>
        <w:tab/>
        <w:t>Goy A, Bernstein SH, Kahl BS, Djulbegovic B, Robertson MJ, de Vos S, Epner E, Krishnan A, Leonard JP, Lonial S</w:t>
      </w:r>
      <w:r>
        <w:rPr>
          <w:rFonts w:ascii="Times New Roman" w:hAnsi="Times New Roman" w:cs="Times New Roman"/>
          <w:i/>
          <w:iCs/>
        </w:rPr>
        <w:t xml:space="preserve"> et al</w:t>
      </w:r>
      <w:r>
        <w:rPr>
          <w:rFonts w:ascii="Times New Roman" w:hAnsi="Times New Roman" w:cs="Times New Roman"/>
        </w:rPr>
        <w:t xml:space="preserve">: Bortezomib in patients with relapsed or refractory mantle cell lymphoma: updated time-to-event analyses of the multicenter phase 2 PINNACLE study. </w:t>
      </w:r>
      <w:r>
        <w:rPr>
          <w:rFonts w:ascii="Times New Roman" w:hAnsi="Times New Roman" w:cs="Times New Roman"/>
          <w:i/>
          <w:iCs/>
        </w:rPr>
        <w:t xml:space="preserve">Ann Oncol </w:t>
      </w:r>
      <w:r>
        <w:rPr>
          <w:rFonts w:ascii="Times New Roman" w:hAnsi="Times New Roman" w:cs="Times New Roman"/>
        </w:rPr>
        <w:t>2009, 20(3):520-525.</w:t>
      </w:r>
    </w:p>
    <w:p w14:paraId="33C380AA"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11.</w:t>
      </w:r>
      <w:r>
        <w:rPr>
          <w:rFonts w:ascii="Times New Roman" w:hAnsi="Times New Roman" w:cs="Times New Roman"/>
        </w:rPr>
        <w:tab/>
        <w:t>Trneny M, Lamy T, Walewski J, Belada D, Mayer J, Radford J, Jurczak W, Morschhauser F, Alexeeva J, Rule S</w:t>
      </w:r>
      <w:r>
        <w:rPr>
          <w:rFonts w:ascii="Times New Roman" w:hAnsi="Times New Roman" w:cs="Times New Roman"/>
          <w:i/>
          <w:iCs/>
        </w:rPr>
        <w:t xml:space="preserve"> et al</w:t>
      </w:r>
      <w:r>
        <w:rPr>
          <w:rFonts w:ascii="Times New Roman" w:hAnsi="Times New Roman" w:cs="Times New Roman"/>
        </w:rPr>
        <w:t xml:space="preserve">: Lenalidomide versus investigator's choice in relapsed or refractory mantle cell lymphoma (MCL-002; SPRINT): a phase 2, randomised, multicentre </w:t>
      </w:r>
      <w:r>
        <w:rPr>
          <w:rFonts w:ascii="Times New Roman" w:hAnsi="Times New Roman" w:cs="Times New Roman"/>
        </w:rPr>
        <w:lastRenderedPageBreak/>
        <w:t xml:space="preserve">trial. </w:t>
      </w:r>
      <w:r>
        <w:rPr>
          <w:rFonts w:ascii="Times New Roman" w:hAnsi="Times New Roman" w:cs="Times New Roman"/>
          <w:i/>
          <w:iCs/>
        </w:rPr>
        <w:t xml:space="preserve">Lancet Oncol </w:t>
      </w:r>
      <w:r>
        <w:rPr>
          <w:rFonts w:ascii="Times New Roman" w:hAnsi="Times New Roman" w:cs="Times New Roman"/>
        </w:rPr>
        <w:t>2016, 17(3):319-331.</w:t>
      </w:r>
    </w:p>
    <w:p w14:paraId="6E2BB699"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12.</w:t>
      </w:r>
      <w:r>
        <w:rPr>
          <w:rFonts w:ascii="Times New Roman" w:hAnsi="Times New Roman" w:cs="Times New Roman"/>
        </w:rPr>
        <w:tab/>
        <w:t>Zinzani PL, Vose JM, Czuczman MS, Reeder CB, Haioun C, Polikoff J, Tilly H, Zhang L, Prandi K, Li J</w:t>
      </w:r>
      <w:r>
        <w:rPr>
          <w:rFonts w:ascii="Times New Roman" w:hAnsi="Times New Roman" w:cs="Times New Roman"/>
          <w:i/>
          <w:iCs/>
        </w:rPr>
        <w:t xml:space="preserve"> et al</w:t>
      </w:r>
      <w:r>
        <w:rPr>
          <w:rFonts w:ascii="Times New Roman" w:hAnsi="Times New Roman" w:cs="Times New Roman"/>
        </w:rPr>
        <w:t xml:space="preserve">: Long-term follow-up of lenalidomide in relapsed/refractory mantle cell lymphoma: subset analysis of the NHL-003 study. </w:t>
      </w:r>
      <w:r>
        <w:rPr>
          <w:rFonts w:ascii="Times New Roman" w:hAnsi="Times New Roman" w:cs="Times New Roman"/>
          <w:i/>
          <w:iCs/>
        </w:rPr>
        <w:t xml:space="preserve">Ann Oncol </w:t>
      </w:r>
      <w:r>
        <w:rPr>
          <w:rFonts w:ascii="Times New Roman" w:hAnsi="Times New Roman" w:cs="Times New Roman"/>
        </w:rPr>
        <w:t>2013, 24(11):2892-2897.</w:t>
      </w:r>
    </w:p>
    <w:p w14:paraId="1E08F84E"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13.</w:t>
      </w:r>
      <w:r>
        <w:rPr>
          <w:rFonts w:ascii="Times New Roman" w:hAnsi="Times New Roman" w:cs="Times New Roman"/>
        </w:rPr>
        <w:tab/>
        <w:t>Dreyling M, Jurczak W, Jerkeman M, Silva RS, Rusconi C, Trneny M, Offner F, Caballero D, Joao C, Witzens-Harig M</w:t>
      </w:r>
      <w:r>
        <w:rPr>
          <w:rFonts w:ascii="Times New Roman" w:hAnsi="Times New Roman" w:cs="Times New Roman"/>
          <w:i/>
          <w:iCs/>
        </w:rPr>
        <w:t xml:space="preserve"> et al</w:t>
      </w:r>
      <w:r>
        <w:rPr>
          <w:rFonts w:ascii="Times New Roman" w:hAnsi="Times New Roman" w:cs="Times New Roman"/>
        </w:rPr>
        <w:t xml:space="preserve">: Ibrutinib versus temsirolimus in patients with relapsed or refractory mantle-cell lymphoma: an international, randomised, open-label, phase 3 study. </w:t>
      </w:r>
      <w:r>
        <w:rPr>
          <w:rFonts w:ascii="Times New Roman" w:hAnsi="Times New Roman" w:cs="Times New Roman"/>
          <w:i/>
          <w:iCs/>
        </w:rPr>
        <w:t xml:space="preserve">Lancet </w:t>
      </w:r>
      <w:r>
        <w:rPr>
          <w:rFonts w:ascii="Times New Roman" w:hAnsi="Times New Roman" w:cs="Times New Roman"/>
        </w:rPr>
        <w:t>2016, 387(10020):770-778.</w:t>
      </w:r>
    </w:p>
    <w:p w14:paraId="592A9164"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14.</w:t>
      </w:r>
      <w:r>
        <w:rPr>
          <w:rFonts w:ascii="Times New Roman" w:hAnsi="Times New Roman" w:cs="Times New Roman"/>
        </w:rPr>
        <w:tab/>
        <w:t>Wang ML, Rule S, Martin P, Goy A, Auer R, Kahl BS, Jurczak W, Advani RH, Romaguera JE, Williams ME</w:t>
      </w:r>
      <w:r>
        <w:rPr>
          <w:rFonts w:ascii="Times New Roman" w:hAnsi="Times New Roman" w:cs="Times New Roman"/>
          <w:i/>
          <w:iCs/>
        </w:rPr>
        <w:t xml:space="preserve"> et al</w:t>
      </w:r>
      <w:r>
        <w:rPr>
          <w:rFonts w:ascii="Times New Roman" w:hAnsi="Times New Roman" w:cs="Times New Roman"/>
        </w:rPr>
        <w:t xml:space="preserve">: Targeting BTK with ibrutinib in relapsed or refractory mantle-cell lymphoma. </w:t>
      </w:r>
      <w:r>
        <w:rPr>
          <w:rFonts w:ascii="Times New Roman" w:hAnsi="Times New Roman" w:cs="Times New Roman"/>
          <w:i/>
          <w:iCs/>
        </w:rPr>
        <w:t xml:space="preserve">N Engl J Med </w:t>
      </w:r>
      <w:r>
        <w:rPr>
          <w:rFonts w:ascii="Times New Roman" w:hAnsi="Times New Roman" w:cs="Times New Roman"/>
        </w:rPr>
        <w:t>2013, 369(6):507-516.</w:t>
      </w:r>
    </w:p>
    <w:p w14:paraId="511886FD"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15.</w:t>
      </w:r>
      <w:r>
        <w:rPr>
          <w:rFonts w:ascii="Times New Roman" w:hAnsi="Times New Roman" w:cs="Times New Roman"/>
        </w:rPr>
        <w:tab/>
        <w:t>Byrd JC, Brown JR, O'Brien S, Barrientos JC, Kay NE, Reddy NM, Coutre S, Tam CS, Mulligan SP, Jaeger UJNEJoM: Ibrutinib versus ofatumumab in previously treated chronic lymphoid leukemia. 2014, 371(3):213-223.</w:t>
      </w:r>
    </w:p>
    <w:p w14:paraId="34FF73B3"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16.</w:t>
      </w:r>
      <w:r>
        <w:rPr>
          <w:rFonts w:ascii="Times New Roman" w:hAnsi="Times New Roman" w:cs="Times New Roman"/>
        </w:rPr>
        <w:tab/>
        <w:t>Wang M, Rule S, Zinzani PL, Goy A, Casasnovas O, Smith SD, Damaj G, Doorduijn J, Lamy T, Morschhauser FJTL: Acalabrutinib in relapsed or refractory mantle cell lymphoma (ACE-LY-004): a single-arm, multicentre, phase 2 trial. 2018, 391(10121):659-667.</w:t>
      </w:r>
    </w:p>
    <w:p w14:paraId="4706610F"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17.</w:t>
      </w:r>
      <w:r>
        <w:rPr>
          <w:rFonts w:ascii="Times New Roman" w:hAnsi="Times New Roman" w:cs="Times New Roman"/>
        </w:rPr>
        <w:tab/>
        <w:t>Tam C, Grigg AP, Opat S, Ku M, Gilbertson M, Anderson MA, Seymour JF, Ritchie DS, Dicorleto C, Dimovski B: The BTK inhibitor, Bgb-3111, is safe, tolerable, and highly active in patients with relapsed/refractory B-cell malignancies: initial report of a phase 1 first-in-human trial. In</w:t>
      </w:r>
      <w:r>
        <w:rPr>
          <w:rFonts w:ascii="Times New Roman" w:hAnsi="Times New Roman" w:cs="Times New Roman"/>
          <w:i/>
          <w:iCs/>
        </w:rPr>
        <w:t>.</w:t>
      </w:r>
      <w:r>
        <w:rPr>
          <w:rFonts w:ascii="Times New Roman" w:hAnsi="Times New Roman" w:cs="Times New Roman"/>
        </w:rPr>
        <w:t>: American Society of Hematology Washington, DC; 2015.</w:t>
      </w:r>
    </w:p>
    <w:p w14:paraId="5AC65DC8"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18.</w:t>
      </w:r>
      <w:r>
        <w:rPr>
          <w:rFonts w:ascii="Times New Roman" w:hAnsi="Times New Roman" w:cs="Times New Roman"/>
        </w:rPr>
        <w:tab/>
        <w:t xml:space="preserve">Zhang SQ, Smith SM, Zhang SY, Wang YL: Mechanisms of ibrutinib resistance in chronic lymphocytic leukaemia and non-Hodgkin lymphoma. </w:t>
      </w:r>
      <w:r>
        <w:rPr>
          <w:rFonts w:ascii="Times New Roman" w:hAnsi="Times New Roman" w:cs="Times New Roman"/>
          <w:i/>
          <w:iCs/>
        </w:rPr>
        <w:t xml:space="preserve">British Journal of Haematology </w:t>
      </w:r>
      <w:r>
        <w:rPr>
          <w:rFonts w:ascii="Times New Roman" w:hAnsi="Times New Roman" w:cs="Times New Roman"/>
        </w:rPr>
        <w:t>2015, 170(4):445-456.</w:t>
      </w:r>
    </w:p>
    <w:p w14:paraId="070899A0"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19.</w:t>
      </w:r>
      <w:r>
        <w:rPr>
          <w:rFonts w:ascii="Times New Roman" w:hAnsi="Times New Roman" w:cs="Times New Roman"/>
        </w:rPr>
        <w:tab/>
        <w:t>Woyach JA, Furman RR, Liu TM, Ozer HG, Zapatka M, Ruppert AS, Xue L, Li DH, Steggerda SM, Versele M</w:t>
      </w:r>
      <w:r>
        <w:rPr>
          <w:rFonts w:ascii="Times New Roman" w:hAnsi="Times New Roman" w:cs="Times New Roman"/>
          <w:i/>
          <w:iCs/>
        </w:rPr>
        <w:t xml:space="preserve"> et al</w:t>
      </w:r>
      <w:r>
        <w:rPr>
          <w:rFonts w:ascii="Times New Roman" w:hAnsi="Times New Roman" w:cs="Times New Roman"/>
        </w:rPr>
        <w:t xml:space="preserve">: Resistance mechanisms for the Bruton's tyrosine kinase inhibitor ibrutinib. </w:t>
      </w:r>
      <w:r>
        <w:rPr>
          <w:rFonts w:ascii="Times New Roman" w:hAnsi="Times New Roman" w:cs="Times New Roman"/>
          <w:i/>
          <w:iCs/>
        </w:rPr>
        <w:t xml:space="preserve">N Engl J Med </w:t>
      </w:r>
      <w:r>
        <w:rPr>
          <w:rFonts w:ascii="Times New Roman" w:hAnsi="Times New Roman" w:cs="Times New Roman"/>
        </w:rPr>
        <w:t>2014, 370(24):2286-2294.</w:t>
      </w:r>
    </w:p>
    <w:p w14:paraId="6FFA4C0A"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20.</w:t>
      </w:r>
      <w:r>
        <w:rPr>
          <w:rFonts w:ascii="Times New Roman" w:hAnsi="Times New Roman" w:cs="Times New Roman"/>
        </w:rPr>
        <w:tab/>
        <w:t>Zhao X, Lwin T, Silva A, Shah B, Tao J, Fang B, Zhang L, Fu K, Bi C, Li J</w:t>
      </w:r>
      <w:r>
        <w:rPr>
          <w:rFonts w:ascii="Times New Roman" w:hAnsi="Times New Roman" w:cs="Times New Roman"/>
          <w:i/>
          <w:iCs/>
        </w:rPr>
        <w:t xml:space="preserve"> et al</w:t>
      </w:r>
      <w:r>
        <w:rPr>
          <w:rFonts w:ascii="Times New Roman" w:hAnsi="Times New Roman" w:cs="Times New Roman"/>
        </w:rPr>
        <w:t xml:space="preserve">: Unification of de novo and acquired ibrutinib resistance in mantle cell lymphoma. </w:t>
      </w:r>
      <w:r>
        <w:rPr>
          <w:rFonts w:ascii="Times New Roman" w:hAnsi="Times New Roman" w:cs="Times New Roman"/>
          <w:i/>
          <w:iCs/>
        </w:rPr>
        <w:t xml:space="preserve">Nat Commun </w:t>
      </w:r>
      <w:r>
        <w:rPr>
          <w:rFonts w:ascii="Times New Roman" w:hAnsi="Times New Roman" w:cs="Times New Roman"/>
        </w:rPr>
        <w:t>2017, 8:14920.</w:t>
      </w:r>
    </w:p>
    <w:p w14:paraId="70440F52"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21.</w:t>
      </w:r>
      <w:r>
        <w:rPr>
          <w:rFonts w:ascii="Times New Roman" w:hAnsi="Times New Roman" w:cs="Times New Roman"/>
        </w:rPr>
        <w:tab/>
        <w:t>FDA: JAYPIRCA Label. 2023, https://www.accessdata.fda.gov/drugsatfda_docs/label/2023/216059Orig1s000Corrected_lbl.pdf.</w:t>
      </w:r>
    </w:p>
    <w:p w14:paraId="7E0CA802"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22.</w:t>
      </w:r>
      <w:r>
        <w:rPr>
          <w:rFonts w:ascii="Times New Roman" w:hAnsi="Times New Roman" w:cs="Times New Roman"/>
        </w:rPr>
        <w:tab/>
        <w:t>Byrd JC, Smith S, Wagner-Johnston N, Sharman J, Chen AI, Advani R, Augustson B, Marlton P, Commerford SR, Okrah KJO: First-in-human phase 1 study of the BTK inhibitor GDC-0853 in relapsed or refractory B-cell NHL and CLL. 2018, 9(16):13023.</w:t>
      </w:r>
    </w:p>
    <w:p w14:paraId="4696523B"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23.</w:t>
      </w:r>
      <w:r>
        <w:rPr>
          <w:rFonts w:ascii="Times New Roman" w:hAnsi="Times New Roman" w:cs="Times New Roman"/>
        </w:rPr>
        <w:tab/>
        <w:t>Fabian CA, Reiff SD, Guinn D, Neuman L, Fox JA, Wilson W, Byrd JC, Woyach JA, Johnson AJJCR: SNS-062 demonstrates efficacy in chronic lymphocytic leukemia in vitro and inhibits C481S mutated Bruton tyrosine kinase. 2017, 77(13 supplement):1207.</w:t>
      </w:r>
    </w:p>
    <w:p w14:paraId="0FDD84DE"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24.</w:t>
      </w:r>
      <w:r>
        <w:rPr>
          <w:rFonts w:ascii="Times New Roman" w:hAnsi="Times New Roman" w:cs="Times New Roman"/>
        </w:rPr>
        <w:tab/>
        <w:t xml:space="preserve">Johnson AR, Kohli PB, Katewa A, Gogol E, Belmont LD, Choy R, Penuel E, Burton L, Eigenbrot C, Yu CJAcb: Battling Btk mutants with noncovalent inhibitors that overcome </w:t>
      </w:r>
      <w:r>
        <w:rPr>
          <w:rFonts w:ascii="Times New Roman" w:hAnsi="Times New Roman" w:cs="Times New Roman"/>
        </w:rPr>
        <w:lastRenderedPageBreak/>
        <w:t>Cys481 and Thr474 mutations. 2016, 11(10):2897-2907.</w:t>
      </w:r>
    </w:p>
    <w:p w14:paraId="403EED8C"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25.</w:t>
      </w:r>
      <w:r>
        <w:rPr>
          <w:rFonts w:ascii="Times New Roman" w:hAnsi="Times New Roman" w:cs="Times New Roman"/>
        </w:rPr>
        <w:tab/>
        <w:t xml:space="preserve">Rickert RC: New insights into pre-BCR and BCR signalling with relevance to B cell malignancies. </w:t>
      </w:r>
      <w:r>
        <w:rPr>
          <w:rFonts w:ascii="Times New Roman" w:hAnsi="Times New Roman" w:cs="Times New Roman"/>
          <w:i/>
          <w:iCs/>
        </w:rPr>
        <w:t xml:space="preserve">Nature Reviews Immunology </w:t>
      </w:r>
      <w:r>
        <w:rPr>
          <w:rFonts w:ascii="Times New Roman" w:hAnsi="Times New Roman" w:cs="Times New Roman"/>
        </w:rPr>
        <w:t>2013, 13(8):578-591.</w:t>
      </w:r>
    </w:p>
    <w:p w14:paraId="492BF6D7"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26.</w:t>
      </w:r>
      <w:r>
        <w:rPr>
          <w:rFonts w:ascii="Times New Roman" w:hAnsi="Times New Roman" w:cs="Times New Roman"/>
        </w:rPr>
        <w:tab/>
        <w:t xml:space="preserve">Kraus M, Alimzhanov MB, Rajewsky N, Rajewsky K: Survival of Resting Mature B Lymphocytes Depends on BCR Signaling via the Ig$\upalpha$/$\upbeta$ Heterodimer. </w:t>
      </w:r>
      <w:r>
        <w:rPr>
          <w:rFonts w:ascii="Times New Roman" w:hAnsi="Times New Roman" w:cs="Times New Roman"/>
          <w:i/>
          <w:iCs/>
        </w:rPr>
        <w:t xml:space="preserve">Cell </w:t>
      </w:r>
      <w:r>
        <w:rPr>
          <w:rFonts w:ascii="Times New Roman" w:hAnsi="Times New Roman" w:cs="Times New Roman"/>
        </w:rPr>
        <w:t>2004, 117(6):787-800.</w:t>
      </w:r>
    </w:p>
    <w:p w14:paraId="36A96DEC"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27.</w:t>
      </w:r>
      <w:r>
        <w:rPr>
          <w:rFonts w:ascii="Times New Roman" w:hAnsi="Times New Roman" w:cs="Times New Roman"/>
        </w:rPr>
        <w:tab/>
        <w:t>Havranek O, Xu J, Köhrer S, Wang Z, Becker L, Comer JM, Henderson J, Ma W, Ma JMC, Westin JR</w:t>
      </w:r>
      <w:r>
        <w:rPr>
          <w:rFonts w:ascii="Times New Roman" w:hAnsi="Times New Roman" w:cs="Times New Roman"/>
          <w:i/>
          <w:iCs/>
        </w:rPr>
        <w:t xml:space="preserve"> et al</w:t>
      </w:r>
      <w:r>
        <w:rPr>
          <w:rFonts w:ascii="Times New Roman" w:hAnsi="Times New Roman" w:cs="Times New Roman"/>
        </w:rPr>
        <w:t xml:space="preserve">: Tonic B-cell receptor signaling in diffuse large B-cell lymphoma. </w:t>
      </w:r>
      <w:r>
        <w:rPr>
          <w:rFonts w:ascii="Times New Roman" w:hAnsi="Times New Roman" w:cs="Times New Roman"/>
          <w:i/>
          <w:iCs/>
        </w:rPr>
        <w:t xml:space="preserve">Blood </w:t>
      </w:r>
      <w:r>
        <w:rPr>
          <w:rFonts w:ascii="Times New Roman" w:hAnsi="Times New Roman" w:cs="Times New Roman"/>
        </w:rPr>
        <w:t>2017, 130(8):995-1006.</w:t>
      </w:r>
    </w:p>
    <w:p w14:paraId="1CEACC15"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28.</w:t>
      </w:r>
      <w:r>
        <w:rPr>
          <w:rFonts w:ascii="Times New Roman" w:hAnsi="Times New Roman" w:cs="Times New Roman"/>
        </w:rPr>
        <w:tab/>
        <w:t>Martínez N, Almaraz C, Vaqué JP, Varela I, Derdak S, Beltran S, Mollejo M, Campos-Martin Y, Agueda L, Rinaldi A</w:t>
      </w:r>
      <w:r>
        <w:rPr>
          <w:rFonts w:ascii="Times New Roman" w:hAnsi="Times New Roman" w:cs="Times New Roman"/>
          <w:i/>
          <w:iCs/>
        </w:rPr>
        <w:t xml:space="preserve"> et al</w:t>
      </w:r>
      <w:r>
        <w:rPr>
          <w:rFonts w:ascii="Times New Roman" w:hAnsi="Times New Roman" w:cs="Times New Roman"/>
        </w:rPr>
        <w:t xml:space="preserve">: Whole-exome sequencing in splenic marginal zone lymphoma reveals mutations in genes involved in marginal zone differentiation. </w:t>
      </w:r>
      <w:r>
        <w:rPr>
          <w:rFonts w:ascii="Times New Roman" w:hAnsi="Times New Roman" w:cs="Times New Roman"/>
          <w:i/>
          <w:iCs/>
        </w:rPr>
        <w:t xml:space="preserve">Leukemia </w:t>
      </w:r>
      <w:r>
        <w:rPr>
          <w:rFonts w:ascii="Times New Roman" w:hAnsi="Times New Roman" w:cs="Times New Roman"/>
        </w:rPr>
        <w:t>2013, 28(6):1334-1340.</w:t>
      </w:r>
    </w:p>
    <w:p w14:paraId="76A3F0D5"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29.</w:t>
      </w:r>
      <w:r>
        <w:rPr>
          <w:rFonts w:ascii="Times New Roman" w:hAnsi="Times New Roman" w:cs="Times New Roman"/>
        </w:rPr>
        <w:tab/>
        <w:t>Krysiak K, Gomez F, White BS, Matlock M, Miller CA, Trani L, Fronick CC, Fulton RS, Kreisel F, Cashen AF</w:t>
      </w:r>
      <w:r>
        <w:rPr>
          <w:rFonts w:ascii="Times New Roman" w:hAnsi="Times New Roman" w:cs="Times New Roman"/>
          <w:i/>
          <w:iCs/>
        </w:rPr>
        <w:t xml:space="preserve"> et al</w:t>
      </w:r>
      <w:r>
        <w:rPr>
          <w:rFonts w:ascii="Times New Roman" w:hAnsi="Times New Roman" w:cs="Times New Roman"/>
        </w:rPr>
        <w:t xml:space="preserve">: Recurrent somatic mutations affecting B-cell receptor signaling pathway genes in follicular lymphoma. </w:t>
      </w:r>
      <w:r>
        <w:rPr>
          <w:rFonts w:ascii="Times New Roman" w:hAnsi="Times New Roman" w:cs="Times New Roman"/>
          <w:i/>
          <w:iCs/>
        </w:rPr>
        <w:t xml:space="preserve">Blood </w:t>
      </w:r>
      <w:r>
        <w:rPr>
          <w:rFonts w:ascii="Times New Roman" w:hAnsi="Times New Roman" w:cs="Times New Roman"/>
        </w:rPr>
        <w:t>2017, 129(4):473-483.</w:t>
      </w:r>
    </w:p>
    <w:p w14:paraId="0A5B05DB"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30.</w:t>
      </w:r>
      <w:r>
        <w:rPr>
          <w:rFonts w:ascii="Times New Roman" w:hAnsi="Times New Roman" w:cs="Times New Roman"/>
        </w:rPr>
        <w:tab/>
        <w:t>Corso J, Pan K-T, Walter R, Doebele C, Mohr S, Bohnenberger H, Ströbel P, Lenz C, Slabicki M, Hüllein J</w:t>
      </w:r>
      <w:r>
        <w:rPr>
          <w:rFonts w:ascii="Times New Roman" w:hAnsi="Times New Roman" w:cs="Times New Roman"/>
          <w:i/>
          <w:iCs/>
        </w:rPr>
        <w:t xml:space="preserve"> et al</w:t>
      </w:r>
      <w:r>
        <w:rPr>
          <w:rFonts w:ascii="Times New Roman" w:hAnsi="Times New Roman" w:cs="Times New Roman"/>
        </w:rPr>
        <w:t xml:space="preserve">: Elucidation of tonic and activated B-cell receptor signaling in Burkitt's lymphoma provides insights into regulation of cell survival. </w:t>
      </w:r>
      <w:r>
        <w:rPr>
          <w:rFonts w:ascii="Times New Roman" w:hAnsi="Times New Roman" w:cs="Times New Roman"/>
          <w:i/>
          <w:iCs/>
        </w:rPr>
        <w:t xml:space="preserve">Proceedings of the National Academy of Sciences </w:t>
      </w:r>
      <w:r>
        <w:rPr>
          <w:rFonts w:ascii="Times New Roman" w:hAnsi="Times New Roman" w:cs="Times New Roman"/>
        </w:rPr>
        <w:t>2016, 113(20):5688-5693.</w:t>
      </w:r>
    </w:p>
    <w:p w14:paraId="60FC5A61"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31.</w:t>
      </w:r>
      <w:r>
        <w:rPr>
          <w:rFonts w:ascii="Times New Roman" w:hAnsi="Times New Roman" w:cs="Times New Roman"/>
        </w:rPr>
        <w:tab/>
        <w:t xml:space="preserve">Burger JA, Wiestner A: Targeting B cell receptor signalling in cancer: preclinical and clinical advances. </w:t>
      </w:r>
      <w:r>
        <w:rPr>
          <w:rFonts w:ascii="Times New Roman" w:hAnsi="Times New Roman" w:cs="Times New Roman"/>
          <w:i/>
          <w:iCs/>
        </w:rPr>
        <w:t xml:space="preserve">Nature Reviews Cancer </w:t>
      </w:r>
      <w:r>
        <w:rPr>
          <w:rFonts w:ascii="Times New Roman" w:hAnsi="Times New Roman" w:cs="Times New Roman"/>
        </w:rPr>
        <w:t>2018, 18(3):148-167.</w:t>
      </w:r>
    </w:p>
    <w:p w14:paraId="4C242171"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32.</w:t>
      </w:r>
      <w:r>
        <w:rPr>
          <w:rFonts w:ascii="Times New Roman" w:hAnsi="Times New Roman" w:cs="Times New Roman"/>
        </w:rPr>
        <w:tab/>
        <w:t xml:space="preserve">Weber ANR, Bittner Z, Liu X, Dang T-M, Radsak MP, Brunner C: Bruton's Tyrosine Kinase: An Emerging Key Player in Innate Immunity. </w:t>
      </w:r>
      <w:r>
        <w:rPr>
          <w:rFonts w:ascii="Times New Roman" w:hAnsi="Times New Roman" w:cs="Times New Roman"/>
          <w:i/>
          <w:iCs/>
        </w:rPr>
        <w:t xml:space="preserve">Frontiers in Immunology </w:t>
      </w:r>
      <w:r>
        <w:rPr>
          <w:rFonts w:ascii="Times New Roman" w:hAnsi="Times New Roman" w:cs="Times New Roman"/>
        </w:rPr>
        <w:t>2017, 8.</w:t>
      </w:r>
    </w:p>
    <w:p w14:paraId="2123BC9A"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33.</w:t>
      </w:r>
      <w:r>
        <w:rPr>
          <w:rFonts w:ascii="Times New Roman" w:hAnsi="Times New Roman" w:cs="Times New Roman"/>
        </w:rPr>
        <w:tab/>
        <w:t>Buhl AM, Cambier JCJTJoI: Phosphorylation of CD19 Y484 and Y515, and linked activation of phosphatidylinositol 3-kinase, are required for B cell antigen receptor-mediated activation of Bruton’s tyrosine kinase. 1999, 162(8):4438-4446.</w:t>
      </w:r>
    </w:p>
    <w:p w14:paraId="73071D89"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34.</w:t>
      </w:r>
      <w:r>
        <w:rPr>
          <w:rFonts w:ascii="Times New Roman" w:hAnsi="Times New Roman" w:cs="Times New Roman"/>
        </w:rPr>
        <w:tab/>
        <w:t>Vetrie D, Vo\vrechovsk\'y I, Sideras P, Holland J, Davies A, Flinter F, Hammarström L, Kinnon C, Levinsky R, Bobrow M</w:t>
      </w:r>
      <w:r>
        <w:rPr>
          <w:rFonts w:ascii="Times New Roman" w:hAnsi="Times New Roman" w:cs="Times New Roman"/>
          <w:i/>
          <w:iCs/>
        </w:rPr>
        <w:t xml:space="preserve"> et al</w:t>
      </w:r>
      <w:r>
        <w:rPr>
          <w:rFonts w:ascii="Times New Roman" w:hAnsi="Times New Roman" w:cs="Times New Roman"/>
        </w:rPr>
        <w:t xml:space="preserve">: The gene involved in X-linked agammaglobulinaemia is a member of the src family of protein-tyrosine kinases. </w:t>
      </w:r>
      <w:r>
        <w:rPr>
          <w:rFonts w:ascii="Times New Roman" w:hAnsi="Times New Roman" w:cs="Times New Roman"/>
          <w:i/>
          <w:iCs/>
        </w:rPr>
        <w:t xml:space="preserve">Nature </w:t>
      </w:r>
      <w:r>
        <w:rPr>
          <w:rFonts w:ascii="Times New Roman" w:hAnsi="Times New Roman" w:cs="Times New Roman"/>
        </w:rPr>
        <w:t>1993, 361(6409):226-233.</w:t>
      </w:r>
    </w:p>
    <w:p w14:paraId="7304F672"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35.</w:t>
      </w:r>
      <w:r>
        <w:rPr>
          <w:rFonts w:ascii="Times New Roman" w:hAnsi="Times New Roman" w:cs="Times New Roman"/>
        </w:rPr>
        <w:tab/>
        <w:t>Tsukada S, Saffran DC, Rawlings DJ, Parolini O, Allen RC, Klisak I, Sparkes RS, Kubagawa H, Mohandas T, Quan S</w:t>
      </w:r>
      <w:r>
        <w:rPr>
          <w:rFonts w:ascii="Times New Roman" w:hAnsi="Times New Roman" w:cs="Times New Roman"/>
          <w:i/>
          <w:iCs/>
        </w:rPr>
        <w:t xml:space="preserve"> et al</w:t>
      </w:r>
      <w:r>
        <w:rPr>
          <w:rFonts w:ascii="Times New Roman" w:hAnsi="Times New Roman" w:cs="Times New Roman"/>
        </w:rPr>
        <w:t xml:space="preserve">: Deficient expression of a B cell cytoplasmic tyrosine kinase in human X-linked agammaglobulinemia. </w:t>
      </w:r>
      <w:r>
        <w:rPr>
          <w:rFonts w:ascii="Times New Roman" w:hAnsi="Times New Roman" w:cs="Times New Roman"/>
          <w:i/>
          <w:iCs/>
        </w:rPr>
        <w:t xml:space="preserve">Cell </w:t>
      </w:r>
      <w:r>
        <w:rPr>
          <w:rFonts w:ascii="Times New Roman" w:hAnsi="Times New Roman" w:cs="Times New Roman"/>
        </w:rPr>
        <w:t>1993, 72(2):279-290.</w:t>
      </w:r>
    </w:p>
    <w:p w14:paraId="206F5FFD"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36.</w:t>
      </w:r>
      <w:r>
        <w:rPr>
          <w:rFonts w:ascii="Times New Roman" w:hAnsi="Times New Roman" w:cs="Times New Roman"/>
        </w:rPr>
        <w:tab/>
        <w:t xml:space="preserve">MOHAMED, NORE, CHRISTENSSON, SMITH: Signalling of Bruton\textquotesingles Tyrosine Kinase, Btk. </w:t>
      </w:r>
      <w:r>
        <w:rPr>
          <w:rFonts w:ascii="Times New Roman" w:hAnsi="Times New Roman" w:cs="Times New Roman"/>
          <w:i/>
          <w:iCs/>
        </w:rPr>
        <w:t xml:space="preserve">Scandinavian Journal of Immunology </w:t>
      </w:r>
      <w:r>
        <w:rPr>
          <w:rFonts w:ascii="Times New Roman" w:hAnsi="Times New Roman" w:cs="Times New Roman"/>
        </w:rPr>
        <w:t>1999, 49(2):113-118.</w:t>
      </w:r>
    </w:p>
    <w:p w14:paraId="6BC22807"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37.</w:t>
      </w:r>
      <w:r>
        <w:rPr>
          <w:rFonts w:ascii="Times New Roman" w:hAnsi="Times New Roman" w:cs="Times New Roman"/>
        </w:rPr>
        <w:tab/>
        <w:t xml:space="preserve">Wahl MI, Fluckiger A-C, Kato RM, Park H, Witte ON, Rawlings DJ: Phosphorylation of two regulatory tyrosine residues in the activation of Bruton\textquotesingles tyrosine kinase via alternative receptors. </w:t>
      </w:r>
      <w:r>
        <w:rPr>
          <w:rFonts w:ascii="Times New Roman" w:hAnsi="Times New Roman" w:cs="Times New Roman"/>
          <w:i/>
          <w:iCs/>
        </w:rPr>
        <w:t xml:space="preserve">Proceedings of the National Academy of Sciences </w:t>
      </w:r>
      <w:r>
        <w:rPr>
          <w:rFonts w:ascii="Times New Roman" w:hAnsi="Times New Roman" w:cs="Times New Roman"/>
        </w:rPr>
        <w:t>1997, 94(21):11526-11533.</w:t>
      </w:r>
    </w:p>
    <w:p w14:paraId="12867A73"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38.</w:t>
      </w:r>
      <w:r>
        <w:rPr>
          <w:rFonts w:ascii="Times New Roman" w:hAnsi="Times New Roman" w:cs="Times New Roman"/>
        </w:rPr>
        <w:tab/>
        <w:t>Mohamed AJ, Yu L, Bäckesjö C-M, Vargas L, Faryal R, Aints A, Christensson B, Berglöf A, Vihinen M, Nore BF</w:t>
      </w:r>
      <w:r>
        <w:rPr>
          <w:rFonts w:ascii="Times New Roman" w:hAnsi="Times New Roman" w:cs="Times New Roman"/>
          <w:i/>
          <w:iCs/>
        </w:rPr>
        <w:t xml:space="preserve"> et al</w:t>
      </w:r>
      <w:r>
        <w:rPr>
          <w:rFonts w:ascii="Times New Roman" w:hAnsi="Times New Roman" w:cs="Times New Roman"/>
        </w:rPr>
        <w:t xml:space="preserve">: Bruton's tyrosine kinase (Btk): function, regulation, and </w:t>
      </w:r>
      <w:r>
        <w:rPr>
          <w:rFonts w:ascii="Times New Roman" w:hAnsi="Times New Roman" w:cs="Times New Roman"/>
        </w:rPr>
        <w:lastRenderedPageBreak/>
        <w:t xml:space="preserve">transformation with special emphasis on the PH domain. </w:t>
      </w:r>
      <w:r>
        <w:rPr>
          <w:rFonts w:ascii="Times New Roman" w:hAnsi="Times New Roman" w:cs="Times New Roman"/>
          <w:i/>
          <w:iCs/>
        </w:rPr>
        <w:t xml:space="preserve">Immunological Reviews </w:t>
      </w:r>
      <w:r>
        <w:rPr>
          <w:rFonts w:ascii="Times New Roman" w:hAnsi="Times New Roman" w:cs="Times New Roman"/>
        </w:rPr>
        <w:t>2009, 228(1):58-73.</w:t>
      </w:r>
    </w:p>
    <w:p w14:paraId="4C144274"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39.</w:t>
      </w:r>
      <w:r>
        <w:rPr>
          <w:rFonts w:ascii="Times New Roman" w:hAnsi="Times New Roman" w:cs="Times New Roman"/>
        </w:rPr>
        <w:tab/>
        <w:t>Paolo JAD, Huang T, Balazs M, Barbosa J, Barck KH, Bravo BJ, Carano RAD, Darrow J, Davies DR, DeForge LE</w:t>
      </w:r>
      <w:r>
        <w:rPr>
          <w:rFonts w:ascii="Times New Roman" w:hAnsi="Times New Roman" w:cs="Times New Roman"/>
          <w:i/>
          <w:iCs/>
        </w:rPr>
        <w:t xml:space="preserve"> et al</w:t>
      </w:r>
      <w:r>
        <w:rPr>
          <w:rFonts w:ascii="Times New Roman" w:hAnsi="Times New Roman" w:cs="Times New Roman"/>
        </w:rPr>
        <w:t xml:space="preserve">: Specific Btk inhibition suppresses B cell\textendash and myeloid cell\textendashmediated arthritis. </w:t>
      </w:r>
      <w:r>
        <w:rPr>
          <w:rFonts w:ascii="Times New Roman" w:hAnsi="Times New Roman" w:cs="Times New Roman"/>
          <w:i/>
          <w:iCs/>
        </w:rPr>
        <w:t xml:space="preserve">Nature Chemical Biology </w:t>
      </w:r>
      <w:r>
        <w:rPr>
          <w:rFonts w:ascii="Times New Roman" w:hAnsi="Times New Roman" w:cs="Times New Roman"/>
        </w:rPr>
        <w:t>2010, 7(1):41-50.</w:t>
      </w:r>
    </w:p>
    <w:p w14:paraId="40462A37"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40.</w:t>
      </w:r>
      <w:r>
        <w:rPr>
          <w:rFonts w:ascii="Times New Roman" w:hAnsi="Times New Roman" w:cs="Times New Roman"/>
        </w:rPr>
        <w:tab/>
        <w:t xml:space="preserve">Hendriks RW, de Bruijn MF, Maas A, Dingjan GM, Karis A, Grosveld F: Inactivation of Btk by insertion of lacZ reveals defects in B cell development only past the pre-B cell stage. </w:t>
      </w:r>
      <w:r>
        <w:rPr>
          <w:rFonts w:ascii="Times New Roman" w:hAnsi="Times New Roman" w:cs="Times New Roman"/>
          <w:i/>
          <w:iCs/>
        </w:rPr>
        <w:t xml:space="preserve">The EMBO Journal </w:t>
      </w:r>
      <w:r>
        <w:rPr>
          <w:rFonts w:ascii="Times New Roman" w:hAnsi="Times New Roman" w:cs="Times New Roman"/>
        </w:rPr>
        <w:t>1996, 15(18):4862-4872.</w:t>
      </w:r>
    </w:p>
    <w:p w14:paraId="5ECE6428"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41.</w:t>
      </w:r>
      <w:r>
        <w:rPr>
          <w:rFonts w:ascii="Times New Roman" w:hAnsi="Times New Roman" w:cs="Times New Roman"/>
        </w:rPr>
        <w:tab/>
        <w:t>Vihinen M, Belohradsky BH, Haire RN, Holinski-Feder E, Kwan S-P, Lappalainen I, Lehvaslaiho H, Lester T, Meindl A, Ochs HD</w:t>
      </w:r>
      <w:r>
        <w:rPr>
          <w:rFonts w:ascii="Times New Roman" w:hAnsi="Times New Roman" w:cs="Times New Roman"/>
          <w:i/>
          <w:iCs/>
        </w:rPr>
        <w:t xml:space="preserve"> et al</w:t>
      </w:r>
      <w:r>
        <w:rPr>
          <w:rFonts w:ascii="Times New Roman" w:hAnsi="Times New Roman" w:cs="Times New Roman"/>
        </w:rPr>
        <w:t xml:space="preserve">: BTKbase, mutation database for X-linked agammaglobulinemia (XLA). </w:t>
      </w:r>
      <w:r>
        <w:rPr>
          <w:rFonts w:ascii="Times New Roman" w:hAnsi="Times New Roman" w:cs="Times New Roman"/>
          <w:i/>
          <w:iCs/>
        </w:rPr>
        <w:t xml:space="preserve">Nucleic Acids Research </w:t>
      </w:r>
      <w:r>
        <w:rPr>
          <w:rFonts w:ascii="Times New Roman" w:hAnsi="Times New Roman" w:cs="Times New Roman"/>
        </w:rPr>
        <w:t>1997, 25(1):166-171.</w:t>
      </w:r>
    </w:p>
    <w:p w14:paraId="2EE54D1E"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42.</w:t>
      </w:r>
      <w:r>
        <w:rPr>
          <w:rFonts w:ascii="Times New Roman" w:hAnsi="Times New Roman" w:cs="Times New Roman"/>
        </w:rPr>
        <w:tab/>
        <w:t xml:space="preserve">Thomas J, Sideras P, Smith C, Vorechovsky I, Chapman V, Paul W: Colocalization of X-linked agammaglobulinemia and X-linked immunodeficiency genes. </w:t>
      </w:r>
      <w:r>
        <w:rPr>
          <w:rFonts w:ascii="Times New Roman" w:hAnsi="Times New Roman" w:cs="Times New Roman"/>
          <w:i/>
          <w:iCs/>
        </w:rPr>
        <w:t xml:space="preserve">Science </w:t>
      </w:r>
      <w:r>
        <w:rPr>
          <w:rFonts w:ascii="Times New Roman" w:hAnsi="Times New Roman" w:cs="Times New Roman"/>
        </w:rPr>
        <w:t>1993, 261(5119):355-358.</w:t>
      </w:r>
    </w:p>
    <w:p w14:paraId="2DCC31AB"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43.</w:t>
      </w:r>
      <w:r>
        <w:rPr>
          <w:rFonts w:ascii="Times New Roman" w:hAnsi="Times New Roman" w:cs="Times New Roman"/>
        </w:rPr>
        <w:tab/>
        <w:t xml:space="preserve">Qiu Y, Kung H-J: Signaling network of the Btk family kinases. </w:t>
      </w:r>
      <w:r>
        <w:rPr>
          <w:rFonts w:ascii="Times New Roman" w:hAnsi="Times New Roman" w:cs="Times New Roman"/>
          <w:i/>
          <w:iCs/>
        </w:rPr>
        <w:t xml:space="preserve">Oncogene </w:t>
      </w:r>
      <w:r>
        <w:rPr>
          <w:rFonts w:ascii="Times New Roman" w:hAnsi="Times New Roman" w:cs="Times New Roman"/>
        </w:rPr>
        <w:t>2000, 19(49):5651-5661.</w:t>
      </w:r>
    </w:p>
    <w:p w14:paraId="0D9A48B0"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44.</w:t>
      </w:r>
      <w:r>
        <w:rPr>
          <w:rFonts w:ascii="Times New Roman" w:hAnsi="Times New Roman" w:cs="Times New Roman"/>
        </w:rPr>
        <w:tab/>
        <w:t xml:space="preserve">Cinar M, Hamedani F, Mo Z, Cinar B, Amin HM, Alkan S: Bruton tyrosine kinase is commonly overexpressed in mantle cell lymphoma and its attenuation by Ibrutinib induces apoptosis. </w:t>
      </w:r>
      <w:r>
        <w:rPr>
          <w:rFonts w:ascii="Times New Roman" w:hAnsi="Times New Roman" w:cs="Times New Roman"/>
          <w:i/>
          <w:iCs/>
        </w:rPr>
        <w:t xml:space="preserve">Leuk Res </w:t>
      </w:r>
      <w:r>
        <w:rPr>
          <w:rFonts w:ascii="Times New Roman" w:hAnsi="Times New Roman" w:cs="Times New Roman"/>
        </w:rPr>
        <w:t>2013, 37(10):1271-1277.</w:t>
      </w:r>
    </w:p>
    <w:p w14:paraId="72E33A10"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45.</w:t>
      </w:r>
      <w:r>
        <w:rPr>
          <w:rFonts w:ascii="Times New Roman" w:hAnsi="Times New Roman" w:cs="Times New Roman"/>
        </w:rPr>
        <w:tab/>
        <w:t xml:space="preserve">Boyd RS, Jukes-Jones R, Walewska R, Brown D, Dyer MJ, Cain K: Protein profiling of plasma membranes defines aberrant signaling pathways in mantle cell lymphoma. </w:t>
      </w:r>
      <w:r>
        <w:rPr>
          <w:rFonts w:ascii="Times New Roman" w:hAnsi="Times New Roman" w:cs="Times New Roman"/>
          <w:i/>
          <w:iCs/>
        </w:rPr>
        <w:t xml:space="preserve">Mol Cell Proteomics </w:t>
      </w:r>
      <w:r>
        <w:rPr>
          <w:rFonts w:ascii="Times New Roman" w:hAnsi="Times New Roman" w:cs="Times New Roman"/>
        </w:rPr>
        <w:t>2009, 8(7):1501-1515.</w:t>
      </w:r>
    </w:p>
    <w:p w14:paraId="12376583"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46.</w:t>
      </w:r>
      <w:r>
        <w:rPr>
          <w:rFonts w:ascii="Times New Roman" w:hAnsi="Times New Roman" w:cs="Times New Roman"/>
        </w:rPr>
        <w:tab/>
        <w:t>Pighi C, Gu TL, Dalai I, Barbi S, Parolini C, Bertolaso A, Pedron S, Parisi A, Ren J, Cecconi D</w:t>
      </w:r>
      <w:r>
        <w:rPr>
          <w:rFonts w:ascii="Times New Roman" w:hAnsi="Times New Roman" w:cs="Times New Roman"/>
          <w:i/>
          <w:iCs/>
        </w:rPr>
        <w:t xml:space="preserve"> et al</w:t>
      </w:r>
      <w:r>
        <w:rPr>
          <w:rFonts w:ascii="Times New Roman" w:hAnsi="Times New Roman" w:cs="Times New Roman"/>
        </w:rPr>
        <w:t xml:space="preserve">: Phospho-proteomic analysis of mantle cell lymphoma cells suggests a pro-survival role of B-cell receptor signaling. </w:t>
      </w:r>
      <w:r>
        <w:rPr>
          <w:rFonts w:ascii="Times New Roman" w:hAnsi="Times New Roman" w:cs="Times New Roman"/>
          <w:i/>
          <w:iCs/>
        </w:rPr>
        <w:t xml:space="preserve">Cell Oncol (Dordr) </w:t>
      </w:r>
      <w:r>
        <w:rPr>
          <w:rFonts w:ascii="Times New Roman" w:hAnsi="Times New Roman" w:cs="Times New Roman"/>
        </w:rPr>
        <w:t>2011, 34(2):141-153.</w:t>
      </w:r>
    </w:p>
    <w:p w14:paraId="723E0311"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47.</w:t>
      </w:r>
      <w:r>
        <w:rPr>
          <w:rFonts w:ascii="Times New Roman" w:hAnsi="Times New Roman" w:cs="Times New Roman"/>
        </w:rPr>
        <w:tab/>
        <w:t>Chang BY, Francesco M, De Rooij MF, Magadala P, Steggerda SM, Huang MM, Kuil A, Herman SE, Chang S, Pals ST</w:t>
      </w:r>
      <w:r>
        <w:rPr>
          <w:rFonts w:ascii="Times New Roman" w:hAnsi="Times New Roman" w:cs="Times New Roman"/>
          <w:i/>
          <w:iCs/>
        </w:rPr>
        <w:t xml:space="preserve"> et al</w:t>
      </w:r>
      <w:r>
        <w:rPr>
          <w:rFonts w:ascii="Times New Roman" w:hAnsi="Times New Roman" w:cs="Times New Roman"/>
        </w:rPr>
        <w:t xml:space="preserve">: Egress of CD19(+)CD5(+) cells into peripheral blood following treatment with the Bruton tyrosine kinase inhibitor ibrutinib in mantle cell lymphoma patients. </w:t>
      </w:r>
      <w:r>
        <w:rPr>
          <w:rFonts w:ascii="Times New Roman" w:hAnsi="Times New Roman" w:cs="Times New Roman"/>
          <w:i/>
          <w:iCs/>
        </w:rPr>
        <w:t xml:space="preserve">Blood </w:t>
      </w:r>
      <w:r>
        <w:rPr>
          <w:rFonts w:ascii="Times New Roman" w:hAnsi="Times New Roman" w:cs="Times New Roman"/>
        </w:rPr>
        <w:t>2013, 122(14):2412-2424.</w:t>
      </w:r>
    </w:p>
    <w:p w14:paraId="50089105"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48.</w:t>
      </w:r>
      <w:r>
        <w:rPr>
          <w:rFonts w:ascii="Times New Roman" w:hAnsi="Times New Roman" w:cs="Times New Roman"/>
        </w:rPr>
        <w:tab/>
        <w:t>Davis RE, Ngo VN, Lenz G, Tolar P, Young RM, Romesser PB, Kohlhammer H, Lamy L, Zhao H, Yang Y</w:t>
      </w:r>
      <w:r>
        <w:rPr>
          <w:rFonts w:ascii="Times New Roman" w:hAnsi="Times New Roman" w:cs="Times New Roman"/>
          <w:i/>
          <w:iCs/>
        </w:rPr>
        <w:t xml:space="preserve"> et al</w:t>
      </w:r>
      <w:r>
        <w:rPr>
          <w:rFonts w:ascii="Times New Roman" w:hAnsi="Times New Roman" w:cs="Times New Roman"/>
        </w:rPr>
        <w:t xml:space="preserve">: Chronic active B-cell-receptor signalling in diffuse large B-cell lymphoma. </w:t>
      </w:r>
      <w:r>
        <w:rPr>
          <w:rFonts w:ascii="Times New Roman" w:hAnsi="Times New Roman" w:cs="Times New Roman"/>
          <w:i/>
          <w:iCs/>
        </w:rPr>
        <w:t xml:space="preserve">Nature </w:t>
      </w:r>
      <w:r>
        <w:rPr>
          <w:rFonts w:ascii="Times New Roman" w:hAnsi="Times New Roman" w:cs="Times New Roman"/>
        </w:rPr>
        <w:t>2010, 463(7277):88-92.</w:t>
      </w:r>
    </w:p>
    <w:p w14:paraId="73B051BE"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49.</w:t>
      </w:r>
      <w:r>
        <w:rPr>
          <w:rFonts w:ascii="Times New Roman" w:hAnsi="Times New Roman" w:cs="Times New Roman"/>
        </w:rPr>
        <w:tab/>
        <w:t xml:space="preserve">Young RM, Staudt LM: Targeting pathological B cell receptor signalling in lymphoid malignancies. </w:t>
      </w:r>
      <w:r>
        <w:rPr>
          <w:rFonts w:ascii="Times New Roman" w:hAnsi="Times New Roman" w:cs="Times New Roman"/>
          <w:i/>
          <w:iCs/>
        </w:rPr>
        <w:t xml:space="preserve">Nature Reviews Drug Discovery </w:t>
      </w:r>
      <w:r>
        <w:rPr>
          <w:rFonts w:ascii="Times New Roman" w:hAnsi="Times New Roman" w:cs="Times New Roman"/>
        </w:rPr>
        <w:t>2013, 12(3):229-243.</w:t>
      </w:r>
    </w:p>
    <w:p w14:paraId="4E3CD990" w14:textId="77777777" w:rsidR="007B694B" w:rsidRDefault="00FA3D63">
      <w:pPr>
        <w:pStyle w:val="EndNoteBibliography"/>
        <w:ind w:leftChars="178" w:left="991" w:hangingChars="282" w:hanging="564"/>
        <w:rPr>
          <w:rFonts w:ascii="Times New Roman" w:hAnsi="Times New Roman" w:cs="Times New Roman"/>
        </w:rPr>
      </w:pPr>
      <w:r>
        <w:rPr>
          <w:rFonts w:ascii="Times New Roman" w:hAnsi="Times New Roman" w:cs="Times New Roman"/>
        </w:rPr>
        <w:t>50.</w:t>
      </w:r>
      <w:r>
        <w:rPr>
          <w:rFonts w:ascii="Times New Roman" w:hAnsi="Times New Roman" w:cs="Times New Roman"/>
        </w:rPr>
        <w:tab/>
        <w:t>Tam CS, Opat S, Simpson D, Cull G, Munoz J, Phillips TJ, Kim WS, Rule S, Atwal SK, Wei R</w:t>
      </w:r>
      <w:r>
        <w:rPr>
          <w:rFonts w:ascii="Times New Roman" w:hAnsi="Times New Roman" w:cs="Times New Roman"/>
          <w:i/>
          <w:iCs/>
        </w:rPr>
        <w:t xml:space="preserve"> et al</w:t>
      </w:r>
      <w:r>
        <w:rPr>
          <w:rFonts w:ascii="Times New Roman" w:hAnsi="Times New Roman" w:cs="Times New Roman"/>
        </w:rPr>
        <w:t xml:space="preserve">: Zanubrutinib for the treatment of relapsed or refractory mantle cell lymphoma. </w:t>
      </w:r>
      <w:r>
        <w:rPr>
          <w:rFonts w:ascii="Times New Roman" w:hAnsi="Times New Roman" w:cs="Times New Roman"/>
          <w:i/>
          <w:iCs/>
        </w:rPr>
        <w:t xml:space="preserve">Blood Adv </w:t>
      </w:r>
      <w:r>
        <w:rPr>
          <w:rFonts w:ascii="Times New Roman" w:hAnsi="Times New Roman" w:cs="Times New Roman"/>
        </w:rPr>
        <w:t>2021, 5(12):2577-2585.</w:t>
      </w:r>
    </w:p>
    <w:p w14:paraId="0F7346C0" w14:textId="77777777" w:rsidR="007B694B" w:rsidRDefault="00FA3D63">
      <w:pPr>
        <w:pStyle w:val="EndNoteBibliography"/>
        <w:ind w:leftChars="178" w:left="991" w:hangingChars="282" w:hanging="564"/>
        <w:rPr>
          <w:rFonts w:ascii="Times New Roman" w:eastAsiaTheme="minorEastAsia" w:hAnsi="Times New Roman" w:cs="Times New Roman"/>
        </w:rPr>
      </w:pPr>
      <w:r>
        <w:rPr>
          <w:rFonts w:ascii="Times New Roman" w:hAnsi="Times New Roman" w:cs="Times New Roman"/>
        </w:rPr>
        <w:t>51.</w:t>
      </w:r>
      <w:r>
        <w:rPr>
          <w:rFonts w:ascii="Times New Roman" w:hAnsi="Times New Roman" w:cs="Times New Roman"/>
        </w:rPr>
        <w:tab/>
        <w:t>Wang M, Rule S, Zinzani PL, Goy A, Casasnovas O, Smith SD, Damaj G, Doorduijn J, Lamy T, Morschhauser F</w:t>
      </w:r>
      <w:r>
        <w:rPr>
          <w:rFonts w:ascii="Times New Roman" w:hAnsi="Times New Roman" w:cs="Times New Roman"/>
          <w:i/>
          <w:iCs/>
        </w:rPr>
        <w:t xml:space="preserve"> et al</w:t>
      </w:r>
      <w:r>
        <w:rPr>
          <w:rFonts w:ascii="Times New Roman" w:hAnsi="Times New Roman" w:cs="Times New Roman"/>
        </w:rPr>
        <w:t xml:space="preserve">: Acalabrutinib in relapsed or refractory mantle cell lymphoma (ACE-LY-004): a single-arm, multicentre, phase 2 trial. </w:t>
      </w:r>
      <w:r>
        <w:rPr>
          <w:rFonts w:ascii="Times New Roman" w:hAnsi="Times New Roman" w:cs="Times New Roman"/>
          <w:i/>
          <w:iCs/>
        </w:rPr>
        <w:t xml:space="preserve">Lancet </w:t>
      </w:r>
      <w:r>
        <w:rPr>
          <w:rFonts w:ascii="Times New Roman" w:hAnsi="Times New Roman" w:cs="Times New Roman"/>
        </w:rPr>
        <w:t>2018, 391(10121):659-667.</w:t>
      </w:r>
      <w:r>
        <w:rPr>
          <w:rFonts w:ascii="Times New Roman" w:eastAsiaTheme="minorEastAsia" w:hAnsi="Times New Roman" w:cs="Times New Roman"/>
        </w:rPr>
        <w:fldChar w:fldCharType="end"/>
      </w:r>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1545"/>
      <w:bookmarkEnd w:id="1546"/>
      <w:bookmarkEnd w:id="1547"/>
      <w:bookmarkEnd w:id="1549"/>
    </w:p>
    <w:sectPr w:rsidR="007B694B">
      <w:headerReference w:type="default" r:id="rId32"/>
      <w:pgSz w:w="11906" w:h="16838"/>
      <w:pgMar w:top="1440" w:right="1800" w:bottom="1440" w:left="1800" w:header="851" w:footer="992" w:gutter="0"/>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77FDDA" w14:textId="77777777" w:rsidR="00902E8B" w:rsidRDefault="00902E8B">
      <w:pPr>
        <w:spacing w:line="240" w:lineRule="auto"/>
        <w:ind w:firstLine="480"/>
      </w:pPr>
      <w:r>
        <w:separator/>
      </w:r>
    </w:p>
  </w:endnote>
  <w:endnote w:type="continuationSeparator" w:id="0">
    <w:p w14:paraId="48D62929" w14:textId="77777777" w:rsidR="00902E8B" w:rsidRDefault="00902E8B">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F0F302" w14:textId="77777777" w:rsidR="007B694B" w:rsidRDefault="007B694B">
    <w:pPr>
      <w:pStyle w:val="aa"/>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D2A8F7" w14:textId="77777777" w:rsidR="007B694B" w:rsidRDefault="007B694B">
    <w:pPr>
      <w:pStyle w:val="a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318EDE" w14:textId="77777777" w:rsidR="007B694B" w:rsidRDefault="007B694B">
    <w:pPr>
      <w:pStyle w:val="a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B777C1" w14:textId="2E10478B" w:rsidR="007B694B" w:rsidRDefault="00FA3D63">
    <w:pPr>
      <w:pStyle w:val="aa"/>
      <w:ind w:firstLine="360"/>
      <w:jc w:val="center"/>
    </w:pPr>
    <w:r>
      <w:rPr>
        <w:lang w:val="en"/>
      </w:rPr>
      <w:t xml:space="preserve">Page </w:t>
    </w:r>
    <w:r>
      <w:rPr>
        <w:lang w:val="en"/>
      </w:rPr>
      <w:fldChar w:fldCharType="begin"/>
    </w:r>
    <w:r>
      <w:rPr>
        <w:lang w:val="en"/>
      </w:rPr>
      <w:instrText>PAGE  \* Arabic  \* MERGEFORMAT</w:instrText>
    </w:r>
    <w:r>
      <w:rPr>
        <w:lang w:val="en"/>
      </w:rPr>
      <w:fldChar w:fldCharType="separate"/>
    </w:r>
    <w:r w:rsidR="001727E9" w:rsidRPr="001727E9">
      <w:rPr>
        <w:noProof/>
        <w:lang w:val="zh-CN"/>
      </w:rPr>
      <w:t>12</w:t>
    </w:r>
    <w:r>
      <w:rPr>
        <w:lang w:val="en"/>
      </w:rPr>
      <w:fldChar w:fldCharType="end"/>
    </w:r>
    <w:r>
      <w:rPr>
        <w:lang w:val="zh-CN"/>
      </w:rPr>
      <w:t xml:space="preserve"> / </w:t>
    </w:r>
    <w:r>
      <w:rPr>
        <w:lang w:val="en"/>
      </w:rPr>
      <w:fldChar w:fldCharType="begin"/>
    </w:r>
    <w:r>
      <w:rPr>
        <w:lang w:val="en"/>
      </w:rPr>
      <w:instrText xml:space="preserve"> </w:instrText>
    </w:r>
    <w:r>
      <w:rPr>
        <w:rFonts w:hint="eastAsia"/>
        <w:lang w:val="en"/>
      </w:rPr>
      <w:instrText>=</w:instrText>
    </w:r>
    <w:r>
      <w:rPr>
        <w:lang w:val="en"/>
      </w:rPr>
      <w:fldChar w:fldCharType="begin"/>
    </w:r>
    <w:r>
      <w:rPr>
        <w:lang w:val="en"/>
      </w:rPr>
      <w:instrText>NUMPAGES  \* Arabic  \* MERGEFORMAT</w:instrText>
    </w:r>
    <w:r>
      <w:rPr>
        <w:lang w:val="en"/>
      </w:rPr>
      <w:fldChar w:fldCharType="separate"/>
    </w:r>
    <w:r w:rsidR="00261C54" w:rsidRPr="00261C54">
      <w:rPr>
        <w:noProof/>
        <w:lang w:val="zh-CN"/>
      </w:rPr>
      <w:instrText>156</w:instrText>
    </w:r>
    <w:r>
      <w:rPr>
        <w:lang w:val="en"/>
      </w:rPr>
      <w:fldChar w:fldCharType="end"/>
    </w:r>
    <w:r>
      <w:rPr>
        <w:rFonts w:hint="eastAsia"/>
        <w:lang w:val="en"/>
      </w:rPr>
      <w:instrText>-14</w:instrText>
    </w:r>
    <w:r>
      <w:rPr>
        <w:lang w:val="en"/>
      </w:rPr>
      <w:instrText xml:space="preserve"> </w:instrText>
    </w:r>
    <w:r>
      <w:rPr>
        <w:lang w:val="en"/>
      </w:rPr>
      <w:fldChar w:fldCharType="separate"/>
    </w:r>
    <w:r w:rsidR="00261C54">
      <w:rPr>
        <w:noProof/>
        <w:lang w:val="en"/>
      </w:rPr>
      <w:t>142</w:t>
    </w:r>
    <w:r>
      <w:rPr>
        <w:lang w:val="e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750C7C" w14:textId="77777777" w:rsidR="00902E8B" w:rsidRDefault="00902E8B">
      <w:pPr>
        <w:ind w:firstLine="480"/>
      </w:pPr>
      <w:r>
        <w:separator/>
      </w:r>
    </w:p>
  </w:footnote>
  <w:footnote w:type="continuationSeparator" w:id="0">
    <w:p w14:paraId="4F20AA1D" w14:textId="77777777" w:rsidR="00902E8B" w:rsidRDefault="00902E8B">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B4F685" w14:textId="77777777" w:rsidR="007B694B" w:rsidRDefault="007B694B">
    <w:pPr>
      <w:pStyle w:val="ac"/>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6ACBB9" w14:textId="77777777" w:rsidR="007B694B" w:rsidRDefault="00FA3D63">
    <w:pPr>
      <w:pStyle w:val="ac"/>
      <w:pBdr>
        <w:bottom w:val="single" w:sz="4" w:space="0" w:color="auto"/>
      </w:pBdr>
      <w:tabs>
        <w:tab w:val="clear" w:pos="4153"/>
      </w:tabs>
      <w:spacing w:line="240" w:lineRule="auto"/>
      <w:ind w:firstLineChars="0" w:firstLine="0"/>
    </w:pPr>
    <w:r>
      <w:rPr>
        <w:lang w:val="en"/>
      </w:rPr>
      <w:t>LP-168-CN201 Clinical Trial Protocol</w:t>
    </w:r>
    <w:r>
      <w:rPr>
        <w:lang w:val="en"/>
      </w:rPr>
      <w:tab/>
      <w:t>Version No./Version Date: Version 1.1/10 Oct 202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35E1C2" w14:textId="77777777" w:rsidR="007B694B" w:rsidRDefault="007B694B">
    <w:pPr>
      <w:pStyle w:val="ac"/>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61BD69" w14:textId="77777777" w:rsidR="007B694B" w:rsidRDefault="00FA3D63">
    <w:pPr>
      <w:pStyle w:val="ac"/>
      <w:tabs>
        <w:tab w:val="clear" w:pos="4153"/>
      </w:tabs>
      <w:spacing w:line="240" w:lineRule="atLeast"/>
      <w:ind w:firstLineChars="0" w:firstLine="0"/>
      <w:jc w:val="left"/>
    </w:pPr>
    <w:r>
      <w:rPr>
        <w:noProof/>
      </w:rPr>
      <mc:AlternateContent>
        <mc:Choice Requires="wps">
          <w:drawing>
            <wp:anchor distT="0" distB="0" distL="114300" distR="114300" simplePos="0" relativeHeight="251659264" behindDoc="0" locked="0" layoutInCell="1" allowOverlap="1" wp14:anchorId="13AD7CE9" wp14:editId="019DC121">
              <wp:simplePos x="0" y="0"/>
              <wp:positionH relativeFrom="column">
                <wp:posOffset>-60960</wp:posOffset>
              </wp:positionH>
              <wp:positionV relativeFrom="paragraph">
                <wp:posOffset>186055</wp:posOffset>
              </wp:positionV>
              <wp:extent cx="5376545" cy="0"/>
              <wp:effectExtent l="0" t="0" r="0" b="0"/>
              <wp:wrapNone/>
              <wp:docPr id="22" name="直接连接符 22"/>
              <wp:cNvGraphicFramePr/>
              <a:graphic xmlns:a="http://schemas.openxmlformats.org/drawingml/2006/main">
                <a:graphicData uri="http://schemas.microsoft.com/office/word/2010/wordprocessingShape">
                  <wps:wsp>
                    <wps:cNvCnPr/>
                    <wps:spPr>
                      <a:xfrm>
                        <a:off x="0" y="0"/>
                        <a:ext cx="5376545"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2F2999" id="直接连接符 2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8pt,14.65pt" to="418.55pt,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" strokecolor="black [3040]" strokeweight=".5pt"/>
          </w:pict>
        </mc:Fallback>
      </mc:AlternateContent>
    </w:r>
    <w:r>
      <w:rPr>
        <w:lang w:val="en"/>
      </w:rPr>
      <w:t>LP-168-CN201 Clinical Trial Protocol</w:t>
    </w:r>
    <w:r>
      <w:rPr>
        <w:lang w:val="en"/>
      </w:rPr>
      <w:tab/>
      <w:t>Version No./Version Date: Version 1.1/10 Oct 2023</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2EB3B3" w14:textId="77777777" w:rsidR="007B694B" w:rsidRDefault="00FA3D63">
    <w:pPr>
      <w:pStyle w:val="ac"/>
      <w:pBdr>
        <w:bottom w:val="single" w:sz="4" w:space="1" w:color="auto"/>
        <w:right w:val="none" w:sz="0" w:space="0" w:color="auto"/>
      </w:pBdr>
      <w:tabs>
        <w:tab w:val="clear" w:pos="4153"/>
        <w:tab w:val="clear" w:pos="8306"/>
        <w:tab w:val="right" w:pos="13844"/>
      </w:tabs>
      <w:spacing w:line="240" w:lineRule="auto"/>
      <w:ind w:firstLineChars="0" w:firstLine="0"/>
      <w:jc w:val="left"/>
      <w:rPr>
        <w:szCs w:val="18"/>
      </w:rPr>
    </w:pPr>
    <w:r>
      <w:rPr>
        <w:lang w:val="en"/>
      </w:rPr>
      <w:t>LP-168-CN201 Clinical Trial Protocol</w:t>
    </w:r>
    <w:r>
      <w:rPr>
        <w:lang w:val="en"/>
      </w:rPr>
      <w:tab/>
      <w:t>Version No./Version Date: Version 1.1/10 Oct 2023</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4C96A7" w14:textId="77777777" w:rsidR="007B694B" w:rsidRDefault="00FA3D63">
    <w:pPr>
      <w:pStyle w:val="ac"/>
      <w:pBdr>
        <w:bottom w:val="single" w:sz="4" w:space="1" w:color="auto"/>
      </w:pBdr>
      <w:tabs>
        <w:tab w:val="clear" w:pos="4153"/>
      </w:tabs>
      <w:spacing w:line="240" w:lineRule="auto"/>
      <w:ind w:firstLineChars="0" w:firstLine="0"/>
      <w:jc w:val="left"/>
    </w:pPr>
    <w:r>
      <w:rPr>
        <w:lang w:val="en"/>
      </w:rPr>
      <w:t>LP-168-CN201 Clinical Trial Protocol</w:t>
    </w:r>
    <w:r>
      <w:rPr>
        <w:lang w:val="en"/>
      </w:rPr>
      <w:tab/>
      <w:t>Version No./Version Date: Version 1.1/10 Oct 2023</w:t>
    </w:r>
    <w:r>
      <w:rPr>
        <w:noProof/>
      </w:rPr>
      <mc:AlternateContent>
        <mc:Choice Requires="wps">
          <w:drawing>
            <wp:anchor distT="0" distB="0" distL="114300" distR="114300" simplePos="0" relativeHeight="251662336" behindDoc="0" locked="0" layoutInCell="1" allowOverlap="1" wp14:anchorId="1C06B13C" wp14:editId="47C9FEA6">
              <wp:simplePos x="0" y="0"/>
              <wp:positionH relativeFrom="margin">
                <wp:posOffset>4313555</wp:posOffset>
              </wp:positionH>
              <wp:positionV relativeFrom="paragraph">
                <wp:posOffset>-3103245</wp:posOffset>
              </wp:positionV>
              <wp:extent cx="955040" cy="156845"/>
              <wp:effectExtent l="0" t="0" r="0" b="5080"/>
              <wp:wrapNone/>
              <wp:docPr id="18" name="文本框 5"/>
              <wp:cNvGraphicFramePr/>
              <a:graphic xmlns:a="http://schemas.openxmlformats.org/drawingml/2006/main">
                <a:graphicData uri="http://schemas.microsoft.com/office/word/2010/wordprocessingShape">
                  <wps:wsp>
                    <wps:cNvSpPr txBox="1"/>
                    <wps:spPr>
                      <a:xfrm>
                        <a:off x="0" y="0"/>
                        <a:ext cx="955040" cy="156845"/>
                      </a:xfrm>
                      <a:prstGeom prst="rect">
                        <a:avLst/>
                      </a:prstGeom>
                      <a:noFill/>
                      <a:ln w="9525">
                        <a:noFill/>
                      </a:ln>
                    </wps:spPr>
                    <wps:txbx>
                      <w:txbxContent>
                        <w:p w14:paraId="2640EC7C" w14:textId="77777777" w:rsidR="007B694B" w:rsidRDefault="00FA3D63">
                          <w:pPr>
                            <w:pStyle w:val="aa"/>
                            <w:ind w:firstLine="360"/>
                          </w:pPr>
                          <w:r>
                            <w:rPr>
                              <w:lang w:val="en"/>
                            </w:rPr>
                            <w:t xml:space="preserve">Page </w:t>
                          </w:r>
                          <w:r>
                            <w:rPr>
                              <w:lang w:val="en"/>
                            </w:rPr>
                            <w:fldChar w:fldCharType="begin"/>
                          </w:r>
                          <w:r>
                            <w:rPr>
                              <w:lang w:val="en"/>
                            </w:rPr>
                            <w:instrText xml:space="preserve"> PAGE  \* MERGEFORMAT </w:instrText>
                          </w:r>
                          <w:r>
                            <w:rPr>
                              <w:lang w:val="en"/>
                            </w:rPr>
                            <w:fldChar w:fldCharType="separate"/>
                          </w:r>
                          <w:r w:rsidR="001727E9" w:rsidRPr="001727E9">
                            <w:rPr>
                              <w:b/>
                              <w:bCs/>
                              <w:noProof/>
                              <w:lang w:val="en"/>
                            </w:rPr>
                            <w:t>28</w:t>
                          </w:r>
                          <w:r>
                            <w:rPr>
                              <w:lang w:val="en"/>
                            </w:rPr>
                            <w:fldChar w:fldCharType="end"/>
                          </w:r>
                          <w:r>
                            <w:rPr>
                              <w:lang w:val="en"/>
                            </w:rPr>
                            <w:t xml:space="preserve"> of 87</w:t>
                          </w:r>
                        </w:p>
                      </w:txbxContent>
                    </wps:txbx>
                    <wps:bodyPr wrap="none" lIns="0" tIns="0" rIns="0" bIns="0" upright="1">
                      <a:spAutoFit/>
                    </wps:bodyPr>
                  </wps:wsp>
                </a:graphicData>
              </a:graphic>
            </wp:anchor>
          </w:drawing>
        </mc:Choice>
        <mc:Fallback>
          <w:pict>
            <v:shapetype w14:anchorId="1C06B13C" id="_x0000_t202" coordsize="21600,21600" o:spt="202" path="m,l,21600r21600,l21600,xe">
              <v:stroke joinstyle="miter"/>
              <v:path gradientshapeok="t" o:connecttype="rect"/>
            </v:shapetype>
            <v:shape id="文本框 5" o:spid="_x0000_s1026" type="#_x0000_t202" style="position:absolute;margin-left:339.65pt;margin-top:-244.35pt;width:75.2pt;height:12.35pt;z-index:251662336;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" filled="f" stroked="f">
              <v:textbox style="mso-fit-shape-to-text:t" inset="0,0,0,0">
                <w:txbxContent>
                  <w:p w14:paraId="2640EC7C" w14:textId="77777777" w:rsidR="007B694B" w:rsidRDefault="00FA3D63">
                    <w:pPr>
                      <w:pStyle w:val="aa"/>
                      <w:ind w:firstLine="360"/>
                    </w:pPr>
                    <w:r>
                      <w:rPr>
                        <w:lang w:val="en"/>
                      </w:rPr>
                      <w:t xml:space="preserve">Page </w:t>
                    </w:r>
                    <w:r>
                      <w:rPr>
                        <w:lang w:val="en"/>
                      </w:rPr>
                      <w:fldChar w:fldCharType="begin"/>
                    </w:r>
                    <w:r>
                      <w:rPr>
                        <w:lang w:val="en"/>
                      </w:rPr>
                      <w:instrText xml:space="preserve"> PAGE  \* MERGEFORMAT </w:instrText>
                    </w:r>
                    <w:r>
                      <w:rPr>
                        <w:lang w:val="en"/>
                      </w:rPr>
                      <w:fldChar w:fldCharType="separate"/>
                    </w:r>
                    <w:r w:rsidR="001727E9" w:rsidRPr="001727E9">
                      <w:rPr>
                        <w:b/>
                        <w:bCs/>
                        <w:noProof/>
                        <w:lang w:val="en"/>
                      </w:rPr>
                      <w:t>28</w:t>
                    </w:r>
                    <w:r>
                      <w:rPr>
                        <w:lang w:val="en"/>
                      </w:rPr>
                      <w:fldChar w:fldCharType="end"/>
                    </w:r>
                    <w:r>
                      <w:rPr>
                        <w:lang w:val="en"/>
                      </w:rPr>
                      <w:t xml:space="preserve"> of 87</w:t>
                    </w:r>
                  </w:p>
                </w:txbxContent>
              </v:textbox>
              <w10:wrap anchorx="margin"/>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41DB8F" w14:textId="77777777" w:rsidR="007B694B" w:rsidRDefault="00FA3D63">
    <w:pPr>
      <w:pStyle w:val="ac"/>
      <w:pBdr>
        <w:bottom w:val="single" w:sz="4" w:space="1" w:color="auto"/>
      </w:pBdr>
      <w:tabs>
        <w:tab w:val="clear" w:pos="4153"/>
        <w:tab w:val="clear" w:pos="8306"/>
        <w:tab w:val="right" w:pos="13914"/>
      </w:tabs>
      <w:spacing w:line="240" w:lineRule="auto"/>
      <w:ind w:firstLineChars="0" w:firstLine="0"/>
      <w:jc w:val="left"/>
    </w:pPr>
    <w:r>
      <w:rPr>
        <w:lang w:val="en"/>
      </w:rPr>
      <w:t>LP-168-CN201 Clinical Trial Protocol</w:t>
    </w:r>
    <w:r>
      <w:rPr>
        <w:lang w:val="en"/>
      </w:rPr>
      <w:tab/>
      <w:t xml:space="preserve">Version No./Version Date: Version 1.1/10 Oct 2023 </w:t>
    </w:r>
    <w:r>
      <w:rPr>
        <w:noProof/>
      </w:rPr>
      <mc:AlternateContent>
        <mc:Choice Requires="wps">
          <w:drawing>
            <wp:anchor distT="0" distB="0" distL="114300" distR="114300" simplePos="0" relativeHeight="251663360" behindDoc="0" locked="0" layoutInCell="1" allowOverlap="1" wp14:anchorId="2B3AFFF5" wp14:editId="117A2D7A">
              <wp:simplePos x="0" y="0"/>
              <wp:positionH relativeFrom="margin">
                <wp:posOffset>4313555</wp:posOffset>
              </wp:positionH>
              <wp:positionV relativeFrom="paragraph">
                <wp:posOffset>-3103245</wp:posOffset>
              </wp:positionV>
              <wp:extent cx="955040" cy="156845"/>
              <wp:effectExtent l="0" t="0" r="0" b="5080"/>
              <wp:wrapNone/>
              <wp:docPr id="7" name="文本框 5"/>
              <wp:cNvGraphicFramePr/>
              <a:graphic xmlns:a="http://schemas.openxmlformats.org/drawingml/2006/main">
                <a:graphicData uri="http://schemas.microsoft.com/office/word/2010/wordprocessingShape">
                  <wps:wsp>
                    <wps:cNvSpPr txBox="1"/>
                    <wps:spPr>
                      <a:xfrm>
                        <a:off x="0" y="0"/>
                        <a:ext cx="955040" cy="156845"/>
                      </a:xfrm>
                      <a:prstGeom prst="rect">
                        <a:avLst/>
                      </a:prstGeom>
                      <a:noFill/>
                      <a:ln w="9525">
                        <a:noFill/>
                      </a:ln>
                    </wps:spPr>
                    <wps:txbx>
                      <w:txbxContent>
                        <w:p w14:paraId="27F59CBD" w14:textId="77777777" w:rsidR="007B694B" w:rsidRDefault="00FA3D63">
                          <w:pPr>
                            <w:pStyle w:val="aa"/>
                            <w:ind w:firstLine="360"/>
                          </w:pPr>
                          <w:r>
                            <w:rPr>
                              <w:lang w:val="en"/>
                            </w:rPr>
                            <w:t xml:space="preserve">Page </w:t>
                          </w:r>
                          <w:r>
                            <w:rPr>
                              <w:lang w:val="en"/>
                            </w:rPr>
                            <w:fldChar w:fldCharType="begin"/>
                          </w:r>
                          <w:r>
                            <w:rPr>
                              <w:lang w:val="en"/>
                            </w:rPr>
                            <w:instrText xml:space="preserve"> PAGE  \* MERGEFORMAT </w:instrText>
                          </w:r>
                          <w:r>
                            <w:rPr>
                              <w:lang w:val="en"/>
                            </w:rPr>
                            <w:fldChar w:fldCharType="separate"/>
                          </w:r>
                          <w:r w:rsidR="001727E9" w:rsidRPr="001727E9">
                            <w:rPr>
                              <w:b/>
                              <w:bCs/>
                              <w:noProof/>
                              <w:lang w:val="en"/>
                            </w:rPr>
                            <w:t>138</w:t>
                          </w:r>
                          <w:r>
                            <w:rPr>
                              <w:lang w:val="en"/>
                            </w:rPr>
                            <w:fldChar w:fldCharType="end"/>
                          </w:r>
                          <w:r>
                            <w:rPr>
                              <w:lang w:val="en"/>
                            </w:rPr>
                            <w:t xml:space="preserve"> of 87</w:t>
                          </w:r>
                        </w:p>
                      </w:txbxContent>
                    </wps:txbx>
                    <wps:bodyPr wrap="none" lIns="0" tIns="0" rIns="0" bIns="0" upright="1">
                      <a:spAutoFit/>
                    </wps:bodyPr>
                  </wps:wsp>
                </a:graphicData>
              </a:graphic>
            </wp:anchor>
          </w:drawing>
        </mc:Choice>
        <mc:Fallback>
          <w:pict>
            <v:shapetype w14:anchorId="2B3AFFF5" id="_x0000_t202" coordsize="21600,21600" o:spt="202" path="m,l,21600r21600,l21600,xe">
              <v:stroke joinstyle="miter"/>
              <v:path gradientshapeok="t" o:connecttype="rect"/>
            </v:shapetype>
            <v:shape id="_x0000_s1027" type="#_x0000_t202" style="position:absolute;margin-left:339.65pt;margin-top:-244.35pt;width:75.2pt;height:12.35pt;z-index:251663360;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" filled="f" stroked="f">
              <v:textbox style="mso-fit-shape-to-text:t" inset="0,0,0,0">
                <w:txbxContent>
                  <w:p w14:paraId="27F59CBD" w14:textId="77777777" w:rsidR="007B694B" w:rsidRDefault="00FA3D63">
                    <w:pPr>
                      <w:pStyle w:val="aa"/>
                      <w:ind w:firstLine="360"/>
                    </w:pPr>
                    <w:r>
                      <w:rPr>
                        <w:lang w:val="en"/>
                      </w:rPr>
                      <w:t xml:space="preserve">Page </w:t>
                    </w:r>
                    <w:r>
                      <w:rPr>
                        <w:lang w:val="en"/>
                      </w:rPr>
                      <w:fldChar w:fldCharType="begin"/>
                    </w:r>
                    <w:r>
                      <w:rPr>
                        <w:lang w:val="en"/>
                      </w:rPr>
                      <w:instrText xml:space="preserve"> PAGE  \* MERGEFORMAT </w:instrText>
                    </w:r>
                    <w:r>
                      <w:rPr>
                        <w:lang w:val="en"/>
                      </w:rPr>
                      <w:fldChar w:fldCharType="separate"/>
                    </w:r>
                    <w:r w:rsidR="001727E9" w:rsidRPr="001727E9">
                      <w:rPr>
                        <w:b/>
                        <w:bCs/>
                        <w:noProof/>
                        <w:lang w:val="en"/>
                      </w:rPr>
                      <w:t>138</w:t>
                    </w:r>
                    <w:r>
                      <w:rPr>
                        <w:lang w:val="en"/>
                      </w:rPr>
                      <w:fldChar w:fldCharType="end"/>
                    </w:r>
                    <w:r>
                      <w:rPr>
                        <w:lang w:val="en"/>
                      </w:rPr>
                      <w:t xml:space="preserve"> of 87</w:t>
                    </w:r>
                  </w:p>
                </w:txbxContent>
              </v:textbox>
              <w10:wrap anchorx="margin"/>
            </v:shape>
          </w:pict>
        </mc:Fallback>
      </mc:AlternateContent>
    </w:r>
    <w:r>
      <w:rPr>
        <w:lang w:val="en"/>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DA6B4" w14:textId="77777777" w:rsidR="007B694B" w:rsidRDefault="00FA3D63">
    <w:pPr>
      <w:pStyle w:val="ac"/>
      <w:pBdr>
        <w:bottom w:val="single" w:sz="4" w:space="1" w:color="auto"/>
      </w:pBdr>
      <w:tabs>
        <w:tab w:val="clear" w:pos="4153"/>
      </w:tabs>
      <w:spacing w:line="240" w:lineRule="auto"/>
      <w:ind w:firstLineChars="0" w:firstLine="0"/>
      <w:jc w:val="left"/>
    </w:pPr>
    <w:r>
      <w:rPr>
        <w:lang w:val="en"/>
      </w:rPr>
      <w:t>LP-168-CN201 Clinical Trial Protocol</w:t>
    </w:r>
    <w:r>
      <w:rPr>
        <w:lang w:val="en"/>
      </w:rPr>
      <w:tab/>
      <w:t xml:space="preserve">Version No./Version Date: Version 1.1/10 Oct 2023 </w:t>
    </w:r>
    <w:r>
      <w:rPr>
        <w:noProof/>
      </w:rPr>
      <mc:AlternateContent>
        <mc:Choice Requires="wps">
          <w:drawing>
            <wp:anchor distT="0" distB="0" distL="114300" distR="114300" simplePos="0" relativeHeight="251664384" behindDoc="0" locked="0" layoutInCell="1" allowOverlap="1" wp14:anchorId="172F6223" wp14:editId="0FD490C4">
              <wp:simplePos x="0" y="0"/>
              <wp:positionH relativeFrom="margin">
                <wp:posOffset>4313555</wp:posOffset>
              </wp:positionH>
              <wp:positionV relativeFrom="paragraph">
                <wp:posOffset>-3103245</wp:posOffset>
              </wp:positionV>
              <wp:extent cx="955040" cy="156845"/>
              <wp:effectExtent l="0" t="0" r="0" b="5080"/>
              <wp:wrapNone/>
              <wp:docPr id="584201894" name="文本框 5"/>
              <wp:cNvGraphicFramePr/>
              <a:graphic xmlns:a="http://schemas.openxmlformats.org/drawingml/2006/main">
                <a:graphicData uri="http://schemas.microsoft.com/office/word/2010/wordprocessingShape">
                  <wps:wsp>
                    <wps:cNvSpPr txBox="1"/>
                    <wps:spPr>
                      <a:xfrm>
                        <a:off x="0" y="0"/>
                        <a:ext cx="955040" cy="156845"/>
                      </a:xfrm>
                      <a:prstGeom prst="rect">
                        <a:avLst/>
                      </a:prstGeom>
                      <a:noFill/>
                      <a:ln w="9525">
                        <a:noFill/>
                      </a:ln>
                    </wps:spPr>
                    <wps:txbx>
                      <w:txbxContent>
                        <w:p w14:paraId="2A1CC0A7" w14:textId="77777777" w:rsidR="007B694B" w:rsidRDefault="00FA3D63">
                          <w:pPr>
                            <w:pStyle w:val="aa"/>
                            <w:ind w:firstLine="360"/>
                          </w:pPr>
                          <w:r>
                            <w:rPr>
                              <w:lang w:val="en"/>
                            </w:rPr>
                            <w:t xml:space="preserve">Page </w:t>
                          </w:r>
                          <w:r>
                            <w:rPr>
                              <w:lang w:val="en"/>
                            </w:rPr>
                            <w:fldChar w:fldCharType="begin"/>
                          </w:r>
                          <w:r>
                            <w:rPr>
                              <w:lang w:val="en"/>
                            </w:rPr>
                            <w:instrText xml:space="preserve"> PAGE  \* MERGEFORMAT </w:instrText>
                          </w:r>
                          <w:r>
                            <w:rPr>
                              <w:lang w:val="en"/>
                            </w:rPr>
                            <w:fldChar w:fldCharType="separate"/>
                          </w:r>
                          <w:r w:rsidR="001727E9" w:rsidRPr="001727E9">
                            <w:rPr>
                              <w:b/>
                              <w:bCs/>
                              <w:noProof/>
                              <w:lang w:val="en"/>
                            </w:rPr>
                            <w:t>139</w:t>
                          </w:r>
                          <w:r>
                            <w:rPr>
                              <w:lang w:val="en"/>
                            </w:rPr>
                            <w:fldChar w:fldCharType="end"/>
                          </w:r>
                          <w:r>
                            <w:rPr>
                              <w:lang w:val="en"/>
                            </w:rPr>
                            <w:t xml:space="preserve"> of 87</w:t>
                          </w:r>
                        </w:p>
                      </w:txbxContent>
                    </wps:txbx>
                    <wps:bodyPr wrap="none" lIns="0" tIns="0" rIns="0" bIns="0" upright="1">
                      <a:spAutoFit/>
                    </wps:bodyPr>
                  </wps:wsp>
                </a:graphicData>
              </a:graphic>
            </wp:anchor>
          </w:drawing>
        </mc:Choice>
        <mc:Fallback>
          <w:pict>
            <v:shapetype w14:anchorId="172F6223" id="_x0000_t202" coordsize="21600,21600" o:spt="202" path="m,l,21600r21600,l21600,xe">
              <v:stroke joinstyle="miter"/>
              <v:path gradientshapeok="t" o:connecttype="rect"/>
            </v:shapetype>
            <v:shape id="_x0000_s1028" type="#_x0000_t202" style="position:absolute;margin-left:339.65pt;margin-top:-244.35pt;width:75.2pt;height:12.35pt;z-index:251664384;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" filled="f" stroked="f">
              <v:textbox style="mso-fit-shape-to-text:t" inset="0,0,0,0">
                <w:txbxContent>
                  <w:p w14:paraId="2A1CC0A7" w14:textId="77777777" w:rsidR="007B694B" w:rsidRDefault="00FA3D63">
                    <w:pPr>
                      <w:pStyle w:val="aa"/>
                      <w:ind w:firstLine="360"/>
                    </w:pPr>
                    <w:r>
                      <w:rPr>
                        <w:lang w:val="en"/>
                      </w:rPr>
                      <w:t xml:space="preserve">Page </w:t>
                    </w:r>
                    <w:r>
                      <w:rPr>
                        <w:lang w:val="en"/>
                      </w:rPr>
                      <w:fldChar w:fldCharType="begin"/>
                    </w:r>
                    <w:r>
                      <w:rPr>
                        <w:lang w:val="en"/>
                      </w:rPr>
                      <w:instrText xml:space="preserve"> PAGE  \* MERGEFORMAT </w:instrText>
                    </w:r>
                    <w:r>
                      <w:rPr>
                        <w:lang w:val="en"/>
                      </w:rPr>
                      <w:fldChar w:fldCharType="separate"/>
                    </w:r>
                    <w:r w:rsidR="001727E9" w:rsidRPr="001727E9">
                      <w:rPr>
                        <w:b/>
                        <w:bCs/>
                        <w:noProof/>
                        <w:lang w:val="en"/>
                      </w:rPr>
                      <w:t>139</w:t>
                    </w:r>
                    <w:r>
                      <w:rPr>
                        <w:lang w:val="en"/>
                      </w:rPr>
                      <w:fldChar w:fldCharType="end"/>
                    </w:r>
                    <w:r>
                      <w:rPr>
                        <w:lang w:val="en"/>
                      </w:rPr>
                      <w:t xml:space="preserve"> of 87</w:t>
                    </w:r>
                  </w:p>
                </w:txbxContent>
              </v:textbox>
              <w10:wrap anchorx="margin"/>
            </v:shape>
          </w:pict>
        </mc:Fallback>
      </mc:AlternateContent>
    </w:r>
    <w:r>
      <w:rPr>
        <w:lang w:val="en"/>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CC3C68" w14:textId="77777777" w:rsidR="007B694B" w:rsidRDefault="00FA3D63">
    <w:pPr>
      <w:pStyle w:val="ac"/>
      <w:pBdr>
        <w:bottom w:val="single" w:sz="4" w:space="1" w:color="auto"/>
      </w:pBdr>
      <w:tabs>
        <w:tab w:val="clear" w:pos="4153"/>
      </w:tabs>
      <w:spacing w:line="240" w:lineRule="auto"/>
      <w:ind w:firstLineChars="0" w:firstLine="0"/>
    </w:pPr>
    <w:r>
      <w:rPr>
        <w:lang w:val="en"/>
      </w:rPr>
      <w:t>LP-168-CN201 Clinical Trial Protocol</w:t>
    </w:r>
    <w:r>
      <w:rPr>
        <w:lang w:val="en"/>
      </w:rPr>
      <w:tab/>
      <w:t>Version No./Version Date: Version 1.1, 10 Oct 2023</w:t>
    </w:r>
    <w:r>
      <w:rPr>
        <w:noProof/>
      </w:rPr>
      <mc:AlternateContent>
        <mc:Choice Requires="wps">
          <w:drawing>
            <wp:anchor distT="0" distB="0" distL="114300" distR="114300" simplePos="0" relativeHeight="251661312" behindDoc="0" locked="0" layoutInCell="1" allowOverlap="1" wp14:anchorId="336E459E" wp14:editId="2871867B">
              <wp:simplePos x="0" y="0"/>
              <wp:positionH relativeFrom="margin">
                <wp:posOffset>4313555</wp:posOffset>
              </wp:positionH>
              <wp:positionV relativeFrom="paragraph">
                <wp:posOffset>-3103245</wp:posOffset>
              </wp:positionV>
              <wp:extent cx="955040" cy="156845"/>
              <wp:effectExtent l="0" t="0" r="0" b="5080"/>
              <wp:wrapNone/>
              <wp:docPr id="10" name="文本框 5"/>
              <wp:cNvGraphicFramePr/>
              <a:graphic xmlns:a="http://schemas.openxmlformats.org/drawingml/2006/main">
                <a:graphicData uri="http://schemas.microsoft.com/office/word/2010/wordprocessingShape">
                  <wps:wsp>
                    <wps:cNvSpPr txBox="1"/>
                    <wps:spPr>
                      <a:xfrm>
                        <a:off x="0" y="0"/>
                        <a:ext cx="955040" cy="156845"/>
                      </a:xfrm>
                      <a:prstGeom prst="rect">
                        <a:avLst/>
                      </a:prstGeom>
                      <a:noFill/>
                      <a:ln w="9525">
                        <a:noFill/>
                      </a:ln>
                    </wps:spPr>
                    <wps:txbx>
                      <w:txbxContent>
                        <w:p w14:paraId="1F3966A3" w14:textId="77777777" w:rsidR="007B694B" w:rsidRDefault="00FA3D63">
                          <w:pPr>
                            <w:pStyle w:val="aa"/>
                            <w:ind w:firstLine="360"/>
                          </w:pPr>
                          <w:r>
                            <w:rPr>
                              <w:lang w:val="en"/>
                            </w:rPr>
                            <w:t>Page</w:t>
                          </w:r>
                          <w:r>
                            <w:rPr>
                              <w:lang w:val="en"/>
                            </w:rPr>
                            <w:fldChar w:fldCharType="begin"/>
                          </w:r>
                          <w:r>
                            <w:rPr>
                              <w:lang w:val="en"/>
                            </w:rPr>
                            <w:instrText xml:space="preserve"> PAGE  \* MERGEFORMAT </w:instrText>
                          </w:r>
                          <w:r>
                            <w:rPr>
                              <w:lang w:val="en"/>
                            </w:rPr>
                            <w:fldChar w:fldCharType="separate"/>
                          </w:r>
                          <w:r w:rsidR="001727E9" w:rsidRPr="001727E9">
                            <w:rPr>
                              <w:b/>
                              <w:bCs/>
                              <w:noProof/>
                              <w:lang w:val="en"/>
                            </w:rPr>
                            <w:t>143</w:t>
                          </w:r>
                          <w:r>
                            <w:rPr>
                              <w:lang w:val="en"/>
                            </w:rPr>
                            <w:fldChar w:fldCharType="end"/>
                          </w:r>
                          <w:r>
                            <w:rPr>
                              <w:lang w:val="en"/>
                            </w:rPr>
                            <w:t xml:space="preserve"> of 87</w:t>
                          </w:r>
                        </w:p>
                      </w:txbxContent>
                    </wps:txbx>
                    <wps:bodyPr wrap="none" lIns="0" tIns="0" rIns="0" bIns="0" upright="1">
                      <a:spAutoFit/>
                    </wps:bodyPr>
                  </wps:wsp>
                </a:graphicData>
              </a:graphic>
            </wp:anchor>
          </w:drawing>
        </mc:Choice>
        <mc:Fallback>
          <w:pict>
            <v:shapetype w14:anchorId="336E459E" id="_x0000_t202" coordsize="21600,21600" o:spt="202" path="m,l,21600r21600,l21600,xe">
              <v:stroke joinstyle="miter"/>
              <v:path gradientshapeok="t" o:connecttype="rect"/>
            </v:shapetype>
            <v:shape id="_x0000_s1029" type="#_x0000_t202" style="position:absolute;left:0;text-align:left;margin-left:339.65pt;margin-top:-244.35pt;width:75.2pt;height:12.35pt;z-index:251661312;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" filled="f" stroked="f">
              <v:textbox style="mso-fit-shape-to-text:t" inset="0,0,0,0">
                <w:txbxContent>
                  <w:p w14:paraId="1F3966A3" w14:textId="77777777" w:rsidR="007B694B" w:rsidRDefault="00FA3D63">
                    <w:pPr>
                      <w:pStyle w:val="aa"/>
                      <w:ind w:firstLine="360"/>
                    </w:pPr>
                    <w:r>
                      <w:rPr>
                        <w:lang w:val="en"/>
                      </w:rPr>
                      <w:t>Page</w:t>
                    </w:r>
                    <w:r>
                      <w:rPr>
                        <w:lang w:val="en"/>
                      </w:rPr>
                      <w:fldChar w:fldCharType="begin"/>
                    </w:r>
                    <w:r>
                      <w:rPr>
                        <w:lang w:val="en"/>
                      </w:rPr>
                      <w:instrText xml:space="preserve"> PAGE  \* MERGEFORMAT </w:instrText>
                    </w:r>
                    <w:r>
                      <w:rPr>
                        <w:lang w:val="en"/>
                      </w:rPr>
                      <w:fldChar w:fldCharType="separate"/>
                    </w:r>
                    <w:r w:rsidR="001727E9" w:rsidRPr="001727E9">
                      <w:rPr>
                        <w:b/>
                        <w:bCs/>
                        <w:noProof/>
                        <w:lang w:val="en"/>
                      </w:rPr>
                      <w:t>143</w:t>
                    </w:r>
                    <w:r>
                      <w:rPr>
                        <w:lang w:val="en"/>
                      </w:rPr>
                      <w:fldChar w:fldCharType="end"/>
                    </w:r>
                    <w:r>
                      <w:rPr>
                        <w:lang w:val="en"/>
                      </w:rPr>
                      <w:t xml:space="preserve"> of 87</w:t>
                    </w:r>
                  </w:p>
                </w:txbxContent>
              </v:textbox>
              <w10:wrap anchorx="margin"/>
            </v:shape>
          </w:pict>
        </mc:Fallback>
      </mc:AlternateContent>
    </w:r>
    <w:r>
      <w:rPr>
        <w:lang w:val="e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267B2"/>
    <w:multiLevelType w:val="multilevel"/>
    <w:tmpl w:val="001267B2"/>
    <w:lvl w:ilvl="0">
      <w:start w:val="29"/>
      <w:numFmt w:val="lowerLetter"/>
      <w:lvlText w:val="%1."/>
      <w:lvlJc w:val="left"/>
      <w:pPr>
        <w:ind w:left="360" w:hanging="360"/>
      </w:pPr>
      <w:rPr>
        <w:rFonts w:hint="default"/>
      </w:rPr>
    </w:lvl>
    <w:lvl w:ilvl="1">
      <w:start w:val="2"/>
      <w:numFmt w:val="decimal"/>
      <w:lvlText w:val="%2、"/>
      <w:lvlJc w:val="left"/>
      <w:pPr>
        <w:ind w:left="1140" w:hanging="720"/>
      </w:pPr>
      <w:rPr>
        <w:rFonts w:hint="default"/>
      </w:r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008513F9"/>
    <w:multiLevelType w:val="multilevel"/>
    <w:tmpl w:val="008513F9"/>
    <w:lvl w:ilvl="0">
      <w:start w:val="1"/>
      <w:numFmt w:val="bullet"/>
      <w:lvlText w:val=""/>
      <w:lvlJc w:val="left"/>
      <w:pPr>
        <w:ind w:left="900" w:hanging="420"/>
      </w:pPr>
      <w:rPr>
        <w:rFonts w:ascii="Wingdings" w:hAnsi="Wingdings" w:hint="default"/>
        <w:sz w:val="18"/>
        <w:szCs w:val="18"/>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2" w15:restartNumberingAfterBreak="0">
    <w:nsid w:val="01C17C8E"/>
    <w:multiLevelType w:val="multilevel"/>
    <w:tmpl w:val="01C17C8E"/>
    <w:lvl w:ilvl="0">
      <w:numFmt w:val="bullet"/>
      <w:lvlText w:val=""/>
      <w:lvlJc w:val="left"/>
      <w:pPr>
        <w:ind w:left="708" w:hanging="132"/>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 w15:restartNumberingAfterBreak="0">
    <w:nsid w:val="01EB4C5D"/>
    <w:multiLevelType w:val="multilevel"/>
    <w:tmpl w:val="01EB4C5D"/>
    <w:lvl w:ilvl="0">
      <w:start w:val="1"/>
      <w:numFmt w:val="lowerLetter"/>
      <w:lvlText w:val="%1)"/>
      <w:lvlJc w:val="left"/>
      <w:pPr>
        <w:ind w:left="900" w:hanging="420"/>
      </w:p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4" w15:restartNumberingAfterBreak="0">
    <w:nsid w:val="0427056B"/>
    <w:multiLevelType w:val="multilevel"/>
    <w:tmpl w:val="0427056B"/>
    <w:lvl w:ilvl="0">
      <w:start w:val="1"/>
      <w:numFmt w:val="lowerLetter"/>
      <w:lvlText w:val="%1)"/>
      <w:lvlJc w:val="left"/>
      <w:pPr>
        <w:ind w:left="1291" w:hanging="440"/>
      </w:pPr>
    </w:lvl>
    <w:lvl w:ilvl="1">
      <w:start w:val="1"/>
      <w:numFmt w:val="lowerLetter"/>
      <w:lvlText w:val="%2)"/>
      <w:lvlJc w:val="left"/>
      <w:pPr>
        <w:ind w:left="1731" w:hanging="440"/>
      </w:pPr>
    </w:lvl>
    <w:lvl w:ilvl="2">
      <w:start w:val="1"/>
      <w:numFmt w:val="lowerRoman"/>
      <w:lvlText w:val="%3."/>
      <w:lvlJc w:val="right"/>
      <w:pPr>
        <w:ind w:left="2171" w:hanging="440"/>
      </w:pPr>
    </w:lvl>
    <w:lvl w:ilvl="3">
      <w:start w:val="1"/>
      <w:numFmt w:val="decimal"/>
      <w:lvlText w:val="%4."/>
      <w:lvlJc w:val="left"/>
      <w:pPr>
        <w:ind w:left="2611" w:hanging="440"/>
      </w:pPr>
    </w:lvl>
    <w:lvl w:ilvl="4">
      <w:start w:val="1"/>
      <w:numFmt w:val="lowerLetter"/>
      <w:lvlText w:val="%5)"/>
      <w:lvlJc w:val="left"/>
      <w:pPr>
        <w:ind w:left="3051" w:hanging="440"/>
      </w:pPr>
    </w:lvl>
    <w:lvl w:ilvl="5">
      <w:start w:val="1"/>
      <w:numFmt w:val="lowerRoman"/>
      <w:lvlText w:val="%6."/>
      <w:lvlJc w:val="right"/>
      <w:pPr>
        <w:ind w:left="3491" w:hanging="440"/>
      </w:pPr>
    </w:lvl>
    <w:lvl w:ilvl="6">
      <w:start w:val="1"/>
      <w:numFmt w:val="decimal"/>
      <w:lvlText w:val="%7."/>
      <w:lvlJc w:val="left"/>
      <w:pPr>
        <w:ind w:left="3931" w:hanging="440"/>
      </w:pPr>
    </w:lvl>
    <w:lvl w:ilvl="7">
      <w:start w:val="1"/>
      <w:numFmt w:val="lowerLetter"/>
      <w:lvlText w:val="%8)"/>
      <w:lvlJc w:val="left"/>
      <w:pPr>
        <w:ind w:left="4371" w:hanging="440"/>
      </w:pPr>
    </w:lvl>
    <w:lvl w:ilvl="8">
      <w:start w:val="1"/>
      <w:numFmt w:val="lowerRoman"/>
      <w:lvlText w:val="%9."/>
      <w:lvlJc w:val="right"/>
      <w:pPr>
        <w:ind w:left="4811" w:hanging="440"/>
      </w:pPr>
    </w:lvl>
  </w:abstractNum>
  <w:abstractNum w:abstractNumId="5" w15:restartNumberingAfterBreak="0">
    <w:nsid w:val="04561144"/>
    <w:multiLevelType w:val="multilevel"/>
    <w:tmpl w:val="04561144"/>
    <w:lvl w:ilvl="0">
      <w:start w:val="1"/>
      <w:numFmt w:val="bullet"/>
      <w:lvlText w:val=""/>
      <w:lvlJc w:val="left"/>
      <w:pPr>
        <w:ind w:left="1320" w:hanging="420"/>
      </w:pPr>
      <w:rPr>
        <w:rFonts w:ascii="Wingdings" w:hAnsi="Wingdings" w:hint="default"/>
        <w:sz w:val="18"/>
        <w:szCs w:val="18"/>
      </w:rPr>
    </w:lvl>
    <w:lvl w:ilvl="1">
      <w:start w:val="1"/>
      <w:numFmt w:val="bullet"/>
      <w:lvlText w:val=""/>
      <w:lvlJc w:val="left"/>
      <w:pPr>
        <w:ind w:left="1740" w:hanging="420"/>
      </w:pPr>
      <w:rPr>
        <w:rFonts w:ascii="Wingdings" w:hAnsi="Wingdings" w:hint="default"/>
      </w:rPr>
    </w:lvl>
    <w:lvl w:ilvl="2">
      <w:start w:val="1"/>
      <w:numFmt w:val="bullet"/>
      <w:lvlText w:val=""/>
      <w:lvlJc w:val="left"/>
      <w:pPr>
        <w:ind w:left="2160" w:hanging="420"/>
      </w:pPr>
      <w:rPr>
        <w:rFonts w:ascii="Wingdings" w:hAnsi="Wingdings" w:hint="default"/>
      </w:rPr>
    </w:lvl>
    <w:lvl w:ilvl="3">
      <w:start w:val="1"/>
      <w:numFmt w:val="bullet"/>
      <w:lvlText w:val=""/>
      <w:lvlJc w:val="left"/>
      <w:pPr>
        <w:ind w:left="2580" w:hanging="420"/>
      </w:pPr>
      <w:rPr>
        <w:rFonts w:ascii="Wingdings" w:hAnsi="Wingdings" w:hint="default"/>
      </w:rPr>
    </w:lvl>
    <w:lvl w:ilvl="4">
      <w:start w:val="1"/>
      <w:numFmt w:val="bullet"/>
      <w:lvlText w:val=""/>
      <w:lvlJc w:val="left"/>
      <w:pPr>
        <w:ind w:left="3000" w:hanging="420"/>
      </w:pPr>
      <w:rPr>
        <w:rFonts w:ascii="Wingdings" w:hAnsi="Wingdings" w:hint="default"/>
      </w:rPr>
    </w:lvl>
    <w:lvl w:ilvl="5">
      <w:start w:val="1"/>
      <w:numFmt w:val="bullet"/>
      <w:lvlText w:val=""/>
      <w:lvlJc w:val="left"/>
      <w:pPr>
        <w:ind w:left="3420" w:hanging="420"/>
      </w:pPr>
      <w:rPr>
        <w:rFonts w:ascii="Wingdings" w:hAnsi="Wingdings" w:hint="default"/>
      </w:rPr>
    </w:lvl>
    <w:lvl w:ilvl="6">
      <w:start w:val="1"/>
      <w:numFmt w:val="bullet"/>
      <w:lvlText w:val=""/>
      <w:lvlJc w:val="left"/>
      <w:pPr>
        <w:ind w:left="3840" w:hanging="420"/>
      </w:pPr>
      <w:rPr>
        <w:rFonts w:ascii="Wingdings" w:hAnsi="Wingdings" w:hint="default"/>
      </w:rPr>
    </w:lvl>
    <w:lvl w:ilvl="7">
      <w:start w:val="1"/>
      <w:numFmt w:val="bullet"/>
      <w:lvlText w:val=""/>
      <w:lvlJc w:val="left"/>
      <w:pPr>
        <w:ind w:left="4260" w:hanging="420"/>
      </w:pPr>
      <w:rPr>
        <w:rFonts w:ascii="Wingdings" w:hAnsi="Wingdings" w:hint="default"/>
      </w:rPr>
    </w:lvl>
    <w:lvl w:ilvl="8">
      <w:start w:val="1"/>
      <w:numFmt w:val="bullet"/>
      <w:lvlText w:val=""/>
      <w:lvlJc w:val="left"/>
      <w:pPr>
        <w:ind w:left="4680" w:hanging="420"/>
      </w:pPr>
      <w:rPr>
        <w:rFonts w:ascii="Wingdings" w:hAnsi="Wingdings" w:hint="default"/>
      </w:rPr>
    </w:lvl>
  </w:abstractNum>
  <w:abstractNum w:abstractNumId="6" w15:restartNumberingAfterBreak="0">
    <w:nsid w:val="06661609"/>
    <w:multiLevelType w:val="multilevel"/>
    <w:tmpl w:val="06661609"/>
    <w:lvl w:ilvl="0">
      <w:start w:val="1"/>
      <w:numFmt w:val="lowerLetter"/>
      <w:lvlText w:val="%1)"/>
      <w:lvlJc w:val="left"/>
      <w:pPr>
        <w:ind w:left="900" w:hanging="420"/>
      </w:pPr>
    </w:lvl>
    <w:lvl w:ilvl="1">
      <w:start w:val="9"/>
      <w:numFmt w:val="decimal"/>
      <w:lvlText w:val="%2、"/>
      <w:lvlJc w:val="left"/>
      <w:pPr>
        <w:ind w:left="1620" w:hanging="720"/>
      </w:pPr>
      <w:rPr>
        <w:rFonts w:hint="default"/>
      </w:r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7" w15:restartNumberingAfterBreak="0">
    <w:nsid w:val="09CC199E"/>
    <w:multiLevelType w:val="multilevel"/>
    <w:tmpl w:val="09CC199E"/>
    <w:lvl w:ilvl="0">
      <w:start w:val="1"/>
      <w:numFmt w:val="lowerLetter"/>
      <w:lvlText w:val="%1)"/>
      <w:lvlJc w:val="left"/>
      <w:pPr>
        <w:ind w:left="900" w:hanging="420"/>
      </w:pPr>
      <w:rPr>
        <w:sz w:val="24"/>
        <w:szCs w:val="24"/>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8" w15:restartNumberingAfterBreak="0">
    <w:nsid w:val="0C501AE5"/>
    <w:multiLevelType w:val="multilevel"/>
    <w:tmpl w:val="0C501AE5"/>
    <w:lvl w:ilvl="0">
      <w:start w:val="1"/>
      <w:numFmt w:val="lowerLetter"/>
      <w:lvlText w:val="%1)"/>
      <w:lvlJc w:val="left"/>
      <w:pPr>
        <w:ind w:left="900" w:hanging="420"/>
      </w:pPr>
      <w:rPr>
        <w:sz w:val="24"/>
        <w:szCs w:val="24"/>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9" w15:restartNumberingAfterBreak="0">
    <w:nsid w:val="108B4FE1"/>
    <w:multiLevelType w:val="multilevel"/>
    <w:tmpl w:val="108B4FE1"/>
    <w:lvl w:ilvl="0">
      <w:start w:val="1"/>
      <w:numFmt w:val="lowerLetter"/>
      <w:lvlText w:val="%1)"/>
      <w:lvlJc w:val="left"/>
      <w:pPr>
        <w:ind w:left="900" w:hanging="420"/>
      </w:pPr>
      <w:rPr>
        <w:sz w:val="24"/>
        <w:szCs w:val="24"/>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10" w15:restartNumberingAfterBreak="0">
    <w:nsid w:val="10C514AC"/>
    <w:multiLevelType w:val="multilevel"/>
    <w:tmpl w:val="10C514AC"/>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11" w15:restartNumberingAfterBreak="0">
    <w:nsid w:val="13CA5968"/>
    <w:multiLevelType w:val="multilevel"/>
    <w:tmpl w:val="13CA5968"/>
    <w:lvl w:ilvl="0">
      <w:start w:val="1"/>
      <w:numFmt w:val="lowerLetter"/>
      <w:lvlText w:val="%1)"/>
      <w:lvlJc w:val="left"/>
      <w:pPr>
        <w:ind w:left="900" w:hanging="420"/>
      </w:pPr>
      <w:rPr>
        <w:sz w:val="24"/>
        <w:szCs w:val="24"/>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12" w15:restartNumberingAfterBreak="0">
    <w:nsid w:val="16656331"/>
    <w:multiLevelType w:val="multilevel"/>
    <w:tmpl w:val="16656331"/>
    <w:lvl w:ilvl="0">
      <w:numFmt w:val="bullet"/>
      <w:lvlText w:val=""/>
      <w:lvlJc w:val="left"/>
      <w:pPr>
        <w:ind w:left="708" w:hanging="132"/>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3" w15:restartNumberingAfterBreak="0">
    <w:nsid w:val="1BF00D7D"/>
    <w:multiLevelType w:val="multilevel"/>
    <w:tmpl w:val="1BF00D7D"/>
    <w:lvl w:ilvl="0">
      <w:start w:val="1"/>
      <w:numFmt w:val="lowerLetter"/>
      <w:lvlText w:val="%1)"/>
      <w:lvlJc w:val="left"/>
      <w:pPr>
        <w:ind w:left="900" w:hanging="420"/>
      </w:p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14" w15:restartNumberingAfterBreak="0">
    <w:nsid w:val="1BF829C6"/>
    <w:multiLevelType w:val="multilevel"/>
    <w:tmpl w:val="1BF829C6"/>
    <w:lvl w:ilvl="0">
      <w:numFmt w:val="bullet"/>
      <w:lvlText w:val="-"/>
      <w:lvlJc w:val="left"/>
      <w:pPr>
        <w:ind w:left="499" w:hanging="420"/>
      </w:pPr>
      <w:rPr>
        <w:rFonts w:ascii="Times New Roman" w:eastAsiaTheme="minorHAnsi" w:hAnsi="Times New Roman" w:cs="Times New Roman" w:hint="default"/>
      </w:rPr>
    </w:lvl>
    <w:lvl w:ilvl="1">
      <w:start w:val="1"/>
      <w:numFmt w:val="bullet"/>
      <w:lvlText w:val=""/>
      <w:lvlJc w:val="left"/>
      <w:pPr>
        <w:ind w:left="919" w:hanging="420"/>
      </w:pPr>
      <w:rPr>
        <w:rFonts w:ascii="Wingdings" w:hAnsi="Wingdings" w:hint="default"/>
      </w:rPr>
    </w:lvl>
    <w:lvl w:ilvl="2">
      <w:start w:val="1"/>
      <w:numFmt w:val="bullet"/>
      <w:lvlText w:val=""/>
      <w:lvlJc w:val="left"/>
      <w:pPr>
        <w:ind w:left="1339" w:hanging="420"/>
      </w:pPr>
      <w:rPr>
        <w:rFonts w:ascii="Wingdings" w:hAnsi="Wingdings" w:hint="default"/>
      </w:rPr>
    </w:lvl>
    <w:lvl w:ilvl="3">
      <w:start w:val="1"/>
      <w:numFmt w:val="bullet"/>
      <w:lvlText w:val=""/>
      <w:lvlJc w:val="left"/>
      <w:pPr>
        <w:ind w:left="1759" w:hanging="420"/>
      </w:pPr>
      <w:rPr>
        <w:rFonts w:ascii="Wingdings" w:hAnsi="Wingdings" w:hint="default"/>
      </w:rPr>
    </w:lvl>
    <w:lvl w:ilvl="4">
      <w:start w:val="1"/>
      <w:numFmt w:val="bullet"/>
      <w:lvlText w:val=""/>
      <w:lvlJc w:val="left"/>
      <w:pPr>
        <w:ind w:left="2179" w:hanging="420"/>
      </w:pPr>
      <w:rPr>
        <w:rFonts w:ascii="Wingdings" w:hAnsi="Wingdings" w:hint="default"/>
      </w:rPr>
    </w:lvl>
    <w:lvl w:ilvl="5">
      <w:start w:val="1"/>
      <w:numFmt w:val="bullet"/>
      <w:lvlText w:val=""/>
      <w:lvlJc w:val="left"/>
      <w:pPr>
        <w:ind w:left="2599" w:hanging="420"/>
      </w:pPr>
      <w:rPr>
        <w:rFonts w:ascii="Wingdings" w:hAnsi="Wingdings" w:hint="default"/>
      </w:rPr>
    </w:lvl>
    <w:lvl w:ilvl="6">
      <w:start w:val="1"/>
      <w:numFmt w:val="bullet"/>
      <w:lvlText w:val=""/>
      <w:lvlJc w:val="left"/>
      <w:pPr>
        <w:ind w:left="3019" w:hanging="420"/>
      </w:pPr>
      <w:rPr>
        <w:rFonts w:ascii="Wingdings" w:hAnsi="Wingdings" w:hint="default"/>
      </w:rPr>
    </w:lvl>
    <w:lvl w:ilvl="7">
      <w:start w:val="1"/>
      <w:numFmt w:val="bullet"/>
      <w:lvlText w:val=""/>
      <w:lvlJc w:val="left"/>
      <w:pPr>
        <w:ind w:left="3439" w:hanging="420"/>
      </w:pPr>
      <w:rPr>
        <w:rFonts w:ascii="Wingdings" w:hAnsi="Wingdings" w:hint="default"/>
      </w:rPr>
    </w:lvl>
    <w:lvl w:ilvl="8">
      <w:start w:val="1"/>
      <w:numFmt w:val="bullet"/>
      <w:lvlText w:val=""/>
      <w:lvlJc w:val="left"/>
      <w:pPr>
        <w:ind w:left="3859" w:hanging="420"/>
      </w:pPr>
      <w:rPr>
        <w:rFonts w:ascii="Wingdings" w:hAnsi="Wingdings" w:hint="default"/>
      </w:rPr>
    </w:lvl>
  </w:abstractNum>
  <w:abstractNum w:abstractNumId="15" w15:restartNumberingAfterBreak="0">
    <w:nsid w:val="1FE70B65"/>
    <w:multiLevelType w:val="multilevel"/>
    <w:tmpl w:val="1FE70B65"/>
    <w:lvl w:ilvl="0">
      <w:start w:val="1"/>
      <w:numFmt w:val="lowerLetter"/>
      <w:lvlText w:val="%1)"/>
      <w:lvlJc w:val="left"/>
      <w:pPr>
        <w:ind w:left="420" w:hanging="420"/>
      </w:pPr>
      <w:rPr>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6" w15:restartNumberingAfterBreak="0">
    <w:nsid w:val="22EC7663"/>
    <w:multiLevelType w:val="multilevel"/>
    <w:tmpl w:val="22EC7663"/>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7" w15:restartNumberingAfterBreak="0">
    <w:nsid w:val="23EF35B4"/>
    <w:multiLevelType w:val="multilevel"/>
    <w:tmpl w:val="23EF35B4"/>
    <w:lvl w:ilvl="0">
      <w:start w:val="1"/>
      <w:numFmt w:val="bullet"/>
      <w:lvlText w:val=""/>
      <w:lvlJc w:val="left"/>
      <w:pPr>
        <w:ind w:left="499" w:hanging="420"/>
      </w:pPr>
      <w:rPr>
        <w:rFonts w:ascii="Wingdings" w:hAnsi="Wingdings" w:hint="default"/>
      </w:rPr>
    </w:lvl>
    <w:lvl w:ilvl="1">
      <w:start w:val="1"/>
      <w:numFmt w:val="bullet"/>
      <w:lvlText w:val=""/>
      <w:lvlJc w:val="left"/>
      <w:pPr>
        <w:ind w:left="919" w:hanging="420"/>
      </w:pPr>
      <w:rPr>
        <w:rFonts w:ascii="Wingdings" w:hAnsi="Wingdings" w:hint="default"/>
      </w:rPr>
    </w:lvl>
    <w:lvl w:ilvl="2">
      <w:start w:val="1"/>
      <w:numFmt w:val="bullet"/>
      <w:lvlText w:val=""/>
      <w:lvlJc w:val="left"/>
      <w:pPr>
        <w:ind w:left="1339" w:hanging="420"/>
      </w:pPr>
      <w:rPr>
        <w:rFonts w:ascii="Wingdings" w:hAnsi="Wingdings" w:hint="default"/>
      </w:rPr>
    </w:lvl>
    <w:lvl w:ilvl="3">
      <w:start w:val="1"/>
      <w:numFmt w:val="bullet"/>
      <w:lvlText w:val=""/>
      <w:lvlJc w:val="left"/>
      <w:pPr>
        <w:ind w:left="1759" w:hanging="420"/>
      </w:pPr>
      <w:rPr>
        <w:rFonts w:ascii="Wingdings" w:hAnsi="Wingdings" w:hint="default"/>
      </w:rPr>
    </w:lvl>
    <w:lvl w:ilvl="4">
      <w:start w:val="1"/>
      <w:numFmt w:val="bullet"/>
      <w:lvlText w:val=""/>
      <w:lvlJc w:val="left"/>
      <w:pPr>
        <w:ind w:left="2179" w:hanging="420"/>
      </w:pPr>
      <w:rPr>
        <w:rFonts w:ascii="Wingdings" w:hAnsi="Wingdings" w:hint="default"/>
      </w:rPr>
    </w:lvl>
    <w:lvl w:ilvl="5">
      <w:start w:val="1"/>
      <w:numFmt w:val="bullet"/>
      <w:lvlText w:val=""/>
      <w:lvlJc w:val="left"/>
      <w:pPr>
        <w:ind w:left="2599" w:hanging="420"/>
      </w:pPr>
      <w:rPr>
        <w:rFonts w:ascii="Wingdings" w:hAnsi="Wingdings" w:hint="default"/>
      </w:rPr>
    </w:lvl>
    <w:lvl w:ilvl="6">
      <w:start w:val="1"/>
      <w:numFmt w:val="bullet"/>
      <w:lvlText w:val=""/>
      <w:lvlJc w:val="left"/>
      <w:pPr>
        <w:ind w:left="3019" w:hanging="420"/>
      </w:pPr>
      <w:rPr>
        <w:rFonts w:ascii="Wingdings" w:hAnsi="Wingdings" w:hint="default"/>
      </w:rPr>
    </w:lvl>
    <w:lvl w:ilvl="7">
      <w:start w:val="1"/>
      <w:numFmt w:val="bullet"/>
      <w:lvlText w:val=""/>
      <w:lvlJc w:val="left"/>
      <w:pPr>
        <w:ind w:left="3439" w:hanging="420"/>
      </w:pPr>
      <w:rPr>
        <w:rFonts w:ascii="Wingdings" w:hAnsi="Wingdings" w:hint="default"/>
      </w:rPr>
    </w:lvl>
    <w:lvl w:ilvl="8">
      <w:start w:val="1"/>
      <w:numFmt w:val="bullet"/>
      <w:lvlText w:val=""/>
      <w:lvlJc w:val="left"/>
      <w:pPr>
        <w:ind w:left="3859" w:hanging="420"/>
      </w:pPr>
      <w:rPr>
        <w:rFonts w:ascii="Wingdings" w:hAnsi="Wingdings" w:hint="default"/>
      </w:rPr>
    </w:lvl>
  </w:abstractNum>
  <w:abstractNum w:abstractNumId="18" w15:restartNumberingAfterBreak="0">
    <w:nsid w:val="26497AFE"/>
    <w:multiLevelType w:val="multilevel"/>
    <w:tmpl w:val="26497AFE"/>
    <w:lvl w:ilvl="0">
      <w:numFmt w:val="bullet"/>
      <w:lvlText w:val=""/>
      <w:lvlJc w:val="right"/>
      <w:pPr>
        <w:ind w:left="420" w:hanging="132"/>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9" w15:restartNumberingAfterBreak="0">
    <w:nsid w:val="26831EA6"/>
    <w:multiLevelType w:val="multilevel"/>
    <w:tmpl w:val="26831EA6"/>
    <w:lvl w:ilvl="0">
      <w:start w:val="1"/>
      <w:numFmt w:val="lowerLetter"/>
      <w:lvlText w:val="%1)"/>
      <w:lvlJc w:val="left"/>
      <w:pPr>
        <w:ind w:left="420" w:hanging="420"/>
      </w:pPr>
      <w:rPr>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0" w15:restartNumberingAfterBreak="0">
    <w:nsid w:val="28160211"/>
    <w:multiLevelType w:val="multilevel"/>
    <w:tmpl w:val="28160211"/>
    <w:lvl w:ilvl="0">
      <w:start w:val="1"/>
      <w:numFmt w:val="lowerLetter"/>
      <w:lvlText w:val="%1."/>
      <w:lvlJc w:val="left"/>
      <w:pPr>
        <w:ind w:left="502" w:hanging="360"/>
      </w:pPr>
      <w:rPr>
        <w:rFonts w:ascii="Times New Roman" w:eastAsia="Times New Roman" w:hAnsi="Times New Roman" w:cs="Times New Roman" w:hint="default"/>
        <w:spacing w:val="-1"/>
        <w:w w:val="100"/>
        <w:sz w:val="18"/>
        <w:szCs w:val="18"/>
      </w:rPr>
    </w:lvl>
    <w:lvl w:ilvl="1">
      <w:numFmt w:val="bullet"/>
      <w:lvlText w:val="•"/>
      <w:lvlJc w:val="left"/>
      <w:pPr>
        <w:ind w:left="840" w:hanging="360"/>
      </w:pPr>
      <w:rPr>
        <w:rFonts w:hint="default"/>
      </w:rPr>
    </w:lvl>
    <w:lvl w:ilvl="2">
      <w:numFmt w:val="bullet"/>
      <w:lvlText w:val="•"/>
      <w:lvlJc w:val="left"/>
      <w:pPr>
        <w:ind w:left="2213" w:hanging="360"/>
      </w:pPr>
      <w:rPr>
        <w:rFonts w:hint="default"/>
      </w:rPr>
    </w:lvl>
    <w:lvl w:ilvl="3">
      <w:numFmt w:val="bullet"/>
      <w:lvlText w:val="•"/>
      <w:lvlJc w:val="left"/>
      <w:pPr>
        <w:ind w:left="3586" w:hanging="360"/>
      </w:pPr>
      <w:rPr>
        <w:rFonts w:hint="default"/>
      </w:rPr>
    </w:lvl>
    <w:lvl w:ilvl="4">
      <w:numFmt w:val="bullet"/>
      <w:lvlText w:val="•"/>
      <w:lvlJc w:val="left"/>
      <w:pPr>
        <w:ind w:left="4960" w:hanging="360"/>
      </w:pPr>
      <w:rPr>
        <w:rFonts w:hint="default"/>
      </w:rPr>
    </w:lvl>
    <w:lvl w:ilvl="5">
      <w:numFmt w:val="bullet"/>
      <w:lvlText w:val="•"/>
      <w:lvlJc w:val="left"/>
      <w:pPr>
        <w:ind w:left="6333" w:hanging="360"/>
      </w:pPr>
      <w:rPr>
        <w:rFonts w:hint="default"/>
      </w:rPr>
    </w:lvl>
    <w:lvl w:ilvl="6">
      <w:numFmt w:val="bullet"/>
      <w:lvlText w:val="•"/>
      <w:lvlJc w:val="left"/>
      <w:pPr>
        <w:ind w:left="7706" w:hanging="360"/>
      </w:pPr>
      <w:rPr>
        <w:rFonts w:hint="default"/>
      </w:rPr>
    </w:lvl>
    <w:lvl w:ilvl="7">
      <w:numFmt w:val="bullet"/>
      <w:lvlText w:val="•"/>
      <w:lvlJc w:val="left"/>
      <w:pPr>
        <w:ind w:left="9080" w:hanging="360"/>
      </w:pPr>
      <w:rPr>
        <w:rFonts w:hint="default"/>
      </w:rPr>
    </w:lvl>
    <w:lvl w:ilvl="8">
      <w:numFmt w:val="bullet"/>
      <w:lvlText w:val="•"/>
      <w:lvlJc w:val="left"/>
      <w:pPr>
        <w:ind w:left="10453" w:hanging="360"/>
      </w:pPr>
      <w:rPr>
        <w:rFonts w:hint="default"/>
      </w:rPr>
    </w:lvl>
  </w:abstractNum>
  <w:abstractNum w:abstractNumId="21" w15:restartNumberingAfterBreak="0">
    <w:nsid w:val="2AD5603E"/>
    <w:multiLevelType w:val="multilevel"/>
    <w:tmpl w:val="2AD5603E"/>
    <w:lvl w:ilvl="0">
      <w:start w:val="1"/>
      <w:numFmt w:val="decimal"/>
      <w:lvlText w:val="%1)"/>
      <w:lvlJc w:val="left"/>
      <w:pPr>
        <w:ind w:left="440" w:hanging="440"/>
      </w:p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22" w15:restartNumberingAfterBreak="0">
    <w:nsid w:val="2AEF4D2F"/>
    <w:multiLevelType w:val="multilevel"/>
    <w:tmpl w:val="2AEF4D2F"/>
    <w:lvl w:ilvl="0">
      <w:start w:val="1"/>
      <w:numFmt w:val="bullet"/>
      <w:lvlText w:val=""/>
      <w:lvlJc w:val="left"/>
      <w:pPr>
        <w:ind w:left="1320" w:hanging="420"/>
      </w:pPr>
      <w:rPr>
        <w:rFonts w:ascii="Symbol" w:hAnsi="Symbol" w:hint="default"/>
      </w:rPr>
    </w:lvl>
    <w:lvl w:ilvl="1">
      <w:start w:val="1"/>
      <w:numFmt w:val="bullet"/>
      <w:lvlText w:val=""/>
      <w:lvlJc w:val="left"/>
      <w:pPr>
        <w:ind w:left="1740" w:hanging="420"/>
      </w:pPr>
      <w:rPr>
        <w:rFonts w:ascii="Wingdings" w:hAnsi="Wingdings" w:hint="default"/>
      </w:rPr>
    </w:lvl>
    <w:lvl w:ilvl="2">
      <w:start w:val="1"/>
      <w:numFmt w:val="bullet"/>
      <w:lvlText w:val=""/>
      <w:lvlJc w:val="left"/>
      <w:pPr>
        <w:ind w:left="2160" w:hanging="420"/>
      </w:pPr>
      <w:rPr>
        <w:rFonts w:ascii="Wingdings" w:hAnsi="Wingdings" w:hint="default"/>
      </w:rPr>
    </w:lvl>
    <w:lvl w:ilvl="3">
      <w:start w:val="1"/>
      <w:numFmt w:val="bullet"/>
      <w:lvlText w:val=""/>
      <w:lvlJc w:val="left"/>
      <w:pPr>
        <w:ind w:left="2580" w:hanging="420"/>
      </w:pPr>
      <w:rPr>
        <w:rFonts w:ascii="Wingdings" w:hAnsi="Wingdings" w:hint="default"/>
      </w:rPr>
    </w:lvl>
    <w:lvl w:ilvl="4">
      <w:start w:val="1"/>
      <w:numFmt w:val="bullet"/>
      <w:lvlText w:val=""/>
      <w:lvlJc w:val="left"/>
      <w:pPr>
        <w:ind w:left="3000" w:hanging="420"/>
      </w:pPr>
      <w:rPr>
        <w:rFonts w:ascii="Wingdings" w:hAnsi="Wingdings" w:hint="default"/>
      </w:rPr>
    </w:lvl>
    <w:lvl w:ilvl="5">
      <w:start w:val="1"/>
      <w:numFmt w:val="bullet"/>
      <w:lvlText w:val=""/>
      <w:lvlJc w:val="left"/>
      <w:pPr>
        <w:ind w:left="3420" w:hanging="420"/>
      </w:pPr>
      <w:rPr>
        <w:rFonts w:ascii="Wingdings" w:hAnsi="Wingdings" w:hint="default"/>
      </w:rPr>
    </w:lvl>
    <w:lvl w:ilvl="6">
      <w:start w:val="1"/>
      <w:numFmt w:val="bullet"/>
      <w:lvlText w:val=""/>
      <w:lvlJc w:val="left"/>
      <w:pPr>
        <w:ind w:left="3840" w:hanging="420"/>
      </w:pPr>
      <w:rPr>
        <w:rFonts w:ascii="Wingdings" w:hAnsi="Wingdings" w:hint="default"/>
      </w:rPr>
    </w:lvl>
    <w:lvl w:ilvl="7">
      <w:start w:val="1"/>
      <w:numFmt w:val="bullet"/>
      <w:lvlText w:val=""/>
      <w:lvlJc w:val="left"/>
      <w:pPr>
        <w:ind w:left="4260" w:hanging="420"/>
      </w:pPr>
      <w:rPr>
        <w:rFonts w:ascii="Wingdings" w:hAnsi="Wingdings" w:hint="default"/>
      </w:rPr>
    </w:lvl>
    <w:lvl w:ilvl="8">
      <w:start w:val="1"/>
      <w:numFmt w:val="bullet"/>
      <w:lvlText w:val=""/>
      <w:lvlJc w:val="left"/>
      <w:pPr>
        <w:ind w:left="4680" w:hanging="420"/>
      </w:pPr>
      <w:rPr>
        <w:rFonts w:ascii="Wingdings" w:hAnsi="Wingdings" w:hint="default"/>
      </w:rPr>
    </w:lvl>
  </w:abstractNum>
  <w:abstractNum w:abstractNumId="23" w15:restartNumberingAfterBreak="0">
    <w:nsid w:val="2BB759B6"/>
    <w:multiLevelType w:val="multilevel"/>
    <w:tmpl w:val="2BB759B6"/>
    <w:lvl w:ilvl="0">
      <w:start w:val="1"/>
      <w:numFmt w:val="lowerLetter"/>
      <w:lvlText w:val="%1)"/>
      <w:lvlJc w:val="left"/>
      <w:pPr>
        <w:ind w:left="900" w:hanging="420"/>
      </w:p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24" w15:restartNumberingAfterBreak="0">
    <w:nsid w:val="2BC446E3"/>
    <w:multiLevelType w:val="multilevel"/>
    <w:tmpl w:val="2BC446E3"/>
    <w:lvl w:ilvl="0">
      <w:start w:val="1"/>
      <w:numFmt w:val="lowerLetter"/>
      <w:lvlText w:val="%1)"/>
      <w:lvlJc w:val="left"/>
      <w:pPr>
        <w:ind w:left="900" w:hanging="420"/>
      </w:p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25" w15:restartNumberingAfterBreak="0">
    <w:nsid w:val="2F563EDB"/>
    <w:multiLevelType w:val="multilevel"/>
    <w:tmpl w:val="2F563EDB"/>
    <w:lvl w:ilvl="0">
      <w:start w:val="1"/>
      <w:numFmt w:val="bullet"/>
      <w:lvlText w:val=""/>
      <w:lvlJc w:val="left"/>
      <w:pPr>
        <w:ind w:left="1320" w:hanging="420"/>
      </w:pPr>
      <w:rPr>
        <w:rFonts w:ascii="Symbol" w:hAnsi="Symbol" w:hint="default"/>
      </w:rPr>
    </w:lvl>
    <w:lvl w:ilvl="1">
      <w:start w:val="1"/>
      <w:numFmt w:val="bullet"/>
      <w:lvlText w:val=""/>
      <w:lvlJc w:val="left"/>
      <w:pPr>
        <w:ind w:left="1740" w:hanging="420"/>
      </w:pPr>
      <w:rPr>
        <w:rFonts w:ascii="Wingdings" w:hAnsi="Wingdings" w:hint="default"/>
      </w:rPr>
    </w:lvl>
    <w:lvl w:ilvl="2">
      <w:start w:val="1"/>
      <w:numFmt w:val="bullet"/>
      <w:lvlText w:val=""/>
      <w:lvlJc w:val="left"/>
      <w:pPr>
        <w:ind w:left="2160" w:hanging="420"/>
      </w:pPr>
      <w:rPr>
        <w:rFonts w:ascii="Wingdings" w:hAnsi="Wingdings" w:hint="default"/>
      </w:rPr>
    </w:lvl>
    <w:lvl w:ilvl="3">
      <w:start w:val="1"/>
      <w:numFmt w:val="bullet"/>
      <w:lvlText w:val=""/>
      <w:lvlJc w:val="left"/>
      <w:pPr>
        <w:ind w:left="2580" w:hanging="420"/>
      </w:pPr>
      <w:rPr>
        <w:rFonts w:ascii="Wingdings" w:hAnsi="Wingdings" w:hint="default"/>
      </w:rPr>
    </w:lvl>
    <w:lvl w:ilvl="4">
      <w:start w:val="1"/>
      <w:numFmt w:val="bullet"/>
      <w:lvlText w:val=""/>
      <w:lvlJc w:val="left"/>
      <w:pPr>
        <w:ind w:left="3000" w:hanging="420"/>
      </w:pPr>
      <w:rPr>
        <w:rFonts w:ascii="Wingdings" w:hAnsi="Wingdings" w:hint="default"/>
      </w:rPr>
    </w:lvl>
    <w:lvl w:ilvl="5">
      <w:start w:val="1"/>
      <w:numFmt w:val="bullet"/>
      <w:lvlText w:val=""/>
      <w:lvlJc w:val="left"/>
      <w:pPr>
        <w:ind w:left="3420" w:hanging="420"/>
      </w:pPr>
      <w:rPr>
        <w:rFonts w:ascii="Wingdings" w:hAnsi="Wingdings" w:hint="default"/>
      </w:rPr>
    </w:lvl>
    <w:lvl w:ilvl="6">
      <w:start w:val="1"/>
      <w:numFmt w:val="bullet"/>
      <w:lvlText w:val=""/>
      <w:lvlJc w:val="left"/>
      <w:pPr>
        <w:ind w:left="3840" w:hanging="420"/>
      </w:pPr>
      <w:rPr>
        <w:rFonts w:ascii="Wingdings" w:hAnsi="Wingdings" w:hint="default"/>
      </w:rPr>
    </w:lvl>
    <w:lvl w:ilvl="7">
      <w:start w:val="1"/>
      <w:numFmt w:val="bullet"/>
      <w:lvlText w:val=""/>
      <w:lvlJc w:val="left"/>
      <w:pPr>
        <w:ind w:left="4260" w:hanging="420"/>
      </w:pPr>
      <w:rPr>
        <w:rFonts w:ascii="Wingdings" w:hAnsi="Wingdings" w:hint="default"/>
      </w:rPr>
    </w:lvl>
    <w:lvl w:ilvl="8">
      <w:start w:val="1"/>
      <w:numFmt w:val="bullet"/>
      <w:lvlText w:val=""/>
      <w:lvlJc w:val="left"/>
      <w:pPr>
        <w:ind w:left="4680" w:hanging="420"/>
      </w:pPr>
      <w:rPr>
        <w:rFonts w:ascii="Wingdings" w:hAnsi="Wingdings" w:hint="default"/>
      </w:rPr>
    </w:lvl>
  </w:abstractNum>
  <w:abstractNum w:abstractNumId="26" w15:restartNumberingAfterBreak="0">
    <w:nsid w:val="341F4D96"/>
    <w:multiLevelType w:val="multilevel"/>
    <w:tmpl w:val="341F4D96"/>
    <w:lvl w:ilvl="0">
      <w:numFmt w:val="bullet"/>
      <w:lvlText w:val=""/>
      <w:lvlJc w:val="left"/>
      <w:pPr>
        <w:ind w:left="499" w:hanging="420"/>
      </w:pPr>
      <w:rPr>
        <w:rFonts w:ascii="Symbol" w:hAnsi="Symbol" w:hint="default"/>
      </w:rPr>
    </w:lvl>
    <w:lvl w:ilvl="1">
      <w:start w:val="1"/>
      <w:numFmt w:val="bullet"/>
      <w:lvlText w:val=""/>
      <w:lvlJc w:val="left"/>
      <w:pPr>
        <w:ind w:left="919" w:hanging="420"/>
      </w:pPr>
      <w:rPr>
        <w:rFonts w:ascii="Wingdings" w:hAnsi="Wingdings" w:hint="default"/>
      </w:rPr>
    </w:lvl>
    <w:lvl w:ilvl="2">
      <w:start w:val="1"/>
      <w:numFmt w:val="bullet"/>
      <w:lvlText w:val=""/>
      <w:lvlJc w:val="left"/>
      <w:pPr>
        <w:ind w:left="1339" w:hanging="420"/>
      </w:pPr>
      <w:rPr>
        <w:rFonts w:ascii="Wingdings" w:hAnsi="Wingdings" w:hint="default"/>
      </w:rPr>
    </w:lvl>
    <w:lvl w:ilvl="3">
      <w:start w:val="1"/>
      <w:numFmt w:val="bullet"/>
      <w:lvlText w:val=""/>
      <w:lvlJc w:val="left"/>
      <w:pPr>
        <w:ind w:left="1759" w:hanging="420"/>
      </w:pPr>
      <w:rPr>
        <w:rFonts w:ascii="Wingdings" w:hAnsi="Wingdings" w:hint="default"/>
      </w:rPr>
    </w:lvl>
    <w:lvl w:ilvl="4">
      <w:start w:val="1"/>
      <w:numFmt w:val="bullet"/>
      <w:lvlText w:val=""/>
      <w:lvlJc w:val="left"/>
      <w:pPr>
        <w:ind w:left="2179" w:hanging="420"/>
      </w:pPr>
      <w:rPr>
        <w:rFonts w:ascii="Wingdings" w:hAnsi="Wingdings" w:hint="default"/>
      </w:rPr>
    </w:lvl>
    <w:lvl w:ilvl="5">
      <w:start w:val="1"/>
      <w:numFmt w:val="bullet"/>
      <w:lvlText w:val=""/>
      <w:lvlJc w:val="left"/>
      <w:pPr>
        <w:ind w:left="2599" w:hanging="420"/>
      </w:pPr>
      <w:rPr>
        <w:rFonts w:ascii="Wingdings" w:hAnsi="Wingdings" w:hint="default"/>
      </w:rPr>
    </w:lvl>
    <w:lvl w:ilvl="6">
      <w:start w:val="1"/>
      <w:numFmt w:val="bullet"/>
      <w:lvlText w:val=""/>
      <w:lvlJc w:val="left"/>
      <w:pPr>
        <w:ind w:left="3019" w:hanging="420"/>
      </w:pPr>
      <w:rPr>
        <w:rFonts w:ascii="Wingdings" w:hAnsi="Wingdings" w:hint="default"/>
      </w:rPr>
    </w:lvl>
    <w:lvl w:ilvl="7">
      <w:start w:val="1"/>
      <w:numFmt w:val="bullet"/>
      <w:lvlText w:val=""/>
      <w:lvlJc w:val="left"/>
      <w:pPr>
        <w:ind w:left="3439" w:hanging="420"/>
      </w:pPr>
      <w:rPr>
        <w:rFonts w:ascii="Wingdings" w:hAnsi="Wingdings" w:hint="default"/>
      </w:rPr>
    </w:lvl>
    <w:lvl w:ilvl="8">
      <w:start w:val="1"/>
      <w:numFmt w:val="bullet"/>
      <w:lvlText w:val=""/>
      <w:lvlJc w:val="left"/>
      <w:pPr>
        <w:ind w:left="3859" w:hanging="420"/>
      </w:pPr>
      <w:rPr>
        <w:rFonts w:ascii="Wingdings" w:hAnsi="Wingdings" w:hint="default"/>
      </w:rPr>
    </w:lvl>
  </w:abstractNum>
  <w:abstractNum w:abstractNumId="27" w15:restartNumberingAfterBreak="0">
    <w:nsid w:val="39715152"/>
    <w:multiLevelType w:val="multilevel"/>
    <w:tmpl w:val="39715152"/>
    <w:lvl w:ilvl="0">
      <w:start w:val="1"/>
      <w:numFmt w:val="bullet"/>
      <w:lvlText w:val=""/>
      <w:lvlJc w:val="left"/>
      <w:pPr>
        <w:ind w:left="1440" w:hanging="420"/>
      </w:pPr>
      <w:rPr>
        <w:rFonts w:ascii="Wingdings" w:hAnsi="Wingdings" w:hint="default"/>
        <w:sz w:val="18"/>
        <w:szCs w:val="18"/>
      </w:rPr>
    </w:lvl>
    <w:lvl w:ilvl="1">
      <w:start w:val="1"/>
      <w:numFmt w:val="bullet"/>
      <w:lvlText w:val=""/>
      <w:lvlJc w:val="left"/>
      <w:pPr>
        <w:ind w:left="1860" w:hanging="420"/>
      </w:pPr>
      <w:rPr>
        <w:rFonts w:ascii="Wingdings" w:hAnsi="Wingdings" w:hint="default"/>
      </w:rPr>
    </w:lvl>
    <w:lvl w:ilvl="2">
      <w:start w:val="1"/>
      <w:numFmt w:val="bullet"/>
      <w:lvlText w:val=""/>
      <w:lvlJc w:val="left"/>
      <w:pPr>
        <w:ind w:left="2280" w:hanging="420"/>
      </w:pPr>
      <w:rPr>
        <w:rFonts w:ascii="Wingdings" w:hAnsi="Wingdings" w:hint="default"/>
      </w:rPr>
    </w:lvl>
    <w:lvl w:ilvl="3">
      <w:start w:val="1"/>
      <w:numFmt w:val="bullet"/>
      <w:lvlText w:val=""/>
      <w:lvlJc w:val="left"/>
      <w:pPr>
        <w:ind w:left="2700" w:hanging="420"/>
      </w:pPr>
      <w:rPr>
        <w:rFonts w:ascii="Wingdings" w:hAnsi="Wingdings" w:hint="default"/>
      </w:rPr>
    </w:lvl>
    <w:lvl w:ilvl="4">
      <w:start w:val="1"/>
      <w:numFmt w:val="bullet"/>
      <w:lvlText w:val=""/>
      <w:lvlJc w:val="left"/>
      <w:pPr>
        <w:ind w:left="3120" w:hanging="420"/>
      </w:pPr>
      <w:rPr>
        <w:rFonts w:ascii="Wingdings" w:hAnsi="Wingdings" w:hint="default"/>
      </w:rPr>
    </w:lvl>
    <w:lvl w:ilvl="5">
      <w:start w:val="1"/>
      <w:numFmt w:val="bullet"/>
      <w:lvlText w:val=""/>
      <w:lvlJc w:val="left"/>
      <w:pPr>
        <w:ind w:left="3540" w:hanging="420"/>
      </w:pPr>
      <w:rPr>
        <w:rFonts w:ascii="Wingdings" w:hAnsi="Wingdings" w:hint="default"/>
      </w:rPr>
    </w:lvl>
    <w:lvl w:ilvl="6">
      <w:start w:val="1"/>
      <w:numFmt w:val="bullet"/>
      <w:lvlText w:val=""/>
      <w:lvlJc w:val="left"/>
      <w:pPr>
        <w:ind w:left="3960" w:hanging="420"/>
      </w:pPr>
      <w:rPr>
        <w:rFonts w:ascii="Wingdings" w:hAnsi="Wingdings" w:hint="default"/>
      </w:rPr>
    </w:lvl>
    <w:lvl w:ilvl="7">
      <w:start w:val="1"/>
      <w:numFmt w:val="bullet"/>
      <w:lvlText w:val=""/>
      <w:lvlJc w:val="left"/>
      <w:pPr>
        <w:ind w:left="4380" w:hanging="420"/>
      </w:pPr>
      <w:rPr>
        <w:rFonts w:ascii="Wingdings" w:hAnsi="Wingdings" w:hint="default"/>
      </w:rPr>
    </w:lvl>
    <w:lvl w:ilvl="8">
      <w:start w:val="1"/>
      <w:numFmt w:val="bullet"/>
      <w:lvlText w:val=""/>
      <w:lvlJc w:val="left"/>
      <w:pPr>
        <w:ind w:left="4800" w:hanging="420"/>
      </w:pPr>
      <w:rPr>
        <w:rFonts w:ascii="Wingdings" w:hAnsi="Wingdings" w:hint="default"/>
      </w:rPr>
    </w:lvl>
  </w:abstractNum>
  <w:abstractNum w:abstractNumId="28" w15:restartNumberingAfterBreak="0">
    <w:nsid w:val="3BAA1D3F"/>
    <w:multiLevelType w:val="multilevel"/>
    <w:tmpl w:val="3BAA1D3F"/>
    <w:lvl w:ilvl="0">
      <w:start w:val="1"/>
      <w:numFmt w:val="bullet"/>
      <w:lvlText w:val=""/>
      <w:lvlJc w:val="left"/>
      <w:pPr>
        <w:ind w:left="900" w:hanging="420"/>
      </w:pPr>
      <w:rPr>
        <w:rFonts w:ascii="Wingdings" w:hAnsi="Wingdings" w:hint="default"/>
        <w:sz w:val="18"/>
        <w:szCs w:val="18"/>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29" w15:restartNumberingAfterBreak="0">
    <w:nsid w:val="3D342816"/>
    <w:multiLevelType w:val="multilevel"/>
    <w:tmpl w:val="3D342816"/>
    <w:lvl w:ilvl="0">
      <w:start w:val="1"/>
      <w:numFmt w:val="bullet"/>
      <w:lvlText w:val=""/>
      <w:lvlJc w:val="left"/>
      <w:pPr>
        <w:ind w:left="1320" w:hanging="420"/>
      </w:pPr>
      <w:rPr>
        <w:rFonts w:ascii="Symbol" w:hAnsi="Symbol" w:hint="default"/>
      </w:rPr>
    </w:lvl>
    <w:lvl w:ilvl="1">
      <w:start w:val="1"/>
      <w:numFmt w:val="bullet"/>
      <w:lvlText w:val=""/>
      <w:lvlJc w:val="left"/>
      <w:pPr>
        <w:ind w:left="1740" w:hanging="420"/>
      </w:pPr>
      <w:rPr>
        <w:rFonts w:ascii="Wingdings" w:hAnsi="Wingdings" w:hint="default"/>
      </w:rPr>
    </w:lvl>
    <w:lvl w:ilvl="2">
      <w:start w:val="1"/>
      <w:numFmt w:val="bullet"/>
      <w:lvlText w:val=""/>
      <w:lvlJc w:val="left"/>
      <w:pPr>
        <w:ind w:left="2160" w:hanging="420"/>
      </w:pPr>
      <w:rPr>
        <w:rFonts w:ascii="Wingdings" w:hAnsi="Wingdings" w:hint="default"/>
      </w:rPr>
    </w:lvl>
    <w:lvl w:ilvl="3">
      <w:start w:val="1"/>
      <w:numFmt w:val="bullet"/>
      <w:lvlText w:val=""/>
      <w:lvlJc w:val="left"/>
      <w:pPr>
        <w:ind w:left="2580" w:hanging="420"/>
      </w:pPr>
      <w:rPr>
        <w:rFonts w:ascii="Wingdings" w:hAnsi="Wingdings" w:hint="default"/>
      </w:rPr>
    </w:lvl>
    <w:lvl w:ilvl="4">
      <w:start w:val="1"/>
      <w:numFmt w:val="bullet"/>
      <w:lvlText w:val=""/>
      <w:lvlJc w:val="left"/>
      <w:pPr>
        <w:ind w:left="3000" w:hanging="420"/>
      </w:pPr>
      <w:rPr>
        <w:rFonts w:ascii="Wingdings" w:hAnsi="Wingdings" w:hint="default"/>
      </w:rPr>
    </w:lvl>
    <w:lvl w:ilvl="5">
      <w:start w:val="1"/>
      <w:numFmt w:val="bullet"/>
      <w:lvlText w:val=""/>
      <w:lvlJc w:val="left"/>
      <w:pPr>
        <w:ind w:left="3420" w:hanging="420"/>
      </w:pPr>
      <w:rPr>
        <w:rFonts w:ascii="Wingdings" w:hAnsi="Wingdings" w:hint="default"/>
      </w:rPr>
    </w:lvl>
    <w:lvl w:ilvl="6">
      <w:start w:val="1"/>
      <w:numFmt w:val="bullet"/>
      <w:lvlText w:val=""/>
      <w:lvlJc w:val="left"/>
      <w:pPr>
        <w:ind w:left="3840" w:hanging="420"/>
      </w:pPr>
      <w:rPr>
        <w:rFonts w:ascii="Wingdings" w:hAnsi="Wingdings" w:hint="default"/>
      </w:rPr>
    </w:lvl>
    <w:lvl w:ilvl="7">
      <w:start w:val="1"/>
      <w:numFmt w:val="bullet"/>
      <w:lvlText w:val=""/>
      <w:lvlJc w:val="left"/>
      <w:pPr>
        <w:ind w:left="4260" w:hanging="420"/>
      </w:pPr>
      <w:rPr>
        <w:rFonts w:ascii="Wingdings" w:hAnsi="Wingdings" w:hint="default"/>
      </w:rPr>
    </w:lvl>
    <w:lvl w:ilvl="8">
      <w:start w:val="1"/>
      <w:numFmt w:val="bullet"/>
      <w:lvlText w:val=""/>
      <w:lvlJc w:val="left"/>
      <w:pPr>
        <w:ind w:left="4680" w:hanging="420"/>
      </w:pPr>
      <w:rPr>
        <w:rFonts w:ascii="Wingdings" w:hAnsi="Wingdings" w:hint="default"/>
      </w:rPr>
    </w:lvl>
  </w:abstractNum>
  <w:abstractNum w:abstractNumId="30" w15:restartNumberingAfterBreak="0">
    <w:nsid w:val="40302F5B"/>
    <w:multiLevelType w:val="multilevel"/>
    <w:tmpl w:val="40302F5B"/>
    <w:lvl w:ilvl="0">
      <w:start w:val="1"/>
      <w:numFmt w:val="lowerLetter"/>
      <w:lvlText w:val="%1)"/>
      <w:lvlJc w:val="left"/>
      <w:pPr>
        <w:ind w:left="900" w:hanging="420"/>
      </w:pPr>
      <w:rPr>
        <w:sz w:val="24"/>
        <w:szCs w:val="24"/>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31" w15:restartNumberingAfterBreak="0">
    <w:nsid w:val="416A468F"/>
    <w:multiLevelType w:val="multilevel"/>
    <w:tmpl w:val="416A468F"/>
    <w:lvl w:ilvl="0">
      <w:start w:val="1"/>
      <w:numFmt w:val="lowerLetter"/>
      <w:lvlText w:val="%1)"/>
      <w:lvlJc w:val="left"/>
      <w:pPr>
        <w:ind w:left="900" w:hanging="420"/>
      </w:p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32" w15:restartNumberingAfterBreak="0">
    <w:nsid w:val="45E6440A"/>
    <w:multiLevelType w:val="multilevel"/>
    <w:tmpl w:val="45E6440A"/>
    <w:lvl w:ilvl="0">
      <w:start w:val="1"/>
      <w:numFmt w:val="lowerLetter"/>
      <w:lvlText w:val="%1)"/>
      <w:lvlJc w:val="left"/>
      <w:pPr>
        <w:ind w:left="900" w:hanging="420"/>
      </w:p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33" w15:restartNumberingAfterBreak="0">
    <w:nsid w:val="46B72C21"/>
    <w:multiLevelType w:val="multilevel"/>
    <w:tmpl w:val="46B72C21"/>
    <w:lvl w:ilvl="0">
      <w:start w:val="1"/>
      <w:numFmt w:val="decimal"/>
      <w:lvlText w:val="%1."/>
      <w:lvlJc w:val="left"/>
      <w:pPr>
        <w:ind w:left="900" w:hanging="420"/>
      </w:pPr>
      <w:rPr>
        <w:rFonts w:ascii="Times New Roman" w:hAnsi="Times New Roman" w:cs="Times New Roman" w:hint="default"/>
        <w:b w:val="0"/>
        <w:sz w:val="24"/>
        <w:szCs w:val="24"/>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34" w15:restartNumberingAfterBreak="0">
    <w:nsid w:val="476F273C"/>
    <w:multiLevelType w:val="multilevel"/>
    <w:tmpl w:val="476F273C"/>
    <w:lvl w:ilvl="0">
      <w:numFmt w:val="bullet"/>
      <w:lvlText w:val=""/>
      <w:lvlJc w:val="left"/>
      <w:pPr>
        <w:ind w:left="1413" w:hanging="420"/>
      </w:pPr>
      <w:rPr>
        <w:rFonts w:ascii="Symbol" w:hAnsi="Symbol" w:hint="default"/>
      </w:rPr>
    </w:lvl>
    <w:lvl w:ilvl="1">
      <w:start w:val="1"/>
      <w:numFmt w:val="bullet"/>
      <w:lvlText w:val=""/>
      <w:lvlJc w:val="left"/>
      <w:pPr>
        <w:ind w:left="1833" w:hanging="420"/>
      </w:pPr>
      <w:rPr>
        <w:rFonts w:ascii="Wingdings" w:hAnsi="Wingdings" w:hint="default"/>
      </w:rPr>
    </w:lvl>
    <w:lvl w:ilvl="2">
      <w:start w:val="1"/>
      <w:numFmt w:val="bullet"/>
      <w:lvlText w:val=""/>
      <w:lvlJc w:val="left"/>
      <w:pPr>
        <w:ind w:left="2253" w:hanging="420"/>
      </w:pPr>
      <w:rPr>
        <w:rFonts w:ascii="Wingdings" w:hAnsi="Wingdings" w:hint="default"/>
      </w:rPr>
    </w:lvl>
    <w:lvl w:ilvl="3">
      <w:start w:val="1"/>
      <w:numFmt w:val="bullet"/>
      <w:lvlText w:val=""/>
      <w:lvlJc w:val="left"/>
      <w:pPr>
        <w:ind w:left="2673" w:hanging="420"/>
      </w:pPr>
      <w:rPr>
        <w:rFonts w:ascii="Wingdings" w:hAnsi="Wingdings" w:hint="default"/>
      </w:rPr>
    </w:lvl>
    <w:lvl w:ilvl="4">
      <w:start w:val="1"/>
      <w:numFmt w:val="bullet"/>
      <w:lvlText w:val=""/>
      <w:lvlJc w:val="left"/>
      <w:pPr>
        <w:ind w:left="3093" w:hanging="420"/>
      </w:pPr>
      <w:rPr>
        <w:rFonts w:ascii="Wingdings" w:hAnsi="Wingdings" w:hint="default"/>
      </w:rPr>
    </w:lvl>
    <w:lvl w:ilvl="5">
      <w:start w:val="1"/>
      <w:numFmt w:val="bullet"/>
      <w:lvlText w:val=""/>
      <w:lvlJc w:val="left"/>
      <w:pPr>
        <w:ind w:left="3513" w:hanging="420"/>
      </w:pPr>
      <w:rPr>
        <w:rFonts w:ascii="Wingdings" w:hAnsi="Wingdings" w:hint="default"/>
      </w:rPr>
    </w:lvl>
    <w:lvl w:ilvl="6">
      <w:start w:val="1"/>
      <w:numFmt w:val="bullet"/>
      <w:lvlText w:val=""/>
      <w:lvlJc w:val="left"/>
      <w:pPr>
        <w:ind w:left="3933" w:hanging="420"/>
      </w:pPr>
      <w:rPr>
        <w:rFonts w:ascii="Wingdings" w:hAnsi="Wingdings" w:hint="default"/>
      </w:rPr>
    </w:lvl>
    <w:lvl w:ilvl="7">
      <w:start w:val="1"/>
      <w:numFmt w:val="bullet"/>
      <w:lvlText w:val=""/>
      <w:lvlJc w:val="left"/>
      <w:pPr>
        <w:ind w:left="4353" w:hanging="420"/>
      </w:pPr>
      <w:rPr>
        <w:rFonts w:ascii="Wingdings" w:hAnsi="Wingdings" w:hint="default"/>
      </w:rPr>
    </w:lvl>
    <w:lvl w:ilvl="8">
      <w:start w:val="1"/>
      <w:numFmt w:val="bullet"/>
      <w:lvlText w:val=""/>
      <w:lvlJc w:val="left"/>
      <w:pPr>
        <w:ind w:left="4773" w:hanging="420"/>
      </w:pPr>
      <w:rPr>
        <w:rFonts w:ascii="Wingdings" w:hAnsi="Wingdings" w:hint="default"/>
      </w:rPr>
    </w:lvl>
  </w:abstractNum>
  <w:abstractNum w:abstractNumId="35" w15:restartNumberingAfterBreak="0">
    <w:nsid w:val="52E60E0E"/>
    <w:multiLevelType w:val="multilevel"/>
    <w:tmpl w:val="52E60E0E"/>
    <w:lvl w:ilvl="0">
      <w:start w:val="1"/>
      <w:numFmt w:val="bullet"/>
      <w:lvlText w:val=""/>
      <w:lvlJc w:val="left"/>
      <w:pPr>
        <w:ind w:left="1320" w:hanging="420"/>
      </w:pPr>
      <w:rPr>
        <w:rFonts w:ascii="Wingdings" w:hAnsi="Wingdings" w:hint="default"/>
        <w:sz w:val="18"/>
        <w:szCs w:val="18"/>
      </w:rPr>
    </w:lvl>
    <w:lvl w:ilvl="1">
      <w:start w:val="1"/>
      <w:numFmt w:val="bullet"/>
      <w:lvlText w:val=""/>
      <w:lvlJc w:val="left"/>
      <w:pPr>
        <w:ind w:left="1740" w:hanging="420"/>
      </w:pPr>
      <w:rPr>
        <w:rFonts w:ascii="Wingdings" w:hAnsi="Wingdings" w:hint="default"/>
      </w:rPr>
    </w:lvl>
    <w:lvl w:ilvl="2">
      <w:start w:val="1"/>
      <w:numFmt w:val="bullet"/>
      <w:lvlText w:val=""/>
      <w:lvlJc w:val="left"/>
      <w:pPr>
        <w:ind w:left="2160" w:hanging="420"/>
      </w:pPr>
      <w:rPr>
        <w:rFonts w:ascii="Wingdings" w:hAnsi="Wingdings" w:hint="default"/>
      </w:rPr>
    </w:lvl>
    <w:lvl w:ilvl="3">
      <w:start w:val="1"/>
      <w:numFmt w:val="bullet"/>
      <w:lvlText w:val=""/>
      <w:lvlJc w:val="left"/>
      <w:pPr>
        <w:ind w:left="2580" w:hanging="420"/>
      </w:pPr>
      <w:rPr>
        <w:rFonts w:ascii="Wingdings" w:hAnsi="Wingdings" w:hint="default"/>
      </w:rPr>
    </w:lvl>
    <w:lvl w:ilvl="4">
      <w:start w:val="1"/>
      <w:numFmt w:val="bullet"/>
      <w:lvlText w:val=""/>
      <w:lvlJc w:val="left"/>
      <w:pPr>
        <w:ind w:left="3000" w:hanging="420"/>
      </w:pPr>
      <w:rPr>
        <w:rFonts w:ascii="Wingdings" w:hAnsi="Wingdings" w:hint="default"/>
      </w:rPr>
    </w:lvl>
    <w:lvl w:ilvl="5">
      <w:start w:val="1"/>
      <w:numFmt w:val="bullet"/>
      <w:lvlText w:val=""/>
      <w:lvlJc w:val="left"/>
      <w:pPr>
        <w:ind w:left="3420" w:hanging="420"/>
      </w:pPr>
      <w:rPr>
        <w:rFonts w:ascii="Wingdings" w:hAnsi="Wingdings" w:hint="default"/>
      </w:rPr>
    </w:lvl>
    <w:lvl w:ilvl="6">
      <w:start w:val="1"/>
      <w:numFmt w:val="bullet"/>
      <w:lvlText w:val=""/>
      <w:lvlJc w:val="left"/>
      <w:pPr>
        <w:ind w:left="3840" w:hanging="420"/>
      </w:pPr>
      <w:rPr>
        <w:rFonts w:ascii="Wingdings" w:hAnsi="Wingdings" w:hint="default"/>
      </w:rPr>
    </w:lvl>
    <w:lvl w:ilvl="7">
      <w:start w:val="1"/>
      <w:numFmt w:val="bullet"/>
      <w:lvlText w:val=""/>
      <w:lvlJc w:val="left"/>
      <w:pPr>
        <w:ind w:left="4260" w:hanging="420"/>
      </w:pPr>
      <w:rPr>
        <w:rFonts w:ascii="Wingdings" w:hAnsi="Wingdings" w:hint="default"/>
      </w:rPr>
    </w:lvl>
    <w:lvl w:ilvl="8">
      <w:start w:val="1"/>
      <w:numFmt w:val="bullet"/>
      <w:lvlText w:val=""/>
      <w:lvlJc w:val="left"/>
      <w:pPr>
        <w:ind w:left="4680" w:hanging="420"/>
      </w:pPr>
      <w:rPr>
        <w:rFonts w:ascii="Wingdings" w:hAnsi="Wingdings" w:hint="default"/>
      </w:rPr>
    </w:lvl>
  </w:abstractNum>
  <w:abstractNum w:abstractNumId="36" w15:restartNumberingAfterBreak="0">
    <w:nsid w:val="57202291"/>
    <w:multiLevelType w:val="multilevel"/>
    <w:tmpl w:val="57202291"/>
    <w:lvl w:ilvl="0">
      <w:start w:val="1"/>
      <w:numFmt w:val="lowerLetter"/>
      <w:lvlText w:val="%1)"/>
      <w:lvlJc w:val="left"/>
      <w:pPr>
        <w:ind w:left="900" w:hanging="420"/>
      </w:p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37" w15:restartNumberingAfterBreak="0">
    <w:nsid w:val="59960A8C"/>
    <w:multiLevelType w:val="multilevel"/>
    <w:tmpl w:val="59960A8C"/>
    <w:lvl w:ilvl="0">
      <w:start w:val="1"/>
      <w:numFmt w:val="bullet"/>
      <w:lvlText w:val=""/>
      <w:lvlJc w:val="left"/>
      <w:pPr>
        <w:ind w:left="900" w:hanging="420"/>
      </w:pPr>
      <w:rPr>
        <w:rFonts w:ascii="Wingdings" w:hAnsi="Wingdings" w:hint="default"/>
        <w:sz w:val="18"/>
        <w:szCs w:val="18"/>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38" w15:restartNumberingAfterBreak="0">
    <w:nsid w:val="5A029D34"/>
    <w:multiLevelType w:val="singleLevel"/>
    <w:tmpl w:val="5A029D34"/>
    <w:lvl w:ilvl="0">
      <w:start w:val="1"/>
      <w:numFmt w:val="decimal"/>
      <w:suff w:val="nothing"/>
      <w:lvlText w:val="%1. "/>
      <w:lvlJc w:val="left"/>
      <w:pPr>
        <w:ind w:left="0" w:firstLine="0"/>
      </w:pPr>
      <w:rPr>
        <w:rFonts w:hint="eastAsia"/>
      </w:rPr>
    </w:lvl>
  </w:abstractNum>
  <w:abstractNum w:abstractNumId="39" w15:restartNumberingAfterBreak="0">
    <w:nsid w:val="5A1C39F1"/>
    <w:multiLevelType w:val="multilevel"/>
    <w:tmpl w:val="5A1C39F1"/>
    <w:lvl w:ilvl="0">
      <w:start w:val="1"/>
      <w:numFmt w:val="lowerLetter"/>
      <w:lvlText w:val="%1)"/>
      <w:lvlJc w:val="left"/>
      <w:pPr>
        <w:ind w:left="900" w:hanging="420"/>
      </w:pPr>
      <w:rPr>
        <w:sz w:val="24"/>
        <w:szCs w:val="24"/>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40" w15:restartNumberingAfterBreak="0">
    <w:nsid w:val="5CAB603E"/>
    <w:multiLevelType w:val="multilevel"/>
    <w:tmpl w:val="5CAB603E"/>
    <w:lvl w:ilvl="0">
      <w:start w:val="1"/>
      <w:numFmt w:val="lowerLetter"/>
      <w:lvlText w:val="%1)"/>
      <w:lvlJc w:val="left"/>
      <w:pPr>
        <w:ind w:left="900" w:hanging="420"/>
      </w:p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41" w15:restartNumberingAfterBreak="0">
    <w:nsid w:val="5D401F84"/>
    <w:multiLevelType w:val="multilevel"/>
    <w:tmpl w:val="5D401F84"/>
    <w:lvl w:ilvl="0">
      <w:start w:val="1"/>
      <w:numFmt w:val="lowerLetter"/>
      <w:lvlText w:val="%1)"/>
      <w:lvlJc w:val="left"/>
      <w:pPr>
        <w:ind w:left="900" w:hanging="420"/>
      </w:p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42" w15:restartNumberingAfterBreak="0">
    <w:nsid w:val="62A82598"/>
    <w:multiLevelType w:val="multilevel"/>
    <w:tmpl w:val="62A82598"/>
    <w:lvl w:ilvl="0">
      <w:start w:val="1"/>
      <w:numFmt w:val="bullet"/>
      <w:lvlText w:val=""/>
      <w:lvlJc w:val="left"/>
      <w:pPr>
        <w:ind w:left="920" w:hanging="440"/>
      </w:pPr>
      <w:rPr>
        <w:rFonts w:ascii="Wingdings" w:hAnsi="Wingdings" w:hint="default"/>
      </w:rPr>
    </w:lvl>
    <w:lvl w:ilvl="1">
      <w:start w:val="1"/>
      <w:numFmt w:val="bullet"/>
      <w:lvlText w:val=""/>
      <w:lvlJc w:val="left"/>
      <w:pPr>
        <w:ind w:left="1360" w:hanging="440"/>
      </w:pPr>
      <w:rPr>
        <w:rFonts w:ascii="Wingdings" w:hAnsi="Wingdings" w:hint="default"/>
      </w:rPr>
    </w:lvl>
    <w:lvl w:ilvl="2">
      <w:start w:val="1"/>
      <w:numFmt w:val="bullet"/>
      <w:lvlText w:val=""/>
      <w:lvlJc w:val="left"/>
      <w:pPr>
        <w:ind w:left="1800" w:hanging="440"/>
      </w:pPr>
      <w:rPr>
        <w:rFonts w:ascii="Wingdings" w:hAnsi="Wingdings" w:hint="default"/>
      </w:rPr>
    </w:lvl>
    <w:lvl w:ilvl="3">
      <w:start w:val="1"/>
      <w:numFmt w:val="bullet"/>
      <w:lvlText w:val=""/>
      <w:lvlJc w:val="left"/>
      <w:pPr>
        <w:ind w:left="2240" w:hanging="440"/>
      </w:pPr>
      <w:rPr>
        <w:rFonts w:ascii="Wingdings" w:hAnsi="Wingdings" w:hint="default"/>
      </w:rPr>
    </w:lvl>
    <w:lvl w:ilvl="4">
      <w:start w:val="1"/>
      <w:numFmt w:val="bullet"/>
      <w:lvlText w:val=""/>
      <w:lvlJc w:val="left"/>
      <w:pPr>
        <w:ind w:left="2680" w:hanging="440"/>
      </w:pPr>
      <w:rPr>
        <w:rFonts w:ascii="Wingdings" w:hAnsi="Wingdings" w:hint="default"/>
      </w:rPr>
    </w:lvl>
    <w:lvl w:ilvl="5">
      <w:start w:val="1"/>
      <w:numFmt w:val="bullet"/>
      <w:lvlText w:val=""/>
      <w:lvlJc w:val="left"/>
      <w:pPr>
        <w:ind w:left="3120" w:hanging="440"/>
      </w:pPr>
      <w:rPr>
        <w:rFonts w:ascii="Wingdings" w:hAnsi="Wingdings" w:hint="default"/>
      </w:rPr>
    </w:lvl>
    <w:lvl w:ilvl="6">
      <w:start w:val="1"/>
      <w:numFmt w:val="bullet"/>
      <w:lvlText w:val=""/>
      <w:lvlJc w:val="left"/>
      <w:pPr>
        <w:ind w:left="3560" w:hanging="440"/>
      </w:pPr>
      <w:rPr>
        <w:rFonts w:ascii="Wingdings" w:hAnsi="Wingdings" w:hint="default"/>
      </w:rPr>
    </w:lvl>
    <w:lvl w:ilvl="7">
      <w:start w:val="1"/>
      <w:numFmt w:val="bullet"/>
      <w:lvlText w:val=""/>
      <w:lvlJc w:val="left"/>
      <w:pPr>
        <w:ind w:left="4000" w:hanging="440"/>
      </w:pPr>
      <w:rPr>
        <w:rFonts w:ascii="Wingdings" w:hAnsi="Wingdings" w:hint="default"/>
      </w:rPr>
    </w:lvl>
    <w:lvl w:ilvl="8">
      <w:start w:val="1"/>
      <w:numFmt w:val="bullet"/>
      <w:lvlText w:val=""/>
      <w:lvlJc w:val="left"/>
      <w:pPr>
        <w:ind w:left="4440" w:hanging="440"/>
      </w:pPr>
      <w:rPr>
        <w:rFonts w:ascii="Wingdings" w:hAnsi="Wingdings" w:hint="default"/>
      </w:rPr>
    </w:lvl>
  </w:abstractNum>
  <w:abstractNum w:abstractNumId="43" w15:restartNumberingAfterBreak="0">
    <w:nsid w:val="6C1A6F5E"/>
    <w:multiLevelType w:val="multilevel"/>
    <w:tmpl w:val="6C1A6F5E"/>
    <w:lvl w:ilvl="0">
      <w:start w:val="1"/>
      <w:numFmt w:val="lowerLetter"/>
      <w:lvlText w:val="%1)"/>
      <w:lvlJc w:val="left"/>
      <w:pPr>
        <w:ind w:left="900" w:hanging="420"/>
      </w:p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44" w15:restartNumberingAfterBreak="0">
    <w:nsid w:val="6C2D4273"/>
    <w:multiLevelType w:val="multilevel"/>
    <w:tmpl w:val="6C2D4273"/>
    <w:lvl w:ilvl="0">
      <w:start w:val="1"/>
      <w:numFmt w:val="lowerLetter"/>
      <w:lvlText w:val="%1)"/>
      <w:lvlJc w:val="left"/>
      <w:pPr>
        <w:ind w:left="90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5" w15:restartNumberingAfterBreak="0">
    <w:nsid w:val="6D645F2B"/>
    <w:multiLevelType w:val="multilevel"/>
    <w:tmpl w:val="6D645F2B"/>
    <w:lvl w:ilvl="0">
      <w:numFmt w:val="bullet"/>
      <w:lvlText w:val="-"/>
      <w:lvlJc w:val="left"/>
      <w:pPr>
        <w:ind w:left="528" w:hanging="420"/>
      </w:pPr>
      <w:rPr>
        <w:rFonts w:ascii="Times New Roman" w:eastAsiaTheme="minorHAnsi" w:hAnsi="Times New Roman" w:cs="Times New Roman" w:hint="default"/>
      </w:rPr>
    </w:lvl>
    <w:lvl w:ilvl="1">
      <w:start w:val="1"/>
      <w:numFmt w:val="bullet"/>
      <w:lvlText w:val=""/>
      <w:lvlJc w:val="left"/>
      <w:pPr>
        <w:ind w:left="948" w:hanging="420"/>
      </w:pPr>
      <w:rPr>
        <w:rFonts w:ascii="Wingdings" w:hAnsi="Wingdings" w:hint="default"/>
      </w:rPr>
    </w:lvl>
    <w:lvl w:ilvl="2">
      <w:start w:val="1"/>
      <w:numFmt w:val="bullet"/>
      <w:lvlText w:val=""/>
      <w:lvlJc w:val="left"/>
      <w:pPr>
        <w:ind w:left="1368" w:hanging="420"/>
      </w:pPr>
      <w:rPr>
        <w:rFonts w:ascii="Wingdings" w:hAnsi="Wingdings" w:hint="default"/>
      </w:rPr>
    </w:lvl>
    <w:lvl w:ilvl="3">
      <w:start w:val="1"/>
      <w:numFmt w:val="bullet"/>
      <w:lvlText w:val=""/>
      <w:lvlJc w:val="left"/>
      <w:pPr>
        <w:ind w:left="1788" w:hanging="420"/>
      </w:pPr>
      <w:rPr>
        <w:rFonts w:ascii="Wingdings" w:hAnsi="Wingdings" w:hint="default"/>
      </w:rPr>
    </w:lvl>
    <w:lvl w:ilvl="4">
      <w:start w:val="1"/>
      <w:numFmt w:val="bullet"/>
      <w:lvlText w:val=""/>
      <w:lvlJc w:val="left"/>
      <w:pPr>
        <w:ind w:left="2208" w:hanging="420"/>
      </w:pPr>
      <w:rPr>
        <w:rFonts w:ascii="Wingdings" w:hAnsi="Wingdings" w:hint="default"/>
      </w:rPr>
    </w:lvl>
    <w:lvl w:ilvl="5">
      <w:start w:val="1"/>
      <w:numFmt w:val="bullet"/>
      <w:lvlText w:val=""/>
      <w:lvlJc w:val="left"/>
      <w:pPr>
        <w:ind w:left="2628" w:hanging="420"/>
      </w:pPr>
      <w:rPr>
        <w:rFonts w:ascii="Wingdings" w:hAnsi="Wingdings" w:hint="default"/>
      </w:rPr>
    </w:lvl>
    <w:lvl w:ilvl="6">
      <w:start w:val="1"/>
      <w:numFmt w:val="bullet"/>
      <w:lvlText w:val=""/>
      <w:lvlJc w:val="left"/>
      <w:pPr>
        <w:ind w:left="3048" w:hanging="420"/>
      </w:pPr>
      <w:rPr>
        <w:rFonts w:ascii="Wingdings" w:hAnsi="Wingdings" w:hint="default"/>
      </w:rPr>
    </w:lvl>
    <w:lvl w:ilvl="7">
      <w:start w:val="1"/>
      <w:numFmt w:val="bullet"/>
      <w:lvlText w:val=""/>
      <w:lvlJc w:val="left"/>
      <w:pPr>
        <w:ind w:left="3468" w:hanging="420"/>
      </w:pPr>
      <w:rPr>
        <w:rFonts w:ascii="Wingdings" w:hAnsi="Wingdings" w:hint="default"/>
      </w:rPr>
    </w:lvl>
    <w:lvl w:ilvl="8">
      <w:start w:val="1"/>
      <w:numFmt w:val="bullet"/>
      <w:lvlText w:val=""/>
      <w:lvlJc w:val="left"/>
      <w:pPr>
        <w:ind w:left="3888" w:hanging="420"/>
      </w:pPr>
      <w:rPr>
        <w:rFonts w:ascii="Wingdings" w:hAnsi="Wingdings" w:hint="default"/>
      </w:rPr>
    </w:lvl>
  </w:abstractNum>
  <w:abstractNum w:abstractNumId="46" w15:restartNumberingAfterBreak="0">
    <w:nsid w:val="6E1565B0"/>
    <w:multiLevelType w:val="multilevel"/>
    <w:tmpl w:val="6E1565B0"/>
    <w:lvl w:ilvl="0">
      <w:start w:val="1"/>
      <w:numFmt w:val="decimal"/>
      <w:lvlText w:val="%1."/>
      <w:lvlJc w:val="left"/>
      <w:pPr>
        <w:ind w:left="1077" w:hanging="420"/>
      </w:pPr>
      <w:rPr>
        <w:rFonts w:hint="default"/>
      </w:rPr>
    </w:lvl>
    <w:lvl w:ilvl="1">
      <w:start w:val="1"/>
      <w:numFmt w:val="bullet"/>
      <w:lvlText w:val=""/>
      <w:lvlJc w:val="left"/>
      <w:pPr>
        <w:ind w:left="1497" w:hanging="420"/>
      </w:pPr>
      <w:rPr>
        <w:rFonts w:ascii="Wingdings" w:hAnsi="Wingdings" w:hint="default"/>
      </w:rPr>
    </w:lvl>
    <w:lvl w:ilvl="2">
      <w:start w:val="1"/>
      <w:numFmt w:val="bullet"/>
      <w:lvlText w:val=""/>
      <w:lvlJc w:val="left"/>
      <w:pPr>
        <w:ind w:left="1917" w:hanging="420"/>
      </w:pPr>
      <w:rPr>
        <w:rFonts w:ascii="Wingdings" w:hAnsi="Wingdings" w:hint="default"/>
      </w:rPr>
    </w:lvl>
    <w:lvl w:ilvl="3">
      <w:start w:val="1"/>
      <w:numFmt w:val="bullet"/>
      <w:lvlText w:val=""/>
      <w:lvlJc w:val="left"/>
      <w:pPr>
        <w:ind w:left="2337" w:hanging="420"/>
      </w:pPr>
      <w:rPr>
        <w:rFonts w:ascii="Wingdings" w:hAnsi="Wingdings" w:hint="default"/>
      </w:rPr>
    </w:lvl>
    <w:lvl w:ilvl="4">
      <w:start w:val="1"/>
      <w:numFmt w:val="bullet"/>
      <w:lvlText w:val=""/>
      <w:lvlJc w:val="left"/>
      <w:pPr>
        <w:ind w:left="2757" w:hanging="420"/>
      </w:pPr>
      <w:rPr>
        <w:rFonts w:ascii="Wingdings" w:hAnsi="Wingdings" w:hint="default"/>
      </w:rPr>
    </w:lvl>
    <w:lvl w:ilvl="5">
      <w:start w:val="1"/>
      <w:numFmt w:val="bullet"/>
      <w:lvlText w:val=""/>
      <w:lvlJc w:val="left"/>
      <w:pPr>
        <w:ind w:left="3177" w:hanging="420"/>
      </w:pPr>
      <w:rPr>
        <w:rFonts w:ascii="Wingdings" w:hAnsi="Wingdings" w:hint="default"/>
      </w:rPr>
    </w:lvl>
    <w:lvl w:ilvl="6">
      <w:start w:val="1"/>
      <w:numFmt w:val="bullet"/>
      <w:lvlText w:val=""/>
      <w:lvlJc w:val="left"/>
      <w:pPr>
        <w:ind w:left="3597" w:hanging="420"/>
      </w:pPr>
      <w:rPr>
        <w:rFonts w:ascii="Wingdings" w:hAnsi="Wingdings" w:hint="default"/>
      </w:rPr>
    </w:lvl>
    <w:lvl w:ilvl="7">
      <w:start w:val="1"/>
      <w:numFmt w:val="bullet"/>
      <w:lvlText w:val=""/>
      <w:lvlJc w:val="left"/>
      <w:pPr>
        <w:ind w:left="4017" w:hanging="420"/>
      </w:pPr>
      <w:rPr>
        <w:rFonts w:ascii="Wingdings" w:hAnsi="Wingdings" w:hint="default"/>
      </w:rPr>
    </w:lvl>
    <w:lvl w:ilvl="8">
      <w:start w:val="1"/>
      <w:numFmt w:val="bullet"/>
      <w:lvlText w:val=""/>
      <w:lvlJc w:val="left"/>
      <w:pPr>
        <w:ind w:left="4437" w:hanging="420"/>
      </w:pPr>
      <w:rPr>
        <w:rFonts w:ascii="Wingdings" w:hAnsi="Wingdings" w:hint="default"/>
      </w:rPr>
    </w:lvl>
  </w:abstractNum>
  <w:abstractNum w:abstractNumId="47" w15:restartNumberingAfterBreak="0">
    <w:nsid w:val="76420600"/>
    <w:multiLevelType w:val="multilevel"/>
    <w:tmpl w:val="76420600"/>
    <w:lvl w:ilvl="0">
      <w:start w:val="1"/>
      <w:numFmt w:val="lowerLetter"/>
      <w:lvlText w:val="%1)"/>
      <w:lvlJc w:val="left"/>
      <w:pPr>
        <w:ind w:left="900" w:hanging="420"/>
      </w:pPr>
      <w:rPr>
        <w:sz w:val="24"/>
        <w:szCs w:val="24"/>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48" w15:restartNumberingAfterBreak="0">
    <w:nsid w:val="776C40E1"/>
    <w:multiLevelType w:val="multilevel"/>
    <w:tmpl w:val="776C40E1"/>
    <w:lvl w:ilvl="0">
      <w:start w:val="1"/>
      <w:numFmt w:val="lowerLetter"/>
      <w:lvlText w:val="%1)"/>
      <w:lvlJc w:val="left"/>
      <w:pPr>
        <w:ind w:left="900" w:hanging="420"/>
      </w:p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49" w15:restartNumberingAfterBreak="0">
    <w:nsid w:val="78BD3B73"/>
    <w:multiLevelType w:val="multilevel"/>
    <w:tmpl w:val="78BD3B73"/>
    <w:lvl w:ilvl="0">
      <w:start w:val="1"/>
      <w:numFmt w:val="bullet"/>
      <w:lvlText w:val=""/>
      <w:lvlJc w:val="left"/>
      <w:pPr>
        <w:ind w:left="501" w:hanging="420"/>
      </w:pPr>
      <w:rPr>
        <w:rFonts w:ascii="Wingdings" w:hAnsi="Wingdings" w:hint="default"/>
      </w:rPr>
    </w:lvl>
    <w:lvl w:ilvl="1">
      <w:start w:val="1"/>
      <w:numFmt w:val="bullet"/>
      <w:lvlText w:val=""/>
      <w:lvlJc w:val="left"/>
      <w:pPr>
        <w:ind w:left="921" w:hanging="420"/>
      </w:pPr>
      <w:rPr>
        <w:rFonts w:ascii="Wingdings" w:hAnsi="Wingdings" w:hint="default"/>
      </w:rPr>
    </w:lvl>
    <w:lvl w:ilvl="2">
      <w:start w:val="1"/>
      <w:numFmt w:val="bullet"/>
      <w:lvlText w:val=""/>
      <w:lvlJc w:val="left"/>
      <w:pPr>
        <w:ind w:left="1341" w:hanging="420"/>
      </w:pPr>
      <w:rPr>
        <w:rFonts w:ascii="Wingdings" w:hAnsi="Wingdings" w:hint="default"/>
      </w:rPr>
    </w:lvl>
    <w:lvl w:ilvl="3">
      <w:start w:val="1"/>
      <w:numFmt w:val="bullet"/>
      <w:lvlText w:val=""/>
      <w:lvlJc w:val="left"/>
      <w:pPr>
        <w:ind w:left="1761" w:hanging="420"/>
      </w:pPr>
      <w:rPr>
        <w:rFonts w:ascii="Wingdings" w:hAnsi="Wingdings" w:hint="default"/>
      </w:rPr>
    </w:lvl>
    <w:lvl w:ilvl="4">
      <w:start w:val="1"/>
      <w:numFmt w:val="bullet"/>
      <w:lvlText w:val=""/>
      <w:lvlJc w:val="left"/>
      <w:pPr>
        <w:ind w:left="2181" w:hanging="420"/>
      </w:pPr>
      <w:rPr>
        <w:rFonts w:ascii="Wingdings" w:hAnsi="Wingdings" w:hint="default"/>
      </w:rPr>
    </w:lvl>
    <w:lvl w:ilvl="5">
      <w:start w:val="1"/>
      <w:numFmt w:val="bullet"/>
      <w:lvlText w:val=""/>
      <w:lvlJc w:val="left"/>
      <w:pPr>
        <w:ind w:left="2601" w:hanging="420"/>
      </w:pPr>
      <w:rPr>
        <w:rFonts w:ascii="Wingdings" w:hAnsi="Wingdings" w:hint="default"/>
      </w:rPr>
    </w:lvl>
    <w:lvl w:ilvl="6">
      <w:start w:val="1"/>
      <w:numFmt w:val="bullet"/>
      <w:lvlText w:val=""/>
      <w:lvlJc w:val="left"/>
      <w:pPr>
        <w:ind w:left="3021" w:hanging="420"/>
      </w:pPr>
      <w:rPr>
        <w:rFonts w:ascii="Wingdings" w:hAnsi="Wingdings" w:hint="default"/>
      </w:rPr>
    </w:lvl>
    <w:lvl w:ilvl="7">
      <w:start w:val="1"/>
      <w:numFmt w:val="bullet"/>
      <w:lvlText w:val=""/>
      <w:lvlJc w:val="left"/>
      <w:pPr>
        <w:ind w:left="3441" w:hanging="420"/>
      </w:pPr>
      <w:rPr>
        <w:rFonts w:ascii="Wingdings" w:hAnsi="Wingdings" w:hint="default"/>
      </w:rPr>
    </w:lvl>
    <w:lvl w:ilvl="8">
      <w:start w:val="1"/>
      <w:numFmt w:val="bullet"/>
      <w:lvlText w:val=""/>
      <w:lvlJc w:val="left"/>
      <w:pPr>
        <w:ind w:left="3861" w:hanging="420"/>
      </w:pPr>
      <w:rPr>
        <w:rFonts w:ascii="Wingdings" w:hAnsi="Wingdings" w:hint="default"/>
      </w:rPr>
    </w:lvl>
  </w:abstractNum>
  <w:abstractNum w:abstractNumId="50" w15:restartNumberingAfterBreak="0">
    <w:nsid w:val="7A5F6F7F"/>
    <w:multiLevelType w:val="multilevel"/>
    <w:tmpl w:val="7A5F6F7F"/>
    <w:lvl w:ilvl="0">
      <w:start w:val="1"/>
      <w:numFmt w:val="decimal"/>
      <w:lvlText w:val="%1."/>
      <w:lvlJc w:val="left"/>
      <w:pPr>
        <w:ind w:left="1077" w:hanging="4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1" w15:restartNumberingAfterBreak="0">
    <w:nsid w:val="7D01736F"/>
    <w:multiLevelType w:val="multilevel"/>
    <w:tmpl w:val="7D01736F"/>
    <w:lvl w:ilvl="0">
      <w:start w:val="1"/>
      <w:numFmt w:val="bullet"/>
      <w:lvlText w:val=""/>
      <w:lvlJc w:val="left"/>
      <w:pPr>
        <w:ind w:left="620" w:hanging="420"/>
      </w:pPr>
      <w:rPr>
        <w:rFonts w:ascii="Symbol" w:hAnsi="Symbol" w:hint="default"/>
      </w:rPr>
    </w:lvl>
    <w:lvl w:ilvl="1">
      <w:start w:val="1"/>
      <w:numFmt w:val="bullet"/>
      <w:lvlText w:val=""/>
      <w:lvlJc w:val="left"/>
      <w:pPr>
        <w:ind w:left="1040" w:hanging="420"/>
      </w:pPr>
      <w:rPr>
        <w:rFonts w:ascii="Wingdings" w:hAnsi="Wingdings" w:hint="default"/>
      </w:rPr>
    </w:lvl>
    <w:lvl w:ilvl="2">
      <w:start w:val="1"/>
      <w:numFmt w:val="bullet"/>
      <w:lvlText w:val=""/>
      <w:lvlJc w:val="left"/>
      <w:pPr>
        <w:ind w:left="1460" w:hanging="420"/>
      </w:pPr>
      <w:rPr>
        <w:rFonts w:ascii="Wingdings" w:hAnsi="Wingdings" w:hint="default"/>
      </w:rPr>
    </w:lvl>
    <w:lvl w:ilvl="3">
      <w:start w:val="1"/>
      <w:numFmt w:val="bullet"/>
      <w:lvlText w:val=""/>
      <w:lvlJc w:val="left"/>
      <w:pPr>
        <w:ind w:left="1880" w:hanging="420"/>
      </w:pPr>
      <w:rPr>
        <w:rFonts w:ascii="Wingdings" w:hAnsi="Wingdings" w:hint="default"/>
      </w:rPr>
    </w:lvl>
    <w:lvl w:ilvl="4">
      <w:start w:val="1"/>
      <w:numFmt w:val="bullet"/>
      <w:lvlText w:val=""/>
      <w:lvlJc w:val="left"/>
      <w:pPr>
        <w:ind w:left="2300" w:hanging="420"/>
      </w:pPr>
      <w:rPr>
        <w:rFonts w:ascii="Wingdings" w:hAnsi="Wingdings" w:hint="default"/>
      </w:rPr>
    </w:lvl>
    <w:lvl w:ilvl="5">
      <w:start w:val="1"/>
      <w:numFmt w:val="bullet"/>
      <w:lvlText w:val=""/>
      <w:lvlJc w:val="left"/>
      <w:pPr>
        <w:ind w:left="2720" w:hanging="420"/>
      </w:pPr>
      <w:rPr>
        <w:rFonts w:ascii="Wingdings" w:hAnsi="Wingdings" w:hint="default"/>
      </w:rPr>
    </w:lvl>
    <w:lvl w:ilvl="6">
      <w:start w:val="1"/>
      <w:numFmt w:val="bullet"/>
      <w:lvlText w:val=""/>
      <w:lvlJc w:val="left"/>
      <w:pPr>
        <w:ind w:left="3140" w:hanging="420"/>
      </w:pPr>
      <w:rPr>
        <w:rFonts w:ascii="Wingdings" w:hAnsi="Wingdings" w:hint="default"/>
      </w:rPr>
    </w:lvl>
    <w:lvl w:ilvl="7">
      <w:start w:val="1"/>
      <w:numFmt w:val="bullet"/>
      <w:lvlText w:val=""/>
      <w:lvlJc w:val="left"/>
      <w:pPr>
        <w:ind w:left="3560" w:hanging="420"/>
      </w:pPr>
      <w:rPr>
        <w:rFonts w:ascii="Wingdings" w:hAnsi="Wingdings" w:hint="default"/>
      </w:rPr>
    </w:lvl>
    <w:lvl w:ilvl="8">
      <w:start w:val="1"/>
      <w:numFmt w:val="bullet"/>
      <w:lvlText w:val=""/>
      <w:lvlJc w:val="left"/>
      <w:pPr>
        <w:ind w:left="3980" w:hanging="420"/>
      </w:pPr>
      <w:rPr>
        <w:rFonts w:ascii="Wingdings" w:hAnsi="Wingdings" w:hint="default"/>
      </w:rPr>
    </w:lvl>
  </w:abstractNum>
  <w:abstractNum w:abstractNumId="52" w15:restartNumberingAfterBreak="0">
    <w:nsid w:val="7D7536D4"/>
    <w:multiLevelType w:val="multilevel"/>
    <w:tmpl w:val="45A439A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3" w15:restartNumberingAfterBreak="0">
    <w:nsid w:val="7DEA55CC"/>
    <w:multiLevelType w:val="multilevel"/>
    <w:tmpl w:val="7DEA55CC"/>
    <w:lvl w:ilvl="0">
      <w:start w:val="1"/>
      <w:numFmt w:val="bullet"/>
      <w:lvlText w:val=""/>
      <w:lvlJc w:val="left"/>
      <w:pPr>
        <w:ind w:left="1440" w:hanging="420"/>
      </w:pPr>
      <w:rPr>
        <w:rFonts w:ascii="Wingdings" w:hAnsi="Wingdings" w:hint="default"/>
        <w:sz w:val="18"/>
        <w:szCs w:val="18"/>
      </w:rPr>
    </w:lvl>
    <w:lvl w:ilvl="1">
      <w:start w:val="1"/>
      <w:numFmt w:val="bullet"/>
      <w:lvlText w:val=""/>
      <w:lvlJc w:val="left"/>
      <w:pPr>
        <w:ind w:left="1860" w:hanging="420"/>
      </w:pPr>
      <w:rPr>
        <w:rFonts w:ascii="Wingdings" w:hAnsi="Wingdings" w:hint="default"/>
      </w:rPr>
    </w:lvl>
    <w:lvl w:ilvl="2">
      <w:start w:val="1"/>
      <w:numFmt w:val="bullet"/>
      <w:lvlText w:val=""/>
      <w:lvlJc w:val="left"/>
      <w:pPr>
        <w:ind w:left="2280" w:hanging="420"/>
      </w:pPr>
      <w:rPr>
        <w:rFonts w:ascii="Wingdings" w:hAnsi="Wingdings" w:hint="default"/>
      </w:rPr>
    </w:lvl>
    <w:lvl w:ilvl="3">
      <w:start w:val="1"/>
      <w:numFmt w:val="bullet"/>
      <w:lvlText w:val=""/>
      <w:lvlJc w:val="left"/>
      <w:pPr>
        <w:ind w:left="2700" w:hanging="420"/>
      </w:pPr>
      <w:rPr>
        <w:rFonts w:ascii="Wingdings" w:hAnsi="Wingdings" w:hint="default"/>
      </w:rPr>
    </w:lvl>
    <w:lvl w:ilvl="4">
      <w:start w:val="1"/>
      <w:numFmt w:val="bullet"/>
      <w:lvlText w:val=""/>
      <w:lvlJc w:val="left"/>
      <w:pPr>
        <w:ind w:left="3120" w:hanging="420"/>
      </w:pPr>
      <w:rPr>
        <w:rFonts w:ascii="Wingdings" w:hAnsi="Wingdings" w:hint="default"/>
      </w:rPr>
    </w:lvl>
    <w:lvl w:ilvl="5">
      <w:start w:val="1"/>
      <w:numFmt w:val="bullet"/>
      <w:lvlText w:val=""/>
      <w:lvlJc w:val="left"/>
      <w:pPr>
        <w:ind w:left="3540" w:hanging="420"/>
      </w:pPr>
      <w:rPr>
        <w:rFonts w:ascii="Wingdings" w:hAnsi="Wingdings" w:hint="default"/>
      </w:rPr>
    </w:lvl>
    <w:lvl w:ilvl="6">
      <w:start w:val="1"/>
      <w:numFmt w:val="bullet"/>
      <w:lvlText w:val=""/>
      <w:lvlJc w:val="left"/>
      <w:pPr>
        <w:ind w:left="3960" w:hanging="420"/>
      </w:pPr>
      <w:rPr>
        <w:rFonts w:ascii="Wingdings" w:hAnsi="Wingdings" w:hint="default"/>
      </w:rPr>
    </w:lvl>
    <w:lvl w:ilvl="7">
      <w:start w:val="1"/>
      <w:numFmt w:val="bullet"/>
      <w:lvlText w:val=""/>
      <w:lvlJc w:val="left"/>
      <w:pPr>
        <w:ind w:left="4380" w:hanging="420"/>
      </w:pPr>
      <w:rPr>
        <w:rFonts w:ascii="Wingdings" w:hAnsi="Wingdings" w:hint="default"/>
      </w:rPr>
    </w:lvl>
    <w:lvl w:ilvl="8">
      <w:start w:val="1"/>
      <w:numFmt w:val="bullet"/>
      <w:lvlText w:val=""/>
      <w:lvlJc w:val="left"/>
      <w:pPr>
        <w:ind w:left="4800" w:hanging="420"/>
      </w:pPr>
      <w:rPr>
        <w:rFonts w:ascii="Wingdings" w:hAnsi="Wingdings" w:hint="default"/>
      </w:rPr>
    </w:lvl>
  </w:abstractNum>
  <w:abstractNum w:abstractNumId="54" w15:restartNumberingAfterBreak="0">
    <w:nsid w:val="7FC20DD2"/>
    <w:multiLevelType w:val="multilevel"/>
    <w:tmpl w:val="7FC20DD2"/>
    <w:lvl w:ilvl="0">
      <w:start w:val="1"/>
      <w:numFmt w:val="lowerLetter"/>
      <w:lvlText w:val="%1)"/>
      <w:lvlJc w:val="left"/>
      <w:pPr>
        <w:ind w:left="997" w:hanging="420"/>
      </w:pPr>
      <w:rPr>
        <w:b w:val="0"/>
        <w:sz w:val="24"/>
        <w:szCs w:val="24"/>
      </w:rPr>
    </w:lvl>
    <w:lvl w:ilvl="1">
      <w:start w:val="1"/>
      <w:numFmt w:val="lowerLetter"/>
      <w:lvlText w:val="%2)"/>
      <w:lvlJc w:val="left"/>
      <w:pPr>
        <w:ind w:left="1417" w:hanging="420"/>
      </w:pPr>
    </w:lvl>
    <w:lvl w:ilvl="2">
      <w:start w:val="1"/>
      <w:numFmt w:val="lowerRoman"/>
      <w:lvlText w:val="%3."/>
      <w:lvlJc w:val="right"/>
      <w:pPr>
        <w:ind w:left="1837" w:hanging="420"/>
      </w:pPr>
    </w:lvl>
    <w:lvl w:ilvl="3">
      <w:start w:val="1"/>
      <w:numFmt w:val="decimal"/>
      <w:lvlText w:val="%4."/>
      <w:lvlJc w:val="left"/>
      <w:pPr>
        <w:ind w:left="2257" w:hanging="420"/>
      </w:pPr>
    </w:lvl>
    <w:lvl w:ilvl="4">
      <w:start w:val="1"/>
      <w:numFmt w:val="lowerLetter"/>
      <w:lvlText w:val="%5)"/>
      <w:lvlJc w:val="left"/>
      <w:pPr>
        <w:ind w:left="2677" w:hanging="420"/>
      </w:pPr>
    </w:lvl>
    <w:lvl w:ilvl="5">
      <w:start w:val="1"/>
      <w:numFmt w:val="lowerRoman"/>
      <w:lvlText w:val="%6."/>
      <w:lvlJc w:val="right"/>
      <w:pPr>
        <w:ind w:left="3097" w:hanging="420"/>
      </w:pPr>
    </w:lvl>
    <w:lvl w:ilvl="6">
      <w:start w:val="1"/>
      <w:numFmt w:val="decimal"/>
      <w:lvlText w:val="%7."/>
      <w:lvlJc w:val="left"/>
      <w:pPr>
        <w:ind w:left="3517" w:hanging="420"/>
      </w:pPr>
    </w:lvl>
    <w:lvl w:ilvl="7">
      <w:start w:val="1"/>
      <w:numFmt w:val="lowerLetter"/>
      <w:lvlText w:val="%8)"/>
      <w:lvlJc w:val="left"/>
      <w:pPr>
        <w:ind w:left="3937" w:hanging="420"/>
      </w:pPr>
    </w:lvl>
    <w:lvl w:ilvl="8">
      <w:start w:val="1"/>
      <w:numFmt w:val="lowerRoman"/>
      <w:lvlText w:val="%9."/>
      <w:lvlJc w:val="right"/>
      <w:pPr>
        <w:ind w:left="4357" w:hanging="420"/>
      </w:pPr>
    </w:lvl>
  </w:abstractNum>
  <w:num w:numId="1" w16cid:durableId="2117677141">
    <w:abstractNumId w:val="14"/>
  </w:num>
  <w:num w:numId="2" w16cid:durableId="134953295">
    <w:abstractNumId w:val="45"/>
  </w:num>
  <w:num w:numId="3" w16cid:durableId="624233925">
    <w:abstractNumId w:val="46"/>
  </w:num>
  <w:num w:numId="4" w16cid:durableId="1807774144">
    <w:abstractNumId w:val="50"/>
  </w:num>
  <w:num w:numId="5" w16cid:durableId="1700162588">
    <w:abstractNumId w:val="26"/>
  </w:num>
  <w:num w:numId="6" w16cid:durableId="678626330">
    <w:abstractNumId w:val="17"/>
  </w:num>
  <w:num w:numId="7" w16cid:durableId="669452347">
    <w:abstractNumId w:val="20"/>
  </w:num>
  <w:num w:numId="8" w16cid:durableId="310449875">
    <w:abstractNumId w:val="0"/>
  </w:num>
  <w:num w:numId="9" w16cid:durableId="1509295233">
    <w:abstractNumId w:val="38"/>
  </w:num>
  <w:num w:numId="10" w16cid:durableId="1942570896">
    <w:abstractNumId w:val="39"/>
  </w:num>
  <w:num w:numId="11" w16cid:durableId="1899585265">
    <w:abstractNumId w:val="30"/>
  </w:num>
  <w:num w:numId="12" w16cid:durableId="243607936">
    <w:abstractNumId w:val="7"/>
  </w:num>
  <w:num w:numId="13" w16cid:durableId="914707083">
    <w:abstractNumId w:val="11"/>
  </w:num>
  <w:num w:numId="14" w16cid:durableId="1711999285">
    <w:abstractNumId w:val="33"/>
  </w:num>
  <w:num w:numId="15" w16cid:durableId="1610359121">
    <w:abstractNumId w:val="4"/>
  </w:num>
  <w:num w:numId="16" w16cid:durableId="820850054">
    <w:abstractNumId w:val="34"/>
  </w:num>
  <w:num w:numId="17" w16cid:durableId="2063021933">
    <w:abstractNumId w:val="8"/>
  </w:num>
  <w:num w:numId="18" w16cid:durableId="1066342715">
    <w:abstractNumId w:val="54"/>
  </w:num>
  <w:num w:numId="19" w16cid:durableId="514199753">
    <w:abstractNumId w:val="49"/>
  </w:num>
  <w:num w:numId="20" w16cid:durableId="612980199">
    <w:abstractNumId w:val="9"/>
  </w:num>
  <w:num w:numId="21" w16cid:durableId="456918165">
    <w:abstractNumId w:val="44"/>
  </w:num>
  <w:num w:numId="22" w16cid:durableId="295796215">
    <w:abstractNumId w:val="47"/>
  </w:num>
  <w:num w:numId="23" w16cid:durableId="46806706">
    <w:abstractNumId w:val="51"/>
  </w:num>
  <w:num w:numId="24" w16cid:durableId="1268581734">
    <w:abstractNumId w:val="22"/>
  </w:num>
  <w:num w:numId="25" w16cid:durableId="333411463">
    <w:abstractNumId w:val="25"/>
  </w:num>
  <w:num w:numId="26" w16cid:durableId="1648318065">
    <w:abstractNumId w:val="29"/>
  </w:num>
  <w:num w:numId="27" w16cid:durableId="1554079841">
    <w:abstractNumId w:val="31"/>
  </w:num>
  <w:num w:numId="28" w16cid:durableId="744112627">
    <w:abstractNumId w:val="41"/>
  </w:num>
  <w:num w:numId="29" w16cid:durableId="595566">
    <w:abstractNumId w:val="43"/>
  </w:num>
  <w:num w:numId="30" w16cid:durableId="1160272789">
    <w:abstractNumId w:val="24"/>
  </w:num>
  <w:num w:numId="31" w16cid:durableId="1721053108">
    <w:abstractNumId w:val="35"/>
  </w:num>
  <w:num w:numId="32" w16cid:durableId="1448817345">
    <w:abstractNumId w:val="13"/>
  </w:num>
  <w:num w:numId="33" w16cid:durableId="2095542533">
    <w:abstractNumId w:val="6"/>
  </w:num>
  <w:num w:numId="34" w16cid:durableId="1509633348">
    <w:abstractNumId w:val="40"/>
  </w:num>
  <w:num w:numId="35" w16cid:durableId="479349402">
    <w:abstractNumId w:val="48"/>
  </w:num>
  <w:num w:numId="36" w16cid:durableId="384111282">
    <w:abstractNumId w:val="36"/>
  </w:num>
  <w:num w:numId="37" w16cid:durableId="1628658805">
    <w:abstractNumId w:val="3"/>
  </w:num>
  <w:num w:numId="38" w16cid:durableId="1401098846">
    <w:abstractNumId w:val="23"/>
  </w:num>
  <w:num w:numId="39" w16cid:durableId="1992908927">
    <w:abstractNumId w:val="32"/>
  </w:num>
  <w:num w:numId="40" w16cid:durableId="1235748754">
    <w:abstractNumId w:val="19"/>
  </w:num>
  <w:num w:numId="41" w16cid:durableId="1436561316">
    <w:abstractNumId w:val="37"/>
  </w:num>
  <w:num w:numId="42" w16cid:durableId="2037727255">
    <w:abstractNumId w:val="27"/>
  </w:num>
  <w:num w:numId="43" w16cid:durableId="2065636449">
    <w:abstractNumId w:val="42"/>
  </w:num>
  <w:num w:numId="44" w16cid:durableId="803087363">
    <w:abstractNumId w:val="1"/>
  </w:num>
  <w:num w:numId="45" w16cid:durableId="1582180898">
    <w:abstractNumId w:val="15"/>
  </w:num>
  <w:num w:numId="46" w16cid:durableId="1217355177">
    <w:abstractNumId w:val="5"/>
  </w:num>
  <w:num w:numId="47" w16cid:durableId="1987931689">
    <w:abstractNumId w:val="28"/>
  </w:num>
  <w:num w:numId="48" w16cid:durableId="497623578">
    <w:abstractNumId w:val="10"/>
  </w:num>
  <w:num w:numId="49" w16cid:durableId="180167233">
    <w:abstractNumId w:val="53"/>
  </w:num>
  <w:num w:numId="50" w16cid:durableId="479350798">
    <w:abstractNumId w:val="21"/>
  </w:num>
  <w:num w:numId="51" w16cid:durableId="2146698482">
    <w:abstractNumId w:val="12"/>
  </w:num>
  <w:num w:numId="52" w16cid:durableId="1181892350">
    <w:abstractNumId w:val="2"/>
  </w:num>
  <w:num w:numId="53" w16cid:durableId="1362777123">
    <w:abstractNumId w:val="18"/>
  </w:num>
  <w:num w:numId="54" w16cid:durableId="633829194">
    <w:abstractNumId w:val="16"/>
  </w:num>
  <w:num w:numId="55" w16cid:durableId="1867786283">
    <w:abstractNumId w:val="52"/>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hideSpellingErrors/>
  <w:hideGrammaticalErrors/>
  <w:trackRevisions/>
  <w:defaultTabStop w:val="50"/>
  <w:drawingGridHorizontalSpacing w:val="120"/>
  <w:drawingGridVerticalSpacing w:val="163"/>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1MjA3Njc3NDEyszRR0lEKTi0uzszPAykwrgUAxPIotCwAAAA="/>
    <w:docVar w:name="commondata" w:val="eyJoZGlkIjoiYjJjNzI2MjhhMDA3M2Y4MzQxYzViZmM1ZDEwYzk1MWUifQ=="/>
    <w:docVar w:name="EN.InstantFormat" w:val="&lt;ENInstantFormat&gt;&lt;Enabled&gt;1&lt;/Enabled&gt;&lt;ScanUnformatted&gt;1&lt;/ScanUnformatted&gt;&lt;ScanChanges&gt;1&lt;/ScanChanges&gt;&lt;Suspended&gt;1&lt;/Suspended&gt;&lt;/ENInstantFormat&gt;"/>
    <w:docVar w:name="EN.Layout" w:val="&lt;ENLayout&gt;&lt;Style&gt;BMC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x0xd9tjffpatevws8x5929x550v2ttd2zv&quot;&gt;II期&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4361D8"/>
    <w:rsid w:val="00000585"/>
    <w:rsid w:val="000013E7"/>
    <w:rsid w:val="000027ED"/>
    <w:rsid w:val="00002885"/>
    <w:rsid w:val="000029B7"/>
    <w:rsid w:val="00003377"/>
    <w:rsid w:val="000033D1"/>
    <w:rsid w:val="000037F0"/>
    <w:rsid w:val="000043BA"/>
    <w:rsid w:val="00004E32"/>
    <w:rsid w:val="000058FF"/>
    <w:rsid w:val="00006E13"/>
    <w:rsid w:val="0000718A"/>
    <w:rsid w:val="00012EDE"/>
    <w:rsid w:val="000135A5"/>
    <w:rsid w:val="00013D66"/>
    <w:rsid w:val="00013FCF"/>
    <w:rsid w:val="00014C3D"/>
    <w:rsid w:val="000151AA"/>
    <w:rsid w:val="0001554D"/>
    <w:rsid w:val="00015655"/>
    <w:rsid w:val="000156B2"/>
    <w:rsid w:val="000163B9"/>
    <w:rsid w:val="0001697F"/>
    <w:rsid w:val="000169C3"/>
    <w:rsid w:val="00016A53"/>
    <w:rsid w:val="00016AEC"/>
    <w:rsid w:val="000173D3"/>
    <w:rsid w:val="00017478"/>
    <w:rsid w:val="0002128B"/>
    <w:rsid w:val="00021648"/>
    <w:rsid w:val="00021E93"/>
    <w:rsid w:val="00022D65"/>
    <w:rsid w:val="000230DF"/>
    <w:rsid w:val="00023490"/>
    <w:rsid w:val="00023BA5"/>
    <w:rsid w:val="00023C18"/>
    <w:rsid w:val="00024004"/>
    <w:rsid w:val="0002400C"/>
    <w:rsid w:val="00024632"/>
    <w:rsid w:val="00025830"/>
    <w:rsid w:val="00026A31"/>
    <w:rsid w:val="00026A3B"/>
    <w:rsid w:val="00026C8B"/>
    <w:rsid w:val="000272B4"/>
    <w:rsid w:val="00027DDD"/>
    <w:rsid w:val="00027FAF"/>
    <w:rsid w:val="00030B42"/>
    <w:rsid w:val="00030B9D"/>
    <w:rsid w:val="000319F8"/>
    <w:rsid w:val="00031C53"/>
    <w:rsid w:val="00032C90"/>
    <w:rsid w:val="000337DD"/>
    <w:rsid w:val="00034276"/>
    <w:rsid w:val="00035524"/>
    <w:rsid w:val="000357E2"/>
    <w:rsid w:val="000360F2"/>
    <w:rsid w:val="00036829"/>
    <w:rsid w:val="0003708B"/>
    <w:rsid w:val="000372B4"/>
    <w:rsid w:val="000374DD"/>
    <w:rsid w:val="00037936"/>
    <w:rsid w:val="00037AF8"/>
    <w:rsid w:val="0004059E"/>
    <w:rsid w:val="00041402"/>
    <w:rsid w:val="00041636"/>
    <w:rsid w:val="00042288"/>
    <w:rsid w:val="00043F3B"/>
    <w:rsid w:val="00044A3D"/>
    <w:rsid w:val="000460C2"/>
    <w:rsid w:val="000462F8"/>
    <w:rsid w:val="000468D3"/>
    <w:rsid w:val="00047E6F"/>
    <w:rsid w:val="00050011"/>
    <w:rsid w:val="00050A38"/>
    <w:rsid w:val="00051074"/>
    <w:rsid w:val="00052192"/>
    <w:rsid w:val="000528DC"/>
    <w:rsid w:val="00053485"/>
    <w:rsid w:val="0005350F"/>
    <w:rsid w:val="0005427E"/>
    <w:rsid w:val="00054B00"/>
    <w:rsid w:val="000558D9"/>
    <w:rsid w:val="000565F6"/>
    <w:rsid w:val="00056A5A"/>
    <w:rsid w:val="0005718B"/>
    <w:rsid w:val="00057D7F"/>
    <w:rsid w:val="0006023A"/>
    <w:rsid w:val="0006146E"/>
    <w:rsid w:val="000617B4"/>
    <w:rsid w:val="000617F0"/>
    <w:rsid w:val="00061D00"/>
    <w:rsid w:val="00061E37"/>
    <w:rsid w:val="0006293C"/>
    <w:rsid w:val="00063229"/>
    <w:rsid w:val="00064F20"/>
    <w:rsid w:val="00065253"/>
    <w:rsid w:val="0006571E"/>
    <w:rsid w:val="00065751"/>
    <w:rsid w:val="000657CD"/>
    <w:rsid w:val="00065C0D"/>
    <w:rsid w:val="00065D47"/>
    <w:rsid w:val="00066A66"/>
    <w:rsid w:val="00066E9F"/>
    <w:rsid w:val="00066F70"/>
    <w:rsid w:val="000677D6"/>
    <w:rsid w:val="00067ED3"/>
    <w:rsid w:val="00070413"/>
    <w:rsid w:val="0007063A"/>
    <w:rsid w:val="00071197"/>
    <w:rsid w:val="0007129A"/>
    <w:rsid w:val="00073180"/>
    <w:rsid w:val="000739B8"/>
    <w:rsid w:val="000741A8"/>
    <w:rsid w:val="0007432B"/>
    <w:rsid w:val="00074ABC"/>
    <w:rsid w:val="00074F95"/>
    <w:rsid w:val="00075936"/>
    <w:rsid w:val="00075F17"/>
    <w:rsid w:val="0007681F"/>
    <w:rsid w:val="00076BF7"/>
    <w:rsid w:val="000771C5"/>
    <w:rsid w:val="00077810"/>
    <w:rsid w:val="00077C89"/>
    <w:rsid w:val="000801D0"/>
    <w:rsid w:val="00080B0D"/>
    <w:rsid w:val="0008194E"/>
    <w:rsid w:val="00082C5F"/>
    <w:rsid w:val="00083483"/>
    <w:rsid w:val="000839C3"/>
    <w:rsid w:val="0008504C"/>
    <w:rsid w:val="000854A7"/>
    <w:rsid w:val="0008579D"/>
    <w:rsid w:val="00085A43"/>
    <w:rsid w:val="00085D89"/>
    <w:rsid w:val="000868F7"/>
    <w:rsid w:val="00086C34"/>
    <w:rsid w:val="00086DE2"/>
    <w:rsid w:val="0008710A"/>
    <w:rsid w:val="00087A4D"/>
    <w:rsid w:val="00090F45"/>
    <w:rsid w:val="000911EA"/>
    <w:rsid w:val="000914AD"/>
    <w:rsid w:val="00091932"/>
    <w:rsid w:val="00092219"/>
    <w:rsid w:val="0009247C"/>
    <w:rsid w:val="00092D3E"/>
    <w:rsid w:val="000934DC"/>
    <w:rsid w:val="0009415E"/>
    <w:rsid w:val="00094558"/>
    <w:rsid w:val="00094769"/>
    <w:rsid w:val="000948B3"/>
    <w:rsid w:val="00094C35"/>
    <w:rsid w:val="00095E94"/>
    <w:rsid w:val="000965D0"/>
    <w:rsid w:val="00096696"/>
    <w:rsid w:val="00096703"/>
    <w:rsid w:val="00096A37"/>
    <w:rsid w:val="000970A1"/>
    <w:rsid w:val="0009738F"/>
    <w:rsid w:val="00097B00"/>
    <w:rsid w:val="000A08AB"/>
    <w:rsid w:val="000A1AE2"/>
    <w:rsid w:val="000A20D3"/>
    <w:rsid w:val="000A2D75"/>
    <w:rsid w:val="000A33F5"/>
    <w:rsid w:val="000A3840"/>
    <w:rsid w:val="000A394D"/>
    <w:rsid w:val="000A39FB"/>
    <w:rsid w:val="000A3DE2"/>
    <w:rsid w:val="000A4C1D"/>
    <w:rsid w:val="000A4E1B"/>
    <w:rsid w:val="000A5C15"/>
    <w:rsid w:val="000A652B"/>
    <w:rsid w:val="000A69DB"/>
    <w:rsid w:val="000A69DE"/>
    <w:rsid w:val="000A6EE1"/>
    <w:rsid w:val="000A6FE8"/>
    <w:rsid w:val="000A6FFC"/>
    <w:rsid w:val="000A7736"/>
    <w:rsid w:val="000A7A71"/>
    <w:rsid w:val="000A7A7E"/>
    <w:rsid w:val="000B0906"/>
    <w:rsid w:val="000B0A90"/>
    <w:rsid w:val="000B0BB3"/>
    <w:rsid w:val="000B108A"/>
    <w:rsid w:val="000B1100"/>
    <w:rsid w:val="000B11EF"/>
    <w:rsid w:val="000B139E"/>
    <w:rsid w:val="000B141B"/>
    <w:rsid w:val="000B22C4"/>
    <w:rsid w:val="000B2EFD"/>
    <w:rsid w:val="000B3021"/>
    <w:rsid w:val="000B4300"/>
    <w:rsid w:val="000B5C21"/>
    <w:rsid w:val="000B5D78"/>
    <w:rsid w:val="000B5EA1"/>
    <w:rsid w:val="000B6074"/>
    <w:rsid w:val="000B614F"/>
    <w:rsid w:val="000B63B9"/>
    <w:rsid w:val="000B6511"/>
    <w:rsid w:val="000B65B3"/>
    <w:rsid w:val="000B7054"/>
    <w:rsid w:val="000B758B"/>
    <w:rsid w:val="000C02DC"/>
    <w:rsid w:val="000C069A"/>
    <w:rsid w:val="000C145E"/>
    <w:rsid w:val="000C1A22"/>
    <w:rsid w:val="000C236E"/>
    <w:rsid w:val="000C2D51"/>
    <w:rsid w:val="000C3211"/>
    <w:rsid w:val="000C36BC"/>
    <w:rsid w:val="000C3EBB"/>
    <w:rsid w:val="000C42C5"/>
    <w:rsid w:val="000C4D07"/>
    <w:rsid w:val="000C5900"/>
    <w:rsid w:val="000C614D"/>
    <w:rsid w:val="000C6DE6"/>
    <w:rsid w:val="000C7CB5"/>
    <w:rsid w:val="000D0640"/>
    <w:rsid w:val="000D2218"/>
    <w:rsid w:val="000D24F9"/>
    <w:rsid w:val="000D348E"/>
    <w:rsid w:val="000D41CB"/>
    <w:rsid w:val="000D6314"/>
    <w:rsid w:val="000E01D6"/>
    <w:rsid w:val="000E154B"/>
    <w:rsid w:val="000E1722"/>
    <w:rsid w:val="000E1CF0"/>
    <w:rsid w:val="000E1DFB"/>
    <w:rsid w:val="000E2D87"/>
    <w:rsid w:val="000E2FE8"/>
    <w:rsid w:val="000E467C"/>
    <w:rsid w:val="000E4B3C"/>
    <w:rsid w:val="000E52C3"/>
    <w:rsid w:val="000E5958"/>
    <w:rsid w:val="000E59CA"/>
    <w:rsid w:val="000E6A69"/>
    <w:rsid w:val="000E76ED"/>
    <w:rsid w:val="000F04AA"/>
    <w:rsid w:val="000F09C4"/>
    <w:rsid w:val="000F1C38"/>
    <w:rsid w:val="000F1E49"/>
    <w:rsid w:val="000F1FAE"/>
    <w:rsid w:val="000F2796"/>
    <w:rsid w:val="000F3588"/>
    <w:rsid w:val="000F35B4"/>
    <w:rsid w:val="000F3780"/>
    <w:rsid w:val="000F3783"/>
    <w:rsid w:val="000F37CF"/>
    <w:rsid w:val="000F3E73"/>
    <w:rsid w:val="000F3FB6"/>
    <w:rsid w:val="000F49BD"/>
    <w:rsid w:val="000F4D6C"/>
    <w:rsid w:val="000F5715"/>
    <w:rsid w:val="000F57C8"/>
    <w:rsid w:val="001000E2"/>
    <w:rsid w:val="001005D1"/>
    <w:rsid w:val="00100FD4"/>
    <w:rsid w:val="00101CC2"/>
    <w:rsid w:val="0010213D"/>
    <w:rsid w:val="00102731"/>
    <w:rsid w:val="00103620"/>
    <w:rsid w:val="00103AE6"/>
    <w:rsid w:val="00103FF6"/>
    <w:rsid w:val="0010459E"/>
    <w:rsid w:val="001048BD"/>
    <w:rsid w:val="0010529F"/>
    <w:rsid w:val="00105564"/>
    <w:rsid w:val="00105672"/>
    <w:rsid w:val="001058ED"/>
    <w:rsid w:val="0010599A"/>
    <w:rsid w:val="00105B18"/>
    <w:rsid w:val="00105BA1"/>
    <w:rsid w:val="00106280"/>
    <w:rsid w:val="00106C97"/>
    <w:rsid w:val="00107376"/>
    <w:rsid w:val="00107F92"/>
    <w:rsid w:val="00110547"/>
    <w:rsid w:val="00110C79"/>
    <w:rsid w:val="00111D71"/>
    <w:rsid w:val="00112B5B"/>
    <w:rsid w:val="00113069"/>
    <w:rsid w:val="00113574"/>
    <w:rsid w:val="00113653"/>
    <w:rsid w:val="001140C3"/>
    <w:rsid w:val="00114189"/>
    <w:rsid w:val="001142E6"/>
    <w:rsid w:val="001145C8"/>
    <w:rsid w:val="0011467A"/>
    <w:rsid w:val="0011488E"/>
    <w:rsid w:val="00114B82"/>
    <w:rsid w:val="00115AC3"/>
    <w:rsid w:val="00120C25"/>
    <w:rsid w:val="0012143B"/>
    <w:rsid w:val="00122BDD"/>
    <w:rsid w:val="00122D11"/>
    <w:rsid w:val="0012328D"/>
    <w:rsid w:val="00123454"/>
    <w:rsid w:val="00123B0E"/>
    <w:rsid w:val="00123B92"/>
    <w:rsid w:val="00123CC7"/>
    <w:rsid w:val="00124265"/>
    <w:rsid w:val="00124BF7"/>
    <w:rsid w:val="00124E4E"/>
    <w:rsid w:val="0012550F"/>
    <w:rsid w:val="00125B3C"/>
    <w:rsid w:val="00127C15"/>
    <w:rsid w:val="001323F4"/>
    <w:rsid w:val="00132453"/>
    <w:rsid w:val="001337B3"/>
    <w:rsid w:val="00133CBD"/>
    <w:rsid w:val="00133D61"/>
    <w:rsid w:val="00134537"/>
    <w:rsid w:val="0013564A"/>
    <w:rsid w:val="00135762"/>
    <w:rsid w:val="00136417"/>
    <w:rsid w:val="0013693D"/>
    <w:rsid w:val="00136E09"/>
    <w:rsid w:val="0013715E"/>
    <w:rsid w:val="00137692"/>
    <w:rsid w:val="00137BD8"/>
    <w:rsid w:val="00142953"/>
    <w:rsid w:val="00142B5F"/>
    <w:rsid w:val="00142F03"/>
    <w:rsid w:val="00143260"/>
    <w:rsid w:val="00144977"/>
    <w:rsid w:val="00145CFE"/>
    <w:rsid w:val="00145D0D"/>
    <w:rsid w:val="00146B85"/>
    <w:rsid w:val="00146DFF"/>
    <w:rsid w:val="00147D19"/>
    <w:rsid w:val="00151F60"/>
    <w:rsid w:val="00152197"/>
    <w:rsid w:val="00152C69"/>
    <w:rsid w:val="00152E5A"/>
    <w:rsid w:val="00152EF3"/>
    <w:rsid w:val="00154F0A"/>
    <w:rsid w:val="00155D1E"/>
    <w:rsid w:val="00155EEE"/>
    <w:rsid w:val="00156FC3"/>
    <w:rsid w:val="00157982"/>
    <w:rsid w:val="00157C14"/>
    <w:rsid w:val="0016024E"/>
    <w:rsid w:val="001606CB"/>
    <w:rsid w:val="00160EAB"/>
    <w:rsid w:val="001624D7"/>
    <w:rsid w:val="0016253A"/>
    <w:rsid w:val="00162726"/>
    <w:rsid w:val="00163687"/>
    <w:rsid w:val="001637C6"/>
    <w:rsid w:val="001641AF"/>
    <w:rsid w:val="00164992"/>
    <w:rsid w:val="00165836"/>
    <w:rsid w:val="001658EF"/>
    <w:rsid w:val="001658F9"/>
    <w:rsid w:val="00165B38"/>
    <w:rsid w:val="0016671E"/>
    <w:rsid w:val="00167FF5"/>
    <w:rsid w:val="001721D1"/>
    <w:rsid w:val="001727E9"/>
    <w:rsid w:val="00172EDB"/>
    <w:rsid w:val="001737C3"/>
    <w:rsid w:val="00174030"/>
    <w:rsid w:val="00175DE4"/>
    <w:rsid w:val="001764FB"/>
    <w:rsid w:val="00176C1E"/>
    <w:rsid w:val="00177819"/>
    <w:rsid w:val="001801FD"/>
    <w:rsid w:val="00180779"/>
    <w:rsid w:val="00180A23"/>
    <w:rsid w:val="00181858"/>
    <w:rsid w:val="00182345"/>
    <w:rsid w:val="00182560"/>
    <w:rsid w:val="001825D7"/>
    <w:rsid w:val="00182799"/>
    <w:rsid w:val="00182BFB"/>
    <w:rsid w:val="00182DEB"/>
    <w:rsid w:val="00183391"/>
    <w:rsid w:val="00183A6B"/>
    <w:rsid w:val="00183E0D"/>
    <w:rsid w:val="00184076"/>
    <w:rsid w:val="00185C23"/>
    <w:rsid w:val="00186A1C"/>
    <w:rsid w:val="00186A63"/>
    <w:rsid w:val="00186B45"/>
    <w:rsid w:val="00186C2F"/>
    <w:rsid w:val="00186F67"/>
    <w:rsid w:val="0019085E"/>
    <w:rsid w:val="0019096D"/>
    <w:rsid w:val="00190DB5"/>
    <w:rsid w:val="00191E98"/>
    <w:rsid w:val="0019217B"/>
    <w:rsid w:val="00192514"/>
    <w:rsid w:val="001926AF"/>
    <w:rsid w:val="001926FB"/>
    <w:rsid w:val="00192803"/>
    <w:rsid w:val="00192A89"/>
    <w:rsid w:val="00192CC4"/>
    <w:rsid w:val="00193E67"/>
    <w:rsid w:val="00194CAB"/>
    <w:rsid w:val="00194DB2"/>
    <w:rsid w:val="00194F46"/>
    <w:rsid w:val="00195F41"/>
    <w:rsid w:val="001965EE"/>
    <w:rsid w:val="001965FC"/>
    <w:rsid w:val="00196F3E"/>
    <w:rsid w:val="00197424"/>
    <w:rsid w:val="00197A3A"/>
    <w:rsid w:val="001A0643"/>
    <w:rsid w:val="001A087F"/>
    <w:rsid w:val="001A0997"/>
    <w:rsid w:val="001A09BE"/>
    <w:rsid w:val="001A0C8D"/>
    <w:rsid w:val="001A10B7"/>
    <w:rsid w:val="001A117C"/>
    <w:rsid w:val="001A2174"/>
    <w:rsid w:val="001A27F2"/>
    <w:rsid w:val="001A3FD9"/>
    <w:rsid w:val="001A425E"/>
    <w:rsid w:val="001A5F07"/>
    <w:rsid w:val="001A62CB"/>
    <w:rsid w:val="001A6E89"/>
    <w:rsid w:val="001A774E"/>
    <w:rsid w:val="001A7B4D"/>
    <w:rsid w:val="001A7F0B"/>
    <w:rsid w:val="001A7F77"/>
    <w:rsid w:val="001B1691"/>
    <w:rsid w:val="001B2E0E"/>
    <w:rsid w:val="001B3FCE"/>
    <w:rsid w:val="001B4108"/>
    <w:rsid w:val="001B41A7"/>
    <w:rsid w:val="001B4563"/>
    <w:rsid w:val="001B4C12"/>
    <w:rsid w:val="001B5082"/>
    <w:rsid w:val="001B566D"/>
    <w:rsid w:val="001B5B2D"/>
    <w:rsid w:val="001B6963"/>
    <w:rsid w:val="001B71FD"/>
    <w:rsid w:val="001B7288"/>
    <w:rsid w:val="001B74A2"/>
    <w:rsid w:val="001C02A3"/>
    <w:rsid w:val="001C0486"/>
    <w:rsid w:val="001C0A6B"/>
    <w:rsid w:val="001C1143"/>
    <w:rsid w:val="001C169D"/>
    <w:rsid w:val="001C17FB"/>
    <w:rsid w:val="001C25C5"/>
    <w:rsid w:val="001C3EC6"/>
    <w:rsid w:val="001C4A07"/>
    <w:rsid w:val="001C514F"/>
    <w:rsid w:val="001C5587"/>
    <w:rsid w:val="001C7A0C"/>
    <w:rsid w:val="001C7DFC"/>
    <w:rsid w:val="001C7E32"/>
    <w:rsid w:val="001D0CFB"/>
    <w:rsid w:val="001D28BF"/>
    <w:rsid w:val="001D3069"/>
    <w:rsid w:val="001D3328"/>
    <w:rsid w:val="001D363B"/>
    <w:rsid w:val="001D37A6"/>
    <w:rsid w:val="001D5DD2"/>
    <w:rsid w:val="001D6C80"/>
    <w:rsid w:val="001D767E"/>
    <w:rsid w:val="001D7868"/>
    <w:rsid w:val="001E0A68"/>
    <w:rsid w:val="001E0B54"/>
    <w:rsid w:val="001E1193"/>
    <w:rsid w:val="001E144F"/>
    <w:rsid w:val="001E17FB"/>
    <w:rsid w:val="001E22AB"/>
    <w:rsid w:val="001E33F1"/>
    <w:rsid w:val="001E4039"/>
    <w:rsid w:val="001E49EE"/>
    <w:rsid w:val="001E4A2D"/>
    <w:rsid w:val="001E4E26"/>
    <w:rsid w:val="001E5C1F"/>
    <w:rsid w:val="001E5D6C"/>
    <w:rsid w:val="001F00CE"/>
    <w:rsid w:val="001F08BB"/>
    <w:rsid w:val="001F09D9"/>
    <w:rsid w:val="001F0FAF"/>
    <w:rsid w:val="001F12DE"/>
    <w:rsid w:val="001F1541"/>
    <w:rsid w:val="001F1591"/>
    <w:rsid w:val="001F2CF0"/>
    <w:rsid w:val="001F37A4"/>
    <w:rsid w:val="001F3842"/>
    <w:rsid w:val="001F3943"/>
    <w:rsid w:val="001F505E"/>
    <w:rsid w:val="001F50BD"/>
    <w:rsid w:val="001F5F3A"/>
    <w:rsid w:val="001F79FB"/>
    <w:rsid w:val="00200C6D"/>
    <w:rsid w:val="002013B7"/>
    <w:rsid w:val="00201B78"/>
    <w:rsid w:val="00202CAA"/>
    <w:rsid w:val="0020370C"/>
    <w:rsid w:val="00204059"/>
    <w:rsid w:val="002042A1"/>
    <w:rsid w:val="00204E86"/>
    <w:rsid w:val="00204F26"/>
    <w:rsid w:val="002052BB"/>
    <w:rsid w:val="00205C77"/>
    <w:rsid w:val="00205D34"/>
    <w:rsid w:val="00205FDC"/>
    <w:rsid w:val="002067BB"/>
    <w:rsid w:val="0020694F"/>
    <w:rsid w:val="00206B54"/>
    <w:rsid w:val="00210377"/>
    <w:rsid w:val="00211219"/>
    <w:rsid w:val="002115F6"/>
    <w:rsid w:val="002118D8"/>
    <w:rsid w:val="00211AD8"/>
    <w:rsid w:val="00211FA0"/>
    <w:rsid w:val="002125E6"/>
    <w:rsid w:val="002135D8"/>
    <w:rsid w:val="00213CE7"/>
    <w:rsid w:val="00213D26"/>
    <w:rsid w:val="002146DF"/>
    <w:rsid w:val="002148D9"/>
    <w:rsid w:val="002157E2"/>
    <w:rsid w:val="002158FC"/>
    <w:rsid w:val="00215E5B"/>
    <w:rsid w:val="00216490"/>
    <w:rsid w:val="00216BB4"/>
    <w:rsid w:val="00216F43"/>
    <w:rsid w:val="00217373"/>
    <w:rsid w:val="00217743"/>
    <w:rsid w:val="00217CC2"/>
    <w:rsid w:val="002206D6"/>
    <w:rsid w:val="00220E79"/>
    <w:rsid w:val="00221287"/>
    <w:rsid w:val="00221C47"/>
    <w:rsid w:val="00221ECD"/>
    <w:rsid w:val="00222524"/>
    <w:rsid w:val="00222532"/>
    <w:rsid w:val="00223384"/>
    <w:rsid w:val="00224843"/>
    <w:rsid w:val="00224EC6"/>
    <w:rsid w:val="002252F1"/>
    <w:rsid w:val="00225C16"/>
    <w:rsid w:val="00225C48"/>
    <w:rsid w:val="0022609D"/>
    <w:rsid w:val="00226302"/>
    <w:rsid w:val="00226A10"/>
    <w:rsid w:val="00226AA7"/>
    <w:rsid w:val="002306EB"/>
    <w:rsid w:val="00230F87"/>
    <w:rsid w:val="00231999"/>
    <w:rsid w:val="00232022"/>
    <w:rsid w:val="002324C3"/>
    <w:rsid w:val="00232C0D"/>
    <w:rsid w:val="00233577"/>
    <w:rsid w:val="0023433E"/>
    <w:rsid w:val="0023451E"/>
    <w:rsid w:val="00234FC3"/>
    <w:rsid w:val="002351F4"/>
    <w:rsid w:val="0023543B"/>
    <w:rsid w:val="00235710"/>
    <w:rsid w:val="00236F6F"/>
    <w:rsid w:val="0023700A"/>
    <w:rsid w:val="00237675"/>
    <w:rsid w:val="002377A0"/>
    <w:rsid w:val="0024015A"/>
    <w:rsid w:val="002408FB"/>
    <w:rsid w:val="002414D5"/>
    <w:rsid w:val="002416E1"/>
    <w:rsid w:val="002416F2"/>
    <w:rsid w:val="00241D44"/>
    <w:rsid w:val="00242856"/>
    <w:rsid w:val="0024394E"/>
    <w:rsid w:val="0024445B"/>
    <w:rsid w:val="00244AF7"/>
    <w:rsid w:val="00245144"/>
    <w:rsid w:val="002470DB"/>
    <w:rsid w:val="00247559"/>
    <w:rsid w:val="0024758A"/>
    <w:rsid w:val="002475D0"/>
    <w:rsid w:val="0024798A"/>
    <w:rsid w:val="002479BF"/>
    <w:rsid w:val="00247F5B"/>
    <w:rsid w:val="002502A6"/>
    <w:rsid w:val="00250777"/>
    <w:rsid w:val="00250BA9"/>
    <w:rsid w:val="0025121A"/>
    <w:rsid w:val="0025165E"/>
    <w:rsid w:val="00251EFE"/>
    <w:rsid w:val="00252436"/>
    <w:rsid w:val="00252A42"/>
    <w:rsid w:val="00252BAA"/>
    <w:rsid w:val="00254181"/>
    <w:rsid w:val="002542D9"/>
    <w:rsid w:val="0025535A"/>
    <w:rsid w:val="0025586E"/>
    <w:rsid w:val="00255E95"/>
    <w:rsid w:val="00255EE8"/>
    <w:rsid w:val="002564D3"/>
    <w:rsid w:val="00256E7C"/>
    <w:rsid w:val="002601FC"/>
    <w:rsid w:val="00260951"/>
    <w:rsid w:val="0026169D"/>
    <w:rsid w:val="00261C54"/>
    <w:rsid w:val="00261E63"/>
    <w:rsid w:val="00262B37"/>
    <w:rsid w:val="00262F9B"/>
    <w:rsid w:val="00264135"/>
    <w:rsid w:val="00265187"/>
    <w:rsid w:val="0026587B"/>
    <w:rsid w:val="00265D7D"/>
    <w:rsid w:val="00265D84"/>
    <w:rsid w:val="00266264"/>
    <w:rsid w:val="00266D11"/>
    <w:rsid w:val="002704D5"/>
    <w:rsid w:val="0027132F"/>
    <w:rsid w:val="00272084"/>
    <w:rsid w:val="002723B4"/>
    <w:rsid w:val="0027263D"/>
    <w:rsid w:val="0027264A"/>
    <w:rsid w:val="002737BE"/>
    <w:rsid w:val="00274BB5"/>
    <w:rsid w:val="00274D77"/>
    <w:rsid w:val="00275812"/>
    <w:rsid w:val="00275F99"/>
    <w:rsid w:val="002763D2"/>
    <w:rsid w:val="00276FD1"/>
    <w:rsid w:val="00277B95"/>
    <w:rsid w:val="002800AC"/>
    <w:rsid w:val="002812ED"/>
    <w:rsid w:val="0028187A"/>
    <w:rsid w:val="0028247E"/>
    <w:rsid w:val="00284171"/>
    <w:rsid w:val="002845EC"/>
    <w:rsid w:val="0028597B"/>
    <w:rsid w:val="00287303"/>
    <w:rsid w:val="00290769"/>
    <w:rsid w:val="00290AF1"/>
    <w:rsid w:val="00290F67"/>
    <w:rsid w:val="00292A88"/>
    <w:rsid w:val="00292F2C"/>
    <w:rsid w:val="0029360F"/>
    <w:rsid w:val="00293862"/>
    <w:rsid w:val="00296502"/>
    <w:rsid w:val="00296F5E"/>
    <w:rsid w:val="0029737F"/>
    <w:rsid w:val="002977EE"/>
    <w:rsid w:val="0029789E"/>
    <w:rsid w:val="002A0A9A"/>
    <w:rsid w:val="002A2CF0"/>
    <w:rsid w:val="002A320D"/>
    <w:rsid w:val="002A36AF"/>
    <w:rsid w:val="002A3CF6"/>
    <w:rsid w:val="002A42D8"/>
    <w:rsid w:val="002A4513"/>
    <w:rsid w:val="002A4597"/>
    <w:rsid w:val="002A4E38"/>
    <w:rsid w:val="002A54D5"/>
    <w:rsid w:val="002A6262"/>
    <w:rsid w:val="002A6B6D"/>
    <w:rsid w:val="002A6D30"/>
    <w:rsid w:val="002A7685"/>
    <w:rsid w:val="002A797C"/>
    <w:rsid w:val="002A7CA2"/>
    <w:rsid w:val="002B0287"/>
    <w:rsid w:val="002B18DA"/>
    <w:rsid w:val="002B2571"/>
    <w:rsid w:val="002B2B9B"/>
    <w:rsid w:val="002B2F04"/>
    <w:rsid w:val="002B3D92"/>
    <w:rsid w:val="002B3F27"/>
    <w:rsid w:val="002B52EE"/>
    <w:rsid w:val="002B5CD1"/>
    <w:rsid w:val="002B5EE6"/>
    <w:rsid w:val="002B67FB"/>
    <w:rsid w:val="002B693D"/>
    <w:rsid w:val="002B7808"/>
    <w:rsid w:val="002B7F4D"/>
    <w:rsid w:val="002C0588"/>
    <w:rsid w:val="002C073C"/>
    <w:rsid w:val="002C0DEC"/>
    <w:rsid w:val="002C11F2"/>
    <w:rsid w:val="002C166B"/>
    <w:rsid w:val="002C1BFF"/>
    <w:rsid w:val="002C238B"/>
    <w:rsid w:val="002C3075"/>
    <w:rsid w:val="002C30CC"/>
    <w:rsid w:val="002C3372"/>
    <w:rsid w:val="002C3509"/>
    <w:rsid w:val="002C3706"/>
    <w:rsid w:val="002C3AB7"/>
    <w:rsid w:val="002C44CF"/>
    <w:rsid w:val="002C494A"/>
    <w:rsid w:val="002C49A1"/>
    <w:rsid w:val="002C5524"/>
    <w:rsid w:val="002C5717"/>
    <w:rsid w:val="002C6005"/>
    <w:rsid w:val="002C6290"/>
    <w:rsid w:val="002C65B9"/>
    <w:rsid w:val="002C6AB7"/>
    <w:rsid w:val="002D08E1"/>
    <w:rsid w:val="002D16F5"/>
    <w:rsid w:val="002D1FEA"/>
    <w:rsid w:val="002D261D"/>
    <w:rsid w:val="002D2AD8"/>
    <w:rsid w:val="002D2F4C"/>
    <w:rsid w:val="002D352C"/>
    <w:rsid w:val="002D3564"/>
    <w:rsid w:val="002D35A7"/>
    <w:rsid w:val="002D3706"/>
    <w:rsid w:val="002D3A11"/>
    <w:rsid w:val="002D434D"/>
    <w:rsid w:val="002D5698"/>
    <w:rsid w:val="002D5D85"/>
    <w:rsid w:val="002D5FD5"/>
    <w:rsid w:val="002D608C"/>
    <w:rsid w:val="002D6EE8"/>
    <w:rsid w:val="002E0341"/>
    <w:rsid w:val="002E0D25"/>
    <w:rsid w:val="002E249F"/>
    <w:rsid w:val="002E28C3"/>
    <w:rsid w:val="002E2B86"/>
    <w:rsid w:val="002E2D87"/>
    <w:rsid w:val="002E383D"/>
    <w:rsid w:val="002E393D"/>
    <w:rsid w:val="002E431E"/>
    <w:rsid w:val="002E4B5A"/>
    <w:rsid w:val="002E4E6F"/>
    <w:rsid w:val="002E5956"/>
    <w:rsid w:val="002E5B04"/>
    <w:rsid w:val="002E6031"/>
    <w:rsid w:val="002E6849"/>
    <w:rsid w:val="002E6A9B"/>
    <w:rsid w:val="002E6CAA"/>
    <w:rsid w:val="002E6D1C"/>
    <w:rsid w:val="002E7EBF"/>
    <w:rsid w:val="002E7EFD"/>
    <w:rsid w:val="002F0F1F"/>
    <w:rsid w:val="002F0FD8"/>
    <w:rsid w:val="002F1403"/>
    <w:rsid w:val="002F1619"/>
    <w:rsid w:val="002F19EA"/>
    <w:rsid w:val="002F2FF1"/>
    <w:rsid w:val="002F4680"/>
    <w:rsid w:val="002F6904"/>
    <w:rsid w:val="002F6A52"/>
    <w:rsid w:val="002F6B99"/>
    <w:rsid w:val="002F7893"/>
    <w:rsid w:val="002F790C"/>
    <w:rsid w:val="002F7D22"/>
    <w:rsid w:val="00300DFB"/>
    <w:rsid w:val="0030157A"/>
    <w:rsid w:val="0030161B"/>
    <w:rsid w:val="00301AEB"/>
    <w:rsid w:val="00302808"/>
    <w:rsid w:val="00302876"/>
    <w:rsid w:val="00302B07"/>
    <w:rsid w:val="00302BEC"/>
    <w:rsid w:val="003039B7"/>
    <w:rsid w:val="00304961"/>
    <w:rsid w:val="003050BA"/>
    <w:rsid w:val="003066AB"/>
    <w:rsid w:val="0030745D"/>
    <w:rsid w:val="0031010D"/>
    <w:rsid w:val="00311259"/>
    <w:rsid w:val="00311767"/>
    <w:rsid w:val="003123E2"/>
    <w:rsid w:val="00312426"/>
    <w:rsid w:val="003134CC"/>
    <w:rsid w:val="00313FD7"/>
    <w:rsid w:val="00314607"/>
    <w:rsid w:val="0031490F"/>
    <w:rsid w:val="00314A11"/>
    <w:rsid w:val="00314EE5"/>
    <w:rsid w:val="00315F04"/>
    <w:rsid w:val="003170D1"/>
    <w:rsid w:val="00317B36"/>
    <w:rsid w:val="00317BBE"/>
    <w:rsid w:val="00317C2B"/>
    <w:rsid w:val="00320447"/>
    <w:rsid w:val="003208F5"/>
    <w:rsid w:val="00320D28"/>
    <w:rsid w:val="00320EDB"/>
    <w:rsid w:val="00320F57"/>
    <w:rsid w:val="00321B05"/>
    <w:rsid w:val="00321DFA"/>
    <w:rsid w:val="00322481"/>
    <w:rsid w:val="003227B2"/>
    <w:rsid w:val="00323422"/>
    <w:rsid w:val="00323651"/>
    <w:rsid w:val="003237BA"/>
    <w:rsid w:val="00324EDB"/>
    <w:rsid w:val="003276C7"/>
    <w:rsid w:val="003279F3"/>
    <w:rsid w:val="0033050B"/>
    <w:rsid w:val="00330BBD"/>
    <w:rsid w:val="00330BC2"/>
    <w:rsid w:val="00331499"/>
    <w:rsid w:val="00331FD1"/>
    <w:rsid w:val="00332650"/>
    <w:rsid w:val="00332EDC"/>
    <w:rsid w:val="003335FB"/>
    <w:rsid w:val="00333908"/>
    <w:rsid w:val="00333A8C"/>
    <w:rsid w:val="0033417A"/>
    <w:rsid w:val="00334382"/>
    <w:rsid w:val="003346D7"/>
    <w:rsid w:val="00334A19"/>
    <w:rsid w:val="00334B38"/>
    <w:rsid w:val="003350B7"/>
    <w:rsid w:val="003357E8"/>
    <w:rsid w:val="003361E9"/>
    <w:rsid w:val="00336B0D"/>
    <w:rsid w:val="00336F4F"/>
    <w:rsid w:val="00337545"/>
    <w:rsid w:val="003378C4"/>
    <w:rsid w:val="00337F05"/>
    <w:rsid w:val="0034008A"/>
    <w:rsid w:val="00340106"/>
    <w:rsid w:val="00340148"/>
    <w:rsid w:val="0034053A"/>
    <w:rsid w:val="0034191F"/>
    <w:rsid w:val="00341978"/>
    <w:rsid w:val="00342122"/>
    <w:rsid w:val="00342A65"/>
    <w:rsid w:val="00342D73"/>
    <w:rsid w:val="00342E62"/>
    <w:rsid w:val="00343036"/>
    <w:rsid w:val="0034378A"/>
    <w:rsid w:val="00344301"/>
    <w:rsid w:val="00344AE1"/>
    <w:rsid w:val="003457C3"/>
    <w:rsid w:val="003468AB"/>
    <w:rsid w:val="0035013A"/>
    <w:rsid w:val="003502F4"/>
    <w:rsid w:val="00350D96"/>
    <w:rsid w:val="00351BB7"/>
    <w:rsid w:val="003523E6"/>
    <w:rsid w:val="00352520"/>
    <w:rsid w:val="00352721"/>
    <w:rsid w:val="0035370B"/>
    <w:rsid w:val="00353C9B"/>
    <w:rsid w:val="00354A16"/>
    <w:rsid w:val="0035553E"/>
    <w:rsid w:val="003555C3"/>
    <w:rsid w:val="00355D55"/>
    <w:rsid w:val="0035648D"/>
    <w:rsid w:val="00356C5E"/>
    <w:rsid w:val="00356D17"/>
    <w:rsid w:val="003578E0"/>
    <w:rsid w:val="00357EE0"/>
    <w:rsid w:val="0036084A"/>
    <w:rsid w:val="003614E5"/>
    <w:rsid w:val="00361DCF"/>
    <w:rsid w:val="0036213D"/>
    <w:rsid w:val="003651DB"/>
    <w:rsid w:val="00365641"/>
    <w:rsid w:val="003659CB"/>
    <w:rsid w:val="003660A7"/>
    <w:rsid w:val="00366574"/>
    <w:rsid w:val="00366F31"/>
    <w:rsid w:val="0036702F"/>
    <w:rsid w:val="00367553"/>
    <w:rsid w:val="003702D2"/>
    <w:rsid w:val="003714FF"/>
    <w:rsid w:val="0037221F"/>
    <w:rsid w:val="0037278E"/>
    <w:rsid w:val="00372B7A"/>
    <w:rsid w:val="00372DE3"/>
    <w:rsid w:val="00372E66"/>
    <w:rsid w:val="00373657"/>
    <w:rsid w:val="003739CA"/>
    <w:rsid w:val="00374443"/>
    <w:rsid w:val="0037464A"/>
    <w:rsid w:val="00375075"/>
    <w:rsid w:val="00375738"/>
    <w:rsid w:val="0037625C"/>
    <w:rsid w:val="0037644F"/>
    <w:rsid w:val="00376648"/>
    <w:rsid w:val="00376890"/>
    <w:rsid w:val="00377161"/>
    <w:rsid w:val="003777E1"/>
    <w:rsid w:val="00377958"/>
    <w:rsid w:val="00377C1E"/>
    <w:rsid w:val="00377F35"/>
    <w:rsid w:val="00380957"/>
    <w:rsid w:val="00380A84"/>
    <w:rsid w:val="003822A8"/>
    <w:rsid w:val="00382BA0"/>
    <w:rsid w:val="00383596"/>
    <w:rsid w:val="00384144"/>
    <w:rsid w:val="003844A5"/>
    <w:rsid w:val="003850CA"/>
    <w:rsid w:val="00385668"/>
    <w:rsid w:val="0038579E"/>
    <w:rsid w:val="00385C5B"/>
    <w:rsid w:val="0038626D"/>
    <w:rsid w:val="003875FE"/>
    <w:rsid w:val="00387669"/>
    <w:rsid w:val="00387B34"/>
    <w:rsid w:val="00390D81"/>
    <w:rsid w:val="00390FA5"/>
    <w:rsid w:val="00391831"/>
    <w:rsid w:val="0039191F"/>
    <w:rsid w:val="00392FDD"/>
    <w:rsid w:val="003936FE"/>
    <w:rsid w:val="00393721"/>
    <w:rsid w:val="003937C6"/>
    <w:rsid w:val="00393E49"/>
    <w:rsid w:val="00394B99"/>
    <w:rsid w:val="00395224"/>
    <w:rsid w:val="003966BD"/>
    <w:rsid w:val="00397EAC"/>
    <w:rsid w:val="003A0303"/>
    <w:rsid w:val="003A0366"/>
    <w:rsid w:val="003A090B"/>
    <w:rsid w:val="003A0C17"/>
    <w:rsid w:val="003A0C1A"/>
    <w:rsid w:val="003A2045"/>
    <w:rsid w:val="003A2510"/>
    <w:rsid w:val="003A27CB"/>
    <w:rsid w:val="003A2B8E"/>
    <w:rsid w:val="003A31FC"/>
    <w:rsid w:val="003A369E"/>
    <w:rsid w:val="003A4521"/>
    <w:rsid w:val="003A4714"/>
    <w:rsid w:val="003A4778"/>
    <w:rsid w:val="003A48B8"/>
    <w:rsid w:val="003A61BB"/>
    <w:rsid w:val="003A685C"/>
    <w:rsid w:val="003A6CAD"/>
    <w:rsid w:val="003A6F00"/>
    <w:rsid w:val="003A731F"/>
    <w:rsid w:val="003A7E1E"/>
    <w:rsid w:val="003B04E1"/>
    <w:rsid w:val="003B099F"/>
    <w:rsid w:val="003B131E"/>
    <w:rsid w:val="003B1494"/>
    <w:rsid w:val="003B14A8"/>
    <w:rsid w:val="003B1D4E"/>
    <w:rsid w:val="003B350C"/>
    <w:rsid w:val="003B3685"/>
    <w:rsid w:val="003B3758"/>
    <w:rsid w:val="003B37C8"/>
    <w:rsid w:val="003B3968"/>
    <w:rsid w:val="003B3EDF"/>
    <w:rsid w:val="003B4009"/>
    <w:rsid w:val="003B478E"/>
    <w:rsid w:val="003B5570"/>
    <w:rsid w:val="003B559A"/>
    <w:rsid w:val="003B6385"/>
    <w:rsid w:val="003B64FD"/>
    <w:rsid w:val="003B72D6"/>
    <w:rsid w:val="003C0156"/>
    <w:rsid w:val="003C0675"/>
    <w:rsid w:val="003C118C"/>
    <w:rsid w:val="003C1B2C"/>
    <w:rsid w:val="003C1B69"/>
    <w:rsid w:val="003C328D"/>
    <w:rsid w:val="003C34BE"/>
    <w:rsid w:val="003C49F1"/>
    <w:rsid w:val="003C4FB1"/>
    <w:rsid w:val="003C505C"/>
    <w:rsid w:val="003C5686"/>
    <w:rsid w:val="003C627A"/>
    <w:rsid w:val="003C6648"/>
    <w:rsid w:val="003C6C56"/>
    <w:rsid w:val="003C7406"/>
    <w:rsid w:val="003D05F4"/>
    <w:rsid w:val="003D09AD"/>
    <w:rsid w:val="003D0C89"/>
    <w:rsid w:val="003D1296"/>
    <w:rsid w:val="003D1C7A"/>
    <w:rsid w:val="003D1F5A"/>
    <w:rsid w:val="003D24FF"/>
    <w:rsid w:val="003D2504"/>
    <w:rsid w:val="003D3248"/>
    <w:rsid w:val="003D3646"/>
    <w:rsid w:val="003D4C66"/>
    <w:rsid w:val="003D4F48"/>
    <w:rsid w:val="003D4FAA"/>
    <w:rsid w:val="003D50BF"/>
    <w:rsid w:val="003D67D5"/>
    <w:rsid w:val="003D6904"/>
    <w:rsid w:val="003D7EFD"/>
    <w:rsid w:val="003E0AC2"/>
    <w:rsid w:val="003E0C1D"/>
    <w:rsid w:val="003E0CD3"/>
    <w:rsid w:val="003E0DC7"/>
    <w:rsid w:val="003E0E59"/>
    <w:rsid w:val="003E29A1"/>
    <w:rsid w:val="003E2A63"/>
    <w:rsid w:val="003E44ED"/>
    <w:rsid w:val="003E50E4"/>
    <w:rsid w:val="003E5CA8"/>
    <w:rsid w:val="003E653C"/>
    <w:rsid w:val="003E6C81"/>
    <w:rsid w:val="003E7418"/>
    <w:rsid w:val="003E7470"/>
    <w:rsid w:val="003E7950"/>
    <w:rsid w:val="003E7E7E"/>
    <w:rsid w:val="003E7F6F"/>
    <w:rsid w:val="003F0276"/>
    <w:rsid w:val="003F08C8"/>
    <w:rsid w:val="003F09EC"/>
    <w:rsid w:val="003F1515"/>
    <w:rsid w:val="003F24F4"/>
    <w:rsid w:val="003F27A3"/>
    <w:rsid w:val="003F294B"/>
    <w:rsid w:val="003F41BF"/>
    <w:rsid w:val="003F4550"/>
    <w:rsid w:val="003F485F"/>
    <w:rsid w:val="003F5075"/>
    <w:rsid w:val="003F50D2"/>
    <w:rsid w:val="003F51D8"/>
    <w:rsid w:val="003F5679"/>
    <w:rsid w:val="003F5C6E"/>
    <w:rsid w:val="003F5F33"/>
    <w:rsid w:val="003F70D6"/>
    <w:rsid w:val="004000F3"/>
    <w:rsid w:val="00401267"/>
    <w:rsid w:val="004014ED"/>
    <w:rsid w:val="00401C0C"/>
    <w:rsid w:val="00401E4D"/>
    <w:rsid w:val="004024FA"/>
    <w:rsid w:val="00402C8E"/>
    <w:rsid w:val="00402E63"/>
    <w:rsid w:val="00403146"/>
    <w:rsid w:val="00403389"/>
    <w:rsid w:val="004040E0"/>
    <w:rsid w:val="00404583"/>
    <w:rsid w:val="004046C7"/>
    <w:rsid w:val="00404D60"/>
    <w:rsid w:val="004050ED"/>
    <w:rsid w:val="004052E0"/>
    <w:rsid w:val="0040566E"/>
    <w:rsid w:val="00406351"/>
    <w:rsid w:val="004067F8"/>
    <w:rsid w:val="0040690E"/>
    <w:rsid w:val="00406D0F"/>
    <w:rsid w:val="004104ED"/>
    <w:rsid w:val="00410812"/>
    <w:rsid w:val="004109FE"/>
    <w:rsid w:val="004118FE"/>
    <w:rsid w:val="00411915"/>
    <w:rsid w:val="00413127"/>
    <w:rsid w:val="00413F04"/>
    <w:rsid w:val="0041422D"/>
    <w:rsid w:val="00414A98"/>
    <w:rsid w:val="004154BF"/>
    <w:rsid w:val="00416212"/>
    <w:rsid w:val="004175B5"/>
    <w:rsid w:val="004177BE"/>
    <w:rsid w:val="00417C93"/>
    <w:rsid w:val="00420AF2"/>
    <w:rsid w:val="00421222"/>
    <w:rsid w:val="004228B6"/>
    <w:rsid w:val="00422B00"/>
    <w:rsid w:val="00423ACD"/>
    <w:rsid w:val="00424830"/>
    <w:rsid w:val="0042487A"/>
    <w:rsid w:val="00424E0D"/>
    <w:rsid w:val="00424E6B"/>
    <w:rsid w:val="0042520E"/>
    <w:rsid w:val="00425294"/>
    <w:rsid w:val="00425410"/>
    <w:rsid w:val="00425610"/>
    <w:rsid w:val="004258C0"/>
    <w:rsid w:val="00425991"/>
    <w:rsid w:val="00425A0C"/>
    <w:rsid w:val="00425A0F"/>
    <w:rsid w:val="0042649E"/>
    <w:rsid w:val="00430CF7"/>
    <w:rsid w:val="00431709"/>
    <w:rsid w:val="004322A5"/>
    <w:rsid w:val="00432AAB"/>
    <w:rsid w:val="00432FA3"/>
    <w:rsid w:val="004335EB"/>
    <w:rsid w:val="00433653"/>
    <w:rsid w:val="0043397C"/>
    <w:rsid w:val="00434455"/>
    <w:rsid w:val="00434C03"/>
    <w:rsid w:val="00434DA5"/>
    <w:rsid w:val="00435412"/>
    <w:rsid w:val="00435534"/>
    <w:rsid w:val="00435625"/>
    <w:rsid w:val="00435BE8"/>
    <w:rsid w:val="00435F5E"/>
    <w:rsid w:val="004361D8"/>
    <w:rsid w:val="00436487"/>
    <w:rsid w:val="00436A74"/>
    <w:rsid w:val="00440249"/>
    <w:rsid w:val="004411CE"/>
    <w:rsid w:val="00441452"/>
    <w:rsid w:val="00441564"/>
    <w:rsid w:val="00441B68"/>
    <w:rsid w:val="0044296C"/>
    <w:rsid w:val="0044299F"/>
    <w:rsid w:val="00442D3B"/>
    <w:rsid w:val="00443141"/>
    <w:rsid w:val="0044321C"/>
    <w:rsid w:val="00444502"/>
    <w:rsid w:val="0044536C"/>
    <w:rsid w:val="004454D7"/>
    <w:rsid w:val="0044575C"/>
    <w:rsid w:val="00445D69"/>
    <w:rsid w:val="00447162"/>
    <w:rsid w:val="0044760D"/>
    <w:rsid w:val="00447C3B"/>
    <w:rsid w:val="00450C17"/>
    <w:rsid w:val="00450F32"/>
    <w:rsid w:val="0045116D"/>
    <w:rsid w:val="004518AD"/>
    <w:rsid w:val="00452BE6"/>
    <w:rsid w:val="0045352D"/>
    <w:rsid w:val="004539A4"/>
    <w:rsid w:val="00453DE1"/>
    <w:rsid w:val="00454BBD"/>
    <w:rsid w:val="00454CF4"/>
    <w:rsid w:val="00456BD6"/>
    <w:rsid w:val="00456FE6"/>
    <w:rsid w:val="00457BEE"/>
    <w:rsid w:val="004607D8"/>
    <w:rsid w:val="00460C2F"/>
    <w:rsid w:val="00460D9D"/>
    <w:rsid w:val="00462B96"/>
    <w:rsid w:val="00463903"/>
    <w:rsid w:val="00463EAB"/>
    <w:rsid w:val="0046481D"/>
    <w:rsid w:val="00464DD3"/>
    <w:rsid w:val="00464E03"/>
    <w:rsid w:val="00464F12"/>
    <w:rsid w:val="00464F51"/>
    <w:rsid w:val="00465535"/>
    <w:rsid w:val="00465FC0"/>
    <w:rsid w:val="0046725E"/>
    <w:rsid w:val="0046770F"/>
    <w:rsid w:val="0047023F"/>
    <w:rsid w:val="0047061C"/>
    <w:rsid w:val="004717E7"/>
    <w:rsid w:val="00471E79"/>
    <w:rsid w:val="0047219F"/>
    <w:rsid w:val="004721BD"/>
    <w:rsid w:val="0047252E"/>
    <w:rsid w:val="00472BA5"/>
    <w:rsid w:val="00473DDF"/>
    <w:rsid w:val="00474074"/>
    <w:rsid w:val="00474C6C"/>
    <w:rsid w:val="00475C19"/>
    <w:rsid w:val="00475EDB"/>
    <w:rsid w:val="0047647B"/>
    <w:rsid w:val="00476668"/>
    <w:rsid w:val="0047731F"/>
    <w:rsid w:val="0047761A"/>
    <w:rsid w:val="004779C4"/>
    <w:rsid w:val="00477BDB"/>
    <w:rsid w:val="0048167E"/>
    <w:rsid w:val="00481AA5"/>
    <w:rsid w:val="00481B00"/>
    <w:rsid w:val="00481EE3"/>
    <w:rsid w:val="004823EB"/>
    <w:rsid w:val="0048283C"/>
    <w:rsid w:val="00482E71"/>
    <w:rsid w:val="004831FF"/>
    <w:rsid w:val="004837CC"/>
    <w:rsid w:val="00483F6E"/>
    <w:rsid w:val="00484A96"/>
    <w:rsid w:val="00484B91"/>
    <w:rsid w:val="00484DF1"/>
    <w:rsid w:val="00486667"/>
    <w:rsid w:val="00486EA6"/>
    <w:rsid w:val="004870D8"/>
    <w:rsid w:val="00487436"/>
    <w:rsid w:val="004877F5"/>
    <w:rsid w:val="004878AA"/>
    <w:rsid w:val="0048792A"/>
    <w:rsid w:val="00487DD0"/>
    <w:rsid w:val="00490C17"/>
    <w:rsid w:val="00490D24"/>
    <w:rsid w:val="00491048"/>
    <w:rsid w:val="00491429"/>
    <w:rsid w:val="004923DB"/>
    <w:rsid w:val="00492B52"/>
    <w:rsid w:val="00493734"/>
    <w:rsid w:val="004939CA"/>
    <w:rsid w:val="00494210"/>
    <w:rsid w:val="004946C9"/>
    <w:rsid w:val="00494808"/>
    <w:rsid w:val="004948D8"/>
    <w:rsid w:val="004954E2"/>
    <w:rsid w:val="00495941"/>
    <w:rsid w:val="00495C73"/>
    <w:rsid w:val="00495E08"/>
    <w:rsid w:val="00496316"/>
    <w:rsid w:val="00497B3D"/>
    <w:rsid w:val="004A325B"/>
    <w:rsid w:val="004A33EB"/>
    <w:rsid w:val="004A3479"/>
    <w:rsid w:val="004A357A"/>
    <w:rsid w:val="004A37FA"/>
    <w:rsid w:val="004A42C8"/>
    <w:rsid w:val="004A50AE"/>
    <w:rsid w:val="004A64C7"/>
    <w:rsid w:val="004A749E"/>
    <w:rsid w:val="004B0403"/>
    <w:rsid w:val="004B0573"/>
    <w:rsid w:val="004B10A1"/>
    <w:rsid w:val="004B1230"/>
    <w:rsid w:val="004B134F"/>
    <w:rsid w:val="004B2C33"/>
    <w:rsid w:val="004B2CF6"/>
    <w:rsid w:val="004B2F07"/>
    <w:rsid w:val="004B3B1A"/>
    <w:rsid w:val="004B3C94"/>
    <w:rsid w:val="004B4678"/>
    <w:rsid w:val="004B49FD"/>
    <w:rsid w:val="004B53AD"/>
    <w:rsid w:val="004B5757"/>
    <w:rsid w:val="004B578F"/>
    <w:rsid w:val="004B5A99"/>
    <w:rsid w:val="004B5EE0"/>
    <w:rsid w:val="004B6161"/>
    <w:rsid w:val="004C048B"/>
    <w:rsid w:val="004C0971"/>
    <w:rsid w:val="004C0C06"/>
    <w:rsid w:val="004C0D41"/>
    <w:rsid w:val="004C1356"/>
    <w:rsid w:val="004C1A1B"/>
    <w:rsid w:val="004C1BDA"/>
    <w:rsid w:val="004C252E"/>
    <w:rsid w:val="004C2787"/>
    <w:rsid w:val="004C298B"/>
    <w:rsid w:val="004C2F6C"/>
    <w:rsid w:val="004C41AD"/>
    <w:rsid w:val="004C46CD"/>
    <w:rsid w:val="004C4D69"/>
    <w:rsid w:val="004C56A4"/>
    <w:rsid w:val="004C60A3"/>
    <w:rsid w:val="004C616E"/>
    <w:rsid w:val="004C62B1"/>
    <w:rsid w:val="004C6D02"/>
    <w:rsid w:val="004C6E1E"/>
    <w:rsid w:val="004C7FD2"/>
    <w:rsid w:val="004D1121"/>
    <w:rsid w:val="004D2031"/>
    <w:rsid w:val="004D2A14"/>
    <w:rsid w:val="004D2C69"/>
    <w:rsid w:val="004D35BC"/>
    <w:rsid w:val="004D3939"/>
    <w:rsid w:val="004D3ACE"/>
    <w:rsid w:val="004D3C25"/>
    <w:rsid w:val="004D4140"/>
    <w:rsid w:val="004D5825"/>
    <w:rsid w:val="004D5E61"/>
    <w:rsid w:val="004D6B44"/>
    <w:rsid w:val="004D6B7C"/>
    <w:rsid w:val="004D712D"/>
    <w:rsid w:val="004E00AE"/>
    <w:rsid w:val="004E05D0"/>
    <w:rsid w:val="004E07FA"/>
    <w:rsid w:val="004E0889"/>
    <w:rsid w:val="004E0971"/>
    <w:rsid w:val="004E0BF2"/>
    <w:rsid w:val="004E179A"/>
    <w:rsid w:val="004E1F56"/>
    <w:rsid w:val="004E22F3"/>
    <w:rsid w:val="004E24BA"/>
    <w:rsid w:val="004E2CC4"/>
    <w:rsid w:val="004E30BD"/>
    <w:rsid w:val="004E5460"/>
    <w:rsid w:val="004E61E7"/>
    <w:rsid w:val="004E6564"/>
    <w:rsid w:val="004E66AE"/>
    <w:rsid w:val="004E68FD"/>
    <w:rsid w:val="004E6C01"/>
    <w:rsid w:val="004F02AA"/>
    <w:rsid w:val="004F0714"/>
    <w:rsid w:val="004F12B4"/>
    <w:rsid w:val="004F1348"/>
    <w:rsid w:val="004F24B1"/>
    <w:rsid w:val="004F2D1C"/>
    <w:rsid w:val="004F3F62"/>
    <w:rsid w:val="004F5F89"/>
    <w:rsid w:val="004F63AC"/>
    <w:rsid w:val="004F785B"/>
    <w:rsid w:val="004F7D77"/>
    <w:rsid w:val="00500469"/>
    <w:rsid w:val="0050063A"/>
    <w:rsid w:val="00500ACA"/>
    <w:rsid w:val="0050102C"/>
    <w:rsid w:val="00501E10"/>
    <w:rsid w:val="00502180"/>
    <w:rsid w:val="005026F0"/>
    <w:rsid w:val="005033A1"/>
    <w:rsid w:val="005036BD"/>
    <w:rsid w:val="00503C92"/>
    <w:rsid w:val="00504246"/>
    <w:rsid w:val="0050446B"/>
    <w:rsid w:val="00504791"/>
    <w:rsid w:val="00504C09"/>
    <w:rsid w:val="005055AF"/>
    <w:rsid w:val="00505A94"/>
    <w:rsid w:val="00505DE6"/>
    <w:rsid w:val="005105DE"/>
    <w:rsid w:val="005106E3"/>
    <w:rsid w:val="00510832"/>
    <w:rsid w:val="00511387"/>
    <w:rsid w:val="00511F3E"/>
    <w:rsid w:val="00513357"/>
    <w:rsid w:val="00513391"/>
    <w:rsid w:val="00513F59"/>
    <w:rsid w:val="005145AE"/>
    <w:rsid w:val="00514CEB"/>
    <w:rsid w:val="00514EBA"/>
    <w:rsid w:val="00514FE2"/>
    <w:rsid w:val="00515108"/>
    <w:rsid w:val="00515683"/>
    <w:rsid w:val="00515F11"/>
    <w:rsid w:val="00516264"/>
    <w:rsid w:val="00517468"/>
    <w:rsid w:val="00517BAD"/>
    <w:rsid w:val="00517D1E"/>
    <w:rsid w:val="005202D2"/>
    <w:rsid w:val="0052063B"/>
    <w:rsid w:val="005208F7"/>
    <w:rsid w:val="00520BA5"/>
    <w:rsid w:val="00521087"/>
    <w:rsid w:val="00521528"/>
    <w:rsid w:val="005218E3"/>
    <w:rsid w:val="00521D07"/>
    <w:rsid w:val="00521F24"/>
    <w:rsid w:val="00524B59"/>
    <w:rsid w:val="00525573"/>
    <w:rsid w:val="00525AA9"/>
    <w:rsid w:val="00526076"/>
    <w:rsid w:val="0052610A"/>
    <w:rsid w:val="0052686B"/>
    <w:rsid w:val="00526916"/>
    <w:rsid w:val="00527B1F"/>
    <w:rsid w:val="005306F8"/>
    <w:rsid w:val="00530AF6"/>
    <w:rsid w:val="005319D7"/>
    <w:rsid w:val="00531C27"/>
    <w:rsid w:val="00532B57"/>
    <w:rsid w:val="005337EF"/>
    <w:rsid w:val="00533EE1"/>
    <w:rsid w:val="005342E1"/>
    <w:rsid w:val="00534D8B"/>
    <w:rsid w:val="005358B5"/>
    <w:rsid w:val="00536600"/>
    <w:rsid w:val="0053770D"/>
    <w:rsid w:val="00537DA1"/>
    <w:rsid w:val="00540699"/>
    <w:rsid w:val="00540BA3"/>
    <w:rsid w:val="00540D83"/>
    <w:rsid w:val="00540E4C"/>
    <w:rsid w:val="00540FC4"/>
    <w:rsid w:val="00541311"/>
    <w:rsid w:val="00541E88"/>
    <w:rsid w:val="00542335"/>
    <w:rsid w:val="00542733"/>
    <w:rsid w:val="00542A6E"/>
    <w:rsid w:val="00543434"/>
    <w:rsid w:val="00544131"/>
    <w:rsid w:val="005442E0"/>
    <w:rsid w:val="005443CD"/>
    <w:rsid w:val="00544FB7"/>
    <w:rsid w:val="00545B82"/>
    <w:rsid w:val="00546136"/>
    <w:rsid w:val="005465BD"/>
    <w:rsid w:val="00546D9F"/>
    <w:rsid w:val="00547378"/>
    <w:rsid w:val="00547ABD"/>
    <w:rsid w:val="00547C0C"/>
    <w:rsid w:val="00547DC2"/>
    <w:rsid w:val="005500AC"/>
    <w:rsid w:val="00550A04"/>
    <w:rsid w:val="0055129D"/>
    <w:rsid w:val="00551CD2"/>
    <w:rsid w:val="00551EAA"/>
    <w:rsid w:val="00553053"/>
    <w:rsid w:val="0055395A"/>
    <w:rsid w:val="0055397D"/>
    <w:rsid w:val="00553C91"/>
    <w:rsid w:val="00553E61"/>
    <w:rsid w:val="00554049"/>
    <w:rsid w:val="00555620"/>
    <w:rsid w:val="00556281"/>
    <w:rsid w:val="0055694F"/>
    <w:rsid w:val="0055728C"/>
    <w:rsid w:val="00560144"/>
    <w:rsid w:val="00560C6E"/>
    <w:rsid w:val="005613FC"/>
    <w:rsid w:val="0056155A"/>
    <w:rsid w:val="00561A27"/>
    <w:rsid w:val="00561ED4"/>
    <w:rsid w:val="0056254D"/>
    <w:rsid w:val="00562F9B"/>
    <w:rsid w:val="005630EB"/>
    <w:rsid w:val="005637DA"/>
    <w:rsid w:val="005654A8"/>
    <w:rsid w:val="00565E80"/>
    <w:rsid w:val="00566AD2"/>
    <w:rsid w:val="00566BE1"/>
    <w:rsid w:val="00567116"/>
    <w:rsid w:val="00571420"/>
    <w:rsid w:val="00572499"/>
    <w:rsid w:val="00572CC1"/>
    <w:rsid w:val="00572FB2"/>
    <w:rsid w:val="00573628"/>
    <w:rsid w:val="00573C46"/>
    <w:rsid w:val="00574564"/>
    <w:rsid w:val="0057479E"/>
    <w:rsid w:val="00574DC7"/>
    <w:rsid w:val="00576FB5"/>
    <w:rsid w:val="00577154"/>
    <w:rsid w:val="00577761"/>
    <w:rsid w:val="0057792A"/>
    <w:rsid w:val="00577D9D"/>
    <w:rsid w:val="00580B78"/>
    <w:rsid w:val="00580BCE"/>
    <w:rsid w:val="00580DC2"/>
    <w:rsid w:val="005814F9"/>
    <w:rsid w:val="00581C10"/>
    <w:rsid w:val="0058225B"/>
    <w:rsid w:val="005824BC"/>
    <w:rsid w:val="005833F5"/>
    <w:rsid w:val="00583E47"/>
    <w:rsid w:val="0058502E"/>
    <w:rsid w:val="0058523D"/>
    <w:rsid w:val="005856A3"/>
    <w:rsid w:val="00586409"/>
    <w:rsid w:val="00586547"/>
    <w:rsid w:val="00586873"/>
    <w:rsid w:val="00587284"/>
    <w:rsid w:val="00590196"/>
    <w:rsid w:val="00590255"/>
    <w:rsid w:val="00591051"/>
    <w:rsid w:val="00592064"/>
    <w:rsid w:val="00592893"/>
    <w:rsid w:val="00592973"/>
    <w:rsid w:val="0059416D"/>
    <w:rsid w:val="00594840"/>
    <w:rsid w:val="00595AA1"/>
    <w:rsid w:val="0059613B"/>
    <w:rsid w:val="00596ED1"/>
    <w:rsid w:val="0059709C"/>
    <w:rsid w:val="00597452"/>
    <w:rsid w:val="005976BD"/>
    <w:rsid w:val="005A07D6"/>
    <w:rsid w:val="005A13F3"/>
    <w:rsid w:val="005A14F0"/>
    <w:rsid w:val="005A185C"/>
    <w:rsid w:val="005A19CB"/>
    <w:rsid w:val="005A1C69"/>
    <w:rsid w:val="005A25FA"/>
    <w:rsid w:val="005A2730"/>
    <w:rsid w:val="005A283D"/>
    <w:rsid w:val="005A316D"/>
    <w:rsid w:val="005A3277"/>
    <w:rsid w:val="005A3291"/>
    <w:rsid w:val="005A33D2"/>
    <w:rsid w:val="005A4A71"/>
    <w:rsid w:val="005A6E04"/>
    <w:rsid w:val="005A6F13"/>
    <w:rsid w:val="005A7F9C"/>
    <w:rsid w:val="005B0527"/>
    <w:rsid w:val="005B0A72"/>
    <w:rsid w:val="005B1BBE"/>
    <w:rsid w:val="005B1CCB"/>
    <w:rsid w:val="005B20B9"/>
    <w:rsid w:val="005B215A"/>
    <w:rsid w:val="005B276D"/>
    <w:rsid w:val="005B3321"/>
    <w:rsid w:val="005B397F"/>
    <w:rsid w:val="005B3CEB"/>
    <w:rsid w:val="005B446D"/>
    <w:rsid w:val="005B4C0D"/>
    <w:rsid w:val="005B5384"/>
    <w:rsid w:val="005B6E88"/>
    <w:rsid w:val="005B77C7"/>
    <w:rsid w:val="005B7CD3"/>
    <w:rsid w:val="005C19CE"/>
    <w:rsid w:val="005C1D01"/>
    <w:rsid w:val="005C20A5"/>
    <w:rsid w:val="005C2373"/>
    <w:rsid w:val="005C2FEF"/>
    <w:rsid w:val="005C45F3"/>
    <w:rsid w:val="005C46A6"/>
    <w:rsid w:val="005C5CA4"/>
    <w:rsid w:val="005C66EE"/>
    <w:rsid w:val="005C715D"/>
    <w:rsid w:val="005C7A32"/>
    <w:rsid w:val="005C7CB7"/>
    <w:rsid w:val="005D0144"/>
    <w:rsid w:val="005D1DAA"/>
    <w:rsid w:val="005D2180"/>
    <w:rsid w:val="005D2A76"/>
    <w:rsid w:val="005D2AA1"/>
    <w:rsid w:val="005D3EE5"/>
    <w:rsid w:val="005D4288"/>
    <w:rsid w:val="005D4983"/>
    <w:rsid w:val="005D5951"/>
    <w:rsid w:val="005D5FE5"/>
    <w:rsid w:val="005E0269"/>
    <w:rsid w:val="005E0527"/>
    <w:rsid w:val="005E077B"/>
    <w:rsid w:val="005E12D8"/>
    <w:rsid w:val="005E1AD8"/>
    <w:rsid w:val="005E25C6"/>
    <w:rsid w:val="005E28C6"/>
    <w:rsid w:val="005E2997"/>
    <w:rsid w:val="005E3DF4"/>
    <w:rsid w:val="005E4414"/>
    <w:rsid w:val="005E4906"/>
    <w:rsid w:val="005E67D0"/>
    <w:rsid w:val="005E6FDC"/>
    <w:rsid w:val="005F0165"/>
    <w:rsid w:val="005F0A98"/>
    <w:rsid w:val="005F104A"/>
    <w:rsid w:val="005F1580"/>
    <w:rsid w:val="005F2154"/>
    <w:rsid w:val="005F3575"/>
    <w:rsid w:val="005F3F93"/>
    <w:rsid w:val="005F4346"/>
    <w:rsid w:val="005F43FB"/>
    <w:rsid w:val="005F4D4B"/>
    <w:rsid w:val="005F4D53"/>
    <w:rsid w:val="005F5184"/>
    <w:rsid w:val="005F64F2"/>
    <w:rsid w:val="00600A14"/>
    <w:rsid w:val="00600AB0"/>
    <w:rsid w:val="00601366"/>
    <w:rsid w:val="006022BD"/>
    <w:rsid w:val="00603428"/>
    <w:rsid w:val="0060354E"/>
    <w:rsid w:val="00604356"/>
    <w:rsid w:val="00604590"/>
    <w:rsid w:val="0060506D"/>
    <w:rsid w:val="006050DF"/>
    <w:rsid w:val="006050F7"/>
    <w:rsid w:val="006056D0"/>
    <w:rsid w:val="00605888"/>
    <w:rsid w:val="00605B33"/>
    <w:rsid w:val="00605F52"/>
    <w:rsid w:val="006061DB"/>
    <w:rsid w:val="00606731"/>
    <w:rsid w:val="0060695B"/>
    <w:rsid w:val="00606DD1"/>
    <w:rsid w:val="006076F6"/>
    <w:rsid w:val="00607736"/>
    <w:rsid w:val="006102D9"/>
    <w:rsid w:val="0061088C"/>
    <w:rsid w:val="00610EBB"/>
    <w:rsid w:val="0061184C"/>
    <w:rsid w:val="00611DA2"/>
    <w:rsid w:val="00612BB5"/>
    <w:rsid w:val="00612DA7"/>
    <w:rsid w:val="00612F3B"/>
    <w:rsid w:val="00613B24"/>
    <w:rsid w:val="00613B8D"/>
    <w:rsid w:val="006154E2"/>
    <w:rsid w:val="006156F3"/>
    <w:rsid w:val="0061642E"/>
    <w:rsid w:val="006164CD"/>
    <w:rsid w:val="0062153D"/>
    <w:rsid w:val="00621A44"/>
    <w:rsid w:val="00622093"/>
    <w:rsid w:val="0062251F"/>
    <w:rsid w:val="006236A2"/>
    <w:rsid w:val="00623843"/>
    <w:rsid w:val="00624520"/>
    <w:rsid w:val="00624688"/>
    <w:rsid w:val="00624773"/>
    <w:rsid w:val="0062497F"/>
    <w:rsid w:val="00624BE6"/>
    <w:rsid w:val="006256FF"/>
    <w:rsid w:val="00626894"/>
    <w:rsid w:val="00626998"/>
    <w:rsid w:val="00626BE4"/>
    <w:rsid w:val="00626FAB"/>
    <w:rsid w:val="00630A29"/>
    <w:rsid w:val="00631F48"/>
    <w:rsid w:val="006329E4"/>
    <w:rsid w:val="00632B8F"/>
    <w:rsid w:val="006332CB"/>
    <w:rsid w:val="00633E01"/>
    <w:rsid w:val="006340A1"/>
    <w:rsid w:val="00634486"/>
    <w:rsid w:val="00634B99"/>
    <w:rsid w:val="00635A2A"/>
    <w:rsid w:val="00635C53"/>
    <w:rsid w:val="00635C54"/>
    <w:rsid w:val="00635D25"/>
    <w:rsid w:val="00636455"/>
    <w:rsid w:val="00636C54"/>
    <w:rsid w:val="00636CE6"/>
    <w:rsid w:val="00636F32"/>
    <w:rsid w:val="0063766E"/>
    <w:rsid w:val="00637968"/>
    <w:rsid w:val="00637E33"/>
    <w:rsid w:val="00640036"/>
    <w:rsid w:val="00640374"/>
    <w:rsid w:val="00640995"/>
    <w:rsid w:val="00641979"/>
    <w:rsid w:val="00641C96"/>
    <w:rsid w:val="00641F7D"/>
    <w:rsid w:val="00643540"/>
    <w:rsid w:val="00643CD5"/>
    <w:rsid w:val="00644BB3"/>
    <w:rsid w:val="00644BF4"/>
    <w:rsid w:val="00645236"/>
    <w:rsid w:val="00645B57"/>
    <w:rsid w:val="00646D26"/>
    <w:rsid w:val="0064755F"/>
    <w:rsid w:val="00647779"/>
    <w:rsid w:val="00647EF6"/>
    <w:rsid w:val="006501D5"/>
    <w:rsid w:val="00650324"/>
    <w:rsid w:val="00650906"/>
    <w:rsid w:val="00650BFF"/>
    <w:rsid w:val="00651126"/>
    <w:rsid w:val="0065121C"/>
    <w:rsid w:val="0065126D"/>
    <w:rsid w:val="006514D1"/>
    <w:rsid w:val="0065196F"/>
    <w:rsid w:val="00651A4D"/>
    <w:rsid w:val="00651CC5"/>
    <w:rsid w:val="00652436"/>
    <w:rsid w:val="006528A7"/>
    <w:rsid w:val="00654042"/>
    <w:rsid w:val="006541A5"/>
    <w:rsid w:val="00654399"/>
    <w:rsid w:val="00654AE7"/>
    <w:rsid w:val="00655F39"/>
    <w:rsid w:val="00656470"/>
    <w:rsid w:val="00656D27"/>
    <w:rsid w:val="006577D6"/>
    <w:rsid w:val="006578FB"/>
    <w:rsid w:val="00660550"/>
    <w:rsid w:val="00660BB5"/>
    <w:rsid w:val="00662299"/>
    <w:rsid w:val="00663852"/>
    <w:rsid w:val="00663A71"/>
    <w:rsid w:val="00663D14"/>
    <w:rsid w:val="0066406D"/>
    <w:rsid w:val="0066464C"/>
    <w:rsid w:val="00664AC0"/>
    <w:rsid w:val="00664D6A"/>
    <w:rsid w:val="00665B53"/>
    <w:rsid w:val="00666563"/>
    <w:rsid w:val="00666D29"/>
    <w:rsid w:val="00666FFA"/>
    <w:rsid w:val="00667315"/>
    <w:rsid w:val="006675EC"/>
    <w:rsid w:val="0066764B"/>
    <w:rsid w:val="0067089F"/>
    <w:rsid w:val="00671038"/>
    <w:rsid w:val="00671197"/>
    <w:rsid w:val="0067126E"/>
    <w:rsid w:val="00671738"/>
    <w:rsid w:val="00671E70"/>
    <w:rsid w:val="006733CD"/>
    <w:rsid w:val="00673710"/>
    <w:rsid w:val="00673804"/>
    <w:rsid w:val="00673983"/>
    <w:rsid w:val="00673EB8"/>
    <w:rsid w:val="00673ED6"/>
    <w:rsid w:val="0067433B"/>
    <w:rsid w:val="006760B2"/>
    <w:rsid w:val="00676A15"/>
    <w:rsid w:val="00677378"/>
    <w:rsid w:val="00680946"/>
    <w:rsid w:val="006809B2"/>
    <w:rsid w:val="00680EF3"/>
    <w:rsid w:val="006813FF"/>
    <w:rsid w:val="00681924"/>
    <w:rsid w:val="006821EB"/>
    <w:rsid w:val="00682361"/>
    <w:rsid w:val="00682823"/>
    <w:rsid w:val="0068458C"/>
    <w:rsid w:val="0068476B"/>
    <w:rsid w:val="00685AC3"/>
    <w:rsid w:val="00685EF7"/>
    <w:rsid w:val="006863F7"/>
    <w:rsid w:val="00687F25"/>
    <w:rsid w:val="00690452"/>
    <w:rsid w:val="006910A7"/>
    <w:rsid w:val="00691B0C"/>
    <w:rsid w:val="00691D16"/>
    <w:rsid w:val="00691E59"/>
    <w:rsid w:val="0069314A"/>
    <w:rsid w:val="006938D7"/>
    <w:rsid w:val="00693F52"/>
    <w:rsid w:val="00694B3D"/>
    <w:rsid w:val="006959B0"/>
    <w:rsid w:val="00695B24"/>
    <w:rsid w:val="00695C3F"/>
    <w:rsid w:val="0069608D"/>
    <w:rsid w:val="006960E4"/>
    <w:rsid w:val="00696DF5"/>
    <w:rsid w:val="00697404"/>
    <w:rsid w:val="006A09D7"/>
    <w:rsid w:val="006A2954"/>
    <w:rsid w:val="006A29FD"/>
    <w:rsid w:val="006A2BE2"/>
    <w:rsid w:val="006A2FF7"/>
    <w:rsid w:val="006A3AD2"/>
    <w:rsid w:val="006A3E6D"/>
    <w:rsid w:val="006A42F9"/>
    <w:rsid w:val="006A60BA"/>
    <w:rsid w:val="006A73CE"/>
    <w:rsid w:val="006A7BB5"/>
    <w:rsid w:val="006B0899"/>
    <w:rsid w:val="006B134C"/>
    <w:rsid w:val="006B1477"/>
    <w:rsid w:val="006B238A"/>
    <w:rsid w:val="006B3977"/>
    <w:rsid w:val="006B405F"/>
    <w:rsid w:val="006B4C2D"/>
    <w:rsid w:val="006B5D93"/>
    <w:rsid w:val="006B5FCA"/>
    <w:rsid w:val="006B67D4"/>
    <w:rsid w:val="006B72F8"/>
    <w:rsid w:val="006B75CB"/>
    <w:rsid w:val="006B7E48"/>
    <w:rsid w:val="006B7ED2"/>
    <w:rsid w:val="006C0E1B"/>
    <w:rsid w:val="006C0E44"/>
    <w:rsid w:val="006C1861"/>
    <w:rsid w:val="006C2204"/>
    <w:rsid w:val="006C24F7"/>
    <w:rsid w:val="006C268B"/>
    <w:rsid w:val="006C2691"/>
    <w:rsid w:val="006C272F"/>
    <w:rsid w:val="006C2B7E"/>
    <w:rsid w:val="006C2F6F"/>
    <w:rsid w:val="006C3251"/>
    <w:rsid w:val="006C3AB6"/>
    <w:rsid w:val="006C4C07"/>
    <w:rsid w:val="006C4D85"/>
    <w:rsid w:val="006C54EF"/>
    <w:rsid w:val="006C5AF8"/>
    <w:rsid w:val="006C612F"/>
    <w:rsid w:val="006C6887"/>
    <w:rsid w:val="006C6B49"/>
    <w:rsid w:val="006C7BCF"/>
    <w:rsid w:val="006D0523"/>
    <w:rsid w:val="006D085D"/>
    <w:rsid w:val="006D10BA"/>
    <w:rsid w:val="006D126F"/>
    <w:rsid w:val="006D16B7"/>
    <w:rsid w:val="006D181E"/>
    <w:rsid w:val="006D2E04"/>
    <w:rsid w:val="006D2F68"/>
    <w:rsid w:val="006D3063"/>
    <w:rsid w:val="006D3E30"/>
    <w:rsid w:val="006D3F4D"/>
    <w:rsid w:val="006D5B4B"/>
    <w:rsid w:val="006D6D4E"/>
    <w:rsid w:val="006E0447"/>
    <w:rsid w:val="006E095E"/>
    <w:rsid w:val="006E0B80"/>
    <w:rsid w:val="006E0C4E"/>
    <w:rsid w:val="006E1313"/>
    <w:rsid w:val="006E16F8"/>
    <w:rsid w:val="006E2A7D"/>
    <w:rsid w:val="006E3CA5"/>
    <w:rsid w:val="006E439E"/>
    <w:rsid w:val="006E5548"/>
    <w:rsid w:val="006E60C0"/>
    <w:rsid w:val="006E6D9F"/>
    <w:rsid w:val="006E6E77"/>
    <w:rsid w:val="006F0F38"/>
    <w:rsid w:val="006F203A"/>
    <w:rsid w:val="006F21E2"/>
    <w:rsid w:val="006F25F4"/>
    <w:rsid w:val="006F2FD8"/>
    <w:rsid w:val="006F42AF"/>
    <w:rsid w:val="006F44B3"/>
    <w:rsid w:val="006F570D"/>
    <w:rsid w:val="006F58B0"/>
    <w:rsid w:val="006F5B35"/>
    <w:rsid w:val="006F5FEA"/>
    <w:rsid w:val="006F7561"/>
    <w:rsid w:val="006F7AEC"/>
    <w:rsid w:val="006F7B82"/>
    <w:rsid w:val="00700B19"/>
    <w:rsid w:val="00700C0A"/>
    <w:rsid w:val="00700E19"/>
    <w:rsid w:val="00700F19"/>
    <w:rsid w:val="00701AAB"/>
    <w:rsid w:val="00702471"/>
    <w:rsid w:val="00702707"/>
    <w:rsid w:val="00702C58"/>
    <w:rsid w:val="00703A0D"/>
    <w:rsid w:val="00703A22"/>
    <w:rsid w:val="007041DE"/>
    <w:rsid w:val="00704AFA"/>
    <w:rsid w:val="00704D36"/>
    <w:rsid w:val="00704F03"/>
    <w:rsid w:val="00705410"/>
    <w:rsid w:val="0070601E"/>
    <w:rsid w:val="007061BE"/>
    <w:rsid w:val="0070645F"/>
    <w:rsid w:val="007068AC"/>
    <w:rsid w:val="00707B50"/>
    <w:rsid w:val="00710555"/>
    <w:rsid w:val="00710938"/>
    <w:rsid w:val="00710AD3"/>
    <w:rsid w:val="00710CEF"/>
    <w:rsid w:val="007115A1"/>
    <w:rsid w:val="00711A9F"/>
    <w:rsid w:val="0071236B"/>
    <w:rsid w:val="00713401"/>
    <w:rsid w:val="00713A78"/>
    <w:rsid w:val="00714040"/>
    <w:rsid w:val="00714570"/>
    <w:rsid w:val="0071500C"/>
    <w:rsid w:val="007156FC"/>
    <w:rsid w:val="00716A9B"/>
    <w:rsid w:val="007170B3"/>
    <w:rsid w:val="007175F7"/>
    <w:rsid w:val="007177F6"/>
    <w:rsid w:val="00717C24"/>
    <w:rsid w:val="00717D67"/>
    <w:rsid w:val="0072319C"/>
    <w:rsid w:val="007231E1"/>
    <w:rsid w:val="00723892"/>
    <w:rsid w:val="00723E18"/>
    <w:rsid w:val="0072400E"/>
    <w:rsid w:val="00724504"/>
    <w:rsid w:val="00724C6E"/>
    <w:rsid w:val="00725E04"/>
    <w:rsid w:val="00727659"/>
    <w:rsid w:val="007277A0"/>
    <w:rsid w:val="0073007C"/>
    <w:rsid w:val="00730198"/>
    <w:rsid w:val="00731CDE"/>
    <w:rsid w:val="00732530"/>
    <w:rsid w:val="00732C27"/>
    <w:rsid w:val="00733B82"/>
    <w:rsid w:val="00733F1E"/>
    <w:rsid w:val="00735BAE"/>
    <w:rsid w:val="00735D95"/>
    <w:rsid w:val="00736540"/>
    <w:rsid w:val="007368F8"/>
    <w:rsid w:val="00737888"/>
    <w:rsid w:val="007378E9"/>
    <w:rsid w:val="00737F47"/>
    <w:rsid w:val="0074008A"/>
    <w:rsid w:val="00740139"/>
    <w:rsid w:val="00740292"/>
    <w:rsid w:val="00741888"/>
    <w:rsid w:val="007421FE"/>
    <w:rsid w:val="00742204"/>
    <w:rsid w:val="0074228F"/>
    <w:rsid w:val="007428B4"/>
    <w:rsid w:val="00742B5C"/>
    <w:rsid w:val="0074376B"/>
    <w:rsid w:val="007438F4"/>
    <w:rsid w:val="007443F5"/>
    <w:rsid w:val="00744402"/>
    <w:rsid w:val="00744594"/>
    <w:rsid w:val="00745BCA"/>
    <w:rsid w:val="00746FA4"/>
    <w:rsid w:val="00747973"/>
    <w:rsid w:val="00747E53"/>
    <w:rsid w:val="00747FB1"/>
    <w:rsid w:val="007500CD"/>
    <w:rsid w:val="00750328"/>
    <w:rsid w:val="007503BD"/>
    <w:rsid w:val="00750B80"/>
    <w:rsid w:val="00750D7E"/>
    <w:rsid w:val="007511E3"/>
    <w:rsid w:val="0075140C"/>
    <w:rsid w:val="00751573"/>
    <w:rsid w:val="0075159D"/>
    <w:rsid w:val="0075197F"/>
    <w:rsid w:val="00751A28"/>
    <w:rsid w:val="00752947"/>
    <w:rsid w:val="007534AC"/>
    <w:rsid w:val="00753543"/>
    <w:rsid w:val="00753665"/>
    <w:rsid w:val="0075369D"/>
    <w:rsid w:val="00753897"/>
    <w:rsid w:val="00754DBA"/>
    <w:rsid w:val="00754EE3"/>
    <w:rsid w:val="007563B1"/>
    <w:rsid w:val="00757AAA"/>
    <w:rsid w:val="00757ECD"/>
    <w:rsid w:val="00757ED2"/>
    <w:rsid w:val="0076032A"/>
    <w:rsid w:val="007618C0"/>
    <w:rsid w:val="007618CC"/>
    <w:rsid w:val="00762539"/>
    <w:rsid w:val="0076353C"/>
    <w:rsid w:val="00763B31"/>
    <w:rsid w:val="0076458D"/>
    <w:rsid w:val="00764B40"/>
    <w:rsid w:val="00764F62"/>
    <w:rsid w:val="0076553B"/>
    <w:rsid w:val="00765B98"/>
    <w:rsid w:val="00766087"/>
    <w:rsid w:val="00766598"/>
    <w:rsid w:val="00767085"/>
    <w:rsid w:val="00767DF9"/>
    <w:rsid w:val="007709BF"/>
    <w:rsid w:val="00770FBE"/>
    <w:rsid w:val="00771806"/>
    <w:rsid w:val="00771CD1"/>
    <w:rsid w:val="00772CDC"/>
    <w:rsid w:val="0077310E"/>
    <w:rsid w:val="007734AB"/>
    <w:rsid w:val="007744C3"/>
    <w:rsid w:val="0077484C"/>
    <w:rsid w:val="007753D5"/>
    <w:rsid w:val="0077557E"/>
    <w:rsid w:val="007755A3"/>
    <w:rsid w:val="0077569A"/>
    <w:rsid w:val="00775989"/>
    <w:rsid w:val="00775BC6"/>
    <w:rsid w:val="00775D1F"/>
    <w:rsid w:val="0077676B"/>
    <w:rsid w:val="007771CF"/>
    <w:rsid w:val="007808B6"/>
    <w:rsid w:val="00782832"/>
    <w:rsid w:val="00782C0F"/>
    <w:rsid w:val="00782E5A"/>
    <w:rsid w:val="007838DA"/>
    <w:rsid w:val="00783EC0"/>
    <w:rsid w:val="00784743"/>
    <w:rsid w:val="00785291"/>
    <w:rsid w:val="00785C6D"/>
    <w:rsid w:val="00785DD0"/>
    <w:rsid w:val="00786066"/>
    <w:rsid w:val="007860B2"/>
    <w:rsid w:val="007860FE"/>
    <w:rsid w:val="007868DB"/>
    <w:rsid w:val="00786E67"/>
    <w:rsid w:val="00786F42"/>
    <w:rsid w:val="00790AF0"/>
    <w:rsid w:val="0079188E"/>
    <w:rsid w:val="00791F88"/>
    <w:rsid w:val="00792E68"/>
    <w:rsid w:val="007930D9"/>
    <w:rsid w:val="007931EE"/>
    <w:rsid w:val="007932F4"/>
    <w:rsid w:val="007942AE"/>
    <w:rsid w:val="00794BFB"/>
    <w:rsid w:val="0079504F"/>
    <w:rsid w:val="00795A08"/>
    <w:rsid w:val="007960F2"/>
    <w:rsid w:val="00796BD5"/>
    <w:rsid w:val="00796DD3"/>
    <w:rsid w:val="0079755D"/>
    <w:rsid w:val="007A0416"/>
    <w:rsid w:val="007A06A8"/>
    <w:rsid w:val="007A1BAC"/>
    <w:rsid w:val="007A2269"/>
    <w:rsid w:val="007A3278"/>
    <w:rsid w:val="007A401B"/>
    <w:rsid w:val="007A4748"/>
    <w:rsid w:val="007A4B3A"/>
    <w:rsid w:val="007A5851"/>
    <w:rsid w:val="007A65E7"/>
    <w:rsid w:val="007A7C07"/>
    <w:rsid w:val="007B084A"/>
    <w:rsid w:val="007B0E8A"/>
    <w:rsid w:val="007B1D9D"/>
    <w:rsid w:val="007B279D"/>
    <w:rsid w:val="007B37B0"/>
    <w:rsid w:val="007B56AC"/>
    <w:rsid w:val="007B5ACC"/>
    <w:rsid w:val="007B63BD"/>
    <w:rsid w:val="007B641F"/>
    <w:rsid w:val="007B694B"/>
    <w:rsid w:val="007B6A57"/>
    <w:rsid w:val="007B762D"/>
    <w:rsid w:val="007B798E"/>
    <w:rsid w:val="007B7F27"/>
    <w:rsid w:val="007C02AC"/>
    <w:rsid w:val="007C0C0B"/>
    <w:rsid w:val="007C0C16"/>
    <w:rsid w:val="007C0E7D"/>
    <w:rsid w:val="007C1E65"/>
    <w:rsid w:val="007C3599"/>
    <w:rsid w:val="007C3C21"/>
    <w:rsid w:val="007C3D19"/>
    <w:rsid w:val="007C56FA"/>
    <w:rsid w:val="007C5EC0"/>
    <w:rsid w:val="007C70A8"/>
    <w:rsid w:val="007C7CC5"/>
    <w:rsid w:val="007D0169"/>
    <w:rsid w:val="007D042B"/>
    <w:rsid w:val="007D08E8"/>
    <w:rsid w:val="007D11B4"/>
    <w:rsid w:val="007D19E5"/>
    <w:rsid w:val="007D2E2A"/>
    <w:rsid w:val="007D2E54"/>
    <w:rsid w:val="007D31A0"/>
    <w:rsid w:val="007D3A6B"/>
    <w:rsid w:val="007D4EE0"/>
    <w:rsid w:val="007D5290"/>
    <w:rsid w:val="007D583D"/>
    <w:rsid w:val="007D5A16"/>
    <w:rsid w:val="007D653C"/>
    <w:rsid w:val="007D71A3"/>
    <w:rsid w:val="007D7440"/>
    <w:rsid w:val="007D7670"/>
    <w:rsid w:val="007D7863"/>
    <w:rsid w:val="007E0178"/>
    <w:rsid w:val="007E069E"/>
    <w:rsid w:val="007E1472"/>
    <w:rsid w:val="007E168A"/>
    <w:rsid w:val="007E1987"/>
    <w:rsid w:val="007E1A8D"/>
    <w:rsid w:val="007E1CF7"/>
    <w:rsid w:val="007E21C4"/>
    <w:rsid w:val="007E22FB"/>
    <w:rsid w:val="007E24EB"/>
    <w:rsid w:val="007E252B"/>
    <w:rsid w:val="007E28B2"/>
    <w:rsid w:val="007E2A87"/>
    <w:rsid w:val="007E2BBF"/>
    <w:rsid w:val="007E2D26"/>
    <w:rsid w:val="007E31C5"/>
    <w:rsid w:val="007E379B"/>
    <w:rsid w:val="007E4216"/>
    <w:rsid w:val="007E556D"/>
    <w:rsid w:val="007E55E1"/>
    <w:rsid w:val="007E60A1"/>
    <w:rsid w:val="007E68BC"/>
    <w:rsid w:val="007E6E02"/>
    <w:rsid w:val="007E72E9"/>
    <w:rsid w:val="007F02C5"/>
    <w:rsid w:val="007F0854"/>
    <w:rsid w:val="007F0A69"/>
    <w:rsid w:val="007F0E3A"/>
    <w:rsid w:val="007F0F77"/>
    <w:rsid w:val="007F1144"/>
    <w:rsid w:val="007F145D"/>
    <w:rsid w:val="007F177E"/>
    <w:rsid w:val="007F1E8B"/>
    <w:rsid w:val="007F22B2"/>
    <w:rsid w:val="007F2AC2"/>
    <w:rsid w:val="007F3183"/>
    <w:rsid w:val="007F3A1A"/>
    <w:rsid w:val="007F3D77"/>
    <w:rsid w:val="007F4025"/>
    <w:rsid w:val="007F46EC"/>
    <w:rsid w:val="007F4715"/>
    <w:rsid w:val="007F4B3D"/>
    <w:rsid w:val="007F4ED2"/>
    <w:rsid w:val="007F4FDB"/>
    <w:rsid w:val="007F54AB"/>
    <w:rsid w:val="007F6147"/>
    <w:rsid w:val="007F6205"/>
    <w:rsid w:val="007F6761"/>
    <w:rsid w:val="007F6AAB"/>
    <w:rsid w:val="007F6CDC"/>
    <w:rsid w:val="007F7DA1"/>
    <w:rsid w:val="00800252"/>
    <w:rsid w:val="008005A4"/>
    <w:rsid w:val="00801D2C"/>
    <w:rsid w:val="00801DEF"/>
    <w:rsid w:val="008026B4"/>
    <w:rsid w:val="0080338E"/>
    <w:rsid w:val="008033DC"/>
    <w:rsid w:val="00803455"/>
    <w:rsid w:val="00803697"/>
    <w:rsid w:val="008039D7"/>
    <w:rsid w:val="0080442D"/>
    <w:rsid w:val="008046E7"/>
    <w:rsid w:val="00804719"/>
    <w:rsid w:val="00804816"/>
    <w:rsid w:val="008048ED"/>
    <w:rsid w:val="008049ED"/>
    <w:rsid w:val="00804FF1"/>
    <w:rsid w:val="008055F9"/>
    <w:rsid w:val="00805C5B"/>
    <w:rsid w:val="00805F50"/>
    <w:rsid w:val="00806705"/>
    <w:rsid w:val="00806718"/>
    <w:rsid w:val="008068B1"/>
    <w:rsid w:val="008071AA"/>
    <w:rsid w:val="0080733E"/>
    <w:rsid w:val="0081013B"/>
    <w:rsid w:val="008114B2"/>
    <w:rsid w:val="00812482"/>
    <w:rsid w:val="00813531"/>
    <w:rsid w:val="00813545"/>
    <w:rsid w:val="00813BC5"/>
    <w:rsid w:val="008154DD"/>
    <w:rsid w:val="00815C5F"/>
    <w:rsid w:val="00815CBC"/>
    <w:rsid w:val="008161C2"/>
    <w:rsid w:val="008166D0"/>
    <w:rsid w:val="008173C5"/>
    <w:rsid w:val="008178A4"/>
    <w:rsid w:val="00817EEF"/>
    <w:rsid w:val="008222E9"/>
    <w:rsid w:val="0082279F"/>
    <w:rsid w:val="00822C7D"/>
    <w:rsid w:val="00822FE5"/>
    <w:rsid w:val="00824148"/>
    <w:rsid w:val="0082434E"/>
    <w:rsid w:val="00825B49"/>
    <w:rsid w:val="00825C03"/>
    <w:rsid w:val="00827257"/>
    <w:rsid w:val="008306BE"/>
    <w:rsid w:val="00830787"/>
    <w:rsid w:val="00830D21"/>
    <w:rsid w:val="0083131D"/>
    <w:rsid w:val="00832A9A"/>
    <w:rsid w:val="0083339D"/>
    <w:rsid w:val="00833488"/>
    <w:rsid w:val="008337C5"/>
    <w:rsid w:val="008337FC"/>
    <w:rsid w:val="00833804"/>
    <w:rsid w:val="00833928"/>
    <w:rsid w:val="00834004"/>
    <w:rsid w:val="008342AF"/>
    <w:rsid w:val="00836138"/>
    <w:rsid w:val="008364B4"/>
    <w:rsid w:val="00837990"/>
    <w:rsid w:val="008379B1"/>
    <w:rsid w:val="00837C9A"/>
    <w:rsid w:val="008408EA"/>
    <w:rsid w:val="008429CB"/>
    <w:rsid w:val="00842A15"/>
    <w:rsid w:val="008436FE"/>
    <w:rsid w:val="00844073"/>
    <w:rsid w:val="008445C1"/>
    <w:rsid w:val="00844C84"/>
    <w:rsid w:val="00845B00"/>
    <w:rsid w:val="00845FB5"/>
    <w:rsid w:val="00847064"/>
    <w:rsid w:val="00847541"/>
    <w:rsid w:val="008478B2"/>
    <w:rsid w:val="00847C6D"/>
    <w:rsid w:val="00847E65"/>
    <w:rsid w:val="00847ED0"/>
    <w:rsid w:val="008512D4"/>
    <w:rsid w:val="00851E29"/>
    <w:rsid w:val="0085285C"/>
    <w:rsid w:val="00852ECE"/>
    <w:rsid w:val="0085319B"/>
    <w:rsid w:val="00853CFA"/>
    <w:rsid w:val="0085479A"/>
    <w:rsid w:val="00855205"/>
    <w:rsid w:val="00855DA9"/>
    <w:rsid w:val="00855F32"/>
    <w:rsid w:val="008563B9"/>
    <w:rsid w:val="008567CA"/>
    <w:rsid w:val="008573EA"/>
    <w:rsid w:val="008574C5"/>
    <w:rsid w:val="008600AE"/>
    <w:rsid w:val="0086033A"/>
    <w:rsid w:val="008603FE"/>
    <w:rsid w:val="00860CE2"/>
    <w:rsid w:val="00861C91"/>
    <w:rsid w:val="00862463"/>
    <w:rsid w:val="008647E3"/>
    <w:rsid w:val="00864A24"/>
    <w:rsid w:val="00864B40"/>
    <w:rsid w:val="0086528A"/>
    <w:rsid w:val="00865A1B"/>
    <w:rsid w:val="0086672F"/>
    <w:rsid w:val="0087013B"/>
    <w:rsid w:val="0087058E"/>
    <w:rsid w:val="00871047"/>
    <w:rsid w:val="00872277"/>
    <w:rsid w:val="008728F0"/>
    <w:rsid w:val="00872944"/>
    <w:rsid w:val="00872C4B"/>
    <w:rsid w:val="00872CBE"/>
    <w:rsid w:val="00873D25"/>
    <w:rsid w:val="0087487B"/>
    <w:rsid w:val="00874E8A"/>
    <w:rsid w:val="0087517E"/>
    <w:rsid w:val="00876106"/>
    <w:rsid w:val="00876CEC"/>
    <w:rsid w:val="008770C5"/>
    <w:rsid w:val="008771B0"/>
    <w:rsid w:val="00877FFE"/>
    <w:rsid w:val="008811CA"/>
    <w:rsid w:val="0088176A"/>
    <w:rsid w:val="0088191B"/>
    <w:rsid w:val="00882598"/>
    <w:rsid w:val="008826B1"/>
    <w:rsid w:val="0088288D"/>
    <w:rsid w:val="00882ABB"/>
    <w:rsid w:val="00883978"/>
    <w:rsid w:val="00884299"/>
    <w:rsid w:val="008856F3"/>
    <w:rsid w:val="0088574A"/>
    <w:rsid w:val="0088585A"/>
    <w:rsid w:val="00885F15"/>
    <w:rsid w:val="008861D5"/>
    <w:rsid w:val="00886434"/>
    <w:rsid w:val="00886B5D"/>
    <w:rsid w:val="00890976"/>
    <w:rsid w:val="00891271"/>
    <w:rsid w:val="00891577"/>
    <w:rsid w:val="0089176E"/>
    <w:rsid w:val="00892112"/>
    <w:rsid w:val="00892702"/>
    <w:rsid w:val="00892AA8"/>
    <w:rsid w:val="008937A8"/>
    <w:rsid w:val="0089385C"/>
    <w:rsid w:val="00894157"/>
    <w:rsid w:val="0089487B"/>
    <w:rsid w:val="00895217"/>
    <w:rsid w:val="008958D8"/>
    <w:rsid w:val="00895E2A"/>
    <w:rsid w:val="008962E0"/>
    <w:rsid w:val="0089678D"/>
    <w:rsid w:val="008967A7"/>
    <w:rsid w:val="00896B8F"/>
    <w:rsid w:val="00897174"/>
    <w:rsid w:val="00897C43"/>
    <w:rsid w:val="008A010B"/>
    <w:rsid w:val="008A01B4"/>
    <w:rsid w:val="008A0EF5"/>
    <w:rsid w:val="008A1294"/>
    <w:rsid w:val="008A19A7"/>
    <w:rsid w:val="008A1C12"/>
    <w:rsid w:val="008A1CD3"/>
    <w:rsid w:val="008A2132"/>
    <w:rsid w:val="008A24A3"/>
    <w:rsid w:val="008A26A5"/>
    <w:rsid w:val="008A2BC4"/>
    <w:rsid w:val="008A3FE2"/>
    <w:rsid w:val="008A4360"/>
    <w:rsid w:val="008A5286"/>
    <w:rsid w:val="008A6046"/>
    <w:rsid w:val="008A6649"/>
    <w:rsid w:val="008A67AC"/>
    <w:rsid w:val="008A684F"/>
    <w:rsid w:val="008A7FE4"/>
    <w:rsid w:val="008B01FB"/>
    <w:rsid w:val="008B03E9"/>
    <w:rsid w:val="008B07F4"/>
    <w:rsid w:val="008B0E4B"/>
    <w:rsid w:val="008B25B6"/>
    <w:rsid w:val="008B2900"/>
    <w:rsid w:val="008B2923"/>
    <w:rsid w:val="008B2B7C"/>
    <w:rsid w:val="008B2FDA"/>
    <w:rsid w:val="008B3260"/>
    <w:rsid w:val="008B380E"/>
    <w:rsid w:val="008B396A"/>
    <w:rsid w:val="008B4028"/>
    <w:rsid w:val="008B4424"/>
    <w:rsid w:val="008B4432"/>
    <w:rsid w:val="008B4BFA"/>
    <w:rsid w:val="008B5921"/>
    <w:rsid w:val="008B5E61"/>
    <w:rsid w:val="008B640E"/>
    <w:rsid w:val="008B6DB6"/>
    <w:rsid w:val="008B7009"/>
    <w:rsid w:val="008C1362"/>
    <w:rsid w:val="008C2B1A"/>
    <w:rsid w:val="008C46C4"/>
    <w:rsid w:val="008C4B40"/>
    <w:rsid w:val="008C58F7"/>
    <w:rsid w:val="008C5F1A"/>
    <w:rsid w:val="008C7781"/>
    <w:rsid w:val="008D0984"/>
    <w:rsid w:val="008D09C0"/>
    <w:rsid w:val="008D0FDD"/>
    <w:rsid w:val="008D172B"/>
    <w:rsid w:val="008D1A3B"/>
    <w:rsid w:val="008D21E2"/>
    <w:rsid w:val="008D34AC"/>
    <w:rsid w:val="008D3737"/>
    <w:rsid w:val="008D4BFF"/>
    <w:rsid w:val="008D5327"/>
    <w:rsid w:val="008D5353"/>
    <w:rsid w:val="008D57A5"/>
    <w:rsid w:val="008D74F5"/>
    <w:rsid w:val="008D7796"/>
    <w:rsid w:val="008E137B"/>
    <w:rsid w:val="008E186F"/>
    <w:rsid w:val="008E1E32"/>
    <w:rsid w:val="008E2336"/>
    <w:rsid w:val="008E2844"/>
    <w:rsid w:val="008E2E59"/>
    <w:rsid w:val="008E2F50"/>
    <w:rsid w:val="008E410E"/>
    <w:rsid w:val="008E48D4"/>
    <w:rsid w:val="008E511E"/>
    <w:rsid w:val="008E5A2A"/>
    <w:rsid w:val="008E5E4D"/>
    <w:rsid w:val="008E602D"/>
    <w:rsid w:val="008E6849"/>
    <w:rsid w:val="008E6AF2"/>
    <w:rsid w:val="008E73C5"/>
    <w:rsid w:val="008E7D05"/>
    <w:rsid w:val="008F008D"/>
    <w:rsid w:val="008F01B4"/>
    <w:rsid w:val="008F0F95"/>
    <w:rsid w:val="008F1A92"/>
    <w:rsid w:val="008F2167"/>
    <w:rsid w:val="008F23D4"/>
    <w:rsid w:val="008F241B"/>
    <w:rsid w:val="008F2642"/>
    <w:rsid w:val="008F26E2"/>
    <w:rsid w:val="008F365E"/>
    <w:rsid w:val="008F3AEC"/>
    <w:rsid w:val="008F3BD4"/>
    <w:rsid w:val="008F494F"/>
    <w:rsid w:val="008F5304"/>
    <w:rsid w:val="008F59D5"/>
    <w:rsid w:val="008F6E2D"/>
    <w:rsid w:val="008F6FE9"/>
    <w:rsid w:val="008F71C2"/>
    <w:rsid w:val="008F7A38"/>
    <w:rsid w:val="00900493"/>
    <w:rsid w:val="00900928"/>
    <w:rsid w:val="00900D7C"/>
    <w:rsid w:val="00901DF4"/>
    <w:rsid w:val="00901E55"/>
    <w:rsid w:val="009029D0"/>
    <w:rsid w:val="00902E8B"/>
    <w:rsid w:val="00903857"/>
    <w:rsid w:val="00904176"/>
    <w:rsid w:val="0090423F"/>
    <w:rsid w:val="00904B0C"/>
    <w:rsid w:val="0090660B"/>
    <w:rsid w:val="0090662C"/>
    <w:rsid w:val="00906B3A"/>
    <w:rsid w:val="00906E46"/>
    <w:rsid w:val="0091124D"/>
    <w:rsid w:val="009116A6"/>
    <w:rsid w:val="00911C76"/>
    <w:rsid w:val="00913BB0"/>
    <w:rsid w:val="00914A43"/>
    <w:rsid w:val="00914BE8"/>
    <w:rsid w:val="00914CC3"/>
    <w:rsid w:val="00914F30"/>
    <w:rsid w:val="00915628"/>
    <w:rsid w:val="00915C73"/>
    <w:rsid w:val="00916677"/>
    <w:rsid w:val="00916932"/>
    <w:rsid w:val="00916A04"/>
    <w:rsid w:val="009172F2"/>
    <w:rsid w:val="009174AB"/>
    <w:rsid w:val="00917A45"/>
    <w:rsid w:val="009208D7"/>
    <w:rsid w:val="0092250E"/>
    <w:rsid w:val="00923387"/>
    <w:rsid w:val="0092375E"/>
    <w:rsid w:val="0092403E"/>
    <w:rsid w:val="009245A4"/>
    <w:rsid w:val="009245F1"/>
    <w:rsid w:val="00924BC6"/>
    <w:rsid w:val="009259D1"/>
    <w:rsid w:val="00925C4E"/>
    <w:rsid w:val="00927CD3"/>
    <w:rsid w:val="00930614"/>
    <w:rsid w:val="009313E7"/>
    <w:rsid w:val="009314F0"/>
    <w:rsid w:val="009315D9"/>
    <w:rsid w:val="00931F6B"/>
    <w:rsid w:val="00931F98"/>
    <w:rsid w:val="009326D1"/>
    <w:rsid w:val="00932CDC"/>
    <w:rsid w:val="00932F4C"/>
    <w:rsid w:val="009330E1"/>
    <w:rsid w:val="009339A3"/>
    <w:rsid w:val="00934948"/>
    <w:rsid w:val="009359AE"/>
    <w:rsid w:val="00936211"/>
    <w:rsid w:val="00936ED4"/>
    <w:rsid w:val="00937049"/>
    <w:rsid w:val="0093742A"/>
    <w:rsid w:val="00937E0E"/>
    <w:rsid w:val="009402DA"/>
    <w:rsid w:val="00940F51"/>
    <w:rsid w:val="00942004"/>
    <w:rsid w:val="0094262E"/>
    <w:rsid w:val="00942B3A"/>
    <w:rsid w:val="00942CF9"/>
    <w:rsid w:val="0094314B"/>
    <w:rsid w:val="00943629"/>
    <w:rsid w:val="0094368D"/>
    <w:rsid w:val="0094375A"/>
    <w:rsid w:val="00944040"/>
    <w:rsid w:val="00944B3F"/>
    <w:rsid w:val="00945975"/>
    <w:rsid w:val="00946045"/>
    <w:rsid w:val="00946B68"/>
    <w:rsid w:val="00946BDD"/>
    <w:rsid w:val="00947961"/>
    <w:rsid w:val="00947D06"/>
    <w:rsid w:val="00947E37"/>
    <w:rsid w:val="00950AAE"/>
    <w:rsid w:val="00951313"/>
    <w:rsid w:val="009516B2"/>
    <w:rsid w:val="00952250"/>
    <w:rsid w:val="0095277E"/>
    <w:rsid w:val="00952985"/>
    <w:rsid w:val="00953650"/>
    <w:rsid w:val="00953ECC"/>
    <w:rsid w:val="009540F8"/>
    <w:rsid w:val="0095460F"/>
    <w:rsid w:val="00954A2B"/>
    <w:rsid w:val="00954BB2"/>
    <w:rsid w:val="00954E11"/>
    <w:rsid w:val="00954EB4"/>
    <w:rsid w:val="00955E96"/>
    <w:rsid w:val="00956BB8"/>
    <w:rsid w:val="00956FD4"/>
    <w:rsid w:val="00957376"/>
    <w:rsid w:val="009579DE"/>
    <w:rsid w:val="0096263C"/>
    <w:rsid w:val="00962C45"/>
    <w:rsid w:val="009631EA"/>
    <w:rsid w:val="00964406"/>
    <w:rsid w:val="009644FF"/>
    <w:rsid w:val="009647EE"/>
    <w:rsid w:val="0096495F"/>
    <w:rsid w:val="00964C2B"/>
    <w:rsid w:val="009656BF"/>
    <w:rsid w:val="009661B6"/>
    <w:rsid w:val="00966B0B"/>
    <w:rsid w:val="00967016"/>
    <w:rsid w:val="0097090B"/>
    <w:rsid w:val="009711DE"/>
    <w:rsid w:val="0097151F"/>
    <w:rsid w:val="0097155D"/>
    <w:rsid w:val="00971936"/>
    <w:rsid w:val="00971F4D"/>
    <w:rsid w:val="00972A6C"/>
    <w:rsid w:val="00972AC0"/>
    <w:rsid w:val="009739D3"/>
    <w:rsid w:val="00973FB2"/>
    <w:rsid w:val="00974917"/>
    <w:rsid w:val="00974A4F"/>
    <w:rsid w:val="00974D75"/>
    <w:rsid w:val="00974E01"/>
    <w:rsid w:val="009759E2"/>
    <w:rsid w:val="00975EE2"/>
    <w:rsid w:val="00976179"/>
    <w:rsid w:val="0097694E"/>
    <w:rsid w:val="00976B02"/>
    <w:rsid w:val="00976EAC"/>
    <w:rsid w:val="00977433"/>
    <w:rsid w:val="009803B7"/>
    <w:rsid w:val="009809EB"/>
    <w:rsid w:val="00981084"/>
    <w:rsid w:val="009815E3"/>
    <w:rsid w:val="009815FC"/>
    <w:rsid w:val="00981F3F"/>
    <w:rsid w:val="00982147"/>
    <w:rsid w:val="009822B0"/>
    <w:rsid w:val="00982612"/>
    <w:rsid w:val="00982690"/>
    <w:rsid w:val="009830DF"/>
    <w:rsid w:val="00983440"/>
    <w:rsid w:val="0098373B"/>
    <w:rsid w:val="00984067"/>
    <w:rsid w:val="00984081"/>
    <w:rsid w:val="009854BE"/>
    <w:rsid w:val="00986134"/>
    <w:rsid w:val="00986ABF"/>
    <w:rsid w:val="00987474"/>
    <w:rsid w:val="009876EE"/>
    <w:rsid w:val="00987817"/>
    <w:rsid w:val="00987D4B"/>
    <w:rsid w:val="00990236"/>
    <w:rsid w:val="009916A0"/>
    <w:rsid w:val="00992D56"/>
    <w:rsid w:val="00993CA6"/>
    <w:rsid w:val="00994138"/>
    <w:rsid w:val="009941A2"/>
    <w:rsid w:val="00994C88"/>
    <w:rsid w:val="00994EF3"/>
    <w:rsid w:val="009956DF"/>
    <w:rsid w:val="0099585E"/>
    <w:rsid w:val="00995B6B"/>
    <w:rsid w:val="009960AD"/>
    <w:rsid w:val="00996CAE"/>
    <w:rsid w:val="009972E9"/>
    <w:rsid w:val="009978D5"/>
    <w:rsid w:val="009979E8"/>
    <w:rsid w:val="009A1247"/>
    <w:rsid w:val="009A1322"/>
    <w:rsid w:val="009A1869"/>
    <w:rsid w:val="009A298F"/>
    <w:rsid w:val="009A2E18"/>
    <w:rsid w:val="009A3189"/>
    <w:rsid w:val="009A3256"/>
    <w:rsid w:val="009A33DA"/>
    <w:rsid w:val="009A358D"/>
    <w:rsid w:val="009A3760"/>
    <w:rsid w:val="009A37AA"/>
    <w:rsid w:val="009A4219"/>
    <w:rsid w:val="009A4549"/>
    <w:rsid w:val="009A4983"/>
    <w:rsid w:val="009A530E"/>
    <w:rsid w:val="009A5FD2"/>
    <w:rsid w:val="009A60B2"/>
    <w:rsid w:val="009A742D"/>
    <w:rsid w:val="009A7996"/>
    <w:rsid w:val="009B01EC"/>
    <w:rsid w:val="009B06C1"/>
    <w:rsid w:val="009B0FD5"/>
    <w:rsid w:val="009B155B"/>
    <w:rsid w:val="009B1616"/>
    <w:rsid w:val="009B22FB"/>
    <w:rsid w:val="009B2EB5"/>
    <w:rsid w:val="009B315D"/>
    <w:rsid w:val="009B34A2"/>
    <w:rsid w:val="009B4847"/>
    <w:rsid w:val="009B489E"/>
    <w:rsid w:val="009B49B2"/>
    <w:rsid w:val="009B4DBB"/>
    <w:rsid w:val="009B52C0"/>
    <w:rsid w:val="009B56EB"/>
    <w:rsid w:val="009B5827"/>
    <w:rsid w:val="009B5C7B"/>
    <w:rsid w:val="009B5CFF"/>
    <w:rsid w:val="009B6098"/>
    <w:rsid w:val="009B61D0"/>
    <w:rsid w:val="009B692A"/>
    <w:rsid w:val="009B6BFE"/>
    <w:rsid w:val="009B7674"/>
    <w:rsid w:val="009B78CC"/>
    <w:rsid w:val="009C12FB"/>
    <w:rsid w:val="009C1804"/>
    <w:rsid w:val="009C1E58"/>
    <w:rsid w:val="009C2902"/>
    <w:rsid w:val="009C3BF9"/>
    <w:rsid w:val="009C5A79"/>
    <w:rsid w:val="009C5DCE"/>
    <w:rsid w:val="009C66A4"/>
    <w:rsid w:val="009C6E6E"/>
    <w:rsid w:val="009C738C"/>
    <w:rsid w:val="009C7CAB"/>
    <w:rsid w:val="009D03A2"/>
    <w:rsid w:val="009D03BF"/>
    <w:rsid w:val="009D09B7"/>
    <w:rsid w:val="009D16F1"/>
    <w:rsid w:val="009D17F5"/>
    <w:rsid w:val="009D1997"/>
    <w:rsid w:val="009D1A24"/>
    <w:rsid w:val="009D1AFF"/>
    <w:rsid w:val="009D2610"/>
    <w:rsid w:val="009D3DB9"/>
    <w:rsid w:val="009D5555"/>
    <w:rsid w:val="009D5C19"/>
    <w:rsid w:val="009D5C3B"/>
    <w:rsid w:val="009D5FBC"/>
    <w:rsid w:val="009D6942"/>
    <w:rsid w:val="009D69E6"/>
    <w:rsid w:val="009D6AEC"/>
    <w:rsid w:val="009D6C0A"/>
    <w:rsid w:val="009D6ED1"/>
    <w:rsid w:val="009D70D5"/>
    <w:rsid w:val="009D7747"/>
    <w:rsid w:val="009D7DFB"/>
    <w:rsid w:val="009E08C6"/>
    <w:rsid w:val="009E108A"/>
    <w:rsid w:val="009E1AAD"/>
    <w:rsid w:val="009E1BCC"/>
    <w:rsid w:val="009E2456"/>
    <w:rsid w:val="009E379C"/>
    <w:rsid w:val="009E3FC7"/>
    <w:rsid w:val="009E4403"/>
    <w:rsid w:val="009E4A84"/>
    <w:rsid w:val="009E50DA"/>
    <w:rsid w:val="009E6FDA"/>
    <w:rsid w:val="009E7978"/>
    <w:rsid w:val="009F0036"/>
    <w:rsid w:val="009F01DF"/>
    <w:rsid w:val="009F0AEA"/>
    <w:rsid w:val="009F0E6A"/>
    <w:rsid w:val="009F18AF"/>
    <w:rsid w:val="009F2157"/>
    <w:rsid w:val="009F2A0A"/>
    <w:rsid w:val="009F2C64"/>
    <w:rsid w:val="009F2EBA"/>
    <w:rsid w:val="009F39E9"/>
    <w:rsid w:val="009F4551"/>
    <w:rsid w:val="009F4954"/>
    <w:rsid w:val="009F5405"/>
    <w:rsid w:val="009F6BE4"/>
    <w:rsid w:val="009F6FEC"/>
    <w:rsid w:val="00A001DE"/>
    <w:rsid w:val="00A01DE3"/>
    <w:rsid w:val="00A02304"/>
    <w:rsid w:val="00A02441"/>
    <w:rsid w:val="00A025AD"/>
    <w:rsid w:val="00A028F7"/>
    <w:rsid w:val="00A032E4"/>
    <w:rsid w:val="00A033F0"/>
    <w:rsid w:val="00A04CCF"/>
    <w:rsid w:val="00A05651"/>
    <w:rsid w:val="00A1029F"/>
    <w:rsid w:val="00A1168B"/>
    <w:rsid w:val="00A11ACB"/>
    <w:rsid w:val="00A11EAB"/>
    <w:rsid w:val="00A126EE"/>
    <w:rsid w:val="00A12C7E"/>
    <w:rsid w:val="00A1361F"/>
    <w:rsid w:val="00A14622"/>
    <w:rsid w:val="00A148DB"/>
    <w:rsid w:val="00A15AB3"/>
    <w:rsid w:val="00A1608C"/>
    <w:rsid w:val="00A163FE"/>
    <w:rsid w:val="00A1699E"/>
    <w:rsid w:val="00A17841"/>
    <w:rsid w:val="00A17F4B"/>
    <w:rsid w:val="00A204F0"/>
    <w:rsid w:val="00A2088E"/>
    <w:rsid w:val="00A21289"/>
    <w:rsid w:val="00A2217A"/>
    <w:rsid w:val="00A23480"/>
    <w:rsid w:val="00A23567"/>
    <w:rsid w:val="00A23616"/>
    <w:rsid w:val="00A23B2C"/>
    <w:rsid w:val="00A23BA6"/>
    <w:rsid w:val="00A24B3A"/>
    <w:rsid w:val="00A25062"/>
    <w:rsid w:val="00A25AE8"/>
    <w:rsid w:val="00A25C27"/>
    <w:rsid w:val="00A26167"/>
    <w:rsid w:val="00A2653D"/>
    <w:rsid w:val="00A27FB5"/>
    <w:rsid w:val="00A301F1"/>
    <w:rsid w:val="00A30F89"/>
    <w:rsid w:val="00A31883"/>
    <w:rsid w:val="00A33C20"/>
    <w:rsid w:val="00A34128"/>
    <w:rsid w:val="00A34D57"/>
    <w:rsid w:val="00A35393"/>
    <w:rsid w:val="00A35552"/>
    <w:rsid w:val="00A35C86"/>
    <w:rsid w:val="00A35DDF"/>
    <w:rsid w:val="00A362DD"/>
    <w:rsid w:val="00A41295"/>
    <w:rsid w:val="00A4150F"/>
    <w:rsid w:val="00A415F2"/>
    <w:rsid w:val="00A4193F"/>
    <w:rsid w:val="00A427B9"/>
    <w:rsid w:val="00A42B32"/>
    <w:rsid w:val="00A42D92"/>
    <w:rsid w:val="00A4312D"/>
    <w:rsid w:val="00A440A7"/>
    <w:rsid w:val="00A443E6"/>
    <w:rsid w:val="00A448C2"/>
    <w:rsid w:val="00A44AB0"/>
    <w:rsid w:val="00A44D27"/>
    <w:rsid w:val="00A44E88"/>
    <w:rsid w:val="00A46164"/>
    <w:rsid w:val="00A469DE"/>
    <w:rsid w:val="00A47470"/>
    <w:rsid w:val="00A50022"/>
    <w:rsid w:val="00A50AAD"/>
    <w:rsid w:val="00A50AC3"/>
    <w:rsid w:val="00A516EA"/>
    <w:rsid w:val="00A51F5C"/>
    <w:rsid w:val="00A5250D"/>
    <w:rsid w:val="00A532DB"/>
    <w:rsid w:val="00A5376B"/>
    <w:rsid w:val="00A537A2"/>
    <w:rsid w:val="00A543CB"/>
    <w:rsid w:val="00A54EC0"/>
    <w:rsid w:val="00A55451"/>
    <w:rsid w:val="00A555EE"/>
    <w:rsid w:val="00A56044"/>
    <w:rsid w:val="00A56181"/>
    <w:rsid w:val="00A56822"/>
    <w:rsid w:val="00A57872"/>
    <w:rsid w:val="00A601A1"/>
    <w:rsid w:val="00A60F65"/>
    <w:rsid w:val="00A61155"/>
    <w:rsid w:val="00A616BE"/>
    <w:rsid w:val="00A61D90"/>
    <w:rsid w:val="00A625D6"/>
    <w:rsid w:val="00A62698"/>
    <w:rsid w:val="00A62AE1"/>
    <w:rsid w:val="00A63C21"/>
    <w:rsid w:val="00A65102"/>
    <w:rsid w:val="00A654EF"/>
    <w:rsid w:val="00A6553F"/>
    <w:rsid w:val="00A65FF7"/>
    <w:rsid w:val="00A66B49"/>
    <w:rsid w:val="00A66C1A"/>
    <w:rsid w:val="00A66CE1"/>
    <w:rsid w:val="00A7062A"/>
    <w:rsid w:val="00A70BAC"/>
    <w:rsid w:val="00A7237C"/>
    <w:rsid w:val="00A735C5"/>
    <w:rsid w:val="00A74302"/>
    <w:rsid w:val="00A74880"/>
    <w:rsid w:val="00A748F9"/>
    <w:rsid w:val="00A74BA7"/>
    <w:rsid w:val="00A75C2C"/>
    <w:rsid w:val="00A75D76"/>
    <w:rsid w:val="00A76739"/>
    <w:rsid w:val="00A767A5"/>
    <w:rsid w:val="00A76B62"/>
    <w:rsid w:val="00A76F95"/>
    <w:rsid w:val="00A80327"/>
    <w:rsid w:val="00A81528"/>
    <w:rsid w:val="00A81AF0"/>
    <w:rsid w:val="00A8278E"/>
    <w:rsid w:val="00A82795"/>
    <w:rsid w:val="00A828C6"/>
    <w:rsid w:val="00A8315B"/>
    <w:rsid w:val="00A846BF"/>
    <w:rsid w:val="00A85D51"/>
    <w:rsid w:val="00A85EDB"/>
    <w:rsid w:val="00A85FD5"/>
    <w:rsid w:val="00A86360"/>
    <w:rsid w:val="00A865EC"/>
    <w:rsid w:val="00A86F46"/>
    <w:rsid w:val="00A87AEA"/>
    <w:rsid w:val="00A87E3E"/>
    <w:rsid w:val="00A90401"/>
    <w:rsid w:val="00A90653"/>
    <w:rsid w:val="00A9073D"/>
    <w:rsid w:val="00A91621"/>
    <w:rsid w:val="00A91F8B"/>
    <w:rsid w:val="00A92BF8"/>
    <w:rsid w:val="00A94125"/>
    <w:rsid w:val="00A948DB"/>
    <w:rsid w:val="00A9494B"/>
    <w:rsid w:val="00A949D5"/>
    <w:rsid w:val="00A95BF0"/>
    <w:rsid w:val="00A95F50"/>
    <w:rsid w:val="00A96204"/>
    <w:rsid w:val="00A963C1"/>
    <w:rsid w:val="00A96D63"/>
    <w:rsid w:val="00A970E1"/>
    <w:rsid w:val="00A97134"/>
    <w:rsid w:val="00A97E36"/>
    <w:rsid w:val="00AA06DA"/>
    <w:rsid w:val="00AA0797"/>
    <w:rsid w:val="00AA0915"/>
    <w:rsid w:val="00AA0F31"/>
    <w:rsid w:val="00AA1A55"/>
    <w:rsid w:val="00AA2357"/>
    <w:rsid w:val="00AA25EB"/>
    <w:rsid w:val="00AA29C4"/>
    <w:rsid w:val="00AA347B"/>
    <w:rsid w:val="00AA457C"/>
    <w:rsid w:val="00AA4A09"/>
    <w:rsid w:val="00AA4A7F"/>
    <w:rsid w:val="00AA4FAA"/>
    <w:rsid w:val="00AA6234"/>
    <w:rsid w:val="00AA6486"/>
    <w:rsid w:val="00AA6E6C"/>
    <w:rsid w:val="00AA6ED3"/>
    <w:rsid w:val="00AA74FB"/>
    <w:rsid w:val="00AB038B"/>
    <w:rsid w:val="00AB0B00"/>
    <w:rsid w:val="00AB1525"/>
    <w:rsid w:val="00AB15EF"/>
    <w:rsid w:val="00AB1AB0"/>
    <w:rsid w:val="00AB1AD1"/>
    <w:rsid w:val="00AB1FF7"/>
    <w:rsid w:val="00AB2210"/>
    <w:rsid w:val="00AB2812"/>
    <w:rsid w:val="00AB290C"/>
    <w:rsid w:val="00AB292B"/>
    <w:rsid w:val="00AB2D0F"/>
    <w:rsid w:val="00AB3281"/>
    <w:rsid w:val="00AB339E"/>
    <w:rsid w:val="00AB3883"/>
    <w:rsid w:val="00AB3FEF"/>
    <w:rsid w:val="00AB4BF1"/>
    <w:rsid w:val="00AB5956"/>
    <w:rsid w:val="00AB596E"/>
    <w:rsid w:val="00AB5E20"/>
    <w:rsid w:val="00AB62CB"/>
    <w:rsid w:val="00AB668E"/>
    <w:rsid w:val="00AB7C71"/>
    <w:rsid w:val="00AB7CA5"/>
    <w:rsid w:val="00AC1D3B"/>
    <w:rsid w:val="00AC2BA1"/>
    <w:rsid w:val="00AC324A"/>
    <w:rsid w:val="00AC4DCC"/>
    <w:rsid w:val="00AC4DF2"/>
    <w:rsid w:val="00AC54F0"/>
    <w:rsid w:val="00AC5935"/>
    <w:rsid w:val="00AC61F0"/>
    <w:rsid w:val="00AC66A5"/>
    <w:rsid w:val="00AC70A2"/>
    <w:rsid w:val="00AD034A"/>
    <w:rsid w:val="00AD0CE1"/>
    <w:rsid w:val="00AD1143"/>
    <w:rsid w:val="00AD13EC"/>
    <w:rsid w:val="00AD23C5"/>
    <w:rsid w:val="00AD2B56"/>
    <w:rsid w:val="00AD5AC3"/>
    <w:rsid w:val="00AD6161"/>
    <w:rsid w:val="00AD632C"/>
    <w:rsid w:val="00AD759D"/>
    <w:rsid w:val="00AE0545"/>
    <w:rsid w:val="00AE08F1"/>
    <w:rsid w:val="00AE0FCA"/>
    <w:rsid w:val="00AE1B02"/>
    <w:rsid w:val="00AE293E"/>
    <w:rsid w:val="00AE299B"/>
    <w:rsid w:val="00AE2CBD"/>
    <w:rsid w:val="00AE333E"/>
    <w:rsid w:val="00AE3E68"/>
    <w:rsid w:val="00AE4578"/>
    <w:rsid w:val="00AE4625"/>
    <w:rsid w:val="00AE4721"/>
    <w:rsid w:val="00AE49F4"/>
    <w:rsid w:val="00AE57B1"/>
    <w:rsid w:val="00AE68F5"/>
    <w:rsid w:val="00AE6A26"/>
    <w:rsid w:val="00AE78CE"/>
    <w:rsid w:val="00AE7BA5"/>
    <w:rsid w:val="00AF0A6E"/>
    <w:rsid w:val="00AF216D"/>
    <w:rsid w:val="00AF2D2B"/>
    <w:rsid w:val="00AF39E8"/>
    <w:rsid w:val="00AF3CA8"/>
    <w:rsid w:val="00AF3E86"/>
    <w:rsid w:val="00AF435E"/>
    <w:rsid w:val="00AF49BD"/>
    <w:rsid w:val="00AF4A65"/>
    <w:rsid w:val="00AF4AB8"/>
    <w:rsid w:val="00AF507F"/>
    <w:rsid w:val="00AF5543"/>
    <w:rsid w:val="00AF5F2D"/>
    <w:rsid w:val="00AF64AD"/>
    <w:rsid w:val="00AF7001"/>
    <w:rsid w:val="00AF7BE8"/>
    <w:rsid w:val="00B0042C"/>
    <w:rsid w:val="00B0144D"/>
    <w:rsid w:val="00B01E03"/>
    <w:rsid w:val="00B02662"/>
    <w:rsid w:val="00B02A36"/>
    <w:rsid w:val="00B03041"/>
    <w:rsid w:val="00B03B52"/>
    <w:rsid w:val="00B03C66"/>
    <w:rsid w:val="00B04E98"/>
    <w:rsid w:val="00B050C7"/>
    <w:rsid w:val="00B05355"/>
    <w:rsid w:val="00B055A2"/>
    <w:rsid w:val="00B05804"/>
    <w:rsid w:val="00B05EE2"/>
    <w:rsid w:val="00B06773"/>
    <w:rsid w:val="00B069E0"/>
    <w:rsid w:val="00B07FCA"/>
    <w:rsid w:val="00B10CFF"/>
    <w:rsid w:val="00B11882"/>
    <w:rsid w:val="00B11D31"/>
    <w:rsid w:val="00B11EF6"/>
    <w:rsid w:val="00B11F65"/>
    <w:rsid w:val="00B12ACA"/>
    <w:rsid w:val="00B130A0"/>
    <w:rsid w:val="00B132CA"/>
    <w:rsid w:val="00B1421B"/>
    <w:rsid w:val="00B14D3F"/>
    <w:rsid w:val="00B1598E"/>
    <w:rsid w:val="00B15B0A"/>
    <w:rsid w:val="00B15D61"/>
    <w:rsid w:val="00B16910"/>
    <w:rsid w:val="00B175D6"/>
    <w:rsid w:val="00B17AE8"/>
    <w:rsid w:val="00B2009D"/>
    <w:rsid w:val="00B20A9A"/>
    <w:rsid w:val="00B217A9"/>
    <w:rsid w:val="00B23E55"/>
    <w:rsid w:val="00B24091"/>
    <w:rsid w:val="00B24D2F"/>
    <w:rsid w:val="00B24E65"/>
    <w:rsid w:val="00B25F09"/>
    <w:rsid w:val="00B26222"/>
    <w:rsid w:val="00B26306"/>
    <w:rsid w:val="00B2696E"/>
    <w:rsid w:val="00B27C8A"/>
    <w:rsid w:val="00B3131B"/>
    <w:rsid w:val="00B335BE"/>
    <w:rsid w:val="00B33C3C"/>
    <w:rsid w:val="00B348DB"/>
    <w:rsid w:val="00B35376"/>
    <w:rsid w:val="00B360DD"/>
    <w:rsid w:val="00B36276"/>
    <w:rsid w:val="00B3640E"/>
    <w:rsid w:val="00B36AE6"/>
    <w:rsid w:val="00B36EC7"/>
    <w:rsid w:val="00B403B0"/>
    <w:rsid w:val="00B40F5F"/>
    <w:rsid w:val="00B412F4"/>
    <w:rsid w:val="00B41A77"/>
    <w:rsid w:val="00B44C91"/>
    <w:rsid w:val="00B45A3D"/>
    <w:rsid w:val="00B45C57"/>
    <w:rsid w:val="00B45DC4"/>
    <w:rsid w:val="00B50561"/>
    <w:rsid w:val="00B509E7"/>
    <w:rsid w:val="00B50AB5"/>
    <w:rsid w:val="00B52C68"/>
    <w:rsid w:val="00B53E78"/>
    <w:rsid w:val="00B54069"/>
    <w:rsid w:val="00B545DF"/>
    <w:rsid w:val="00B5501B"/>
    <w:rsid w:val="00B55403"/>
    <w:rsid w:val="00B55D8B"/>
    <w:rsid w:val="00B569AB"/>
    <w:rsid w:val="00B569B7"/>
    <w:rsid w:val="00B57121"/>
    <w:rsid w:val="00B57651"/>
    <w:rsid w:val="00B576D0"/>
    <w:rsid w:val="00B577B5"/>
    <w:rsid w:val="00B57D3C"/>
    <w:rsid w:val="00B60197"/>
    <w:rsid w:val="00B603D8"/>
    <w:rsid w:val="00B604E6"/>
    <w:rsid w:val="00B60946"/>
    <w:rsid w:val="00B61243"/>
    <w:rsid w:val="00B61336"/>
    <w:rsid w:val="00B61A74"/>
    <w:rsid w:val="00B61D5A"/>
    <w:rsid w:val="00B6244D"/>
    <w:rsid w:val="00B632B3"/>
    <w:rsid w:val="00B63E5B"/>
    <w:rsid w:val="00B63EA3"/>
    <w:rsid w:val="00B63FD2"/>
    <w:rsid w:val="00B64A19"/>
    <w:rsid w:val="00B6557E"/>
    <w:rsid w:val="00B6560D"/>
    <w:rsid w:val="00B65B25"/>
    <w:rsid w:val="00B65DA9"/>
    <w:rsid w:val="00B666F1"/>
    <w:rsid w:val="00B66B59"/>
    <w:rsid w:val="00B66C92"/>
    <w:rsid w:val="00B67463"/>
    <w:rsid w:val="00B6773D"/>
    <w:rsid w:val="00B67C29"/>
    <w:rsid w:val="00B67D8C"/>
    <w:rsid w:val="00B67E2C"/>
    <w:rsid w:val="00B70187"/>
    <w:rsid w:val="00B7042E"/>
    <w:rsid w:val="00B7094F"/>
    <w:rsid w:val="00B72943"/>
    <w:rsid w:val="00B73A5E"/>
    <w:rsid w:val="00B74D84"/>
    <w:rsid w:val="00B7567D"/>
    <w:rsid w:val="00B800F5"/>
    <w:rsid w:val="00B80EBF"/>
    <w:rsid w:val="00B81B03"/>
    <w:rsid w:val="00B827AD"/>
    <w:rsid w:val="00B8289A"/>
    <w:rsid w:val="00B82AE4"/>
    <w:rsid w:val="00B83D4F"/>
    <w:rsid w:val="00B847C0"/>
    <w:rsid w:val="00B85440"/>
    <w:rsid w:val="00B858D2"/>
    <w:rsid w:val="00B86085"/>
    <w:rsid w:val="00B86994"/>
    <w:rsid w:val="00B9016D"/>
    <w:rsid w:val="00B91825"/>
    <w:rsid w:val="00B923B3"/>
    <w:rsid w:val="00B9291E"/>
    <w:rsid w:val="00B92D88"/>
    <w:rsid w:val="00B9345F"/>
    <w:rsid w:val="00B93F55"/>
    <w:rsid w:val="00B9449D"/>
    <w:rsid w:val="00B944F8"/>
    <w:rsid w:val="00B945CC"/>
    <w:rsid w:val="00B94CD2"/>
    <w:rsid w:val="00B94CEB"/>
    <w:rsid w:val="00B953C0"/>
    <w:rsid w:val="00B96626"/>
    <w:rsid w:val="00B973B4"/>
    <w:rsid w:val="00BA01D4"/>
    <w:rsid w:val="00BA0553"/>
    <w:rsid w:val="00BA07F5"/>
    <w:rsid w:val="00BA0ED3"/>
    <w:rsid w:val="00BA1826"/>
    <w:rsid w:val="00BA2104"/>
    <w:rsid w:val="00BA213B"/>
    <w:rsid w:val="00BA25A6"/>
    <w:rsid w:val="00BA2AA5"/>
    <w:rsid w:val="00BA3EA5"/>
    <w:rsid w:val="00BA4B0E"/>
    <w:rsid w:val="00BA5B8F"/>
    <w:rsid w:val="00BA6D46"/>
    <w:rsid w:val="00BA7CCB"/>
    <w:rsid w:val="00BB0259"/>
    <w:rsid w:val="00BB038D"/>
    <w:rsid w:val="00BB045D"/>
    <w:rsid w:val="00BB0BC6"/>
    <w:rsid w:val="00BB1BD9"/>
    <w:rsid w:val="00BB2496"/>
    <w:rsid w:val="00BB335D"/>
    <w:rsid w:val="00BB3380"/>
    <w:rsid w:val="00BB38AA"/>
    <w:rsid w:val="00BB3F19"/>
    <w:rsid w:val="00BB3FB6"/>
    <w:rsid w:val="00BB4834"/>
    <w:rsid w:val="00BB69C5"/>
    <w:rsid w:val="00BB6E73"/>
    <w:rsid w:val="00BB722F"/>
    <w:rsid w:val="00BB7AB4"/>
    <w:rsid w:val="00BB7E7F"/>
    <w:rsid w:val="00BC0A9D"/>
    <w:rsid w:val="00BC0FC3"/>
    <w:rsid w:val="00BC1181"/>
    <w:rsid w:val="00BC1AD8"/>
    <w:rsid w:val="00BC1C8E"/>
    <w:rsid w:val="00BC2030"/>
    <w:rsid w:val="00BC274B"/>
    <w:rsid w:val="00BC29EC"/>
    <w:rsid w:val="00BC2D80"/>
    <w:rsid w:val="00BC2E2A"/>
    <w:rsid w:val="00BC3574"/>
    <w:rsid w:val="00BC3CA6"/>
    <w:rsid w:val="00BC3F30"/>
    <w:rsid w:val="00BC4117"/>
    <w:rsid w:val="00BC42A1"/>
    <w:rsid w:val="00BC49BB"/>
    <w:rsid w:val="00BC4B3E"/>
    <w:rsid w:val="00BC55E6"/>
    <w:rsid w:val="00BC5664"/>
    <w:rsid w:val="00BC59AA"/>
    <w:rsid w:val="00BC689E"/>
    <w:rsid w:val="00BD1810"/>
    <w:rsid w:val="00BD1C97"/>
    <w:rsid w:val="00BD2703"/>
    <w:rsid w:val="00BD28BD"/>
    <w:rsid w:val="00BD2F48"/>
    <w:rsid w:val="00BD34A2"/>
    <w:rsid w:val="00BD464B"/>
    <w:rsid w:val="00BD4AD1"/>
    <w:rsid w:val="00BD4FB7"/>
    <w:rsid w:val="00BD4FC4"/>
    <w:rsid w:val="00BD5265"/>
    <w:rsid w:val="00BD592E"/>
    <w:rsid w:val="00BD6278"/>
    <w:rsid w:val="00BD658F"/>
    <w:rsid w:val="00BD6780"/>
    <w:rsid w:val="00BE02A9"/>
    <w:rsid w:val="00BE05D7"/>
    <w:rsid w:val="00BE0966"/>
    <w:rsid w:val="00BE0D0C"/>
    <w:rsid w:val="00BE0D54"/>
    <w:rsid w:val="00BE12B8"/>
    <w:rsid w:val="00BE1824"/>
    <w:rsid w:val="00BE189A"/>
    <w:rsid w:val="00BE2548"/>
    <w:rsid w:val="00BE283F"/>
    <w:rsid w:val="00BE2842"/>
    <w:rsid w:val="00BE327C"/>
    <w:rsid w:val="00BE394C"/>
    <w:rsid w:val="00BE4E81"/>
    <w:rsid w:val="00BE673A"/>
    <w:rsid w:val="00BE6DA1"/>
    <w:rsid w:val="00BE7DFE"/>
    <w:rsid w:val="00BF1B8C"/>
    <w:rsid w:val="00BF24BE"/>
    <w:rsid w:val="00BF2A5E"/>
    <w:rsid w:val="00BF3227"/>
    <w:rsid w:val="00BF3658"/>
    <w:rsid w:val="00BF39FC"/>
    <w:rsid w:val="00BF4BFC"/>
    <w:rsid w:val="00BF5B74"/>
    <w:rsid w:val="00BF6196"/>
    <w:rsid w:val="00BF6A80"/>
    <w:rsid w:val="00BF6D0F"/>
    <w:rsid w:val="00BF71AA"/>
    <w:rsid w:val="00C01103"/>
    <w:rsid w:val="00C01148"/>
    <w:rsid w:val="00C02B84"/>
    <w:rsid w:val="00C02D38"/>
    <w:rsid w:val="00C035BF"/>
    <w:rsid w:val="00C06420"/>
    <w:rsid w:val="00C06915"/>
    <w:rsid w:val="00C06A84"/>
    <w:rsid w:val="00C0743F"/>
    <w:rsid w:val="00C07628"/>
    <w:rsid w:val="00C10325"/>
    <w:rsid w:val="00C111EF"/>
    <w:rsid w:val="00C11786"/>
    <w:rsid w:val="00C11D10"/>
    <w:rsid w:val="00C12194"/>
    <w:rsid w:val="00C12529"/>
    <w:rsid w:val="00C1350D"/>
    <w:rsid w:val="00C13827"/>
    <w:rsid w:val="00C14BBB"/>
    <w:rsid w:val="00C153DB"/>
    <w:rsid w:val="00C15C87"/>
    <w:rsid w:val="00C16AFC"/>
    <w:rsid w:val="00C16B74"/>
    <w:rsid w:val="00C20206"/>
    <w:rsid w:val="00C204D2"/>
    <w:rsid w:val="00C21105"/>
    <w:rsid w:val="00C2265D"/>
    <w:rsid w:val="00C22848"/>
    <w:rsid w:val="00C2394D"/>
    <w:rsid w:val="00C245CF"/>
    <w:rsid w:val="00C248A9"/>
    <w:rsid w:val="00C248CC"/>
    <w:rsid w:val="00C24972"/>
    <w:rsid w:val="00C24CDC"/>
    <w:rsid w:val="00C254E5"/>
    <w:rsid w:val="00C26825"/>
    <w:rsid w:val="00C26887"/>
    <w:rsid w:val="00C26FC2"/>
    <w:rsid w:val="00C2708F"/>
    <w:rsid w:val="00C27546"/>
    <w:rsid w:val="00C2796E"/>
    <w:rsid w:val="00C27E8E"/>
    <w:rsid w:val="00C305C5"/>
    <w:rsid w:val="00C30648"/>
    <w:rsid w:val="00C318FA"/>
    <w:rsid w:val="00C31918"/>
    <w:rsid w:val="00C3195F"/>
    <w:rsid w:val="00C32399"/>
    <w:rsid w:val="00C329FF"/>
    <w:rsid w:val="00C33239"/>
    <w:rsid w:val="00C33BA9"/>
    <w:rsid w:val="00C344D2"/>
    <w:rsid w:val="00C35A7D"/>
    <w:rsid w:val="00C35CAC"/>
    <w:rsid w:val="00C36744"/>
    <w:rsid w:val="00C36A80"/>
    <w:rsid w:val="00C36AD4"/>
    <w:rsid w:val="00C36D67"/>
    <w:rsid w:val="00C36DA1"/>
    <w:rsid w:val="00C4020F"/>
    <w:rsid w:val="00C402BE"/>
    <w:rsid w:val="00C40C69"/>
    <w:rsid w:val="00C41042"/>
    <w:rsid w:val="00C41AF8"/>
    <w:rsid w:val="00C42162"/>
    <w:rsid w:val="00C4229C"/>
    <w:rsid w:val="00C424CB"/>
    <w:rsid w:val="00C42E69"/>
    <w:rsid w:val="00C43720"/>
    <w:rsid w:val="00C43C70"/>
    <w:rsid w:val="00C44156"/>
    <w:rsid w:val="00C442C3"/>
    <w:rsid w:val="00C44950"/>
    <w:rsid w:val="00C44D79"/>
    <w:rsid w:val="00C4568D"/>
    <w:rsid w:val="00C4596F"/>
    <w:rsid w:val="00C45C26"/>
    <w:rsid w:val="00C45D00"/>
    <w:rsid w:val="00C45D3F"/>
    <w:rsid w:val="00C463C1"/>
    <w:rsid w:val="00C46606"/>
    <w:rsid w:val="00C4760E"/>
    <w:rsid w:val="00C47AD6"/>
    <w:rsid w:val="00C5034C"/>
    <w:rsid w:val="00C50BCF"/>
    <w:rsid w:val="00C51209"/>
    <w:rsid w:val="00C51EB2"/>
    <w:rsid w:val="00C5434A"/>
    <w:rsid w:val="00C55134"/>
    <w:rsid w:val="00C55269"/>
    <w:rsid w:val="00C55637"/>
    <w:rsid w:val="00C5564E"/>
    <w:rsid w:val="00C55C3E"/>
    <w:rsid w:val="00C5600F"/>
    <w:rsid w:val="00C56055"/>
    <w:rsid w:val="00C56CCD"/>
    <w:rsid w:val="00C56D99"/>
    <w:rsid w:val="00C57322"/>
    <w:rsid w:val="00C577EB"/>
    <w:rsid w:val="00C578D3"/>
    <w:rsid w:val="00C57979"/>
    <w:rsid w:val="00C603E2"/>
    <w:rsid w:val="00C6048E"/>
    <w:rsid w:val="00C605D4"/>
    <w:rsid w:val="00C606D5"/>
    <w:rsid w:val="00C60CD4"/>
    <w:rsid w:val="00C60D29"/>
    <w:rsid w:val="00C61828"/>
    <w:rsid w:val="00C61981"/>
    <w:rsid w:val="00C62A84"/>
    <w:rsid w:val="00C63189"/>
    <w:rsid w:val="00C64475"/>
    <w:rsid w:val="00C646E9"/>
    <w:rsid w:val="00C6581A"/>
    <w:rsid w:val="00C658D1"/>
    <w:rsid w:val="00C65B60"/>
    <w:rsid w:val="00C661D6"/>
    <w:rsid w:val="00C66844"/>
    <w:rsid w:val="00C66851"/>
    <w:rsid w:val="00C66FC4"/>
    <w:rsid w:val="00C67308"/>
    <w:rsid w:val="00C67A2B"/>
    <w:rsid w:val="00C7050C"/>
    <w:rsid w:val="00C70C4B"/>
    <w:rsid w:val="00C7174E"/>
    <w:rsid w:val="00C71DCD"/>
    <w:rsid w:val="00C72491"/>
    <w:rsid w:val="00C726D2"/>
    <w:rsid w:val="00C736BA"/>
    <w:rsid w:val="00C73770"/>
    <w:rsid w:val="00C73B5E"/>
    <w:rsid w:val="00C73D0B"/>
    <w:rsid w:val="00C743F3"/>
    <w:rsid w:val="00C749C6"/>
    <w:rsid w:val="00C74D48"/>
    <w:rsid w:val="00C74E23"/>
    <w:rsid w:val="00C752CB"/>
    <w:rsid w:val="00C7594D"/>
    <w:rsid w:val="00C76690"/>
    <w:rsid w:val="00C76F93"/>
    <w:rsid w:val="00C77EE4"/>
    <w:rsid w:val="00C77F78"/>
    <w:rsid w:val="00C800FD"/>
    <w:rsid w:val="00C80222"/>
    <w:rsid w:val="00C802FC"/>
    <w:rsid w:val="00C812B4"/>
    <w:rsid w:val="00C81498"/>
    <w:rsid w:val="00C81A06"/>
    <w:rsid w:val="00C83AE1"/>
    <w:rsid w:val="00C86BF3"/>
    <w:rsid w:val="00C86F7B"/>
    <w:rsid w:val="00C87530"/>
    <w:rsid w:val="00C87C39"/>
    <w:rsid w:val="00C901B3"/>
    <w:rsid w:val="00C90756"/>
    <w:rsid w:val="00C912C7"/>
    <w:rsid w:val="00C914AA"/>
    <w:rsid w:val="00C91699"/>
    <w:rsid w:val="00C9195E"/>
    <w:rsid w:val="00C91D6F"/>
    <w:rsid w:val="00C91F9C"/>
    <w:rsid w:val="00C92D90"/>
    <w:rsid w:val="00C92DA7"/>
    <w:rsid w:val="00C93F39"/>
    <w:rsid w:val="00C940C0"/>
    <w:rsid w:val="00C943DA"/>
    <w:rsid w:val="00C9448C"/>
    <w:rsid w:val="00C94E88"/>
    <w:rsid w:val="00C97945"/>
    <w:rsid w:val="00C97EC0"/>
    <w:rsid w:val="00C97F76"/>
    <w:rsid w:val="00CA0757"/>
    <w:rsid w:val="00CA0D96"/>
    <w:rsid w:val="00CA1031"/>
    <w:rsid w:val="00CA1CFA"/>
    <w:rsid w:val="00CA2478"/>
    <w:rsid w:val="00CA2486"/>
    <w:rsid w:val="00CA24CE"/>
    <w:rsid w:val="00CA6877"/>
    <w:rsid w:val="00CA699E"/>
    <w:rsid w:val="00CA6A2B"/>
    <w:rsid w:val="00CA6CA3"/>
    <w:rsid w:val="00CA7682"/>
    <w:rsid w:val="00CB0008"/>
    <w:rsid w:val="00CB01B3"/>
    <w:rsid w:val="00CB0F47"/>
    <w:rsid w:val="00CB1186"/>
    <w:rsid w:val="00CB1AB2"/>
    <w:rsid w:val="00CB213F"/>
    <w:rsid w:val="00CB214E"/>
    <w:rsid w:val="00CB2E98"/>
    <w:rsid w:val="00CB4E9F"/>
    <w:rsid w:val="00CB54A0"/>
    <w:rsid w:val="00CB5540"/>
    <w:rsid w:val="00CB6430"/>
    <w:rsid w:val="00CB799C"/>
    <w:rsid w:val="00CB7C24"/>
    <w:rsid w:val="00CB7EB5"/>
    <w:rsid w:val="00CC0CB1"/>
    <w:rsid w:val="00CC0D2F"/>
    <w:rsid w:val="00CC1909"/>
    <w:rsid w:val="00CC1CFB"/>
    <w:rsid w:val="00CC1DA0"/>
    <w:rsid w:val="00CC240B"/>
    <w:rsid w:val="00CC371B"/>
    <w:rsid w:val="00CC3978"/>
    <w:rsid w:val="00CC4856"/>
    <w:rsid w:val="00CC4F91"/>
    <w:rsid w:val="00CC51AF"/>
    <w:rsid w:val="00CC5E94"/>
    <w:rsid w:val="00CC5FA6"/>
    <w:rsid w:val="00CC6550"/>
    <w:rsid w:val="00CC6BBC"/>
    <w:rsid w:val="00CC6DA1"/>
    <w:rsid w:val="00CC6E86"/>
    <w:rsid w:val="00CC7E02"/>
    <w:rsid w:val="00CD02BF"/>
    <w:rsid w:val="00CD07BE"/>
    <w:rsid w:val="00CD0948"/>
    <w:rsid w:val="00CD0C29"/>
    <w:rsid w:val="00CD1059"/>
    <w:rsid w:val="00CD14C0"/>
    <w:rsid w:val="00CD182A"/>
    <w:rsid w:val="00CD194F"/>
    <w:rsid w:val="00CD229F"/>
    <w:rsid w:val="00CD23C9"/>
    <w:rsid w:val="00CD23DB"/>
    <w:rsid w:val="00CD2593"/>
    <w:rsid w:val="00CD3D51"/>
    <w:rsid w:val="00CD40EA"/>
    <w:rsid w:val="00CD4588"/>
    <w:rsid w:val="00CD503A"/>
    <w:rsid w:val="00CD5A64"/>
    <w:rsid w:val="00CD5F73"/>
    <w:rsid w:val="00CD60B4"/>
    <w:rsid w:val="00CD6787"/>
    <w:rsid w:val="00CD67E3"/>
    <w:rsid w:val="00CD6C39"/>
    <w:rsid w:val="00CD76B1"/>
    <w:rsid w:val="00CD783F"/>
    <w:rsid w:val="00CE0274"/>
    <w:rsid w:val="00CE0F32"/>
    <w:rsid w:val="00CE23C5"/>
    <w:rsid w:val="00CE2F84"/>
    <w:rsid w:val="00CE3DDF"/>
    <w:rsid w:val="00CE65A5"/>
    <w:rsid w:val="00CE7647"/>
    <w:rsid w:val="00CE7EBF"/>
    <w:rsid w:val="00CF04B3"/>
    <w:rsid w:val="00CF0881"/>
    <w:rsid w:val="00CF0E9B"/>
    <w:rsid w:val="00CF13D8"/>
    <w:rsid w:val="00CF273C"/>
    <w:rsid w:val="00CF2FDD"/>
    <w:rsid w:val="00CF307F"/>
    <w:rsid w:val="00CF30FF"/>
    <w:rsid w:val="00CF3323"/>
    <w:rsid w:val="00CF33F3"/>
    <w:rsid w:val="00CF35B5"/>
    <w:rsid w:val="00CF3803"/>
    <w:rsid w:val="00CF3D73"/>
    <w:rsid w:val="00CF45E9"/>
    <w:rsid w:val="00CF4B8F"/>
    <w:rsid w:val="00CF632D"/>
    <w:rsid w:val="00CF638D"/>
    <w:rsid w:val="00CF71AE"/>
    <w:rsid w:val="00CF7290"/>
    <w:rsid w:val="00CF74A1"/>
    <w:rsid w:val="00CF76E0"/>
    <w:rsid w:val="00CF7C01"/>
    <w:rsid w:val="00D0182D"/>
    <w:rsid w:val="00D01A26"/>
    <w:rsid w:val="00D01E8E"/>
    <w:rsid w:val="00D01E92"/>
    <w:rsid w:val="00D0267D"/>
    <w:rsid w:val="00D02898"/>
    <w:rsid w:val="00D02EB7"/>
    <w:rsid w:val="00D03459"/>
    <w:rsid w:val="00D03751"/>
    <w:rsid w:val="00D045B9"/>
    <w:rsid w:val="00D04ED1"/>
    <w:rsid w:val="00D06024"/>
    <w:rsid w:val="00D07A6E"/>
    <w:rsid w:val="00D07D02"/>
    <w:rsid w:val="00D10E6A"/>
    <w:rsid w:val="00D1114F"/>
    <w:rsid w:val="00D12A0B"/>
    <w:rsid w:val="00D12C9D"/>
    <w:rsid w:val="00D12FD5"/>
    <w:rsid w:val="00D1305B"/>
    <w:rsid w:val="00D1342E"/>
    <w:rsid w:val="00D146C0"/>
    <w:rsid w:val="00D14C77"/>
    <w:rsid w:val="00D150EF"/>
    <w:rsid w:val="00D1573D"/>
    <w:rsid w:val="00D15B86"/>
    <w:rsid w:val="00D15BCB"/>
    <w:rsid w:val="00D16653"/>
    <w:rsid w:val="00D16A58"/>
    <w:rsid w:val="00D16FFE"/>
    <w:rsid w:val="00D1768D"/>
    <w:rsid w:val="00D17F35"/>
    <w:rsid w:val="00D201E6"/>
    <w:rsid w:val="00D2098B"/>
    <w:rsid w:val="00D20CC0"/>
    <w:rsid w:val="00D21841"/>
    <w:rsid w:val="00D21C39"/>
    <w:rsid w:val="00D222BC"/>
    <w:rsid w:val="00D2285D"/>
    <w:rsid w:val="00D22B1D"/>
    <w:rsid w:val="00D22B25"/>
    <w:rsid w:val="00D22C7D"/>
    <w:rsid w:val="00D231F2"/>
    <w:rsid w:val="00D23AE7"/>
    <w:rsid w:val="00D25B0F"/>
    <w:rsid w:val="00D267D8"/>
    <w:rsid w:val="00D2732B"/>
    <w:rsid w:val="00D274DD"/>
    <w:rsid w:val="00D3130B"/>
    <w:rsid w:val="00D319C1"/>
    <w:rsid w:val="00D31E11"/>
    <w:rsid w:val="00D31E4D"/>
    <w:rsid w:val="00D327C8"/>
    <w:rsid w:val="00D32C51"/>
    <w:rsid w:val="00D3346F"/>
    <w:rsid w:val="00D338BD"/>
    <w:rsid w:val="00D343B6"/>
    <w:rsid w:val="00D345B8"/>
    <w:rsid w:val="00D34934"/>
    <w:rsid w:val="00D34AC1"/>
    <w:rsid w:val="00D34DDA"/>
    <w:rsid w:val="00D35E27"/>
    <w:rsid w:val="00D35F76"/>
    <w:rsid w:val="00D35FE4"/>
    <w:rsid w:val="00D36EE4"/>
    <w:rsid w:val="00D376BD"/>
    <w:rsid w:val="00D378C4"/>
    <w:rsid w:val="00D40677"/>
    <w:rsid w:val="00D40C4E"/>
    <w:rsid w:val="00D41417"/>
    <w:rsid w:val="00D42531"/>
    <w:rsid w:val="00D42840"/>
    <w:rsid w:val="00D4285A"/>
    <w:rsid w:val="00D4378D"/>
    <w:rsid w:val="00D43CC4"/>
    <w:rsid w:val="00D43F6B"/>
    <w:rsid w:val="00D44B96"/>
    <w:rsid w:val="00D47652"/>
    <w:rsid w:val="00D47B23"/>
    <w:rsid w:val="00D47BA1"/>
    <w:rsid w:val="00D506B5"/>
    <w:rsid w:val="00D50C57"/>
    <w:rsid w:val="00D5229E"/>
    <w:rsid w:val="00D526B7"/>
    <w:rsid w:val="00D52EAD"/>
    <w:rsid w:val="00D52FCA"/>
    <w:rsid w:val="00D53A44"/>
    <w:rsid w:val="00D53ED6"/>
    <w:rsid w:val="00D5487B"/>
    <w:rsid w:val="00D54B72"/>
    <w:rsid w:val="00D55841"/>
    <w:rsid w:val="00D55852"/>
    <w:rsid w:val="00D56B6C"/>
    <w:rsid w:val="00D57956"/>
    <w:rsid w:val="00D60797"/>
    <w:rsid w:val="00D60A15"/>
    <w:rsid w:val="00D60AE8"/>
    <w:rsid w:val="00D60B2F"/>
    <w:rsid w:val="00D60C5E"/>
    <w:rsid w:val="00D615AE"/>
    <w:rsid w:val="00D61C36"/>
    <w:rsid w:val="00D61C74"/>
    <w:rsid w:val="00D6275C"/>
    <w:rsid w:val="00D6299A"/>
    <w:rsid w:val="00D635ED"/>
    <w:rsid w:val="00D63809"/>
    <w:rsid w:val="00D6452E"/>
    <w:rsid w:val="00D64641"/>
    <w:rsid w:val="00D64950"/>
    <w:rsid w:val="00D65763"/>
    <w:rsid w:val="00D65DB7"/>
    <w:rsid w:val="00D66329"/>
    <w:rsid w:val="00D66338"/>
    <w:rsid w:val="00D665CB"/>
    <w:rsid w:val="00D66DA5"/>
    <w:rsid w:val="00D67005"/>
    <w:rsid w:val="00D67186"/>
    <w:rsid w:val="00D673F5"/>
    <w:rsid w:val="00D702F0"/>
    <w:rsid w:val="00D70DDF"/>
    <w:rsid w:val="00D72887"/>
    <w:rsid w:val="00D735B2"/>
    <w:rsid w:val="00D73A8E"/>
    <w:rsid w:val="00D74014"/>
    <w:rsid w:val="00D751C2"/>
    <w:rsid w:val="00D7523F"/>
    <w:rsid w:val="00D76631"/>
    <w:rsid w:val="00D77519"/>
    <w:rsid w:val="00D800B7"/>
    <w:rsid w:val="00D8032E"/>
    <w:rsid w:val="00D82670"/>
    <w:rsid w:val="00D83189"/>
    <w:rsid w:val="00D83207"/>
    <w:rsid w:val="00D83AEF"/>
    <w:rsid w:val="00D842F0"/>
    <w:rsid w:val="00D8488B"/>
    <w:rsid w:val="00D8546B"/>
    <w:rsid w:val="00D871C7"/>
    <w:rsid w:val="00D87D67"/>
    <w:rsid w:val="00D87F8C"/>
    <w:rsid w:val="00D9004D"/>
    <w:rsid w:val="00D9037E"/>
    <w:rsid w:val="00D90509"/>
    <w:rsid w:val="00D90D1F"/>
    <w:rsid w:val="00D90DC9"/>
    <w:rsid w:val="00D919DC"/>
    <w:rsid w:val="00D91E0B"/>
    <w:rsid w:val="00D93B7F"/>
    <w:rsid w:val="00D93D1A"/>
    <w:rsid w:val="00D944A7"/>
    <w:rsid w:val="00D94DBF"/>
    <w:rsid w:val="00D95F8D"/>
    <w:rsid w:val="00D96936"/>
    <w:rsid w:val="00D97465"/>
    <w:rsid w:val="00D97C51"/>
    <w:rsid w:val="00D97D64"/>
    <w:rsid w:val="00DA122F"/>
    <w:rsid w:val="00DA1CF9"/>
    <w:rsid w:val="00DA20B2"/>
    <w:rsid w:val="00DA218D"/>
    <w:rsid w:val="00DA23CA"/>
    <w:rsid w:val="00DA25E7"/>
    <w:rsid w:val="00DA45B8"/>
    <w:rsid w:val="00DA48A4"/>
    <w:rsid w:val="00DA4A23"/>
    <w:rsid w:val="00DA5B13"/>
    <w:rsid w:val="00DA60D0"/>
    <w:rsid w:val="00DA6757"/>
    <w:rsid w:val="00DA67A2"/>
    <w:rsid w:val="00DA778F"/>
    <w:rsid w:val="00DB04ED"/>
    <w:rsid w:val="00DB0AE8"/>
    <w:rsid w:val="00DB0D55"/>
    <w:rsid w:val="00DB12BE"/>
    <w:rsid w:val="00DB14A9"/>
    <w:rsid w:val="00DB1778"/>
    <w:rsid w:val="00DB2BC7"/>
    <w:rsid w:val="00DB383F"/>
    <w:rsid w:val="00DB39B6"/>
    <w:rsid w:val="00DB3B93"/>
    <w:rsid w:val="00DB3BE3"/>
    <w:rsid w:val="00DB4017"/>
    <w:rsid w:val="00DB434B"/>
    <w:rsid w:val="00DB454E"/>
    <w:rsid w:val="00DB4855"/>
    <w:rsid w:val="00DB5990"/>
    <w:rsid w:val="00DB613A"/>
    <w:rsid w:val="00DB68DE"/>
    <w:rsid w:val="00DB6B98"/>
    <w:rsid w:val="00DC034F"/>
    <w:rsid w:val="00DC03A9"/>
    <w:rsid w:val="00DC04D8"/>
    <w:rsid w:val="00DC089E"/>
    <w:rsid w:val="00DC1A72"/>
    <w:rsid w:val="00DC1B15"/>
    <w:rsid w:val="00DC1DB3"/>
    <w:rsid w:val="00DC27EB"/>
    <w:rsid w:val="00DC3215"/>
    <w:rsid w:val="00DC32B5"/>
    <w:rsid w:val="00DC3F10"/>
    <w:rsid w:val="00DC4493"/>
    <w:rsid w:val="00DC4877"/>
    <w:rsid w:val="00DC49B3"/>
    <w:rsid w:val="00DC533B"/>
    <w:rsid w:val="00DC535F"/>
    <w:rsid w:val="00DC5C29"/>
    <w:rsid w:val="00DC5FDB"/>
    <w:rsid w:val="00DC6C9F"/>
    <w:rsid w:val="00DC71BD"/>
    <w:rsid w:val="00DC72B5"/>
    <w:rsid w:val="00DC72C2"/>
    <w:rsid w:val="00DD0035"/>
    <w:rsid w:val="00DD0416"/>
    <w:rsid w:val="00DD101C"/>
    <w:rsid w:val="00DD1327"/>
    <w:rsid w:val="00DD1F76"/>
    <w:rsid w:val="00DD2091"/>
    <w:rsid w:val="00DD295D"/>
    <w:rsid w:val="00DD2AB2"/>
    <w:rsid w:val="00DD2ADA"/>
    <w:rsid w:val="00DD3EA2"/>
    <w:rsid w:val="00DD5AAA"/>
    <w:rsid w:val="00DD5DAB"/>
    <w:rsid w:val="00DD5ECF"/>
    <w:rsid w:val="00DD6255"/>
    <w:rsid w:val="00DD6286"/>
    <w:rsid w:val="00DD7748"/>
    <w:rsid w:val="00DD785E"/>
    <w:rsid w:val="00DD790C"/>
    <w:rsid w:val="00DD7AE7"/>
    <w:rsid w:val="00DE00FC"/>
    <w:rsid w:val="00DE03A7"/>
    <w:rsid w:val="00DE0C54"/>
    <w:rsid w:val="00DE1875"/>
    <w:rsid w:val="00DE2EE0"/>
    <w:rsid w:val="00DE409F"/>
    <w:rsid w:val="00DE4259"/>
    <w:rsid w:val="00DE473F"/>
    <w:rsid w:val="00DE4E93"/>
    <w:rsid w:val="00DE51A2"/>
    <w:rsid w:val="00DE523C"/>
    <w:rsid w:val="00DE5AF3"/>
    <w:rsid w:val="00DE5DD9"/>
    <w:rsid w:val="00DE619F"/>
    <w:rsid w:val="00DE65E9"/>
    <w:rsid w:val="00DE6817"/>
    <w:rsid w:val="00DE6956"/>
    <w:rsid w:val="00DF074C"/>
    <w:rsid w:val="00DF0834"/>
    <w:rsid w:val="00DF107B"/>
    <w:rsid w:val="00DF123C"/>
    <w:rsid w:val="00DF180E"/>
    <w:rsid w:val="00DF1924"/>
    <w:rsid w:val="00DF2AE5"/>
    <w:rsid w:val="00DF4BC8"/>
    <w:rsid w:val="00DF50A8"/>
    <w:rsid w:val="00DF6024"/>
    <w:rsid w:val="00DF605C"/>
    <w:rsid w:val="00DF65AC"/>
    <w:rsid w:val="00DF6DF0"/>
    <w:rsid w:val="00DF7184"/>
    <w:rsid w:val="00DF7211"/>
    <w:rsid w:val="00E016AA"/>
    <w:rsid w:val="00E01EE7"/>
    <w:rsid w:val="00E03F40"/>
    <w:rsid w:val="00E0454D"/>
    <w:rsid w:val="00E04CE5"/>
    <w:rsid w:val="00E04E41"/>
    <w:rsid w:val="00E04FF6"/>
    <w:rsid w:val="00E05AA8"/>
    <w:rsid w:val="00E05CF6"/>
    <w:rsid w:val="00E06016"/>
    <w:rsid w:val="00E07AE1"/>
    <w:rsid w:val="00E07B16"/>
    <w:rsid w:val="00E103B0"/>
    <w:rsid w:val="00E10A88"/>
    <w:rsid w:val="00E1128E"/>
    <w:rsid w:val="00E1180A"/>
    <w:rsid w:val="00E11AD0"/>
    <w:rsid w:val="00E12F35"/>
    <w:rsid w:val="00E13552"/>
    <w:rsid w:val="00E1381A"/>
    <w:rsid w:val="00E13925"/>
    <w:rsid w:val="00E13A68"/>
    <w:rsid w:val="00E13A70"/>
    <w:rsid w:val="00E14436"/>
    <w:rsid w:val="00E1487A"/>
    <w:rsid w:val="00E14C6E"/>
    <w:rsid w:val="00E1587C"/>
    <w:rsid w:val="00E15BB1"/>
    <w:rsid w:val="00E16029"/>
    <w:rsid w:val="00E16497"/>
    <w:rsid w:val="00E164A7"/>
    <w:rsid w:val="00E168F9"/>
    <w:rsid w:val="00E16E23"/>
    <w:rsid w:val="00E176CD"/>
    <w:rsid w:val="00E20046"/>
    <w:rsid w:val="00E203FE"/>
    <w:rsid w:val="00E207F6"/>
    <w:rsid w:val="00E209BA"/>
    <w:rsid w:val="00E20BC6"/>
    <w:rsid w:val="00E21030"/>
    <w:rsid w:val="00E210AF"/>
    <w:rsid w:val="00E2147A"/>
    <w:rsid w:val="00E2169A"/>
    <w:rsid w:val="00E21ADE"/>
    <w:rsid w:val="00E21ECA"/>
    <w:rsid w:val="00E23946"/>
    <w:rsid w:val="00E23ADF"/>
    <w:rsid w:val="00E23CF4"/>
    <w:rsid w:val="00E244A2"/>
    <w:rsid w:val="00E2547B"/>
    <w:rsid w:val="00E25526"/>
    <w:rsid w:val="00E26081"/>
    <w:rsid w:val="00E261FF"/>
    <w:rsid w:val="00E270A2"/>
    <w:rsid w:val="00E273A5"/>
    <w:rsid w:val="00E276A0"/>
    <w:rsid w:val="00E30204"/>
    <w:rsid w:val="00E313A6"/>
    <w:rsid w:val="00E32B1A"/>
    <w:rsid w:val="00E33E1A"/>
    <w:rsid w:val="00E341C9"/>
    <w:rsid w:val="00E354DB"/>
    <w:rsid w:val="00E358F0"/>
    <w:rsid w:val="00E35AC7"/>
    <w:rsid w:val="00E35B60"/>
    <w:rsid w:val="00E364DB"/>
    <w:rsid w:val="00E36F18"/>
    <w:rsid w:val="00E37041"/>
    <w:rsid w:val="00E371EC"/>
    <w:rsid w:val="00E4126C"/>
    <w:rsid w:val="00E41CB6"/>
    <w:rsid w:val="00E41E07"/>
    <w:rsid w:val="00E421D9"/>
    <w:rsid w:val="00E43343"/>
    <w:rsid w:val="00E43503"/>
    <w:rsid w:val="00E44E65"/>
    <w:rsid w:val="00E450F5"/>
    <w:rsid w:val="00E4568F"/>
    <w:rsid w:val="00E4585F"/>
    <w:rsid w:val="00E45957"/>
    <w:rsid w:val="00E45CC7"/>
    <w:rsid w:val="00E45D46"/>
    <w:rsid w:val="00E45D81"/>
    <w:rsid w:val="00E45FEF"/>
    <w:rsid w:val="00E46579"/>
    <w:rsid w:val="00E465BA"/>
    <w:rsid w:val="00E46DA5"/>
    <w:rsid w:val="00E4748E"/>
    <w:rsid w:val="00E47B99"/>
    <w:rsid w:val="00E50099"/>
    <w:rsid w:val="00E5157D"/>
    <w:rsid w:val="00E515ED"/>
    <w:rsid w:val="00E518AB"/>
    <w:rsid w:val="00E51CB2"/>
    <w:rsid w:val="00E52397"/>
    <w:rsid w:val="00E5288A"/>
    <w:rsid w:val="00E5293E"/>
    <w:rsid w:val="00E53D05"/>
    <w:rsid w:val="00E53F7D"/>
    <w:rsid w:val="00E54394"/>
    <w:rsid w:val="00E5446D"/>
    <w:rsid w:val="00E549BC"/>
    <w:rsid w:val="00E552CF"/>
    <w:rsid w:val="00E56C94"/>
    <w:rsid w:val="00E57EE2"/>
    <w:rsid w:val="00E606F3"/>
    <w:rsid w:val="00E60822"/>
    <w:rsid w:val="00E608EF"/>
    <w:rsid w:val="00E61AFE"/>
    <w:rsid w:val="00E62D43"/>
    <w:rsid w:val="00E6340F"/>
    <w:rsid w:val="00E63A59"/>
    <w:rsid w:val="00E64333"/>
    <w:rsid w:val="00E645AE"/>
    <w:rsid w:val="00E64E74"/>
    <w:rsid w:val="00E653B4"/>
    <w:rsid w:val="00E65AD7"/>
    <w:rsid w:val="00E66046"/>
    <w:rsid w:val="00E66444"/>
    <w:rsid w:val="00E6696E"/>
    <w:rsid w:val="00E67283"/>
    <w:rsid w:val="00E67793"/>
    <w:rsid w:val="00E70325"/>
    <w:rsid w:val="00E70434"/>
    <w:rsid w:val="00E7096D"/>
    <w:rsid w:val="00E70A86"/>
    <w:rsid w:val="00E70C34"/>
    <w:rsid w:val="00E70EDB"/>
    <w:rsid w:val="00E71342"/>
    <w:rsid w:val="00E71437"/>
    <w:rsid w:val="00E727BA"/>
    <w:rsid w:val="00E7294D"/>
    <w:rsid w:val="00E73E56"/>
    <w:rsid w:val="00E7549C"/>
    <w:rsid w:val="00E7576C"/>
    <w:rsid w:val="00E759A0"/>
    <w:rsid w:val="00E76C5C"/>
    <w:rsid w:val="00E80B47"/>
    <w:rsid w:val="00E80D10"/>
    <w:rsid w:val="00E80FC8"/>
    <w:rsid w:val="00E815F5"/>
    <w:rsid w:val="00E816E7"/>
    <w:rsid w:val="00E823A3"/>
    <w:rsid w:val="00E8314C"/>
    <w:rsid w:val="00E83D0E"/>
    <w:rsid w:val="00E83FDA"/>
    <w:rsid w:val="00E84812"/>
    <w:rsid w:val="00E84913"/>
    <w:rsid w:val="00E84B6E"/>
    <w:rsid w:val="00E851C3"/>
    <w:rsid w:val="00E85550"/>
    <w:rsid w:val="00E858CF"/>
    <w:rsid w:val="00E8592C"/>
    <w:rsid w:val="00E85C0F"/>
    <w:rsid w:val="00E85DD6"/>
    <w:rsid w:val="00E85F2B"/>
    <w:rsid w:val="00E866C6"/>
    <w:rsid w:val="00E86C09"/>
    <w:rsid w:val="00E8704B"/>
    <w:rsid w:val="00E87C4B"/>
    <w:rsid w:val="00E90777"/>
    <w:rsid w:val="00E90785"/>
    <w:rsid w:val="00E90AB2"/>
    <w:rsid w:val="00E90B11"/>
    <w:rsid w:val="00E9171D"/>
    <w:rsid w:val="00E92215"/>
    <w:rsid w:val="00E92518"/>
    <w:rsid w:val="00E92D40"/>
    <w:rsid w:val="00E94060"/>
    <w:rsid w:val="00E942A3"/>
    <w:rsid w:val="00E95235"/>
    <w:rsid w:val="00E95BC4"/>
    <w:rsid w:val="00E96741"/>
    <w:rsid w:val="00E968DE"/>
    <w:rsid w:val="00E9698E"/>
    <w:rsid w:val="00E973C7"/>
    <w:rsid w:val="00E976BE"/>
    <w:rsid w:val="00E97AC4"/>
    <w:rsid w:val="00EA11D7"/>
    <w:rsid w:val="00EA1556"/>
    <w:rsid w:val="00EA1563"/>
    <w:rsid w:val="00EA1A79"/>
    <w:rsid w:val="00EA2CEB"/>
    <w:rsid w:val="00EA2DBD"/>
    <w:rsid w:val="00EA3A99"/>
    <w:rsid w:val="00EA4307"/>
    <w:rsid w:val="00EA4C42"/>
    <w:rsid w:val="00EA4DBE"/>
    <w:rsid w:val="00EA554D"/>
    <w:rsid w:val="00EA5A73"/>
    <w:rsid w:val="00EA6939"/>
    <w:rsid w:val="00EA6B28"/>
    <w:rsid w:val="00EB00DF"/>
    <w:rsid w:val="00EB0315"/>
    <w:rsid w:val="00EB12A1"/>
    <w:rsid w:val="00EB12EE"/>
    <w:rsid w:val="00EB3378"/>
    <w:rsid w:val="00EB4675"/>
    <w:rsid w:val="00EB486F"/>
    <w:rsid w:val="00EB4DBB"/>
    <w:rsid w:val="00EB6151"/>
    <w:rsid w:val="00EB6483"/>
    <w:rsid w:val="00EB66F0"/>
    <w:rsid w:val="00EB718E"/>
    <w:rsid w:val="00EB7290"/>
    <w:rsid w:val="00EC0A66"/>
    <w:rsid w:val="00EC152B"/>
    <w:rsid w:val="00EC2183"/>
    <w:rsid w:val="00EC276D"/>
    <w:rsid w:val="00EC380F"/>
    <w:rsid w:val="00EC39F4"/>
    <w:rsid w:val="00EC404C"/>
    <w:rsid w:val="00EC439C"/>
    <w:rsid w:val="00EC4833"/>
    <w:rsid w:val="00EC5120"/>
    <w:rsid w:val="00EC5C3F"/>
    <w:rsid w:val="00EC60DC"/>
    <w:rsid w:val="00EC6276"/>
    <w:rsid w:val="00EC6485"/>
    <w:rsid w:val="00EC68C4"/>
    <w:rsid w:val="00EC70DA"/>
    <w:rsid w:val="00EC734D"/>
    <w:rsid w:val="00EC7F9A"/>
    <w:rsid w:val="00ED0059"/>
    <w:rsid w:val="00ED04B9"/>
    <w:rsid w:val="00ED0E4D"/>
    <w:rsid w:val="00ED11E4"/>
    <w:rsid w:val="00ED214A"/>
    <w:rsid w:val="00ED2238"/>
    <w:rsid w:val="00ED2678"/>
    <w:rsid w:val="00ED310F"/>
    <w:rsid w:val="00ED319C"/>
    <w:rsid w:val="00ED5056"/>
    <w:rsid w:val="00ED5849"/>
    <w:rsid w:val="00ED711C"/>
    <w:rsid w:val="00ED751B"/>
    <w:rsid w:val="00EE18FD"/>
    <w:rsid w:val="00EE1A00"/>
    <w:rsid w:val="00EE2011"/>
    <w:rsid w:val="00EE265C"/>
    <w:rsid w:val="00EE27A9"/>
    <w:rsid w:val="00EE2F9D"/>
    <w:rsid w:val="00EE2FE5"/>
    <w:rsid w:val="00EE3895"/>
    <w:rsid w:val="00EE3B51"/>
    <w:rsid w:val="00EE454A"/>
    <w:rsid w:val="00EE4E62"/>
    <w:rsid w:val="00EE5AAA"/>
    <w:rsid w:val="00EE6C1D"/>
    <w:rsid w:val="00EE6EBD"/>
    <w:rsid w:val="00EE71D4"/>
    <w:rsid w:val="00EE7248"/>
    <w:rsid w:val="00EE72B4"/>
    <w:rsid w:val="00EE7D6A"/>
    <w:rsid w:val="00EF049E"/>
    <w:rsid w:val="00EF0CE9"/>
    <w:rsid w:val="00EF129A"/>
    <w:rsid w:val="00EF19BC"/>
    <w:rsid w:val="00EF23A5"/>
    <w:rsid w:val="00EF327C"/>
    <w:rsid w:val="00EF34CA"/>
    <w:rsid w:val="00EF360C"/>
    <w:rsid w:val="00EF45FB"/>
    <w:rsid w:val="00EF4641"/>
    <w:rsid w:val="00EF4655"/>
    <w:rsid w:val="00EF47A8"/>
    <w:rsid w:val="00EF4C61"/>
    <w:rsid w:val="00EF54D7"/>
    <w:rsid w:val="00EF5E82"/>
    <w:rsid w:val="00EF668D"/>
    <w:rsid w:val="00EF676B"/>
    <w:rsid w:val="00EF6873"/>
    <w:rsid w:val="00EF6E7E"/>
    <w:rsid w:val="00EF6EAF"/>
    <w:rsid w:val="00EF74BB"/>
    <w:rsid w:val="00EF7CD5"/>
    <w:rsid w:val="00F00B55"/>
    <w:rsid w:val="00F01D4E"/>
    <w:rsid w:val="00F0208F"/>
    <w:rsid w:val="00F0235F"/>
    <w:rsid w:val="00F023CC"/>
    <w:rsid w:val="00F02470"/>
    <w:rsid w:val="00F02DD3"/>
    <w:rsid w:val="00F0368B"/>
    <w:rsid w:val="00F05210"/>
    <w:rsid w:val="00F0585C"/>
    <w:rsid w:val="00F05BD8"/>
    <w:rsid w:val="00F05F9B"/>
    <w:rsid w:val="00F06967"/>
    <w:rsid w:val="00F07D4B"/>
    <w:rsid w:val="00F10A11"/>
    <w:rsid w:val="00F10B59"/>
    <w:rsid w:val="00F115A2"/>
    <w:rsid w:val="00F12754"/>
    <w:rsid w:val="00F13532"/>
    <w:rsid w:val="00F15161"/>
    <w:rsid w:val="00F1731C"/>
    <w:rsid w:val="00F173AE"/>
    <w:rsid w:val="00F17474"/>
    <w:rsid w:val="00F17CF2"/>
    <w:rsid w:val="00F20CF3"/>
    <w:rsid w:val="00F20FBA"/>
    <w:rsid w:val="00F21014"/>
    <w:rsid w:val="00F213A7"/>
    <w:rsid w:val="00F21D62"/>
    <w:rsid w:val="00F2243E"/>
    <w:rsid w:val="00F22457"/>
    <w:rsid w:val="00F23015"/>
    <w:rsid w:val="00F241CC"/>
    <w:rsid w:val="00F24C19"/>
    <w:rsid w:val="00F25B0F"/>
    <w:rsid w:val="00F30183"/>
    <w:rsid w:val="00F31568"/>
    <w:rsid w:val="00F3271F"/>
    <w:rsid w:val="00F3279C"/>
    <w:rsid w:val="00F32EB8"/>
    <w:rsid w:val="00F337AA"/>
    <w:rsid w:val="00F33F7B"/>
    <w:rsid w:val="00F34C99"/>
    <w:rsid w:val="00F34D35"/>
    <w:rsid w:val="00F36975"/>
    <w:rsid w:val="00F36E46"/>
    <w:rsid w:val="00F36F76"/>
    <w:rsid w:val="00F37257"/>
    <w:rsid w:val="00F377CE"/>
    <w:rsid w:val="00F37F5B"/>
    <w:rsid w:val="00F40B32"/>
    <w:rsid w:val="00F4110A"/>
    <w:rsid w:val="00F41194"/>
    <w:rsid w:val="00F41EA0"/>
    <w:rsid w:val="00F4302E"/>
    <w:rsid w:val="00F4305B"/>
    <w:rsid w:val="00F4335D"/>
    <w:rsid w:val="00F454DA"/>
    <w:rsid w:val="00F45961"/>
    <w:rsid w:val="00F45A17"/>
    <w:rsid w:val="00F45EC5"/>
    <w:rsid w:val="00F4652E"/>
    <w:rsid w:val="00F513BD"/>
    <w:rsid w:val="00F516C6"/>
    <w:rsid w:val="00F51D4B"/>
    <w:rsid w:val="00F51DEC"/>
    <w:rsid w:val="00F528E8"/>
    <w:rsid w:val="00F52B0B"/>
    <w:rsid w:val="00F52E59"/>
    <w:rsid w:val="00F53A82"/>
    <w:rsid w:val="00F53E43"/>
    <w:rsid w:val="00F540BF"/>
    <w:rsid w:val="00F54682"/>
    <w:rsid w:val="00F5524E"/>
    <w:rsid w:val="00F55776"/>
    <w:rsid w:val="00F55A4B"/>
    <w:rsid w:val="00F55F69"/>
    <w:rsid w:val="00F560D0"/>
    <w:rsid w:val="00F562D1"/>
    <w:rsid w:val="00F56904"/>
    <w:rsid w:val="00F56A06"/>
    <w:rsid w:val="00F5727D"/>
    <w:rsid w:val="00F5764E"/>
    <w:rsid w:val="00F57662"/>
    <w:rsid w:val="00F57E25"/>
    <w:rsid w:val="00F57F7D"/>
    <w:rsid w:val="00F60027"/>
    <w:rsid w:val="00F60421"/>
    <w:rsid w:val="00F610DF"/>
    <w:rsid w:val="00F61253"/>
    <w:rsid w:val="00F62CBF"/>
    <w:rsid w:val="00F6326B"/>
    <w:rsid w:val="00F657D8"/>
    <w:rsid w:val="00F65E5F"/>
    <w:rsid w:val="00F65F7A"/>
    <w:rsid w:val="00F662D0"/>
    <w:rsid w:val="00F66895"/>
    <w:rsid w:val="00F672AB"/>
    <w:rsid w:val="00F67465"/>
    <w:rsid w:val="00F6755A"/>
    <w:rsid w:val="00F67ADB"/>
    <w:rsid w:val="00F67B00"/>
    <w:rsid w:val="00F70004"/>
    <w:rsid w:val="00F709EB"/>
    <w:rsid w:val="00F70A4A"/>
    <w:rsid w:val="00F70D8F"/>
    <w:rsid w:val="00F70ECD"/>
    <w:rsid w:val="00F71868"/>
    <w:rsid w:val="00F72801"/>
    <w:rsid w:val="00F7294C"/>
    <w:rsid w:val="00F72D6C"/>
    <w:rsid w:val="00F72FCC"/>
    <w:rsid w:val="00F734A1"/>
    <w:rsid w:val="00F74566"/>
    <w:rsid w:val="00F748E0"/>
    <w:rsid w:val="00F749B8"/>
    <w:rsid w:val="00F74CA5"/>
    <w:rsid w:val="00F75307"/>
    <w:rsid w:val="00F7537C"/>
    <w:rsid w:val="00F758D2"/>
    <w:rsid w:val="00F75C0A"/>
    <w:rsid w:val="00F75C93"/>
    <w:rsid w:val="00F7656C"/>
    <w:rsid w:val="00F7727B"/>
    <w:rsid w:val="00F8053C"/>
    <w:rsid w:val="00F80B50"/>
    <w:rsid w:val="00F80C32"/>
    <w:rsid w:val="00F80E56"/>
    <w:rsid w:val="00F80F0D"/>
    <w:rsid w:val="00F81250"/>
    <w:rsid w:val="00F8139C"/>
    <w:rsid w:val="00F81B2B"/>
    <w:rsid w:val="00F82310"/>
    <w:rsid w:val="00F82517"/>
    <w:rsid w:val="00F83094"/>
    <w:rsid w:val="00F8321F"/>
    <w:rsid w:val="00F832F4"/>
    <w:rsid w:val="00F83C95"/>
    <w:rsid w:val="00F83E7E"/>
    <w:rsid w:val="00F8412D"/>
    <w:rsid w:val="00F8419D"/>
    <w:rsid w:val="00F8449D"/>
    <w:rsid w:val="00F84689"/>
    <w:rsid w:val="00F84ECF"/>
    <w:rsid w:val="00F85121"/>
    <w:rsid w:val="00F853BC"/>
    <w:rsid w:val="00F86336"/>
    <w:rsid w:val="00F8696C"/>
    <w:rsid w:val="00F869DA"/>
    <w:rsid w:val="00F87015"/>
    <w:rsid w:val="00F87518"/>
    <w:rsid w:val="00F87816"/>
    <w:rsid w:val="00F87C5A"/>
    <w:rsid w:val="00F87EE4"/>
    <w:rsid w:val="00F9015F"/>
    <w:rsid w:val="00F901D6"/>
    <w:rsid w:val="00F90AA5"/>
    <w:rsid w:val="00F922F7"/>
    <w:rsid w:val="00F92905"/>
    <w:rsid w:val="00F92EBF"/>
    <w:rsid w:val="00F934C9"/>
    <w:rsid w:val="00F937BF"/>
    <w:rsid w:val="00F946C5"/>
    <w:rsid w:val="00F9526B"/>
    <w:rsid w:val="00F95927"/>
    <w:rsid w:val="00F95B0C"/>
    <w:rsid w:val="00F9617F"/>
    <w:rsid w:val="00F96541"/>
    <w:rsid w:val="00F96AE4"/>
    <w:rsid w:val="00F9704E"/>
    <w:rsid w:val="00F97A91"/>
    <w:rsid w:val="00F97C25"/>
    <w:rsid w:val="00FA1012"/>
    <w:rsid w:val="00FA12FC"/>
    <w:rsid w:val="00FA1EE7"/>
    <w:rsid w:val="00FA2AA2"/>
    <w:rsid w:val="00FA2FE2"/>
    <w:rsid w:val="00FA34EC"/>
    <w:rsid w:val="00FA3D1A"/>
    <w:rsid w:val="00FA3D2C"/>
    <w:rsid w:val="00FA3D63"/>
    <w:rsid w:val="00FA41BD"/>
    <w:rsid w:val="00FA4FC7"/>
    <w:rsid w:val="00FA55B0"/>
    <w:rsid w:val="00FA58E7"/>
    <w:rsid w:val="00FA5B3F"/>
    <w:rsid w:val="00FA5CC0"/>
    <w:rsid w:val="00FA6472"/>
    <w:rsid w:val="00FA7901"/>
    <w:rsid w:val="00FB083B"/>
    <w:rsid w:val="00FB0BBA"/>
    <w:rsid w:val="00FB1F7F"/>
    <w:rsid w:val="00FB2579"/>
    <w:rsid w:val="00FB3D6D"/>
    <w:rsid w:val="00FB3EB3"/>
    <w:rsid w:val="00FB3FD6"/>
    <w:rsid w:val="00FB4672"/>
    <w:rsid w:val="00FB4D32"/>
    <w:rsid w:val="00FB53CD"/>
    <w:rsid w:val="00FB57A3"/>
    <w:rsid w:val="00FB5902"/>
    <w:rsid w:val="00FB5929"/>
    <w:rsid w:val="00FB7444"/>
    <w:rsid w:val="00FB7882"/>
    <w:rsid w:val="00FC0AEE"/>
    <w:rsid w:val="00FC1121"/>
    <w:rsid w:val="00FC1C5D"/>
    <w:rsid w:val="00FC22D5"/>
    <w:rsid w:val="00FC26F2"/>
    <w:rsid w:val="00FC2907"/>
    <w:rsid w:val="00FC3092"/>
    <w:rsid w:val="00FC3252"/>
    <w:rsid w:val="00FC33BA"/>
    <w:rsid w:val="00FC33D0"/>
    <w:rsid w:val="00FC3890"/>
    <w:rsid w:val="00FC4105"/>
    <w:rsid w:val="00FC4501"/>
    <w:rsid w:val="00FC536A"/>
    <w:rsid w:val="00FC6449"/>
    <w:rsid w:val="00FC6A16"/>
    <w:rsid w:val="00FC7310"/>
    <w:rsid w:val="00FC7555"/>
    <w:rsid w:val="00FC7ADE"/>
    <w:rsid w:val="00FC7BAE"/>
    <w:rsid w:val="00FD055E"/>
    <w:rsid w:val="00FD079B"/>
    <w:rsid w:val="00FD0CCF"/>
    <w:rsid w:val="00FD0DD7"/>
    <w:rsid w:val="00FD1055"/>
    <w:rsid w:val="00FD1A07"/>
    <w:rsid w:val="00FD1D74"/>
    <w:rsid w:val="00FD21BC"/>
    <w:rsid w:val="00FD2237"/>
    <w:rsid w:val="00FD2865"/>
    <w:rsid w:val="00FD2974"/>
    <w:rsid w:val="00FD2E65"/>
    <w:rsid w:val="00FD4B6F"/>
    <w:rsid w:val="00FD58EA"/>
    <w:rsid w:val="00FD6E04"/>
    <w:rsid w:val="00FD6E40"/>
    <w:rsid w:val="00FD72F9"/>
    <w:rsid w:val="00FD7A59"/>
    <w:rsid w:val="00FE0D77"/>
    <w:rsid w:val="00FE156A"/>
    <w:rsid w:val="00FE1DFC"/>
    <w:rsid w:val="00FE21ED"/>
    <w:rsid w:val="00FE252B"/>
    <w:rsid w:val="00FE4238"/>
    <w:rsid w:val="00FE4B5C"/>
    <w:rsid w:val="00FE4D3C"/>
    <w:rsid w:val="00FE4F8D"/>
    <w:rsid w:val="00FE541E"/>
    <w:rsid w:val="00FE5B38"/>
    <w:rsid w:val="00FE7503"/>
    <w:rsid w:val="00FE7C7F"/>
    <w:rsid w:val="00FE7CC4"/>
    <w:rsid w:val="00FF0054"/>
    <w:rsid w:val="00FF0D6E"/>
    <w:rsid w:val="00FF1703"/>
    <w:rsid w:val="00FF1B88"/>
    <w:rsid w:val="00FF1BBB"/>
    <w:rsid w:val="00FF39EA"/>
    <w:rsid w:val="00FF3DC8"/>
    <w:rsid w:val="00FF4048"/>
    <w:rsid w:val="00FF40E7"/>
    <w:rsid w:val="00FF433D"/>
    <w:rsid w:val="00FF51D2"/>
    <w:rsid w:val="00FF578D"/>
    <w:rsid w:val="00FF5FD0"/>
    <w:rsid w:val="00FF6478"/>
    <w:rsid w:val="00FF6D4C"/>
    <w:rsid w:val="01056956"/>
    <w:rsid w:val="010818C2"/>
    <w:rsid w:val="01154B3A"/>
    <w:rsid w:val="01187622"/>
    <w:rsid w:val="011B553D"/>
    <w:rsid w:val="011C4976"/>
    <w:rsid w:val="012A4863"/>
    <w:rsid w:val="0136461D"/>
    <w:rsid w:val="013848BB"/>
    <w:rsid w:val="013F2FF4"/>
    <w:rsid w:val="013F6505"/>
    <w:rsid w:val="01576192"/>
    <w:rsid w:val="015F5C6B"/>
    <w:rsid w:val="01715BEB"/>
    <w:rsid w:val="01793BD7"/>
    <w:rsid w:val="018A3526"/>
    <w:rsid w:val="018C0632"/>
    <w:rsid w:val="01966931"/>
    <w:rsid w:val="019D164B"/>
    <w:rsid w:val="019F50D0"/>
    <w:rsid w:val="01A85852"/>
    <w:rsid w:val="01AA128A"/>
    <w:rsid w:val="01B272DA"/>
    <w:rsid w:val="01BC261D"/>
    <w:rsid w:val="01DD0619"/>
    <w:rsid w:val="01DE6EFD"/>
    <w:rsid w:val="01E16F0B"/>
    <w:rsid w:val="01FE569A"/>
    <w:rsid w:val="020343AF"/>
    <w:rsid w:val="0205231D"/>
    <w:rsid w:val="021059CD"/>
    <w:rsid w:val="022F4C3A"/>
    <w:rsid w:val="02334B74"/>
    <w:rsid w:val="02370DAD"/>
    <w:rsid w:val="023A7CF7"/>
    <w:rsid w:val="02462931"/>
    <w:rsid w:val="024B696A"/>
    <w:rsid w:val="02503F3B"/>
    <w:rsid w:val="02586FA9"/>
    <w:rsid w:val="025A6F54"/>
    <w:rsid w:val="02610589"/>
    <w:rsid w:val="0272149D"/>
    <w:rsid w:val="02796E03"/>
    <w:rsid w:val="027B3C16"/>
    <w:rsid w:val="027D7A8D"/>
    <w:rsid w:val="02812C1E"/>
    <w:rsid w:val="02880B53"/>
    <w:rsid w:val="028C66A4"/>
    <w:rsid w:val="028D0851"/>
    <w:rsid w:val="02943176"/>
    <w:rsid w:val="029A32EA"/>
    <w:rsid w:val="02BB16F2"/>
    <w:rsid w:val="02C65D1F"/>
    <w:rsid w:val="02C76102"/>
    <w:rsid w:val="02DF279D"/>
    <w:rsid w:val="02E20A29"/>
    <w:rsid w:val="02E52697"/>
    <w:rsid w:val="02E95085"/>
    <w:rsid w:val="02EB0093"/>
    <w:rsid w:val="02F1203E"/>
    <w:rsid w:val="02F94972"/>
    <w:rsid w:val="03005738"/>
    <w:rsid w:val="03087D2A"/>
    <w:rsid w:val="030A12BB"/>
    <w:rsid w:val="030A2AF8"/>
    <w:rsid w:val="03195B97"/>
    <w:rsid w:val="032372D7"/>
    <w:rsid w:val="03245C8F"/>
    <w:rsid w:val="032E7C5F"/>
    <w:rsid w:val="033058E8"/>
    <w:rsid w:val="034A3237"/>
    <w:rsid w:val="0355716B"/>
    <w:rsid w:val="035D7034"/>
    <w:rsid w:val="035E6776"/>
    <w:rsid w:val="03656468"/>
    <w:rsid w:val="03660756"/>
    <w:rsid w:val="036A6DBC"/>
    <w:rsid w:val="036E6C3C"/>
    <w:rsid w:val="0374122B"/>
    <w:rsid w:val="03821AD6"/>
    <w:rsid w:val="03826A80"/>
    <w:rsid w:val="03892948"/>
    <w:rsid w:val="038B0582"/>
    <w:rsid w:val="039F6A0C"/>
    <w:rsid w:val="03A630BE"/>
    <w:rsid w:val="03AE3135"/>
    <w:rsid w:val="03AF3ACB"/>
    <w:rsid w:val="03B5697F"/>
    <w:rsid w:val="03B7337A"/>
    <w:rsid w:val="03BB4A03"/>
    <w:rsid w:val="03C86840"/>
    <w:rsid w:val="03CB06E7"/>
    <w:rsid w:val="03E42234"/>
    <w:rsid w:val="03F7347F"/>
    <w:rsid w:val="03FA6F0B"/>
    <w:rsid w:val="03FC45F9"/>
    <w:rsid w:val="040D3E31"/>
    <w:rsid w:val="042C48DB"/>
    <w:rsid w:val="04303735"/>
    <w:rsid w:val="043E68E5"/>
    <w:rsid w:val="04435F87"/>
    <w:rsid w:val="04586631"/>
    <w:rsid w:val="045871CB"/>
    <w:rsid w:val="045C75F8"/>
    <w:rsid w:val="046054F2"/>
    <w:rsid w:val="04676127"/>
    <w:rsid w:val="047A10CF"/>
    <w:rsid w:val="047B469E"/>
    <w:rsid w:val="048E72A2"/>
    <w:rsid w:val="049B42D6"/>
    <w:rsid w:val="049F2EBC"/>
    <w:rsid w:val="04A64425"/>
    <w:rsid w:val="04A87BC6"/>
    <w:rsid w:val="04AF5C7C"/>
    <w:rsid w:val="04B87FDD"/>
    <w:rsid w:val="04BC21E2"/>
    <w:rsid w:val="04BF4E0A"/>
    <w:rsid w:val="04C02046"/>
    <w:rsid w:val="04CE27C5"/>
    <w:rsid w:val="04CF5C25"/>
    <w:rsid w:val="04DB6C2A"/>
    <w:rsid w:val="04EB37D6"/>
    <w:rsid w:val="04ED7F0B"/>
    <w:rsid w:val="04EF3ECA"/>
    <w:rsid w:val="04F7235F"/>
    <w:rsid w:val="04FE5C0A"/>
    <w:rsid w:val="050165E5"/>
    <w:rsid w:val="05084E7E"/>
    <w:rsid w:val="051239D6"/>
    <w:rsid w:val="0512437A"/>
    <w:rsid w:val="05140507"/>
    <w:rsid w:val="05172860"/>
    <w:rsid w:val="051F164F"/>
    <w:rsid w:val="053928E3"/>
    <w:rsid w:val="053C0BDE"/>
    <w:rsid w:val="053C35A2"/>
    <w:rsid w:val="054B4BBF"/>
    <w:rsid w:val="054C39FE"/>
    <w:rsid w:val="054D5CCD"/>
    <w:rsid w:val="05572AA0"/>
    <w:rsid w:val="05615EA3"/>
    <w:rsid w:val="0561675C"/>
    <w:rsid w:val="05641E90"/>
    <w:rsid w:val="056C0F5C"/>
    <w:rsid w:val="05706278"/>
    <w:rsid w:val="05713176"/>
    <w:rsid w:val="05762F01"/>
    <w:rsid w:val="05770494"/>
    <w:rsid w:val="057F495F"/>
    <w:rsid w:val="05926D0A"/>
    <w:rsid w:val="05981798"/>
    <w:rsid w:val="059F7CFB"/>
    <w:rsid w:val="05AB01E6"/>
    <w:rsid w:val="05B17968"/>
    <w:rsid w:val="05C14876"/>
    <w:rsid w:val="05C74FB7"/>
    <w:rsid w:val="05D52D58"/>
    <w:rsid w:val="05D7332B"/>
    <w:rsid w:val="05D862D1"/>
    <w:rsid w:val="05DD5627"/>
    <w:rsid w:val="05E44A47"/>
    <w:rsid w:val="05EB70C6"/>
    <w:rsid w:val="05EF1EE5"/>
    <w:rsid w:val="05F27833"/>
    <w:rsid w:val="05F765BE"/>
    <w:rsid w:val="06004EB3"/>
    <w:rsid w:val="06147038"/>
    <w:rsid w:val="061C6882"/>
    <w:rsid w:val="062D0A30"/>
    <w:rsid w:val="06333AF1"/>
    <w:rsid w:val="064079C3"/>
    <w:rsid w:val="064451E6"/>
    <w:rsid w:val="064F57EC"/>
    <w:rsid w:val="065559EB"/>
    <w:rsid w:val="066A11E3"/>
    <w:rsid w:val="06700EB4"/>
    <w:rsid w:val="06702233"/>
    <w:rsid w:val="067277F4"/>
    <w:rsid w:val="067419B5"/>
    <w:rsid w:val="067F4376"/>
    <w:rsid w:val="06820AF0"/>
    <w:rsid w:val="068427BF"/>
    <w:rsid w:val="068513FD"/>
    <w:rsid w:val="06864AC5"/>
    <w:rsid w:val="068A186F"/>
    <w:rsid w:val="068E4874"/>
    <w:rsid w:val="068F6007"/>
    <w:rsid w:val="06A547DD"/>
    <w:rsid w:val="06A8268F"/>
    <w:rsid w:val="06AD7FB4"/>
    <w:rsid w:val="06B36CCC"/>
    <w:rsid w:val="06B511D7"/>
    <w:rsid w:val="06B720E1"/>
    <w:rsid w:val="06D14485"/>
    <w:rsid w:val="06DB3AD1"/>
    <w:rsid w:val="06E67087"/>
    <w:rsid w:val="06F67875"/>
    <w:rsid w:val="07024E27"/>
    <w:rsid w:val="07050A71"/>
    <w:rsid w:val="07074636"/>
    <w:rsid w:val="07170E5E"/>
    <w:rsid w:val="071D5A07"/>
    <w:rsid w:val="072864AD"/>
    <w:rsid w:val="07357D53"/>
    <w:rsid w:val="073D0C1D"/>
    <w:rsid w:val="07454A8C"/>
    <w:rsid w:val="074943F9"/>
    <w:rsid w:val="076077FB"/>
    <w:rsid w:val="07624941"/>
    <w:rsid w:val="076845C8"/>
    <w:rsid w:val="07764A3C"/>
    <w:rsid w:val="077E0E53"/>
    <w:rsid w:val="077F70FA"/>
    <w:rsid w:val="0784543D"/>
    <w:rsid w:val="07910001"/>
    <w:rsid w:val="07A406B6"/>
    <w:rsid w:val="07AA0A38"/>
    <w:rsid w:val="07B87908"/>
    <w:rsid w:val="07CA3684"/>
    <w:rsid w:val="07CD5BD6"/>
    <w:rsid w:val="07D31E2D"/>
    <w:rsid w:val="07D51C99"/>
    <w:rsid w:val="07D67051"/>
    <w:rsid w:val="07E225C6"/>
    <w:rsid w:val="07E23894"/>
    <w:rsid w:val="07E3567A"/>
    <w:rsid w:val="07E45333"/>
    <w:rsid w:val="07E833A8"/>
    <w:rsid w:val="07EC535A"/>
    <w:rsid w:val="07EE08C1"/>
    <w:rsid w:val="07F115D3"/>
    <w:rsid w:val="07F16891"/>
    <w:rsid w:val="08044372"/>
    <w:rsid w:val="0808374B"/>
    <w:rsid w:val="08087CE0"/>
    <w:rsid w:val="08100FDA"/>
    <w:rsid w:val="08111346"/>
    <w:rsid w:val="08112D91"/>
    <w:rsid w:val="081C00C3"/>
    <w:rsid w:val="081C2B5A"/>
    <w:rsid w:val="08271ED8"/>
    <w:rsid w:val="082B568D"/>
    <w:rsid w:val="082F6011"/>
    <w:rsid w:val="0838627A"/>
    <w:rsid w:val="083C6C69"/>
    <w:rsid w:val="08414C9C"/>
    <w:rsid w:val="0845396F"/>
    <w:rsid w:val="08497A0A"/>
    <w:rsid w:val="085114BE"/>
    <w:rsid w:val="08546662"/>
    <w:rsid w:val="08590686"/>
    <w:rsid w:val="085A1C75"/>
    <w:rsid w:val="0867079E"/>
    <w:rsid w:val="086743CE"/>
    <w:rsid w:val="08743AC5"/>
    <w:rsid w:val="0874647C"/>
    <w:rsid w:val="087C334F"/>
    <w:rsid w:val="08940BF3"/>
    <w:rsid w:val="089440EA"/>
    <w:rsid w:val="08957028"/>
    <w:rsid w:val="08A97F0D"/>
    <w:rsid w:val="08AE0104"/>
    <w:rsid w:val="08B455B3"/>
    <w:rsid w:val="08BB7E20"/>
    <w:rsid w:val="08BF4F0E"/>
    <w:rsid w:val="08C16FCF"/>
    <w:rsid w:val="08C31EE9"/>
    <w:rsid w:val="08CC7509"/>
    <w:rsid w:val="08D406F9"/>
    <w:rsid w:val="08D71E62"/>
    <w:rsid w:val="08DC2682"/>
    <w:rsid w:val="08F37EFC"/>
    <w:rsid w:val="08FF5B6F"/>
    <w:rsid w:val="0904669E"/>
    <w:rsid w:val="090848FA"/>
    <w:rsid w:val="09110B06"/>
    <w:rsid w:val="09134D70"/>
    <w:rsid w:val="091F6901"/>
    <w:rsid w:val="09226057"/>
    <w:rsid w:val="092A3A40"/>
    <w:rsid w:val="09305BA7"/>
    <w:rsid w:val="09320F8C"/>
    <w:rsid w:val="09393E8F"/>
    <w:rsid w:val="094D2304"/>
    <w:rsid w:val="094E11D5"/>
    <w:rsid w:val="095A2B4C"/>
    <w:rsid w:val="095B5984"/>
    <w:rsid w:val="09647982"/>
    <w:rsid w:val="096B13A6"/>
    <w:rsid w:val="09701978"/>
    <w:rsid w:val="09721BA8"/>
    <w:rsid w:val="097F0CE6"/>
    <w:rsid w:val="0980481A"/>
    <w:rsid w:val="098C4F32"/>
    <w:rsid w:val="09A85724"/>
    <w:rsid w:val="09A97141"/>
    <w:rsid w:val="09AE1AA9"/>
    <w:rsid w:val="09B41330"/>
    <w:rsid w:val="09B96D0A"/>
    <w:rsid w:val="09BD4B3D"/>
    <w:rsid w:val="09C57E59"/>
    <w:rsid w:val="09CD33A9"/>
    <w:rsid w:val="09D04B58"/>
    <w:rsid w:val="09DD3CB2"/>
    <w:rsid w:val="09DE4D4B"/>
    <w:rsid w:val="09E447F2"/>
    <w:rsid w:val="09E7127C"/>
    <w:rsid w:val="09E71D9F"/>
    <w:rsid w:val="09ED7A7E"/>
    <w:rsid w:val="0A112AED"/>
    <w:rsid w:val="0A157A48"/>
    <w:rsid w:val="0A1F402B"/>
    <w:rsid w:val="0A3173D2"/>
    <w:rsid w:val="0A3630B8"/>
    <w:rsid w:val="0A36424A"/>
    <w:rsid w:val="0A3E46A9"/>
    <w:rsid w:val="0A48792A"/>
    <w:rsid w:val="0A4C1ECB"/>
    <w:rsid w:val="0A4F73B1"/>
    <w:rsid w:val="0A525DFE"/>
    <w:rsid w:val="0A5326F0"/>
    <w:rsid w:val="0A61214F"/>
    <w:rsid w:val="0A6B2D6D"/>
    <w:rsid w:val="0A6C31D6"/>
    <w:rsid w:val="0A7327FD"/>
    <w:rsid w:val="0A7E29D6"/>
    <w:rsid w:val="0A8C3ED0"/>
    <w:rsid w:val="0AC317A9"/>
    <w:rsid w:val="0AC6149B"/>
    <w:rsid w:val="0AC81FE3"/>
    <w:rsid w:val="0AC92666"/>
    <w:rsid w:val="0AD55971"/>
    <w:rsid w:val="0AE00644"/>
    <w:rsid w:val="0AE008FD"/>
    <w:rsid w:val="0AE7107E"/>
    <w:rsid w:val="0AE8092E"/>
    <w:rsid w:val="0AF923E0"/>
    <w:rsid w:val="0AF93DCC"/>
    <w:rsid w:val="0B057336"/>
    <w:rsid w:val="0B0C3246"/>
    <w:rsid w:val="0B13330B"/>
    <w:rsid w:val="0B152ED5"/>
    <w:rsid w:val="0B1E7F22"/>
    <w:rsid w:val="0B200E1B"/>
    <w:rsid w:val="0B242B61"/>
    <w:rsid w:val="0B281AA5"/>
    <w:rsid w:val="0B2A1DD1"/>
    <w:rsid w:val="0B385D8B"/>
    <w:rsid w:val="0B3D48BA"/>
    <w:rsid w:val="0B4539C1"/>
    <w:rsid w:val="0B4A7FC6"/>
    <w:rsid w:val="0B5551BF"/>
    <w:rsid w:val="0B580AC0"/>
    <w:rsid w:val="0B5A6A6B"/>
    <w:rsid w:val="0B5F2B14"/>
    <w:rsid w:val="0B64086A"/>
    <w:rsid w:val="0B65559E"/>
    <w:rsid w:val="0B6953F6"/>
    <w:rsid w:val="0B6E1AB4"/>
    <w:rsid w:val="0B76054E"/>
    <w:rsid w:val="0B7B7909"/>
    <w:rsid w:val="0B7C6102"/>
    <w:rsid w:val="0B8B79F9"/>
    <w:rsid w:val="0B8F1B3E"/>
    <w:rsid w:val="0B8F3F6A"/>
    <w:rsid w:val="0B8F5822"/>
    <w:rsid w:val="0BBA1253"/>
    <w:rsid w:val="0BBE44E7"/>
    <w:rsid w:val="0BC1518E"/>
    <w:rsid w:val="0BC40195"/>
    <w:rsid w:val="0BCE26EA"/>
    <w:rsid w:val="0BE64B30"/>
    <w:rsid w:val="0BF55AF1"/>
    <w:rsid w:val="0BFE4185"/>
    <w:rsid w:val="0BFE7EC6"/>
    <w:rsid w:val="0C106D23"/>
    <w:rsid w:val="0C112E4E"/>
    <w:rsid w:val="0C12675F"/>
    <w:rsid w:val="0C1D3EC5"/>
    <w:rsid w:val="0C1D490F"/>
    <w:rsid w:val="0C1F48CF"/>
    <w:rsid w:val="0C226B30"/>
    <w:rsid w:val="0C2462F4"/>
    <w:rsid w:val="0C28442B"/>
    <w:rsid w:val="0C2B3C26"/>
    <w:rsid w:val="0C3276D5"/>
    <w:rsid w:val="0C411347"/>
    <w:rsid w:val="0C41422D"/>
    <w:rsid w:val="0C4909D3"/>
    <w:rsid w:val="0C504FE7"/>
    <w:rsid w:val="0C574FFB"/>
    <w:rsid w:val="0C5C0A9F"/>
    <w:rsid w:val="0C611745"/>
    <w:rsid w:val="0C632368"/>
    <w:rsid w:val="0C7C2E97"/>
    <w:rsid w:val="0C8E09A0"/>
    <w:rsid w:val="0C9870DF"/>
    <w:rsid w:val="0C9E41A9"/>
    <w:rsid w:val="0CB46B18"/>
    <w:rsid w:val="0CB53270"/>
    <w:rsid w:val="0CB60DF3"/>
    <w:rsid w:val="0CB76584"/>
    <w:rsid w:val="0CC37FB2"/>
    <w:rsid w:val="0CC42440"/>
    <w:rsid w:val="0CC63751"/>
    <w:rsid w:val="0CC638F1"/>
    <w:rsid w:val="0CD10CAA"/>
    <w:rsid w:val="0CDC0A02"/>
    <w:rsid w:val="0CDE5721"/>
    <w:rsid w:val="0CEC7568"/>
    <w:rsid w:val="0CF341A6"/>
    <w:rsid w:val="0CF62188"/>
    <w:rsid w:val="0CF6734A"/>
    <w:rsid w:val="0CFF73EB"/>
    <w:rsid w:val="0D1222DF"/>
    <w:rsid w:val="0D181621"/>
    <w:rsid w:val="0D1900F4"/>
    <w:rsid w:val="0D254DFA"/>
    <w:rsid w:val="0D2C1C4F"/>
    <w:rsid w:val="0D341C22"/>
    <w:rsid w:val="0D411841"/>
    <w:rsid w:val="0D414A5D"/>
    <w:rsid w:val="0D4428B2"/>
    <w:rsid w:val="0D51366B"/>
    <w:rsid w:val="0D597321"/>
    <w:rsid w:val="0D65408B"/>
    <w:rsid w:val="0D683A77"/>
    <w:rsid w:val="0D782307"/>
    <w:rsid w:val="0D8374B8"/>
    <w:rsid w:val="0D847FE3"/>
    <w:rsid w:val="0D9160BF"/>
    <w:rsid w:val="0D967052"/>
    <w:rsid w:val="0D99301C"/>
    <w:rsid w:val="0DA95E73"/>
    <w:rsid w:val="0DAB0A36"/>
    <w:rsid w:val="0DAD5E33"/>
    <w:rsid w:val="0DAF3E09"/>
    <w:rsid w:val="0DB138DB"/>
    <w:rsid w:val="0DB42F8C"/>
    <w:rsid w:val="0DC05FE3"/>
    <w:rsid w:val="0DD70676"/>
    <w:rsid w:val="0DD75614"/>
    <w:rsid w:val="0DE71F4D"/>
    <w:rsid w:val="0DED5516"/>
    <w:rsid w:val="0E082297"/>
    <w:rsid w:val="0E222E9B"/>
    <w:rsid w:val="0E2B1FBE"/>
    <w:rsid w:val="0E316D08"/>
    <w:rsid w:val="0E3A315C"/>
    <w:rsid w:val="0E466942"/>
    <w:rsid w:val="0E4A53DE"/>
    <w:rsid w:val="0E5C5978"/>
    <w:rsid w:val="0E5C6921"/>
    <w:rsid w:val="0E5E1710"/>
    <w:rsid w:val="0E6048A4"/>
    <w:rsid w:val="0E690299"/>
    <w:rsid w:val="0E6B3782"/>
    <w:rsid w:val="0E6F69DE"/>
    <w:rsid w:val="0E8433AA"/>
    <w:rsid w:val="0E924AD8"/>
    <w:rsid w:val="0EAA5826"/>
    <w:rsid w:val="0EAB4855"/>
    <w:rsid w:val="0EAE477A"/>
    <w:rsid w:val="0EB750EC"/>
    <w:rsid w:val="0EB919A2"/>
    <w:rsid w:val="0EC67590"/>
    <w:rsid w:val="0ED42643"/>
    <w:rsid w:val="0ED50AF0"/>
    <w:rsid w:val="0ED74255"/>
    <w:rsid w:val="0EE06AEF"/>
    <w:rsid w:val="0EE82BE8"/>
    <w:rsid w:val="0EEA1E7D"/>
    <w:rsid w:val="0EEA4EC1"/>
    <w:rsid w:val="0EEB4359"/>
    <w:rsid w:val="0EEC0594"/>
    <w:rsid w:val="0EF169CE"/>
    <w:rsid w:val="0EF21658"/>
    <w:rsid w:val="0EF566CF"/>
    <w:rsid w:val="0EFD5E50"/>
    <w:rsid w:val="0EFD732B"/>
    <w:rsid w:val="0F012470"/>
    <w:rsid w:val="0F0709EC"/>
    <w:rsid w:val="0F092F45"/>
    <w:rsid w:val="0F0C6308"/>
    <w:rsid w:val="0F0E47B4"/>
    <w:rsid w:val="0F1779CA"/>
    <w:rsid w:val="0F1912B6"/>
    <w:rsid w:val="0F19666C"/>
    <w:rsid w:val="0F29246E"/>
    <w:rsid w:val="0F2A19DE"/>
    <w:rsid w:val="0F2B0601"/>
    <w:rsid w:val="0F34133F"/>
    <w:rsid w:val="0F400A88"/>
    <w:rsid w:val="0F40781E"/>
    <w:rsid w:val="0F421EA6"/>
    <w:rsid w:val="0F440365"/>
    <w:rsid w:val="0F532CA5"/>
    <w:rsid w:val="0F605249"/>
    <w:rsid w:val="0F7D5FD8"/>
    <w:rsid w:val="0F883EC6"/>
    <w:rsid w:val="0F8C2946"/>
    <w:rsid w:val="0F8D6F2F"/>
    <w:rsid w:val="0F8E4D1F"/>
    <w:rsid w:val="0F8F4C6D"/>
    <w:rsid w:val="0F932F91"/>
    <w:rsid w:val="0F9648C2"/>
    <w:rsid w:val="0F9C06DA"/>
    <w:rsid w:val="0F9E5932"/>
    <w:rsid w:val="0FA26ACB"/>
    <w:rsid w:val="0FA743BF"/>
    <w:rsid w:val="0FA803A5"/>
    <w:rsid w:val="0FAB18E6"/>
    <w:rsid w:val="0FAE1616"/>
    <w:rsid w:val="0FB12CDF"/>
    <w:rsid w:val="0FB6399D"/>
    <w:rsid w:val="0FD32B5C"/>
    <w:rsid w:val="0FDD6F34"/>
    <w:rsid w:val="0FEF1043"/>
    <w:rsid w:val="0FEF6010"/>
    <w:rsid w:val="0FF14054"/>
    <w:rsid w:val="0FF66ECB"/>
    <w:rsid w:val="0FFB60C7"/>
    <w:rsid w:val="0FFB771B"/>
    <w:rsid w:val="10041D4D"/>
    <w:rsid w:val="10413C83"/>
    <w:rsid w:val="10455DCD"/>
    <w:rsid w:val="104D7280"/>
    <w:rsid w:val="104E6C37"/>
    <w:rsid w:val="10584ABC"/>
    <w:rsid w:val="10593F39"/>
    <w:rsid w:val="105F1E53"/>
    <w:rsid w:val="10731C6E"/>
    <w:rsid w:val="107567A3"/>
    <w:rsid w:val="10787A30"/>
    <w:rsid w:val="107A0278"/>
    <w:rsid w:val="107E6A5B"/>
    <w:rsid w:val="10887C3D"/>
    <w:rsid w:val="108A6CBB"/>
    <w:rsid w:val="10916D56"/>
    <w:rsid w:val="10933535"/>
    <w:rsid w:val="109633BE"/>
    <w:rsid w:val="10A50FE7"/>
    <w:rsid w:val="10A54160"/>
    <w:rsid w:val="10AA0D8C"/>
    <w:rsid w:val="10BC01EB"/>
    <w:rsid w:val="10BC0589"/>
    <w:rsid w:val="10BC68B0"/>
    <w:rsid w:val="10BD55A6"/>
    <w:rsid w:val="10BE0B9D"/>
    <w:rsid w:val="10D3182F"/>
    <w:rsid w:val="10E11E06"/>
    <w:rsid w:val="10F61A6C"/>
    <w:rsid w:val="11047BA1"/>
    <w:rsid w:val="110E4CD1"/>
    <w:rsid w:val="113830CE"/>
    <w:rsid w:val="113A435C"/>
    <w:rsid w:val="11435178"/>
    <w:rsid w:val="115565DD"/>
    <w:rsid w:val="115D1C8C"/>
    <w:rsid w:val="116F348B"/>
    <w:rsid w:val="117819D2"/>
    <w:rsid w:val="117A0E19"/>
    <w:rsid w:val="117C6639"/>
    <w:rsid w:val="11861A13"/>
    <w:rsid w:val="118F2FCA"/>
    <w:rsid w:val="119638CF"/>
    <w:rsid w:val="11970487"/>
    <w:rsid w:val="11971F90"/>
    <w:rsid w:val="119B1C0F"/>
    <w:rsid w:val="119D3BC2"/>
    <w:rsid w:val="11A86430"/>
    <w:rsid w:val="11AA6CFE"/>
    <w:rsid w:val="11B457F5"/>
    <w:rsid w:val="11B61693"/>
    <w:rsid w:val="11C52E79"/>
    <w:rsid w:val="11C742D7"/>
    <w:rsid w:val="11ED4E71"/>
    <w:rsid w:val="11F52944"/>
    <w:rsid w:val="11FA4D8C"/>
    <w:rsid w:val="12006220"/>
    <w:rsid w:val="12014493"/>
    <w:rsid w:val="121265F0"/>
    <w:rsid w:val="12245040"/>
    <w:rsid w:val="123F0D31"/>
    <w:rsid w:val="124712DC"/>
    <w:rsid w:val="124B5803"/>
    <w:rsid w:val="12514E91"/>
    <w:rsid w:val="126B42CD"/>
    <w:rsid w:val="126F2261"/>
    <w:rsid w:val="12713CE3"/>
    <w:rsid w:val="127F6C4E"/>
    <w:rsid w:val="128A6453"/>
    <w:rsid w:val="128E4E04"/>
    <w:rsid w:val="129101B9"/>
    <w:rsid w:val="12963F15"/>
    <w:rsid w:val="12994275"/>
    <w:rsid w:val="129C6DCA"/>
    <w:rsid w:val="12B056A5"/>
    <w:rsid w:val="12B076F7"/>
    <w:rsid w:val="12B17522"/>
    <w:rsid w:val="12BB2B19"/>
    <w:rsid w:val="12C63E86"/>
    <w:rsid w:val="12C97010"/>
    <w:rsid w:val="12CF2AA7"/>
    <w:rsid w:val="12D32772"/>
    <w:rsid w:val="12D711C2"/>
    <w:rsid w:val="12DC0D08"/>
    <w:rsid w:val="12DC5DA7"/>
    <w:rsid w:val="12DE71CA"/>
    <w:rsid w:val="12F578E3"/>
    <w:rsid w:val="12F95E06"/>
    <w:rsid w:val="13121DA6"/>
    <w:rsid w:val="1315288F"/>
    <w:rsid w:val="132509E7"/>
    <w:rsid w:val="132A6481"/>
    <w:rsid w:val="132D1BE5"/>
    <w:rsid w:val="132E133A"/>
    <w:rsid w:val="132E54A7"/>
    <w:rsid w:val="134A0193"/>
    <w:rsid w:val="134B70B9"/>
    <w:rsid w:val="135128DB"/>
    <w:rsid w:val="13515A59"/>
    <w:rsid w:val="13694E93"/>
    <w:rsid w:val="136D26ED"/>
    <w:rsid w:val="13893ADF"/>
    <w:rsid w:val="13916824"/>
    <w:rsid w:val="139D6AAE"/>
    <w:rsid w:val="13A474F1"/>
    <w:rsid w:val="13A825D8"/>
    <w:rsid w:val="13AF0448"/>
    <w:rsid w:val="13B52B76"/>
    <w:rsid w:val="13C25DA2"/>
    <w:rsid w:val="13D551A7"/>
    <w:rsid w:val="13E5041E"/>
    <w:rsid w:val="13E720C2"/>
    <w:rsid w:val="13E9528F"/>
    <w:rsid w:val="13EA52DF"/>
    <w:rsid w:val="13F6661D"/>
    <w:rsid w:val="13F90385"/>
    <w:rsid w:val="13FF7B75"/>
    <w:rsid w:val="14136EEB"/>
    <w:rsid w:val="141F546F"/>
    <w:rsid w:val="14246E2B"/>
    <w:rsid w:val="14282035"/>
    <w:rsid w:val="14284D14"/>
    <w:rsid w:val="145B1210"/>
    <w:rsid w:val="14666106"/>
    <w:rsid w:val="14716F4D"/>
    <w:rsid w:val="14775929"/>
    <w:rsid w:val="147F0D43"/>
    <w:rsid w:val="147F5FDF"/>
    <w:rsid w:val="14994DC4"/>
    <w:rsid w:val="149A0FDB"/>
    <w:rsid w:val="149C6305"/>
    <w:rsid w:val="14A079C5"/>
    <w:rsid w:val="14AC690A"/>
    <w:rsid w:val="14AE33BA"/>
    <w:rsid w:val="14C05741"/>
    <w:rsid w:val="14C24E43"/>
    <w:rsid w:val="14CC5AA5"/>
    <w:rsid w:val="14CD7390"/>
    <w:rsid w:val="14D141BA"/>
    <w:rsid w:val="14D864CD"/>
    <w:rsid w:val="14DA28E0"/>
    <w:rsid w:val="14E13B10"/>
    <w:rsid w:val="14E52A76"/>
    <w:rsid w:val="14E9491D"/>
    <w:rsid w:val="14EA7283"/>
    <w:rsid w:val="14F35E05"/>
    <w:rsid w:val="14FD2B61"/>
    <w:rsid w:val="15087369"/>
    <w:rsid w:val="150963F3"/>
    <w:rsid w:val="152531F9"/>
    <w:rsid w:val="15272AC8"/>
    <w:rsid w:val="153A7145"/>
    <w:rsid w:val="154B718B"/>
    <w:rsid w:val="1557035F"/>
    <w:rsid w:val="155C0A48"/>
    <w:rsid w:val="157F282A"/>
    <w:rsid w:val="15851CBE"/>
    <w:rsid w:val="15873679"/>
    <w:rsid w:val="15977123"/>
    <w:rsid w:val="15A8649E"/>
    <w:rsid w:val="15B07795"/>
    <w:rsid w:val="15C61904"/>
    <w:rsid w:val="15CB15A5"/>
    <w:rsid w:val="15E74024"/>
    <w:rsid w:val="15EB2559"/>
    <w:rsid w:val="15EC657B"/>
    <w:rsid w:val="15F2710D"/>
    <w:rsid w:val="16003761"/>
    <w:rsid w:val="16037779"/>
    <w:rsid w:val="160835E0"/>
    <w:rsid w:val="16173547"/>
    <w:rsid w:val="161C037F"/>
    <w:rsid w:val="16403AB5"/>
    <w:rsid w:val="16487390"/>
    <w:rsid w:val="164D35BD"/>
    <w:rsid w:val="165456C6"/>
    <w:rsid w:val="16547E69"/>
    <w:rsid w:val="165D2293"/>
    <w:rsid w:val="166103A8"/>
    <w:rsid w:val="166175C5"/>
    <w:rsid w:val="166260AC"/>
    <w:rsid w:val="166573A3"/>
    <w:rsid w:val="166947FB"/>
    <w:rsid w:val="166D71E8"/>
    <w:rsid w:val="16831369"/>
    <w:rsid w:val="16840504"/>
    <w:rsid w:val="168F05C5"/>
    <w:rsid w:val="16950E0A"/>
    <w:rsid w:val="169C1E42"/>
    <w:rsid w:val="169E3BAA"/>
    <w:rsid w:val="16A159DA"/>
    <w:rsid w:val="16A15C48"/>
    <w:rsid w:val="16A52D20"/>
    <w:rsid w:val="16A761D6"/>
    <w:rsid w:val="16B06FA1"/>
    <w:rsid w:val="16B40098"/>
    <w:rsid w:val="16B703EB"/>
    <w:rsid w:val="16B85CF4"/>
    <w:rsid w:val="16D60A61"/>
    <w:rsid w:val="16E70B91"/>
    <w:rsid w:val="16EF0C88"/>
    <w:rsid w:val="16FA0E9B"/>
    <w:rsid w:val="16FB704E"/>
    <w:rsid w:val="16FC0E38"/>
    <w:rsid w:val="1716440F"/>
    <w:rsid w:val="172165B2"/>
    <w:rsid w:val="17281CE3"/>
    <w:rsid w:val="17337B11"/>
    <w:rsid w:val="17346631"/>
    <w:rsid w:val="17372CD0"/>
    <w:rsid w:val="17487420"/>
    <w:rsid w:val="174C1548"/>
    <w:rsid w:val="174F01B3"/>
    <w:rsid w:val="17560BBC"/>
    <w:rsid w:val="175A688C"/>
    <w:rsid w:val="175B3660"/>
    <w:rsid w:val="175E3176"/>
    <w:rsid w:val="175F3C91"/>
    <w:rsid w:val="17636333"/>
    <w:rsid w:val="17815273"/>
    <w:rsid w:val="17823686"/>
    <w:rsid w:val="17833274"/>
    <w:rsid w:val="17852CB1"/>
    <w:rsid w:val="17A1760A"/>
    <w:rsid w:val="17A913BD"/>
    <w:rsid w:val="17AA6A86"/>
    <w:rsid w:val="17B1479D"/>
    <w:rsid w:val="17B44B27"/>
    <w:rsid w:val="17BA3702"/>
    <w:rsid w:val="17BB767E"/>
    <w:rsid w:val="17BC509B"/>
    <w:rsid w:val="17C32340"/>
    <w:rsid w:val="17C72224"/>
    <w:rsid w:val="17CE2623"/>
    <w:rsid w:val="17D77AC6"/>
    <w:rsid w:val="17DB3A3A"/>
    <w:rsid w:val="17DF2C8D"/>
    <w:rsid w:val="17E440EC"/>
    <w:rsid w:val="17E47109"/>
    <w:rsid w:val="17E7784E"/>
    <w:rsid w:val="17F34DCF"/>
    <w:rsid w:val="17F93396"/>
    <w:rsid w:val="18022E17"/>
    <w:rsid w:val="1811434A"/>
    <w:rsid w:val="18133926"/>
    <w:rsid w:val="1813737D"/>
    <w:rsid w:val="18217F73"/>
    <w:rsid w:val="1822476B"/>
    <w:rsid w:val="182719AF"/>
    <w:rsid w:val="182E5FCF"/>
    <w:rsid w:val="1833094A"/>
    <w:rsid w:val="183318D1"/>
    <w:rsid w:val="18394DA5"/>
    <w:rsid w:val="183B04E5"/>
    <w:rsid w:val="1852259B"/>
    <w:rsid w:val="18577B38"/>
    <w:rsid w:val="185942DD"/>
    <w:rsid w:val="18666243"/>
    <w:rsid w:val="186674D4"/>
    <w:rsid w:val="18675799"/>
    <w:rsid w:val="186A681E"/>
    <w:rsid w:val="1875384A"/>
    <w:rsid w:val="187D0CC5"/>
    <w:rsid w:val="18884EE6"/>
    <w:rsid w:val="18A37C2B"/>
    <w:rsid w:val="18B07B85"/>
    <w:rsid w:val="18B516E2"/>
    <w:rsid w:val="18B56586"/>
    <w:rsid w:val="18B767C6"/>
    <w:rsid w:val="18CB2158"/>
    <w:rsid w:val="18D45B8B"/>
    <w:rsid w:val="18E10A77"/>
    <w:rsid w:val="18E50F7D"/>
    <w:rsid w:val="18F5658C"/>
    <w:rsid w:val="19027619"/>
    <w:rsid w:val="1903662E"/>
    <w:rsid w:val="190B32DC"/>
    <w:rsid w:val="191957B1"/>
    <w:rsid w:val="191F3EE3"/>
    <w:rsid w:val="192355AD"/>
    <w:rsid w:val="192367C8"/>
    <w:rsid w:val="192E592B"/>
    <w:rsid w:val="1938028B"/>
    <w:rsid w:val="193B448F"/>
    <w:rsid w:val="194B58BE"/>
    <w:rsid w:val="194D743F"/>
    <w:rsid w:val="19652886"/>
    <w:rsid w:val="196D0952"/>
    <w:rsid w:val="19730DA4"/>
    <w:rsid w:val="197842E7"/>
    <w:rsid w:val="19802C11"/>
    <w:rsid w:val="19843571"/>
    <w:rsid w:val="19844C2B"/>
    <w:rsid w:val="198452C0"/>
    <w:rsid w:val="19854040"/>
    <w:rsid w:val="198E0540"/>
    <w:rsid w:val="198E5B0D"/>
    <w:rsid w:val="19923E00"/>
    <w:rsid w:val="19964D86"/>
    <w:rsid w:val="199D7347"/>
    <w:rsid w:val="199F4F94"/>
    <w:rsid w:val="19A30715"/>
    <w:rsid w:val="19A5098E"/>
    <w:rsid w:val="19AB775F"/>
    <w:rsid w:val="19B24110"/>
    <w:rsid w:val="19B30BE6"/>
    <w:rsid w:val="19B35F65"/>
    <w:rsid w:val="19BF5856"/>
    <w:rsid w:val="19C22A21"/>
    <w:rsid w:val="19C26B56"/>
    <w:rsid w:val="19C3453D"/>
    <w:rsid w:val="19C52071"/>
    <w:rsid w:val="19C54FFC"/>
    <w:rsid w:val="19C7301E"/>
    <w:rsid w:val="19CB3775"/>
    <w:rsid w:val="19CE6C73"/>
    <w:rsid w:val="19D57D11"/>
    <w:rsid w:val="19D955A8"/>
    <w:rsid w:val="19EE76A6"/>
    <w:rsid w:val="19F015FB"/>
    <w:rsid w:val="19F33EEA"/>
    <w:rsid w:val="19FA5BAA"/>
    <w:rsid w:val="19FE7C21"/>
    <w:rsid w:val="1A0A4B71"/>
    <w:rsid w:val="1A3831DD"/>
    <w:rsid w:val="1A54254C"/>
    <w:rsid w:val="1A57589C"/>
    <w:rsid w:val="1A5776F2"/>
    <w:rsid w:val="1A63449D"/>
    <w:rsid w:val="1A642970"/>
    <w:rsid w:val="1A6A52F2"/>
    <w:rsid w:val="1A731A0C"/>
    <w:rsid w:val="1A832120"/>
    <w:rsid w:val="1A841445"/>
    <w:rsid w:val="1A946AA4"/>
    <w:rsid w:val="1AB24022"/>
    <w:rsid w:val="1AB93731"/>
    <w:rsid w:val="1AC0638B"/>
    <w:rsid w:val="1AC85B3E"/>
    <w:rsid w:val="1AD517E0"/>
    <w:rsid w:val="1AE428DA"/>
    <w:rsid w:val="1AEC0CE1"/>
    <w:rsid w:val="1B09156C"/>
    <w:rsid w:val="1B125CAD"/>
    <w:rsid w:val="1B1319F7"/>
    <w:rsid w:val="1B2E13AB"/>
    <w:rsid w:val="1B3009C9"/>
    <w:rsid w:val="1B356C2A"/>
    <w:rsid w:val="1B3B4517"/>
    <w:rsid w:val="1B497765"/>
    <w:rsid w:val="1B6653C5"/>
    <w:rsid w:val="1B6730CD"/>
    <w:rsid w:val="1B6E399F"/>
    <w:rsid w:val="1B7157DF"/>
    <w:rsid w:val="1B892D84"/>
    <w:rsid w:val="1B8F20E0"/>
    <w:rsid w:val="1B9501B6"/>
    <w:rsid w:val="1B9B23AF"/>
    <w:rsid w:val="1BA019A1"/>
    <w:rsid w:val="1BB15497"/>
    <w:rsid w:val="1BB16690"/>
    <w:rsid w:val="1BB34BC8"/>
    <w:rsid w:val="1BB71366"/>
    <w:rsid w:val="1BB730B2"/>
    <w:rsid w:val="1BBB332D"/>
    <w:rsid w:val="1BBB4164"/>
    <w:rsid w:val="1BC62C44"/>
    <w:rsid w:val="1BC849AC"/>
    <w:rsid w:val="1BC909E6"/>
    <w:rsid w:val="1BC91FD7"/>
    <w:rsid w:val="1BCA32C0"/>
    <w:rsid w:val="1BD3696C"/>
    <w:rsid w:val="1BD6553D"/>
    <w:rsid w:val="1BDB345A"/>
    <w:rsid w:val="1BDE51A5"/>
    <w:rsid w:val="1BE56494"/>
    <w:rsid w:val="1BEF23F1"/>
    <w:rsid w:val="1BEF70B1"/>
    <w:rsid w:val="1BF4031C"/>
    <w:rsid w:val="1BF432A8"/>
    <w:rsid w:val="1BFC5105"/>
    <w:rsid w:val="1C0927BF"/>
    <w:rsid w:val="1C0B145E"/>
    <w:rsid w:val="1C1219BA"/>
    <w:rsid w:val="1C176C72"/>
    <w:rsid w:val="1C270992"/>
    <w:rsid w:val="1C2B7A87"/>
    <w:rsid w:val="1C2C6A99"/>
    <w:rsid w:val="1C3A2CE7"/>
    <w:rsid w:val="1C3D169E"/>
    <w:rsid w:val="1C3F3CB0"/>
    <w:rsid w:val="1C43561D"/>
    <w:rsid w:val="1C4756C1"/>
    <w:rsid w:val="1C48127F"/>
    <w:rsid w:val="1C4B5F53"/>
    <w:rsid w:val="1C5D35B8"/>
    <w:rsid w:val="1C5F3109"/>
    <w:rsid w:val="1C631228"/>
    <w:rsid w:val="1C673FE6"/>
    <w:rsid w:val="1C677B67"/>
    <w:rsid w:val="1C730566"/>
    <w:rsid w:val="1C7F3F82"/>
    <w:rsid w:val="1C894194"/>
    <w:rsid w:val="1C8C25D0"/>
    <w:rsid w:val="1C967564"/>
    <w:rsid w:val="1CAE01CE"/>
    <w:rsid w:val="1CAE7DA7"/>
    <w:rsid w:val="1CB01DCD"/>
    <w:rsid w:val="1CB24CAA"/>
    <w:rsid w:val="1CB74509"/>
    <w:rsid w:val="1CBD7725"/>
    <w:rsid w:val="1CCA4750"/>
    <w:rsid w:val="1CCB4C6A"/>
    <w:rsid w:val="1CD07EDB"/>
    <w:rsid w:val="1CD24858"/>
    <w:rsid w:val="1CD34FA1"/>
    <w:rsid w:val="1CD362C8"/>
    <w:rsid w:val="1CDD199D"/>
    <w:rsid w:val="1CDF2707"/>
    <w:rsid w:val="1CEF3703"/>
    <w:rsid w:val="1CF22BDD"/>
    <w:rsid w:val="1CF47EA5"/>
    <w:rsid w:val="1D0047C5"/>
    <w:rsid w:val="1D0501EC"/>
    <w:rsid w:val="1D0E6A85"/>
    <w:rsid w:val="1D1B047C"/>
    <w:rsid w:val="1D1D2CFA"/>
    <w:rsid w:val="1D227A7C"/>
    <w:rsid w:val="1D254830"/>
    <w:rsid w:val="1D2947AB"/>
    <w:rsid w:val="1D2B351D"/>
    <w:rsid w:val="1D3432D1"/>
    <w:rsid w:val="1D374C0A"/>
    <w:rsid w:val="1D3A73A7"/>
    <w:rsid w:val="1D423CFC"/>
    <w:rsid w:val="1D46229A"/>
    <w:rsid w:val="1D4D022A"/>
    <w:rsid w:val="1D4F3E99"/>
    <w:rsid w:val="1D507F6B"/>
    <w:rsid w:val="1D5E2CC1"/>
    <w:rsid w:val="1D5F4F12"/>
    <w:rsid w:val="1D637091"/>
    <w:rsid w:val="1D645B2A"/>
    <w:rsid w:val="1D66749F"/>
    <w:rsid w:val="1D6806F1"/>
    <w:rsid w:val="1D686299"/>
    <w:rsid w:val="1D6A20C8"/>
    <w:rsid w:val="1D783C9C"/>
    <w:rsid w:val="1D853708"/>
    <w:rsid w:val="1D857AEF"/>
    <w:rsid w:val="1D91705E"/>
    <w:rsid w:val="1D9B332E"/>
    <w:rsid w:val="1DA37AA4"/>
    <w:rsid w:val="1DA52B77"/>
    <w:rsid w:val="1DA707AE"/>
    <w:rsid w:val="1DAF52C1"/>
    <w:rsid w:val="1DB46DA7"/>
    <w:rsid w:val="1DC24769"/>
    <w:rsid w:val="1DC35587"/>
    <w:rsid w:val="1DD17A8D"/>
    <w:rsid w:val="1DD50C9B"/>
    <w:rsid w:val="1DD62A4D"/>
    <w:rsid w:val="1DE46A1E"/>
    <w:rsid w:val="1DE75656"/>
    <w:rsid w:val="1E104694"/>
    <w:rsid w:val="1E2623A4"/>
    <w:rsid w:val="1E326B7A"/>
    <w:rsid w:val="1E371DBF"/>
    <w:rsid w:val="1E4B0728"/>
    <w:rsid w:val="1E5E0952"/>
    <w:rsid w:val="1E6206D6"/>
    <w:rsid w:val="1E6258FE"/>
    <w:rsid w:val="1E714BF3"/>
    <w:rsid w:val="1E7EC55C"/>
    <w:rsid w:val="1E8049E0"/>
    <w:rsid w:val="1E847D9A"/>
    <w:rsid w:val="1E897841"/>
    <w:rsid w:val="1E93003A"/>
    <w:rsid w:val="1EA836EC"/>
    <w:rsid w:val="1EA9572D"/>
    <w:rsid w:val="1EAA38F9"/>
    <w:rsid w:val="1EAC3807"/>
    <w:rsid w:val="1EB36853"/>
    <w:rsid w:val="1EBF6304"/>
    <w:rsid w:val="1EC01381"/>
    <w:rsid w:val="1ECE5511"/>
    <w:rsid w:val="1ED84C15"/>
    <w:rsid w:val="1ED91078"/>
    <w:rsid w:val="1EE702CF"/>
    <w:rsid w:val="1EEF615D"/>
    <w:rsid w:val="1EF53F78"/>
    <w:rsid w:val="1EFD1E96"/>
    <w:rsid w:val="1EFD41AC"/>
    <w:rsid w:val="1F0401D8"/>
    <w:rsid w:val="1F075CCE"/>
    <w:rsid w:val="1F0B3159"/>
    <w:rsid w:val="1F0C6EA2"/>
    <w:rsid w:val="1F182FAF"/>
    <w:rsid w:val="1F1978BA"/>
    <w:rsid w:val="1F221C95"/>
    <w:rsid w:val="1F2723A4"/>
    <w:rsid w:val="1F3471E7"/>
    <w:rsid w:val="1F4933EA"/>
    <w:rsid w:val="1F5266AD"/>
    <w:rsid w:val="1F5A3C79"/>
    <w:rsid w:val="1F6852D3"/>
    <w:rsid w:val="1F7D2FF0"/>
    <w:rsid w:val="1F8F0C8A"/>
    <w:rsid w:val="1F95744D"/>
    <w:rsid w:val="1FA5406E"/>
    <w:rsid w:val="1FAE667F"/>
    <w:rsid w:val="1FBD241A"/>
    <w:rsid w:val="1FC45212"/>
    <w:rsid w:val="1FDB59F6"/>
    <w:rsid w:val="1FDE099B"/>
    <w:rsid w:val="1FE636A2"/>
    <w:rsid w:val="1FEA7628"/>
    <w:rsid w:val="1FEE72AB"/>
    <w:rsid w:val="1FF3340D"/>
    <w:rsid w:val="1FF443F5"/>
    <w:rsid w:val="1FF7F2FE"/>
    <w:rsid w:val="1FFE5FE0"/>
    <w:rsid w:val="200903B0"/>
    <w:rsid w:val="200977E0"/>
    <w:rsid w:val="20190989"/>
    <w:rsid w:val="201A2D7A"/>
    <w:rsid w:val="202173CC"/>
    <w:rsid w:val="202A2517"/>
    <w:rsid w:val="202D4291"/>
    <w:rsid w:val="20371E60"/>
    <w:rsid w:val="20394719"/>
    <w:rsid w:val="205644A9"/>
    <w:rsid w:val="206C6ECE"/>
    <w:rsid w:val="20776F17"/>
    <w:rsid w:val="208B2F70"/>
    <w:rsid w:val="209943DC"/>
    <w:rsid w:val="209B0F93"/>
    <w:rsid w:val="209E2661"/>
    <w:rsid w:val="20A46027"/>
    <w:rsid w:val="20A57C63"/>
    <w:rsid w:val="20A82D1B"/>
    <w:rsid w:val="20A90B35"/>
    <w:rsid w:val="20AB236C"/>
    <w:rsid w:val="20AB4349"/>
    <w:rsid w:val="20B50CD7"/>
    <w:rsid w:val="20B7350F"/>
    <w:rsid w:val="20B9164F"/>
    <w:rsid w:val="20C373EB"/>
    <w:rsid w:val="20C7021A"/>
    <w:rsid w:val="20CD7A5B"/>
    <w:rsid w:val="20D02678"/>
    <w:rsid w:val="20D64CCE"/>
    <w:rsid w:val="20D71D99"/>
    <w:rsid w:val="20E460D4"/>
    <w:rsid w:val="20F263CA"/>
    <w:rsid w:val="20F849C9"/>
    <w:rsid w:val="20F9743B"/>
    <w:rsid w:val="21086FAE"/>
    <w:rsid w:val="21093FFB"/>
    <w:rsid w:val="210B6806"/>
    <w:rsid w:val="21125622"/>
    <w:rsid w:val="211574B3"/>
    <w:rsid w:val="211715DB"/>
    <w:rsid w:val="21241B6D"/>
    <w:rsid w:val="21243122"/>
    <w:rsid w:val="212C7DB9"/>
    <w:rsid w:val="212E4AE0"/>
    <w:rsid w:val="21464A92"/>
    <w:rsid w:val="21476724"/>
    <w:rsid w:val="21574230"/>
    <w:rsid w:val="21595B77"/>
    <w:rsid w:val="216176DE"/>
    <w:rsid w:val="21676E50"/>
    <w:rsid w:val="216A53C5"/>
    <w:rsid w:val="216B3C44"/>
    <w:rsid w:val="216D6516"/>
    <w:rsid w:val="216E25D6"/>
    <w:rsid w:val="217963C9"/>
    <w:rsid w:val="217C1F90"/>
    <w:rsid w:val="218036F4"/>
    <w:rsid w:val="2195662E"/>
    <w:rsid w:val="219C0920"/>
    <w:rsid w:val="21A73BCF"/>
    <w:rsid w:val="21AC0CCB"/>
    <w:rsid w:val="21C751AB"/>
    <w:rsid w:val="21C76D2A"/>
    <w:rsid w:val="21C82986"/>
    <w:rsid w:val="21DD24CD"/>
    <w:rsid w:val="21F3049E"/>
    <w:rsid w:val="21FB297C"/>
    <w:rsid w:val="220F0919"/>
    <w:rsid w:val="22111A06"/>
    <w:rsid w:val="22181255"/>
    <w:rsid w:val="221C6260"/>
    <w:rsid w:val="222021B9"/>
    <w:rsid w:val="22244BD5"/>
    <w:rsid w:val="22255FD3"/>
    <w:rsid w:val="22353FAC"/>
    <w:rsid w:val="223908D5"/>
    <w:rsid w:val="223F36F7"/>
    <w:rsid w:val="22437E67"/>
    <w:rsid w:val="224C45B5"/>
    <w:rsid w:val="225000D5"/>
    <w:rsid w:val="225208FA"/>
    <w:rsid w:val="225431CA"/>
    <w:rsid w:val="2262650E"/>
    <w:rsid w:val="226819FF"/>
    <w:rsid w:val="226F1EBC"/>
    <w:rsid w:val="226F6473"/>
    <w:rsid w:val="22731A34"/>
    <w:rsid w:val="227353F0"/>
    <w:rsid w:val="22750E1C"/>
    <w:rsid w:val="22761259"/>
    <w:rsid w:val="22764D84"/>
    <w:rsid w:val="22804CCF"/>
    <w:rsid w:val="22832D2E"/>
    <w:rsid w:val="228649FC"/>
    <w:rsid w:val="22872EAE"/>
    <w:rsid w:val="22901718"/>
    <w:rsid w:val="229D1E63"/>
    <w:rsid w:val="22A47C53"/>
    <w:rsid w:val="22A762EC"/>
    <w:rsid w:val="22A96F8D"/>
    <w:rsid w:val="22AA0E2A"/>
    <w:rsid w:val="22AF1D73"/>
    <w:rsid w:val="22B5010B"/>
    <w:rsid w:val="22BB5201"/>
    <w:rsid w:val="22C05D27"/>
    <w:rsid w:val="22C95360"/>
    <w:rsid w:val="22CD7ADE"/>
    <w:rsid w:val="22D3275E"/>
    <w:rsid w:val="22E10515"/>
    <w:rsid w:val="22E81883"/>
    <w:rsid w:val="22F3529F"/>
    <w:rsid w:val="22F74358"/>
    <w:rsid w:val="23104680"/>
    <w:rsid w:val="2312225F"/>
    <w:rsid w:val="23145987"/>
    <w:rsid w:val="231E0919"/>
    <w:rsid w:val="23223F99"/>
    <w:rsid w:val="23250687"/>
    <w:rsid w:val="232D42D2"/>
    <w:rsid w:val="23336CE3"/>
    <w:rsid w:val="23356F92"/>
    <w:rsid w:val="2345239B"/>
    <w:rsid w:val="234E0797"/>
    <w:rsid w:val="23591283"/>
    <w:rsid w:val="23604E70"/>
    <w:rsid w:val="23753417"/>
    <w:rsid w:val="237C5E17"/>
    <w:rsid w:val="23844611"/>
    <w:rsid w:val="238A706C"/>
    <w:rsid w:val="23945D34"/>
    <w:rsid w:val="23980BBF"/>
    <w:rsid w:val="23981059"/>
    <w:rsid w:val="23A5344F"/>
    <w:rsid w:val="23A56A1A"/>
    <w:rsid w:val="23B237D7"/>
    <w:rsid w:val="23B81B61"/>
    <w:rsid w:val="23BA1557"/>
    <w:rsid w:val="23CF28A3"/>
    <w:rsid w:val="23D73242"/>
    <w:rsid w:val="23DD2692"/>
    <w:rsid w:val="23EB2297"/>
    <w:rsid w:val="23EE7FA4"/>
    <w:rsid w:val="240D18E2"/>
    <w:rsid w:val="241E2E52"/>
    <w:rsid w:val="242C051C"/>
    <w:rsid w:val="24344666"/>
    <w:rsid w:val="24350B23"/>
    <w:rsid w:val="244C2663"/>
    <w:rsid w:val="244C3742"/>
    <w:rsid w:val="245672DD"/>
    <w:rsid w:val="245B3CFB"/>
    <w:rsid w:val="24625DF9"/>
    <w:rsid w:val="24672532"/>
    <w:rsid w:val="247743D8"/>
    <w:rsid w:val="247F7CA9"/>
    <w:rsid w:val="248837AB"/>
    <w:rsid w:val="248B5AAC"/>
    <w:rsid w:val="24C001EA"/>
    <w:rsid w:val="24CC2A36"/>
    <w:rsid w:val="24DC172E"/>
    <w:rsid w:val="24EA6E55"/>
    <w:rsid w:val="24F6739C"/>
    <w:rsid w:val="25027877"/>
    <w:rsid w:val="250465F7"/>
    <w:rsid w:val="250A3771"/>
    <w:rsid w:val="250F3373"/>
    <w:rsid w:val="2518620D"/>
    <w:rsid w:val="25220D93"/>
    <w:rsid w:val="25237A0E"/>
    <w:rsid w:val="25360FC2"/>
    <w:rsid w:val="25397AD8"/>
    <w:rsid w:val="253A565A"/>
    <w:rsid w:val="253E7078"/>
    <w:rsid w:val="2548668E"/>
    <w:rsid w:val="256A07C8"/>
    <w:rsid w:val="2571226C"/>
    <w:rsid w:val="257A6EFD"/>
    <w:rsid w:val="257B5251"/>
    <w:rsid w:val="257D28F7"/>
    <w:rsid w:val="25805952"/>
    <w:rsid w:val="25860BD1"/>
    <w:rsid w:val="2587707D"/>
    <w:rsid w:val="25A04D13"/>
    <w:rsid w:val="25A509A5"/>
    <w:rsid w:val="25AB1AF4"/>
    <w:rsid w:val="25AB712E"/>
    <w:rsid w:val="25B42BDD"/>
    <w:rsid w:val="25B923D0"/>
    <w:rsid w:val="25BF728F"/>
    <w:rsid w:val="25C343C3"/>
    <w:rsid w:val="25D02983"/>
    <w:rsid w:val="25D2346E"/>
    <w:rsid w:val="25D5447E"/>
    <w:rsid w:val="25D9639F"/>
    <w:rsid w:val="25DA1927"/>
    <w:rsid w:val="25DB5A72"/>
    <w:rsid w:val="25E52EEE"/>
    <w:rsid w:val="25E5395E"/>
    <w:rsid w:val="25E648C1"/>
    <w:rsid w:val="25F21181"/>
    <w:rsid w:val="25F835C8"/>
    <w:rsid w:val="2613701D"/>
    <w:rsid w:val="26197B65"/>
    <w:rsid w:val="262126CB"/>
    <w:rsid w:val="262F6EED"/>
    <w:rsid w:val="26317285"/>
    <w:rsid w:val="26362433"/>
    <w:rsid w:val="2646260A"/>
    <w:rsid w:val="264952BC"/>
    <w:rsid w:val="264F1B79"/>
    <w:rsid w:val="26696260"/>
    <w:rsid w:val="266B1C87"/>
    <w:rsid w:val="266C26B7"/>
    <w:rsid w:val="26751FCB"/>
    <w:rsid w:val="268072B9"/>
    <w:rsid w:val="26827B06"/>
    <w:rsid w:val="26890C6D"/>
    <w:rsid w:val="26896B47"/>
    <w:rsid w:val="268D026E"/>
    <w:rsid w:val="26934604"/>
    <w:rsid w:val="26991016"/>
    <w:rsid w:val="269D0DBC"/>
    <w:rsid w:val="26A1755D"/>
    <w:rsid w:val="26A62BAA"/>
    <w:rsid w:val="26A96B5F"/>
    <w:rsid w:val="26B14A4B"/>
    <w:rsid w:val="26BB35AA"/>
    <w:rsid w:val="26D15431"/>
    <w:rsid w:val="26D61562"/>
    <w:rsid w:val="26E43D82"/>
    <w:rsid w:val="26E76534"/>
    <w:rsid w:val="26EA04B5"/>
    <w:rsid w:val="26ED4ED8"/>
    <w:rsid w:val="26F24BEC"/>
    <w:rsid w:val="27097DC2"/>
    <w:rsid w:val="271669A5"/>
    <w:rsid w:val="271817ED"/>
    <w:rsid w:val="271B2C2C"/>
    <w:rsid w:val="272627CF"/>
    <w:rsid w:val="27286C90"/>
    <w:rsid w:val="273262E4"/>
    <w:rsid w:val="273E27D5"/>
    <w:rsid w:val="27433146"/>
    <w:rsid w:val="27445AE1"/>
    <w:rsid w:val="27454B3C"/>
    <w:rsid w:val="275F675D"/>
    <w:rsid w:val="276119F0"/>
    <w:rsid w:val="276D2ACA"/>
    <w:rsid w:val="277C7120"/>
    <w:rsid w:val="277E1094"/>
    <w:rsid w:val="277E7596"/>
    <w:rsid w:val="27820974"/>
    <w:rsid w:val="278253EB"/>
    <w:rsid w:val="278A0EF5"/>
    <w:rsid w:val="278A2FEB"/>
    <w:rsid w:val="278C660B"/>
    <w:rsid w:val="278D0950"/>
    <w:rsid w:val="27925E29"/>
    <w:rsid w:val="27990EBE"/>
    <w:rsid w:val="279E2FDB"/>
    <w:rsid w:val="27A05192"/>
    <w:rsid w:val="27A65F77"/>
    <w:rsid w:val="27A86370"/>
    <w:rsid w:val="27BE5F62"/>
    <w:rsid w:val="27C7125F"/>
    <w:rsid w:val="27CB76C4"/>
    <w:rsid w:val="27D75399"/>
    <w:rsid w:val="27E91526"/>
    <w:rsid w:val="27F40865"/>
    <w:rsid w:val="28021710"/>
    <w:rsid w:val="28063F9E"/>
    <w:rsid w:val="28164E7A"/>
    <w:rsid w:val="28171EA9"/>
    <w:rsid w:val="282E4145"/>
    <w:rsid w:val="283562FB"/>
    <w:rsid w:val="283F7154"/>
    <w:rsid w:val="284066D1"/>
    <w:rsid w:val="284941F3"/>
    <w:rsid w:val="284E5506"/>
    <w:rsid w:val="28505082"/>
    <w:rsid w:val="285D433D"/>
    <w:rsid w:val="28725E01"/>
    <w:rsid w:val="287335C4"/>
    <w:rsid w:val="287D2919"/>
    <w:rsid w:val="28851FEA"/>
    <w:rsid w:val="288578AD"/>
    <w:rsid w:val="288A187A"/>
    <w:rsid w:val="288F43DE"/>
    <w:rsid w:val="28964375"/>
    <w:rsid w:val="289C77FD"/>
    <w:rsid w:val="28A22161"/>
    <w:rsid w:val="28B7051D"/>
    <w:rsid w:val="28BB56D1"/>
    <w:rsid w:val="28BC46F3"/>
    <w:rsid w:val="28C67B01"/>
    <w:rsid w:val="28EF1EE7"/>
    <w:rsid w:val="28EF6C5A"/>
    <w:rsid w:val="28FA6137"/>
    <w:rsid w:val="28FE0A08"/>
    <w:rsid w:val="28FF222D"/>
    <w:rsid w:val="290F5B1C"/>
    <w:rsid w:val="29180DE2"/>
    <w:rsid w:val="2920238D"/>
    <w:rsid w:val="29275394"/>
    <w:rsid w:val="29291103"/>
    <w:rsid w:val="292D28F4"/>
    <w:rsid w:val="29321FF0"/>
    <w:rsid w:val="29373FC3"/>
    <w:rsid w:val="294628F3"/>
    <w:rsid w:val="294917DE"/>
    <w:rsid w:val="2957433D"/>
    <w:rsid w:val="295B335D"/>
    <w:rsid w:val="296E206B"/>
    <w:rsid w:val="29747119"/>
    <w:rsid w:val="29781165"/>
    <w:rsid w:val="297C3823"/>
    <w:rsid w:val="29812A50"/>
    <w:rsid w:val="298624C4"/>
    <w:rsid w:val="29912006"/>
    <w:rsid w:val="29992BED"/>
    <w:rsid w:val="299E09FE"/>
    <w:rsid w:val="29BD42F7"/>
    <w:rsid w:val="29BE295F"/>
    <w:rsid w:val="29C44E5E"/>
    <w:rsid w:val="29D126FB"/>
    <w:rsid w:val="29E046AD"/>
    <w:rsid w:val="29E45DE7"/>
    <w:rsid w:val="29E86983"/>
    <w:rsid w:val="29F93FD4"/>
    <w:rsid w:val="29FB61BA"/>
    <w:rsid w:val="29FE6766"/>
    <w:rsid w:val="2A031FA7"/>
    <w:rsid w:val="2A070BB4"/>
    <w:rsid w:val="2A0F1EE2"/>
    <w:rsid w:val="2A2448EB"/>
    <w:rsid w:val="2A25072D"/>
    <w:rsid w:val="2A284E04"/>
    <w:rsid w:val="2A3F349F"/>
    <w:rsid w:val="2A475795"/>
    <w:rsid w:val="2A4D2980"/>
    <w:rsid w:val="2A601C90"/>
    <w:rsid w:val="2A66650F"/>
    <w:rsid w:val="2A752A65"/>
    <w:rsid w:val="2A764D15"/>
    <w:rsid w:val="2A824129"/>
    <w:rsid w:val="2A8B713B"/>
    <w:rsid w:val="2A8F5FEB"/>
    <w:rsid w:val="2A917253"/>
    <w:rsid w:val="2A973EEB"/>
    <w:rsid w:val="2A9B4D5D"/>
    <w:rsid w:val="2AA5395B"/>
    <w:rsid w:val="2AA57E6F"/>
    <w:rsid w:val="2AA716E9"/>
    <w:rsid w:val="2AAF59FE"/>
    <w:rsid w:val="2AB2721C"/>
    <w:rsid w:val="2AC164A2"/>
    <w:rsid w:val="2ACC1BCF"/>
    <w:rsid w:val="2AD429DE"/>
    <w:rsid w:val="2ADA6535"/>
    <w:rsid w:val="2AE54914"/>
    <w:rsid w:val="2AF05BAE"/>
    <w:rsid w:val="2AF51C5F"/>
    <w:rsid w:val="2B025D58"/>
    <w:rsid w:val="2B040099"/>
    <w:rsid w:val="2B05145B"/>
    <w:rsid w:val="2B122F66"/>
    <w:rsid w:val="2B23034F"/>
    <w:rsid w:val="2B2D7C8B"/>
    <w:rsid w:val="2B4653A4"/>
    <w:rsid w:val="2B5642D8"/>
    <w:rsid w:val="2B594978"/>
    <w:rsid w:val="2B670AF6"/>
    <w:rsid w:val="2B6E6350"/>
    <w:rsid w:val="2B7B2AF9"/>
    <w:rsid w:val="2B7F0FA8"/>
    <w:rsid w:val="2B936A2E"/>
    <w:rsid w:val="2B9662C4"/>
    <w:rsid w:val="2BBA7978"/>
    <w:rsid w:val="2BC32B74"/>
    <w:rsid w:val="2BC545F9"/>
    <w:rsid w:val="2BC64F0D"/>
    <w:rsid w:val="2BC8129C"/>
    <w:rsid w:val="2BC84C18"/>
    <w:rsid w:val="2BD946E4"/>
    <w:rsid w:val="2BDA6491"/>
    <w:rsid w:val="2BE413F4"/>
    <w:rsid w:val="2BE93EEC"/>
    <w:rsid w:val="2BEB3323"/>
    <w:rsid w:val="2BFC45CC"/>
    <w:rsid w:val="2C0317AF"/>
    <w:rsid w:val="2C305825"/>
    <w:rsid w:val="2C364FE9"/>
    <w:rsid w:val="2C376112"/>
    <w:rsid w:val="2C405801"/>
    <w:rsid w:val="2C486EEF"/>
    <w:rsid w:val="2C4D74F9"/>
    <w:rsid w:val="2C5004EF"/>
    <w:rsid w:val="2C514EDE"/>
    <w:rsid w:val="2C527F55"/>
    <w:rsid w:val="2C616FC9"/>
    <w:rsid w:val="2C626B30"/>
    <w:rsid w:val="2C7718FF"/>
    <w:rsid w:val="2C8367AC"/>
    <w:rsid w:val="2C9922C5"/>
    <w:rsid w:val="2CA3676C"/>
    <w:rsid w:val="2CB83F02"/>
    <w:rsid w:val="2CC8516D"/>
    <w:rsid w:val="2CC93494"/>
    <w:rsid w:val="2CD043AC"/>
    <w:rsid w:val="2CD21B87"/>
    <w:rsid w:val="2CD51CF2"/>
    <w:rsid w:val="2CD668D0"/>
    <w:rsid w:val="2CD76D72"/>
    <w:rsid w:val="2CD808C0"/>
    <w:rsid w:val="2CF00F0C"/>
    <w:rsid w:val="2CF45466"/>
    <w:rsid w:val="2CFC0DAF"/>
    <w:rsid w:val="2CFE0AC7"/>
    <w:rsid w:val="2D335817"/>
    <w:rsid w:val="2D3626AC"/>
    <w:rsid w:val="2D41798D"/>
    <w:rsid w:val="2D4202F1"/>
    <w:rsid w:val="2D49139D"/>
    <w:rsid w:val="2D5D2E02"/>
    <w:rsid w:val="2D75259F"/>
    <w:rsid w:val="2D771665"/>
    <w:rsid w:val="2D8263DE"/>
    <w:rsid w:val="2D892421"/>
    <w:rsid w:val="2D903EA2"/>
    <w:rsid w:val="2D924172"/>
    <w:rsid w:val="2D94725B"/>
    <w:rsid w:val="2D957483"/>
    <w:rsid w:val="2D996AE0"/>
    <w:rsid w:val="2DA5475B"/>
    <w:rsid w:val="2DA74075"/>
    <w:rsid w:val="2DA95BF0"/>
    <w:rsid w:val="2DAC7B27"/>
    <w:rsid w:val="2DAD473D"/>
    <w:rsid w:val="2DB45151"/>
    <w:rsid w:val="2DB612BE"/>
    <w:rsid w:val="2DC0794F"/>
    <w:rsid w:val="2DC44B20"/>
    <w:rsid w:val="2DC841D0"/>
    <w:rsid w:val="2DCA5829"/>
    <w:rsid w:val="2DD76751"/>
    <w:rsid w:val="2DD8458A"/>
    <w:rsid w:val="2DDE011C"/>
    <w:rsid w:val="2DE07724"/>
    <w:rsid w:val="2DE44979"/>
    <w:rsid w:val="2DE94785"/>
    <w:rsid w:val="2DE96023"/>
    <w:rsid w:val="2DF622B6"/>
    <w:rsid w:val="2DF71EFF"/>
    <w:rsid w:val="2DFB3A75"/>
    <w:rsid w:val="2E0D3F21"/>
    <w:rsid w:val="2E16297E"/>
    <w:rsid w:val="2E1A6959"/>
    <w:rsid w:val="2E237E18"/>
    <w:rsid w:val="2E29176E"/>
    <w:rsid w:val="2E2B2510"/>
    <w:rsid w:val="2E2D5B30"/>
    <w:rsid w:val="2E3453C6"/>
    <w:rsid w:val="2E3756BF"/>
    <w:rsid w:val="2E49419D"/>
    <w:rsid w:val="2E4A1E50"/>
    <w:rsid w:val="2E5048B7"/>
    <w:rsid w:val="2E521970"/>
    <w:rsid w:val="2E552EDF"/>
    <w:rsid w:val="2E560CC7"/>
    <w:rsid w:val="2E5B6BD1"/>
    <w:rsid w:val="2E6069C0"/>
    <w:rsid w:val="2E634C89"/>
    <w:rsid w:val="2E6C1E00"/>
    <w:rsid w:val="2E6D400D"/>
    <w:rsid w:val="2E804C49"/>
    <w:rsid w:val="2E806571"/>
    <w:rsid w:val="2E814EB5"/>
    <w:rsid w:val="2E855664"/>
    <w:rsid w:val="2E8714A1"/>
    <w:rsid w:val="2E9627B8"/>
    <w:rsid w:val="2EA03D4D"/>
    <w:rsid w:val="2EA04E33"/>
    <w:rsid w:val="2EB2408A"/>
    <w:rsid w:val="2EC6495F"/>
    <w:rsid w:val="2EC85863"/>
    <w:rsid w:val="2EDC7B7C"/>
    <w:rsid w:val="2EE611C7"/>
    <w:rsid w:val="2EF45337"/>
    <w:rsid w:val="2F01359B"/>
    <w:rsid w:val="2F092BEC"/>
    <w:rsid w:val="2F101FBA"/>
    <w:rsid w:val="2F103D09"/>
    <w:rsid w:val="2F103DA3"/>
    <w:rsid w:val="2F1D4889"/>
    <w:rsid w:val="2F1F0E6E"/>
    <w:rsid w:val="2F2025EB"/>
    <w:rsid w:val="2F284894"/>
    <w:rsid w:val="2F3B7C35"/>
    <w:rsid w:val="2F405C0C"/>
    <w:rsid w:val="2F461301"/>
    <w:rsid w:val="2F4D5106"/>
    <w:rsid w:val="2F4E4A53"/>
    <w:rsid w:val="2F534B64"/>
    <w:rsid w:val="2F657B79"/>
    <w:rsid w:val="2F6D7A83"/>
    <w:rsid w:val="2F6E7F19"/>
    <w:rsid w:val="2F701586"/>
    <w:rsid w:val="2F752780"/>
    <w:rsid w:val="2F797A9A"/>
    <w:rsid w:val="2F7F2E1A"/>
    <w:rsid w:val="2F84411A"/>
    <w:rsid w:val="2F8D7FEB"/>
    <w:rsid w:val="2F925F11"/>
    <w:rsid w:val="2F9447BB"/>
    <w:rsid w:val="2F982255"/>
    <w:rsid w:val="2F9F18F4"/>
    <w:rsid w:val="2FA90584"/>
    <w:rsid w:val="2FAD4289"/>
    <w:rsid w:val="2FB46C7C"/>
    <w:rsid w:val="2FC13B48"/>
    <w:rsid w:val="2FE17AF7"/>
    <w:rsid w:val="2FE63785"/>
    <w:rsid w:val="2FEA6643"/>
    <w:rsid w:val="2FEE436A"/>
    <w:rsid w:val="2FFB4F85"/>
    <w:rsid w:val="2FFD4FE4"/>
    <w:rsid w:val="2FFF14AE"/>
    <w:rsid w:val="30120DAD"/>
    <w:rsid w:val="30185367"/>
    <w:rsid w:val="301903B5"/>
    <w:rsid w:val="301A6A62"/>
    <w:rsid w:val="301F4A95"/>
    <w:rsid w:val="302817AA"/>
    <w:rsid w:val="302A49D8"/>
    <w:rsid w:val="303F70AF"/>
    <w:rsid w:val="30413404"/>
    <w:rsid w:val="305E50BB"/>
    <w:rsid w:val="306875C7"/>
    <w:rsid w:val="30697A86"/>
    <w:rsid w:val="306B6D3F"/>
    <w:rsid w:val="306D3CBC"/>
    <w:rsid w:val="306E2CD7"/>
    <w:rsid w:val="3078770F"/>
    <w:rsid w:val="308A7873"/>
    <w:rsid w:val="308F0BBB"/>
    <w:rsid w:val="3094015C"/>
    <w:rsid w:val="309427B7"/>
    <w:rsid w:val="30954E33"/>
    <w:rsid w:val="309A1DED"/>
    <w:rsid w:val="30A95C6F"/>
    <w:rsid w:val="30BB7865"/>
    <w:rsid w:val="30BF0DFB"/>
    <w:rsid w:val="30C05DE2"/>
    <w:rsid w:val="30C10DB5"/>
    <w:rsid w:val="30C179CA"/>
    <w:rsid w:val="30DE68D3"/>
    <w:rsid w:val="30F1744D"/>
    <w:rsid w:val="30FA1946"/>
    <w:rsid w:val="310A3345"/>
    <w:rsid w:val="310D60D0"/>
    <w:rsid w:val="311865E5"/>
    <w:rsid w:val="311D2419"/>
    <w:rsid w:val="31275946"/>
    <w:rsid w:val="31294271"/>
    <w:rsid w:val="313F1A32"/>
    <w:rsid w:val="314549EF"/>
    <w:rsid w:val="31591353"/>
    <w:rsid w:val="315C2E19"/>
    <w:rsid w:val="316066EC"/>
    <w:rsid w:val="3167234E"/>
    <w:rsid w:val="3174232D"/>
    <w:rsid w:val="317624A0"/>
    <w:rsid w:val="317973EA"/>
    <w:rsid w:val="317D3ACF"/>
    <w:rsid w:val="317D468C"/>
    <w:rsid w:val="3182069F"/>
    <w:rsid w:val="318A08E9"/>
    <w:rsid w:val="318D1854"/>
    <w:rsid w:val="31A20F02"/>
    <w:rsid w:val="31A63BAB"/>
    <w:rsid w:val="31A7339A"/>
    <w:rsid w:val="31A970C8"/>
    <w:rsid w:val="31AB3DC3"/>
    <w:rsid w:val="31D65DE6"/>
    <w:rsid w:val="31D76D52"/>
    <w:rsid w:val="31DB5A33"/>
    <w:rsid w:val="31DE328E"/>
    <w:rsid w:val="31DF77AD"/>
    <w:rsid w:val="31EA2071"/>
    <w:rsid w:val="31EB0C0C"/>
    <w:rsid w:val="31EE53DA"/>
    <w:rsid w:val="31F45312"/>
    <w:rsid w:val="31F65332"/>
    <w:rsid w:val="320C5DB8"/>
    <w:rsid w:val="321D497D"/>
    <w:rsid w:val="322A31CC"/>
    <w:rsid w:val="322C76D0"/>
    <w:rsid w:val="32303E12"/>
    <w:rsid w:val="323075D6"/>
    <w:rsid w:val="323267CA"/>
    <w:rsid w:val="3233632E"/>
    <w:rsid w:val="323A43CF"/>
    <w:rsid w:val="323E6C98"/>
    <w:rsid w:val="3249590D"/>
    <w:rsid w:val="324A2B8F"/>
    <w:rsid w:val="324E2EC1"/>
    <w:rsid w:val="325009BF"/>
    <w:rsid w:val="32541EBC"/>
    <w:rsid w:val="325C66EE"/>
    <w:rsid w:val="325D0EAD"/>
    <w:rsid w:val="326232C6"/>
    <w:rsid w:val="3286001E"/>
    <w:rsid w:val="329778E4"/>
    <w:rsid w:val="32A64003"/>
    <w:rsid w:val="32A7328E"/>
    <w:rsid w:val="32AF7F8D"/>
    <w:rsid w:val="32B3594B"/>
    <w:rsid w:val="32B76E56"/>
    <w:rsid w:val="32C27394"/>
    <w:rsid w:val="32C629D1"/>
    <w:rsid w:val="32CB7680"/>
    <w:rsid w:val="32CC71D3"/>
    <w:rsid w:val="32CE4454"/>
    <w:rsid w:val="32D67B0C"/>
    <w:rsid w:val="32DB7E90"/>
    <w:rsid w:val="32DE2611"/>
    <w:rsid w:val="32E1164E"/>
    <w:rsid w:val="32E23A9E"/>
    <w:rsid w:val="32E30F30"/>
    <w:rsid w:val="32ED28A4"/>
    <w:rsid w:val="32ED5CB7"/>
    <w:rsid w:val="32F76C8E"/>
    <w:rsid w:val="32FE6347"/>
    <w:rsid w:val="33192A64"/>
    <w:rsid w:val="331C050A"/>
    <w:rsid w:val="331C69B4"/>
    <w:rsid w:val="3322119D"/>
    <w:rsid w:val="33231D76"/>
    <w:rsid w:val="33381443"/>
    <w:rsid w:val="3338610E"/>
    <w:rsid w:val="33443574"/>
    <w:rsid w:val="334D6050"/>
    <w:rsid w:val="3350106B"/>
    <w:rsid w:val="3355613E"/>
    <w:rsid w:val="33566720"/>
    <w:rsid w:val="335F4902"/>
    <w:rsid w:val="336C30C6"/>
    <w:rsid w:val="336D730E"/>
    <w:rsid w:val="338172A9"/>
    <w:rsid w:val="338D675E"/>
    <w:rsid w:val="33910E84"/>
    <w:rsid w:val="33B04286"/>
    <w:rsid w:val="33C74C87"/>
    <w:rsid w:val="33CA1DFA"/>
    <w:rsid w:val="33D7260A"/>
    <w:rsid w:val="33EB0EC7"/>
    <w:rsid w:val="33EE6705"/>
    <w:rsid w:val="33F64E7B"/>
    <w:rsid w:val="342872D9"/>
    <w:rsid w:val="34447613"/>
    <w:rsid w:val="344712A9"/>
    <w:rsid w:val="344D58C0"/>
    <w:rsid w:val="345043ED"/>
    <w:rsid w:val="345D6780"/>
    <w:rsid w:val="345F514C"/>
    <w:rsid w:val="347762F2"/>
    <w:rsid w:val="347C4FD4"/>
    <w:rsid w:val="348E1312"/>
    <w:rsid w:val="349768CE"/>
    <w:rsid w:val="349D4BC8"/>
    <w:rsid w:val="349F6B3F"/>
    <w:rsid w:val="34A108BC"/>
    <w:rsid w:val="34AF613B"/>
    <w:rsid w:val="34B443BE"/>
    <w:rsid w:val="34B55531"/>
    <w:rsid w:val="34BE5A31"/>
    <w:rsid w:val="34E82C34"/>
    <w:rsid w:val="34E91805"/>
    <w:rsid w:val="34EA3490"/>
    <w:rsid w:val="34EB131B"/>
    <w:rsid w:val="34F043DE"/>
    <w:rsid w:val="34F57F62"/>
    <w:rsid w:val="34FA0154"/>
    <w:rsid w:val="34FD2EAC"/>
    <w:rsid w:val="35014680"/>
    <w:rsid w:val="35041700"/>
    <w:rsid w:val="350C2074"/>
    <w:rsid w:val="35100B76"/>
    <w:rsid w:val="35125626"/>
    <w:rsid w:val="35231D67"/>
    <w:rsid w:val="353000B5"/>
    <w:rsid w:val="353025E0"/>
    <w:rsid w:val="35343ABF"/>
    <w:rsid w:val="35347518"/>
    <w:rsid w:val="353A1D25"/>
    <w:rsid w:val="353B0CE0"/>
    <w:rsid w:val="35442409"/>
    <w:rsid w:val="354672A3"/>
    <w:rsid w:val="35493816"/>
    <w:rsid w:val="354D4731"/>
    <w:rsid w:val="35592E12"/>
    <w:rsid w:val="355E324A"/>
    <w:rsid w:val="35667BD6"/>
    <w:rsid w:val="35750F06"/>
    <w:rsid w:val="35775277"/>
    <w:rsid w:val="358060C2"/>
    <w:rsid w:val="358D2343"/>
    <w:rsid w:val="35B2517F"/>
    <w:rsid w:val="35B673FE"/>
    <w:rsid w:val="35D83B98"/>
    <w:rsid w:val="35F16154"/>
    <w:rsid w:val="35F36D8C"/>
    <w:rsid w:val="35F41FBD"/>
    <w:rsid w:val="35F908A0"/>
    <w:rsid w:val="35FB7143"/>
    <w:rsid w:val="35FE2D36"/>
    <w:rsid w:val="36071F1B"/>
    <w:rsid w:val="36151B02"/>
    <w:rsid w:val="36161DF4"/>
    <w:rsid w:val="3624095B"/>
    <w:rsid w:val="362D2124"/>
    <w:rsid w:val="36395008"/>
    <w:rsid w:val="363B52FF"/>
    <w:rsid w:val="363B5BAE"/>
    <w:rsid w:val="363F03F9"/>
    <w:rsid w:val="363F56C2"/>
    <w:rsid w:val="364137B2"/>
    <w:rsid w:val="364416C8"/>
    <w:rsid w:val="364670ED"/>
    <w:rsid w:val="36474E63"/>
    <w:rsid w:val="364F7B83"/>
    <w:rsid w:val="36586321"/>
    <w:rsid w:val="36605AEE"/>
    <w:rsid w:val="36696EF5"/>
    <w:rsid w:val="366A2892"/>
    <w:rsid w:val="367A0EBC"/>
    <w:rsid w:val="367D2D18"/>
    <w:rsid w:val="36894267"/>
    <w:rsid w:val="368A6F02"/>
    <w:rsid w:val="36A476A3"/>
    <w:rsid w:val="36B201B3"/>
    <w:rsid w:val="36B57D35"/>
    <w:rsid w:val="36BF1DA2"/>
    <w:rsid w:val="36D01F11"/>
    <w:rsid w:val="36D23383"/>
    <w:rsid w:val="36D615D4"/>
    <w:rsid w:val="36DC7E87"/>
    <w:rsid w:val="36DD4BD6"/>
    <w:rsid w:val="36E002FE"/>
    <w:rsid w:val="36E73959"/>
    <w:rsid w:val="36EC061A"/>
    <w:rsid w:val="36FC2F0C"/>
    <w:rsid w:val="36FF4073"/>
    <w:rsid w:val="3710657D"/>
    <w:rsid w:val="3715034E"/>
    <w:rsid w:val="37377634"/>
    <w:rsid w:val="37390E7C"/>
    <w:rsid w:val="373E77E9"/>
    <w:rsid w:val="3754527A"/>
    <w:rsid w:val="375D6236"/>
    <w:rsid w:val="376048C3"/>
    <w:rsid w:val="37632F21"/>
    <w:rsid w:val="37695240"/>
    <w:rsid w:val="376A7EF8"/>
    <w:rsid w:val="376D29D8"/>
    <w:rsid w:val="37817CCF"/>
    <w:rsid w:val="37824E16"/>
    <w:rsid w:val="37842B8B"/>
    <w:rsid w:val="37947A49"/>
    <w:rsid w:val="379E1A35"/>
    <w:rsid w:val="37A27905"/>
    <w:rsid w:val="37A90C80"/>
    <w:rsid w:val="37AF6F0F"/>
    <w:rsid w:val="37B00AD6"/>
    <w:rsid w:val="37BC7532"/>
    <w:rsid w:val="37C203A6"/>
    <w:rsid w:val="37CA17E7"/>
    <w:rsid w:val="37CB16BF"/>
    <w:rsid w:val="37D81F37"/>
    <w:rsid w:val="37DD6BD4"/>
    <w:rsid w:val="37DE4EEE"/>
    <w:rsid w:val="37DE5523"/>
    <w:rsid w:val="37E22F8A"/>
    <w:rsid w:val="37E97570"/>
    <w:rsid w:val="37F05188"/>
    <w:rsid w:val="37FD4B37"/>
    <w:rsid w:val="38047BC0"/>
    <w:rsid w:val="38134ADA"/>
    <w:rsid w:val="38143C70"/>
    <w:rsid w:val="38163198"/>
    <w:rsid w:val="381852F7"/>
    <w:rsid w:val="384D1658"/>
    <w:rsid w:val="3859368F"/>
    <w:rsid w:val="386B6D77"/>
    <w:rsid w:val="387164B5"/>
    <w:rsid w:val="38892BCA"/>
    <w:rsid w:val="388971EF"/>
    <w:rsid w:val="388F5D53"/>
    <w:rsid w:val="389039CB"/>
    <w:rsid w:val="38910032"/>
    <w:rsid w:val="389D4C37"/>
    <w:rsid w:val="38A17F73"/>
    <w:rsid w:val="38A20DC7"/>
    <w:rsid w:val="38A616F1"/>
    <w:rsid w:val="38A7597A"/>
    <w:rsid w:val="38BB2E7B"/>
    <w:rsid w:val="38BD005F"/>
    <w:rsid w:val="38C927B2"/>
    <w:rsid w:val="38CD7F71"/>
    <w:rsid w:val="38ED26BE"/>
    <w:rsid w:val="38EE58C0"/>
    <w:rsid w:val="38EF289E"/>
    <w:rsid w:val="38F536C1"/>
    <w:rsid w:val="38F86DBE"/>
    <w:rsid w:val="38F9671F"/>
    <w:rsid w:val="39006153"/>
    <w:rsid w:val="39020FBE"/>
    <w:rsid w:val="391C1321"/>
    <w:rsid w:val="392F010F"/>
    <w:rsid w:val="39322C23"/>
    <w:rsid w:val="39325CA1"/>
    <w:rsid w:val="39330091"/>
    <w:rsid w:val="3938573C"/>
    <w:rsid w:val="393E7BAC"/>
    <w:rsid w:val="39437747"/>
    <w:rsid w:val="394C2FD0"/>
    <w:rsid w:val="395B5893"/>
    <w:rsid w:val="39607BEB"/>
    <w:rsid w:val="396A3C37"/>
    <w:rsid w:val="39746D06"/>
    <w:rsid w:val="397601D1"/>
    <w:rsid w:val="397D6E0E"/>
    <w:rsid w:val="398C52F1"/>
    <w:rsid w:val="398D5A8E"/>
    <w:rsid w:val="399742F2"/>
    <w:rsid w:val="39A322DC"/>
    <w:rsid w:val="39AD1C78"/>
    <w:rsid w:val="39CC778B"/>
    <w:rsid w:val="39CE3F0D"/>
    <w:rsid w:val="39D93F77"/>
    <w:rsid w:val="39DA4C34"/>
    <w:rsid w:val="39DF1980"/>
    <w:rsid w:val="39DF2489"/>
    <w:rsid w:val="39EB123E"/>
    <w:rsid w:val="3A0B32F4"/>
    <w:rsid w:val="3A0B39DD"/>
    <w:rsid w:val="3A1A5192"/>
    <w:rsid w:val="3A2267F0"/>
    <w:rsid w:val="3A291768"/>
    <w:rsid w:val="3A2B73EB"/>
    <w:rsid w:val="3A2F30F7"/>
    <w:rsid w:val="3A370824"/>
    <w:rsid w:val="3A3920A6"/>
    <w:rsid w:val="3A41772F"/>
    <w:rsid w:val="3A471AF9"/>
    <w:rsid w:val="3A4D44CF"/>
    <w:rsid w:val="3A4D7EF7"/>
    <w:rsid w:val="3A586ACB"/>
    <w:rsid w:val="3A5B107A"/>
    <w:rsid w:val="3A604EFA"/>
    <w:rsid w:val="3A605DBF"/>
    <w:rsid w:val="3A6539FA"/>
    <w:rsid w:val="3A6C0B56"/>
    <w:rsid w:val="3A755523"/>
    <w:rsid w:val="3A763244"/>
    <w:rsid w:val="3A7973D0"/>
    <w:rsid w:val="3A8344A5"/>
    <w:rsid w:val="3A8C2301"/>
    <w:rsid w:val="3A9D5FAF"/>
    <w:rsid w:val="3AA450EE"/>
    <w:rsid w:val="3AB95C9B"/>
    <w:rsid w:val="3AC24A4F"/>
    <w:rsid w:val="3AD22ADE"/>
    <w:rsid w:val="3AD33F9B"/>
    <w:rsid w:val="3AD546CA"/>
    <w:rsid w:val="3AE15C64"/>
    <w:rsid w:val="3AE63817"/>
    <w:rsid w:val="3B10121B"/>
    <w:rsid w:val="3B192644"/>
    <w:rsid w:val="3B302FAF"/>
    <w:rsid w:val="3B321787"/>
    <w:rsid w:val="3B494558"/>
    <w:rsid w:val="3B5F5EFF"/>
    <w:rsid w:val="3B6220E1"/>
    <w:rsid w:val="3B6356E2"/>
    <w:rsid w:val="3B641105"/>
    <w:rsid w:val="3B6678B1"/>
    <w:rsid w:val="3B686E56"/>
    <w:rsid w:val="3B6B011B"/>
    <w:rsid w:val="3B7C40BB"/>
    <w:rsid w:val="3B7D65CE"/>
    <w:rsid w:val="3B7E2052"/>
    <w:rsid w:val="3B8A326D"/>
    <w:rsid w:val="3B8F7782"/>
    <w:rsid w:val="3B920D0A"/>
    <w:rsid w:val="3BB30253"/>
    <w:rsid w:val="3BB40830"/>
    <w:rsid w:val="3BB74214"/>
    <w:rsid w:val="3BC5192C"/>
    <w:rsid w:val="3BC77B4F"/>
    <w:rsid w:val="3BD34AC5"/>
    <w:rsid w:val="3BD66179"/>
    <w:rsid w:val="3BEA4BEC"/>
    <w:rsid w:val="3BF539F7"/>
    <w:rsid w:val="3BF578F9"/>
    <w:rsid w:val="3C1C176F"/>
    <w:rsid w:val="3C1F25B8"/>
    <w:rsid w:val="3C2D3AB0"/>
    <w:rsid w:val="3C307BB5"/>
    <w:rsid w:val="3C35505C"/>
    <w:rsid w:val="3C3A2655"/>
    <w:rsid w:val="3C3E2DDF"/>
    <w:rsid w:val="3C415F68"/>
    <w:rsid w:val="3C4C6426"/>
    <w:rsid w:val="3C553A34"/>
    <w:rsid w:val="3C563B4D"/>
    <w:rsid w:val="3C5842E5"/>
    <w:rsid w:val="3C58610A"/>
    <w:rsid w:val="3C655331"/>
    <w:rsid w:val="3C73674F"/>
    <w:rsid w:val="3C803F0A"/>
    <w:rsid w:val="3C8B723A"/>
    <w:rsid w:val="3C924EE9"/>
    <w:rsid w:val="3C99325F"/>
    <w:rsid w:val="3CA6619C"/>
    <w:rsid w:val="3CAA4E69"/>
    <w:rsid w:val="3CAB68DB"/>
    <w:rsid w:val="3CB103C9"/>
    <w:rsid w:val="3CB25E17"/>
    <w:rsid w:val="3CD34908"/>
    <w:rsid w:val="3CD70C9E"/>
    <w:rsid w:val="3D0426B3"/>
    <w:rsid w:val="3D1056EF"/>
    <w:rsid w:val="3D1B21BC"/>
    <w:rsid w:val="3D282D19"/>
    <w:rsid w:val="3D2F4BFD"/>
    <w:rsid w:val="3D305C23"/>
    <w:rsid w:val="3D393403"/>
    <w:rsid w:val="3D394E98"/>
    <w:rsid w:val="3D3C379B"/>
    <w:rsid w:val="3D4E5D50"/>
    <w:rsid w:val="3D506E57"/>
    <w:rsid w:val="3D543A37"/>
    <w:rsid w:val="3D613410"/>
    <w:rsid w:val="3D68696D"/>
    <w:rsid w:val="3D8905EE"/>
    <w:rsid w:val="3D904E8E"/>
    <w:rsid w:val="3D921CE4"/>
    <w:rsid w:val="3D97341E"/>
    <w:rsid w:val="3D99567D"/>
    <w:rsid w:val="3DB565E1"/>
    <w:rsid w:val="3DC235E3"/>
    <w:rsid w:val="3DC303DA"/>
    <w:rsid w:val="3DC5651A"/>
    <w:rsid w:val="3DCE213B"/>
    <w:rsid w:val="3DD01CAC"/>
    <w:rsid w:val="3DD66E1A"/>
    <w:rsid w:val="3DD7717D"/>
    <w:rsid w:val="3DE658DC"/>
    <w:rsid w:val="3DF028A9"/>
    <w:rsid w:val="3DF10291"/>
    <w:rsid w:val="3DF56F4B"/>
    <w:rsid w:val="3DFD614B"/>
    <w:rsid w:val="3E011902"/>
    <w:rsid w:val="3E06377F"/>
    <w:rsid w:val="3E207864"/>
    <w:rsid w:val="3E444EF8"/>
    <w:rsid w:val="3E541845"/>
    <w:rsid w:val="3E557A3F"/>
    <w:rsid w:val="3E604FD9"/>
    <w:rsid w:val="3E674C89"/>
    <w:rsid w:val="3E805811"/>
    <w:rsid w:val="3E812FF0"/>
    <w:rsid w:val="3E9411C2"/>
    <w:rsid w:val="3E9C0203"/>
    <w:rsid w:val="3E9D7967"/>
    <w:rsid w:val="3EA268C4"/>
    <w:rsid w:val="3EA70149"/>
    <w:rsid w:val="3EAC6E6A"/>
    <w:rsid w:val="3EAD1934"/>
    <w:rsid w:val="3EAE3FA6"/>
    <w:rsid w:val="3EB1028E"/>
    <w:rsid w:val="3EB83973"/>
    <w:rsid w:val="3EB84F3C"/>
    <w:rsid w:val="3EBC66B4"/>
    <w:rsid w:val="3EBE173A"/>
    <w:rsid w:val="3EC559F4"/>
    <w:rsid w:val="3EE52C1B"/>
    <w:rsid w:val="3EF61FB1"/>
    <w:rsid w:val="3EF834B7"/>
    <w:rsid w:val="3EFB485E"/>
    <w:rsid w:val="3F0174A0"/>
    <w:rsid w:val="3F037F0E"/>
    <w:rsid w:val="3F07741F"/>
    <w:rsid w:val="3F0E78C8"/>
    <w:rsid w:val="3F1458B2"/>
    <w:rsid w:val="3F196783"/>
    <w:rsid w:val="3F2906B0"/>
    <w:rsid w:val="3F312FEE"/>
    <w:rsid w:val="3F36260E"/>
    <w:rsid w:val="3F376954"/>
    <w:rsid w:val="3F3B4AA1"/>
    <w:rsid w:val="3F4D486C"/>
    <w:rsid w:val="3F543137"/>
    <w:rsid w:val="3F660104"/>
    <w:rsid w:val="3F6802FC"/>
    <w:rsid w:val="3F6A1069"/>
    <w:rsid w:val="3F6A1863"/>
    <w:rsid w:val="3F733E80"/>
    <w:rsid w:val="3F763894"/>
    <w:rsid w:val="3F775B70"/>
    <w:rsid w:val="3F9B528A"/>
    <w:rsid w:val="3FA26E0B"/>
    <w:rsid w:val="3FA4389F"/>
    <w:rsid w:val="3FA513E2"/>
    <w:rsid w:val="3FAB379E"/>
    <w:rsid w:val="3FBA6079"/>
    <w:rsid w:val="3FBE22C2"/>
    <w:rsid w:val="3FBE24D6"/>
    <w:rsid w:val="3FC14E5A"/>
    <w:rsid w:val="3FC35D1F"/>
    <w:rsid w:val="3FC55035"/>
    <w:rsid w:val="3FC820E7"/>
    <w:rsid w:val="3FC9297C"/>
    <w:rsid w:val="3FCA2833"/>
    <w:rsid w:val="3FCC2545"/>
    <w:rsid w:val="3FD104EA"/>
    <w:rsid w:val="3FD506A6"/>
    <w:rsid w:val="3FEB5577"/>
    <w:rsid w:val="3FED3C7F"/>
    <w:rsid w:val="3FF9789D"/>
    <w:rsid w:val="3FFC380B"/>
    <w:rsid w:val="400A0E4F"/>
    <w:rsid w:val="400C0F3E"/>
    <w:rsid w:val="40134134"/>
    <w:rsid w:val="402A251C"/>
    <w:rsid w:val="40325D02"/>
    <w:rsid w:val="40356587"/>
    <w:rsid w:val="403B3ECF"/>
    <w:rsid w:val="403C6A58"/>
    <w:rsid w:val="404918DC"/>
    <w:rsid w:val="406F2BAE"/>
    <w:rsid w:val="4082654E"/>
    <w:rsid w:val="40827D21"/>
    <w:rsid w:val="40842ACA"/>
    <w:rsid w:val="408E61DE"/>
    <w:rsid w:val="40AD6EAF"/>
    <w:rsid w:val="40B13F99"/>
    <w:rsid w:val="40B3548F"/>
    <w:rsid w:val="40B43D4E"/>
    <w:rsid w:val="40B51B3F"/>
    <w:rsid w:val="40B846ED"/>
    <w:rsid w:val="40BD1805"/>
    <w:rsid w:val="40C54B97"/>
    <w:rsid w:val="40C8141C"/>
    <w:rsid w:val="40D471CE"/>
    <w:rsid w:val="40D97C73"/>
    <w:rsid w:val="410840A5"/>
    <w:rsid w:val="410E2C79"/>
    <w:rsid w:val="411329A4"/>
    <w:rsid w:val="41154AAB"/>
    <w:rsid w:val="412C1D8A"/>
    <w:rsid w:val="41350E4D"/>
    <w:rsid w:val="413D4D27"/>
    <w:rsid w:val="41416313"/>
    <w:rsid w:val="4149790F"/>
    <w:rsid w:val="414C478B"/>
    <w:rsid w:val="4151126A"/>
    <w:rsid w:val="415D3F7A"/>
    <w:rsid w:val="41603FFD"/>
    <w:rsid w:val="41702DF9"/>
    <w:rsid w:val="41721D53"/>
    <w:rsid w:val="41735162"/>
    <w:rsid w:val="417E692C"/>
    <w:rsid w:val="418B0452"/>
    <w:rsid w:val="418C20FF"/>
    <w:rsid w:val="418E3832"/>
    <w:rsid w:val="419C196C"/>
    <w:rsid w:val="419E72A6"/>
    <w:rsid w:val="41A04A98"/>
    <w:rsid w:val="41A37535"/>
    <w:rsid w:val="41BD13C5"/>
    <w:rsid w:val="41C251C4"/>
    <w:rsid w:val="41D40C6E"/>
    <w:rsid w:val="41D97AFD"/>
    <w:rsid w:val="41E44EFE"/>
    <w:rsid w:val="41E918AA"/>
    <w:rsid w:val="41F03DD6"/>
    <w:rsid w:val="42054DEE"/>
    <w:rsid w:val="42073D7F"/>
    <w:rsid w:val="420B2DDB"/>
    <w:rsid w:val="421106DE"/>
    <w:rsid w:val="421D20D2"/>
    <w:rsid w:val="421D4CBE"/>
    <w:rsid w:val="423207AC"/>
    <w:rsid w:val="423577C8"/>
    <w:rsid w:val="42363172"/>
    <w:rsid w:val="423D2533"/>
    <w:rsid w:val="424009F0"/>
    <w:rsid w:val="424123AC"/>
    <w:rsid w:val="42425276"/>
    <w:rsid w:val="424A2CD3"/>
    <w:rsid w:val="425319BA"/>
    <w:rsid w:val="42544F32"/>
    <w:rsid w:val="42680B92"/>
    <w:rsid w:val="426E695D"/>
    <w:rsid w:val="427430C8"/>
    <w:rsid w:val="427A5C10"/>
    <w:rsid w:val="42967882"/>
    <w:rsid w:val="42A72645"/>
    <w:rsid w:val="42AF1944"/>
    <w:rsid w:val="42B0687F"/>
    <w:rsid w:val="42B777BF"/>
    <w:rsid w:val="42B96267"/>
    <w:rsid w:val="42C611E3"/>
    <w:rsid w:val="42C677E7"/>
    <w:rsid w:val="42CB1379"/>
    <w:rsid w:val="42CF5884"/>
    <w:rsid w:val="42D67622"/>
    <w:rsid w:val="42E56A34"/>
    <w:rsid w:val="42EA3BDD"/>
    <w:rsid w:val="42F916A9"/>
    <w:rsid w:val="42FE263F"/>
    <w:rsid w:val="430008DE"/>
    <w:rsid w:val="43072D7F"/>
    <w:rsid w:val="430A75B7"/>
    <w:rsid w:val="430C327D"/>
    <w:rsid w:val="43165012"/>
    <w:rsid w:val="431871BC"/>
    <w:rsid w:val="43277428"/>
    <w:rsid w:val="43304EA0"/>
    <w:rsid w:val="433F1565"/>
    <w:rsid w:val="43482562"/>
    <w:rsid w:val="43560108"/>
    <w:rsid w:val="435735F9"/>
    <w:rsid w:val="43611023"/>
    <w:rsid w:val="43796329"/>
    <w:rsid w:val="43972FA3"/>
    <w:rsid w:val="4399181A"/>
    <w:rsid w:val="43A3626D"/>
    <w:rsid w:val="43A86050"/>
    <w:rsid w:val="43A974D4"/>
    <w:rsid w:val="43AE4D65"/>
    <w:rsid w:val="43BC4A4C"/>
    <w:rsid w:val="43C27FF4"/>
    <w:rsid w:val="43C753E7"/>
    <w:rsid w:val="43F816C6"/>
    <w:rsid w:val="43FB5D0B"/>
    <w:rsid w:val="43FC6CE3"/>
    <w:rsid w:val="440D5C0F"/>
    <w:rsid w:val="440F2A6D"/>
    <w:rsid w:val="44161F84"/>
    <w:rsid w:val="44167489"/>
    <w:rsid w:val="441C3AFD"/>
    <w:rsid w:val="4424070A"/>
    <w:rsid w:val="4436663D"/>
    <w:rsid w:val="4436788D"/>
    <w:rsid w:val="443B4E66"/>
    <w:rsid w:val="4447409F"/>
    <w:rsid w:val="444A1418"/>
    <w:rsid w:val="445557C1"/>
    <w:rsid w:val="44590882"/>
    <w:rsid w:val="44607E0D"/>
    <w:rsid w:val="446C7B05"/>
    <w:rsid w:val="44702F99"/>
    <w:rsid w:val="44753279"/>
    <w:rsid w:val="4475597E"/>
    <w:rsid w:val="447E1CC2"/>
    <w:rsid w:val="447F0A74"/>
    <w:rsid w:val="448144EB"/>
    <w:rsid w:val="44864A66"/>
    <w:rsid w:val="44874EAD"/>
    <w:rsid w:val="448B4B60"/>
    <w:rsid w:val="448C3047"/>
    <w:rsid w:val="448D284E"/>
    <w:rsid w:val="448F54F1"/>
    <w:rsid w:val="44957B84"/>
    <w:rsid w:val="449930EB"/>
    <w:rsid w:val="44A353FD"/>
    <w:rsid w:val="44A65C0C"/>
    <w:rsid w:val="44AA2936"/>
    <w:rsid w:val="44C415BF"/>
    <w:rsid w:val="44E15226"/>
    <w:rsid w:val="44EA54F5"/>
    <w:rsid w:val="44ED53B5"/>
    <w:rsid w:val="44F578BE"/>
    <w:rsid w:val="44F801BF"/>
    <w:rsid w:val="44F97EA8"/>
    <w:rsid w:val="450F4056"/>
    <w:rsid w:val="4512314C"/>
    <w:rsid w:val="451C42B5"/>
    <w:rsid w:val="45236479"/>
    <w:rsid w:val="45281010"/>
    <w:rsid w:val="4530622A"/>
    <w:rsid w:val="45362FD5"/>
    <w:rsid w:val="453A5418"/>
    <w:rsid w:val="453A7C39"/>
    <w:rsid w:val="455A1A07"/>
    <w:rsid w:val="455F5162"/>
    <w:rsid w:val="456E0B06"/>
    <w:rsid w:val="45897F62"/>
    <w:rsid w:val="458C0620"/>
    <w:rsid w:val="458D663A"/>
    <w:rsid w:val="459348CF"/>
    <w:rsid w:val="45AB4759"/>
    <w:rsid w:val="45AC7F9C"/>
    <w:rsid w:val="45B23CE4"/>
    <w:rsid w:val="45B3456C"/>
    <w:rsid w:val="45B75422"/>
    <w:rsid w:val="45BD2460"/>
    <w:rsid w:val="45DC1CB7"/>
    <w:rsid w:val="45DC29A4"/>
    <w:rsid w:val="45E62990"/>
    <w:rsid w:val="45FE50E1"/>
    <w:rsid w:val="460C7B76"/>
    <w:rsid w:val="461311D0"/>
    <w:rsid w:val="46162001"/>
    <w:rsid w:val="461D77A7"/>
    <w:rsid w:val="46284A50"/>
    <w:rsid w:val="463B2BD4"/>
    <w:rsid w:val="46441E75"/>
    <w:rsid w:val="464452BA"/>
    <w:rsid w:val="46480DDB"/>
    <w:rsid w:val="4659673E"/>
    <w:rsid w:val="465D0C4E"/>
    <w:rsid w:val="46603A7F"/>
    <w:rsid w:val="46603EFD"/>
    <w:rsid w:val="466960E5"/>
    <w:rsid w:val="466F6F84"/>
    <w:rsid w:val="46700321"/>
    <w:rsid w:val="46784288"/>
    <w:rsid w:val="46793723"/>
    <w:rsid w:val="46795B80"/>
    <w:rsid w:val="467D143D"/>
    <w:rsid w:val="467E4AEE"/>
    <w:rsid w:val="4690349B"/>
    <w:rsid w:val="469502D6"/>
    <w:rsid w:val="46981C0E"/>
    <w:rsid w:val="46A34E24"/>
    <w:rsid w:val="46A90061"/>
    <w:rsid w:val="46B07414"/>
    <w:rsid w:val="46B44141"/>
    <w:rsid w:val="46C215E0"/>
    <w:rsid w:val="46C3161D"/>
    <w:rsid w:val="46C507EE"/>
    <w:rsid w:val="46C61EDC"/>
    <w:rsid w:val="46CF4E5E"/>
    <w:rsid w:val="46D16CDA"/>
    <w:rsid w:val="46D21005"/>
    <w:rsid w:val="46D74557"/>
    <w:rsid w:val="46DC04B7"/>
    <w:rsid w:val="46E1331A"/>
    <w:rsid w:val="46E22A95"/>
    <w:rsid w:val="46E808A5"/>
    <w:rsid w:val="46E849A5"/>
    <w:rsid w:val="46ED0CAF"/>
    <w:rsid w:val="46F142C4"/>
    <w:rsid w:val="46F146AC"/>
    <w:rsid w:val="46FA4C82"/>
    <w:rsid w:val="47011243"/>
    <w:rsid w:val="470E63CB"/>
    <w:rsid w:val="471279D1"/>
    <w:rsid w:val="4718081B"/>
    <w:rsid w:val="471B6412"/>
    <w:rsid w:val="471C184F"/>
    <w:rsid w:val="471F368B"/>
    <w:rsid w:val="472D5CC8"/>
    <w:rsid w:val="47340E1D"/>
    <w:rsid w:val="473B1604"/>
    <w:rsid w:val="473B7593"/>
    <w:rsid w:val="47482AF3"/>
    <w:rsid w:val="47483C49"/>
    <w:rsid w:val="47495868"/>
    <w:rsid w:val="47591ADB"/>
    <w:rsid w:val="47614A2D"/>
    <w:rsid w:val="47617777"/>
    <w:rsid w:val="47752CAF"/>
    <w:rsid w:val="477C03BB"/>
    <w:rsid w:val="47855618"/>
    <w:rsid w:val="47876CB7"/>
    <w:rsid w:val="47882AC8"/>
    <w:rsid w:val="47917B8A"/>
    <w:rsid w:val="479613A4"/>
    <w:rsid w:val="47980877"/>
    <w:rsid w:val="479F54BA"/>
    <w:rsid w:val="47AE09C6"/>
    <w:rsid w:val="47B313A2"/>
    <w:rsid w:val="47B43879"/>
    <w:rsid w:val="47C01626"/>
    <w:rsid w:val="47F1172D"/>
    <w:rsid w:val="47F31F7C"/>
    <w:rsid w:val="47FB6A00"/>
    <w:rsid w:val="480244F2"/>
    <w:rsid w:val="48061B08"/>
    <w:rsid w:val="48061BAD"/>
    <w:rsid w:val="480F51DD"/>
    <w:rsid w:val="48276D4E"/>
    <w:rsid w:val="48324724"/>
    <w:rsid w:val="48427884"/>
    <w:rsid w:val="48482DF4"/>
    <w:rsid w:val="484C7A1B"/>
    <w:rsid w:val="486A2990"/>
    <w:rsid w:val="486A33EC"/>
    <w:rsid w:val="4875672D"/>
    <w:rsid w:val="487C52DB"/>
    <w:rsid w:val="487D4116"/>
    <w:rsid w:val="48886063"/>
    <w:rsid w:val="48943C08"/>
    <w:rsid w:val="48992721"/>
    <w:rsid w:val="48992732"/>
    <w:rsid w:val="48A578F7"/>
    <w:rsid w:val="48B27EA0"/>
    <w:rsid w:val="48B55A0C"/>
    <w:rsid w:val="48B63D5D"/>
    <w:rsid w:val="48C23458"/>
    <w:rsid w:val="48DD0B62"/>
    <w:rsid w:val="48DF21B1"/>
    <w:rsid w:val="48E07FDF"/>
    <w:rsid w:val="48E56510"/>
    <w:rsid w:val="48E727D5"/>
    <w:rsid w:val="48E73033"/>
    <w:rsid w:val="48E960DF"/>
    <w:rsid w:val="48EB5EF5"/>
    <w:rsid w:val="48ED5572"/>
    <w:rsid w:val="48F46ED5"/>
    <w:rsid w:val="48FF2FC1"/>
    <w:rsid w:val="490239F6"/>
    <w:rsid w:val="490523D5"/>
    <w:rsid w:val="49053E2A"/>
    <w:rsid w:val="49133FD4"/>
    <w:rsid w:val="491A6B29"/>
    <w:rsid w:val="492C47BB"/>
    <w:rsid w:val="492F4DFB"/>
    <w:rsid w:val="49304441"/>
    <w:rsid w:val="49320C28"/>
    <w:rsid w:val="495A1291"/>
    <w:rsid w:val="496029B1"/>
    <w:rsid w:val="496F5377"/>
    <w:rsid w:val="49734BD8"/>
    <w:rsid w:val="4987269F"/>
    <w:rsid w:val="4988203D"/>
    <w:rsid w:val="498C43E6"/>
    <w:rsid w:val="499666E1"/>
    <w:rsid w:val="49994475"/>
    <w:rsid w:val="499E6E80"/>
    <w:rsid w:val="49B15229"/>
    <w:rsid w:val="49B634AC"/>
    <w:rsid w:val="49B67D11"/>
    <w:rsid w:val="49C67A90"/>
    <w:rsid w:val="49D86DAD"/>
    <w:rsid w:val="49E01AED"/>
    <w:rsid w:val="49E67DD2"/>
    <w:rsid w:val="49ED7A48"/>
    <w:rsid w:val="49F14294"/>
    <w:rsid w:val="49F8470E"/>
    <w:rsid w:val="4A0450C2"/>
    <w:rsid w:val="4A0B70CF"/>
    <w:rsid w:val="4A0F2411"/>
    <w:rsid w:val="4A1765D9"/>
    <w:rsid w:val="4A183FA6"/>
    <w:rsid w:val="4A1B20F5"/>
    <w:rsid w:val="4A20280B"/>
    <w:rsid w:val="4A2B497E"/>
    <w:rsid w:val="4A320834"/>
    <w:rsid w:val="4A3E0597"/>
    <w:rsid w:val="4A45001F"/>
    <w:rsid w:val="4A4E0E52"/>
    <w:rsid w:val="4A54632A"/>
    <w:rsid w:val="4A576EAC"/>
    <w:rsid w:val="4A577FB1"/>
    <w:rsid w:val="4A5D2684"/>
    <w:rsid w:val="4A5E468A"/>
    <w:rsid w:val="4A691109"/>
    <w:rsid w:val="4A6E6461"/>
    <w:rsid w:val="4A7C749C"/>
    <w:rsid w:val="4A814966"/>
    <w:rsid w:val="4A8202F8"/>
    <w:rsid w:val="4A830CD4"/>
    <w:rsid w:val="4A8714AE"/>
    <w:rsid w:val="4A964DAA"/>
    <w:rsid w:val="4AA5500E"/>
    <w:rsid w:val="4AB70415"/>
    <w:rsid w:val="4ABE0038"/>
    <w:rsid w:val="4AD17460"/>
    <w:rsid w:val="4ADC4BF0"/>
    <w:rsid w:val="4AE531E6"/>
    <w:rsid w:val="4AE741C4"/>
    <w:rsid w:val="4AF166FD"/>
    <w:rsid w:val="4AFA61B3"/>
    <w:rsid w:val="4B007E3D"/>
    <w:rsid w:val="4B0A4AB4"/>
    <w:rsid w:val="4B2A42A3"/>
    <w:rsid w:val="4B333A45"/>
    <w:rsid w:val="4B3351C8"/>
    <w:rsid w:val="4B3C6F9D"/>
    <w:rsid w:val="4B400C02"/>
    <w:rsid w:val="4B40617A"/>
    <w:rsid w:val="4B4B3007"/>
    <w:rsid w:val="4B53539C"/>
    <w:rsid w:val="4B5759CE"/>
    <w:rsid w:val="4B5912B7"/>
    <w:rsid w:val="4B5974F2"/>
    <w:rsid w:val="4B5975BA"/>
    <w:rsid w:val="4B6136B9"/>
    <w:rsid w:val="4B634AE4"/>
    <w:rsid w:val="4B6A598E"/>
    <w:rsid w:val="4B735815"/>
    <w:rsid w:val="4B746886"/>
    <w:rsid w:val="4B79264B"/>
    <w:rsid w:val="4B89466B"/>
    <w:rsid w:val="4B956996"/>
    <w:rsid w:val="4BA95237"/>
    <w:rsid w:val="4BAD765A"/>
    <w:rsid w:val="4BB1534F"/>
    <w:rsid w:val="4BB96A7B"/>
    <w:rsid w:val="4BC50957"/>
    <w:rsid w:val="4BC63C27"/>
    <w:rsid w:val="4BC72A0A"/>
    <w:rsid w:val="4BC83692"/>
    <w:rsid w:val="4BD47043"/>
    <w:rsid w:val="4BDF5FDB"/>
    <w:rsid w:val="4BE538A4"/>
    <w:rsid w:val="4C063A3E"/>
    <w:rsid w:val="4C1104CA"/>
    <w:rsid w:val="4C117DD6"/>
    <w:rsid w:val="4C2029E2"/>
    <w:rsid w:val="4C23551B"/>
    <w:rsid w:val="4C2C149B"/>
    <w:rsid w:val="4C2F4DDC"/>
    <w:rsid w:val="4C325461"/>
    <w:rsid w:val="4C370224"/>
    <w:rsid w:val="4C3F3710"/>
    <w:rsid w:val="4C40415A"/>
    <w:rsid w:val="4C4358FD"/>
    <w:rsid w:val="4C523CC8"/>
    <w:rsid w:val="4C5F2968"/>
    <w:rsid w:val="4C6C509F"/>
    <w:rsid w:val="4C89078D"/>
    <w:rsid w:val="4CAF49DA"/>
    <w:rsid w:val="4CC160AD"/>
    <w:rsid w:val="4CC84197"/>
    <w:rsid w:val="4CCA67C7"/>
    <w:rsid w:val="4CD24F3F"/>
    <w:rsid w:val="4CD41656"/>
    <w:rsid w:val="4CF46084"/>
    <w:rsid w:val="4D024CF2"/>
    <w:rsid w:val="4D1C0DA1"/>
    <w:rsid w:val="4D282C09"/>
    <w:rsid w:val="4D2D405A"/>
    <w:rsid w:val="4D2F07F9"/>
    <w:rsid w:val="4D2F6A7A"/>
    <w:rsid w:val="4D3A6912"/>
    <w:rsid w:val="4D3F35D6"/>
    <w:rsid w:val="4D43204C"/>
    <w:rsid w:val="4D4C514C"/>
    <w:rsid w:val="4D50524D"/>
    <w:rsid w:val="4D570A49"/>
    <w:rsid w:val="4D6942CD"/>
    <w:rsid w:val="4D6D6F32"/>
    <w:rsid w:val="4D6E0299"/>
    <w:rsid w:val="4D7C7844"/>
    <w:rsid w:val="4D83253A"/>
    <w:rsid w:val="4D834BAD"/>
    <w:rsid w:val="4D8C30BF"/>
    <w:rsid w:val="4D8F6415"/>
    <w:rsid w:val="4DA21149"/>
    <w:rsid w:val="4DAD68FA"/>
    <w:rsid w:val="4DBE6487"/>
    <w:rsid w:val="4DC00BB0"/>
    <w:rsid w:val="4DC2063B"/>
    <w:rsid w:val="4DCF35C8"/>
    <w:rsid w:val="4DDE393C"/>
    <w:rsid w:val="4DE3390B"/>
    <w:rsid w:val="4DEC024C"/>
    <w:rsid w:val="4DF103C5"/>
    <w:rsid w:val="4DFA4319"/>
    <w:rsid w:val="4E07587D"/>
    <w:rsid w:val="4E201F2A"/>
    <w:rsid w:val="4E2774BE"/>
    <w:rsid w:val="4E2E7D1F"/>
    <w:rsid w:val="4E331B84"/>
    <w:rsid w:val="4E381AB2"/>
    <w:rsid w:val="4E3849DA"/>
    <w:rsid w:val="4E3B50D5"/>
    <w:rsid w:val="4E3D2955"/>
    <w:rsid w:val="4E4E5556"/>
    <w:rsid w:val="4E5F2C1C"/>
    <w:rsid w:val="4E6E5F41"/>
    <w:rsid w:val="4E7334FD"/>
    <w:rsid w:val="4E814B36"/>
    <w:rsid w:val="4EA34CC9"/>
    <w:rsid w:val="4EAB7342"/>
    <w:rsid w:val="4EB65CBF"/>
    <w:rsid w:val="4EB915D9"/>
    <w:rsid w:val="4EB96971"/>
    <w:rsid w:val="4EBA5CFB"/>
    <w:rsid w:val="4EC2626D"/>
    <w:rsid w:val="4EC31CAB"/>
    <w:rsid w:val="4ECD0E83"/>
    <w:rsid w:val="4ED16E45"/>
    <w:rsid w:val="4EEA6A1D"/>
    <w:rsid w:val="4EEB7864"/>
    <w:rsid w:val="4EF163CE"/>
    <w:rsid w:val="4EF660F6"/>
    <w:rsid w:val="4EFD26CD"/>
    <w:rsid w:val="4EFF7823"/>
    <w:rsid w:val="4F006917"/>
    <w:rsid w:val="4F077A20"/>
    <w:rsid w:val="4F14710D"/>
    <w:rsid w:val="4F1B2338"/>
    <w:rsid w:val="4F281AB7"/>
    <w:rsid w:val="4F286382"/>
    <w:rsid w:val="4F2C1F83"/>
    <w:rsid w:val="4F39463D"/>
    <w:rsid w:val="4F481331"/>
    <w:rsid w:val="4F585F1C"/>
    <w:rsid w:val="4F6B294C"/>
    <w:rsid w:val="4F7B7A19"/>
    <w:rsid w:val="4F912527"/>
    <w:rsid w:val="4F993C3F"/>
    <w:rsid w:val="4F9E3116"/>
    <w:rsid w:val="4FA55E32"/>
    <w:rsid w:val="4FB43CBB"/>
    <w:rsid w:val="4FB60785"/>
    <w:rsid w:val="4FB64C74"/>
    <w:rsid w:val="4FC20C34"/>
    <w:rsid w:val="4FC35FF3"/>
    <w:rsid w:val="4FD0677E"/>
    <w:rsid w:val="4FDA57EC"/>
    <w:rsid w:val="4FDF247F"/>
    <w:rsid w:val="4FDF6E17"/>
    <w:rsid w:val="4FE23202"/>
    <w:rsid w:val="4FE25AA6"/>
    <w:rsid w:val="4FE72641"/>
    <w:rsid w:val="4FE93FC6"/>
    <w:rsid w:val="4FEF325B"/>
    <w:rsid w:val="50027F46"/>
    <w:rsid w:val="500C6DD5"/>
    <w:rsid w:val="500F4B19"/>
    <w:rsid w:val="502F25E0"/>
    <w:rsid w:val="503303DF"/>
    <w:rsid w:val="503642D1"/>
    <w:rsid w:val="50455CA8"/>
    <w:rsid w:val="504F0BF4"/>
    <w:rsid w:val="50592146"/>
    <w:rsid w:val="505A6809"/>
    <w:rsid w:val="505A7750"/>
    <w:rsid w:val="506542F9"/>
    <w:rsid w:val="506577A3"/>
    <w:rsid w:val="50682FF0"/>
    <w:rsid w:val="50725D09"/>
    <w:rsid w:val="50743185"/>
    <w:rsid w:val="5085773A"/>
    <w:rsid w:val="5089645D"/>
    <w:rsid w:val="50897F91"/>
    <w:rsid w:val="508D268E"/>
    <w:rsid w:val="50957A15"/>
    <w:rsid w:val="50994B1D"/>
    <w:rsid w:val="509E47DB"/>
    <w:rsid w:val="50A26BC8"/>
    <w:rsid w:val="50AA7BA7"/>
    <w:rsid w:val="50B37FC1"/>
    <w:rsid w:val="50BD5A86"/>
    <w:rsid w:val="50C31F66"/>
    <w:rsid w:val="50C44D3B"/>
    <w:rsid w:val="50C5630B"/>
    <w:rsid w:val="50D131FC"/>
    <w:rsid w:val="50D23AE5"/>
    <w:rsid w:val="50D45FF3"/>
    <w:rsid w:val="50D65A35"/>
    <w:rsid w:val="50E0313C"/>
    <w:rsid w:val="50E74AFD"/>
    <w:rsid w:val="50EF0EE0"/>
    <w:rsid w:val="51132C0F"/>
    <w:rsid w:val="511C667C"/>
    <w:rsid w:val="5139365C"/>
    <w:rsid w:val="514C6CC2"/>
    <w:rsid w:val="51582CD1"/>
    <w:rsid w:val="51592EF7"/>
    <w:rsid w:val="516768FA"/>
    <w:rsid w:val="516F5E72"/>
    <w:rsid w:val="51754AF7"/>
    <w:rsid w:val="51801A24"/>
    <w:rsid w:val="518E44FD"/>
    <w:rsid w:val="519074DC"/>
    <w:rsid w:val="519262BD"/>
    <w:rsid w:val="51AB51AA"/>
    <w:rsid w:val="51AF3775"/>
    <w:rsid w:val="51B22972"/>
    <w:rsid w:val="51CA451C"/>
    <w:rsid w:val="51CE1D1C"/>
    <w:rsid w:val="51E27A4C"/>
    <w:rsid w:val="51EF794D"/>
    <w:rsid w:val="51FA33CD"/>
    <w:rsid w:val="520234A6"/>
    <w:rsid w:val="520900B2"/>
    <w:rsid w:val="520D455D"/>
    <w:rsid w:val="520E5BA1"/>
    <w:rsid w:val="52186331"/>
    <w:rsid w:val="52242885"/>
    <w:rsid w:val="5226501D"/>
    <w:rsid w:val="522A53DC"/>
    <w:rsid w:val="52357BF4"/>
    <w:rsid w:val="523A419E"/>
    <w:rsid w:val="523E140E"/>
    <w:rsid w:val="524A3AB8"/>
    <w:rsid w:val="5272028D"/>
    <w:rsid w:val="527445F9"/>
    <w:rsid w:val="52872819"/>
    <w:rsid w:val="52937190"/>
    <w:rsid w:val="529B332B"/>
    <w:rsid w:val="52A8571E"/>
    <w:rsid w:val="52B96C82"/>
    <w:rsid w:val="52C353BC"/>
    <w:rsid w:val="52C45F38"/>
    <w:rsid w:val="52CE30C9"/>
    <w:rsid w:val="52D30E12"/>
    <w:rsid w:val="52D8651C"/>
    <w:rsid w:val="52D918A2"/>
    <w:rsid w:val="52DC5135"/>
    <w:rsid w:val="52DE1C6E"/>
    <w:rsid w:val="52E17B9F"/>
    <w:rsid w:val="52EE6A81"/>
    <w:rsid w:val="52F419AD"/>
    <w:rsid w:val="52FC4443"/>
    <w:rsid w:val="53067783"/>
    <w:rsid w:val="530F4ED8"/>
    <w:rsid w:val="5310332E"/>
    <w:rsid w:val="531241E4"/>
    <w:rsid w:val="531333AB"/>
    <w:rsid w:val="53140B69"/>
    <w:rsid w:val="53161D4D"/>
    <w:rsid w:val="53295BDC"/>
    <w:rsid w:val="532A5834"/>
    <w:rsid w:val="532F3656"/>
    <w:rsid w:val="532F371B"/>
    <w:rsid w:val="53352A46"/>
    <w:rsid w:val="533D23DD"/>
    <w:rsid w:val="53447773"/>
    <w:rsid w:val="534623D9"/>
    <w:rsid w:val="53476745"/>
    <w:rsid w:val="534A13A0"/>
    <w:rsid w:val="534F2B61"/>
    <w:rsid w:val="53513D43"/>
    <w:rsid w:val="5360522C"/>
    <w:rsid w:val="536A5E96"/>
    <w:rsid w:val="537B7FC0"/>
    <w:rsid w:val="539B6651"/>
    <w:rsid w:val="53A3230F"/>
    <w:rsid w:val="53B36092"/>
    <w:rsid w:val="53C059B1"/>
    <w:rsid w:val="53C668BB"/>
    <w:rsid w:val="53C90542"/>
    <w:rsid w:val="53CA01D4"/>
    <w:rsid w:val="53D51B3E"/>
    <w:rsid w:val="53DE3053"/>
    <w:rsid w:val="53DF4D10"/>
    <w:rsid w:val="53E8457F"/>
    <w:rsid w:val="53F22AD4"/>
    <w:rsid w:val="53F27B1F"/>
    <w:rsid w:val="53FA3908"/>
    <w:rsid w:val="53FE1C2C"/>
    <w:rsid w:val="54101810"/>
    <w:rsid w:val="54163E0F"/>
    <w:rsid w:val="54207628"/>
    <w:rsid w:val="5422416E"/>
    <w:rsid w:val="5423325F"/>
    <w:rsid w:val="5432696E"/>
    <w:rsid w:val="543C4BED"/>
    <w:rsid w:val="544B2D0B"/>
    <w:rsid w:val="544F3DAB"/>
    <w:rsid w:val="54541D15"/>
    <w:rsid w:val="5458647E"/>
    <w:rsid w:val="545C4349"/>
    <w:rsid w:val="546060C1"/>
    <w:rsid w:val="54631D54"/>
    <w:rsid w:val="546A7142"/>
    <w:rsid w:val="546F7355"/>
    <w:rsid w:val="547420AF"/>
    <w:rsid w:val="547523FE"/>
    <w:rsid w:val="547833B1"/>
    <w:rsid w:val="54872D48"/>
    <w:rsid w:val="548A6D07"/>
    <w:rsid w:val="548F166F"/>
    <w:rsid w:val="549C70CD"/>
    <w:rsid w:val="54A02ED6"/>
    <w:rsid w:val="54A149A7"/>
    <w:rsid w:val="54A8415E"/>
    <w:rsid w:val="54AB1753"/>
    <w:rsid w:val="54AE5A10"/>
    <w:rsid w:val="54AF3772"/>
    <w:rsid w:val="54BF76EE"/>
    <w:rsid w:val="54C25BD1"/>
    <w:rsid w:val="54C91C16"/>
    <w:rsid w:val="54CE34D1"/>
    <w:rsid w:val="54D2180E"/>
    <w:rsid w:val="54D75887"/>
    <w:rsid w:val="54D772C9"/>
    <w:rsid w:val="54E3697F"/>
    <w:rsid w:val="54F57EFB"/>
    <w:rsid w:val="54FF27CD"/>
    <w:rsid w:val="55021450"/>
    <w:rsid w:val="55046CEA"/>
    <w:rsid w:val="550E1D11"/>
    <w:rsid w:val="55293BD8"/>
    <w:rsid w:val="552B799C"/>
    <w:rsid w:val="553E61E9"/>
    <w:rsid w:val="5546229E"/>
    <w:rsid w:val="555A3476"/>
    <w:rsid w:val="55613C95"/>
    <w:rsid w:val="556B73F9"/>
    <w:rsid w:val="55722C88"/>
    <w:rsid w:val="5577511B"/>
    <w:rsid w:val="557E4939"/>
    <w:rsid w:val="559836DF"/>
    <w:rsid w:val="559F1E4F"/>
    <w:rsid w:val="55A1086E"/>
    <w:rsid w:val="55B10CD5"/>
    <w:rsid w:val="55B512D7"/>
    <w:rsid w:val="55B75F4D"/>
    <w:rsid w:val="55BA6E1A"/>
    <w:rsid w:val="55BE1615"/>
    <w:rsid w:val="55D71801"/>
    <w:rsid w:val="55DF2AD6"/>
    <w:rsid w:val="55E5412C"/>
    <w:rsid w:val="55E922B6"/>
    <w:rsid w:val="55EC4323"/>
    <w:rsid w:val="55EF4957"/>
    <w:rsid w:val="55F4700E"/>
    <w:rsid w:val="55F576DF"/>
    <w:rsid w:val="55F64DF6"/>
    <w:rsid w:val="55F7660B"/>
    <w:rsid w:val="55FA7EFD"/>
    <w:rsid w:val="56091DA1"/>
    <w:rsid w:val="560A12C6"/>
    <w:rsid w:val="560C3BD8"/>
    <w:rsid w:val="56107A8B"/>
    <w:rsid w:val="561A723E"/>
    <w:rsid w:val="56311850"/>
    <w:rsid w:val="563238C2"/>
    <w:rsid w:val="56346768"/>
    <w:rsid w:val="563A66AA"/>
    <w:rsid w:val="563E3BBE"/>
    <w:rsid w:val="563E7145"/>
    <w:rsid w:val="564534F7"/>
    <w:rsid w:val="565D4893"/>
    <w:rsid w:val="565E047A"/>
    <w:rsid w:val="56706190"/>
    <w:rsid w:val="56714222"/>
    <w:rsid w:val="56871BA0"/>
    <w:rsid w:val="568F41FA"/>
    <w:rsid w:val="5695761E"/>
    <w:rsid w:val="569B6976"/>
    <w:rsid w:val="56A00780"/>
    <w:rsid w:val="56A759A5"/>
    <w:rsid w:val="56B2508E"/>
    <w:rsid w:val="56BF5A4F"/>
    <w:rsid w:val="56C44369"/>
    <w:rsid w:val="56CD1A07"/>
    <w:rsid w:val="56CE1E5C"/>
    <w:rsid w:val="56DA77D8"/>
    <w:rsid w:val="56E57CD0"/>
    <w:rsid w:val="571240C1"/>
    <w:rsid w:val="57267058"/>
    <w:rsid w:val="572F6A8F"/>
    <w:rsid w:val="574457EA"/>
    <w:rsid w:val="574607B2"/>
    <w:rsid w:val="57487C3C"/>
    <w:rsid w:val="575811CE"/>
    <w:rsid w:val="575865F3"/>
    <w:rsid w:val="57622622"/>
    <w:rsid w:val="576360E6"/>
    <w:rsid w:val="57796DD7"/>
    <w:rsid w:val="578415AE"/>
    <w:rsid w:val="579F3730"/>
    <w:rsid w:val="57A507D8"/>
    <w:rsid w:val="57B8286A"/>
    <w:rsid w:val="57BD42FE"/>
    <w:rsid w:val="57C022F8"/>
    <w:rsid w:val="57C451B5"/>
    <w:rsid w:val="57C84ACE"/>
    <w:rsid w:val="57C97C44"/>
    <w:rsid w:val="57CA333A"/>
    <w:rsid w:val="57D736DB"/>
    <w:rsid w:val="57F2676C"/>
    <w:rsid w:val="581431AC"/>
    <w:rsid w:val="581F14E2"/>
    <w:rsid w:val="582708A0"/>
    <w:rsid w:val="582A13D7"/>
    <w:rsid w:val="582D3819"/>
    <w:rsid w:val="582E589D"/>
    <w:rsid w:val="583031C2"/>
    <w:rsid w:val="583479AC"/>
    <w:rsid w:val="5835113D"/>
    <w:rsid w:val="583A15F2"/>
    <w:rsid w:val="583C0631"/>
    <w:rsid w:val="58483D98"/>
    <w:rsid w:val="584C0D42"/>
    <w:rsid w:val="584C46AC"/>
    <w:rsid w:val="584E4A49"/>
    <w:rsid w:val="5850549E"/>
    <w:rsid w:val="585421BF"/>
    <w:rsid w:val="5859645E"/>
    <w:rsid w:val="58674075"/>
    <w:rsid w:val="586905C4"/>
    <w:rsid w:val="5869480A"/>
    <w:rsid w:val="586C3C33"/>
    <w:rsid w:val="586D079E"/>
    <w:rsid w:val="58726BC8"/>
    <w:rsid w:val="58764C6F"/>
    <w:rsid w:val="587B0232"/>
    <w:rsid w:val="58807091"/>
    <w:rsid w:val="58841A49"/>
    <w:rsid w:val="589B2BA4"/>
    <w:rsid w:val="58BF6C3A"/>
    <w:rsid w:val="58C22418"/>
    <w:rsid w:val="58DA1E8A"/>
    <w:rsid w:val="58F53A30"/>
    <w:rsid w:val="58FE4ACE"/>
    <w:rsid w:val="58FF317D"/>
    <w:rsid w:val="591E6380"/>
    <w:rsid w:val="59215F1E"/>
    <w:rsid w:val="592324A5"/>
    <w:rsid w:val="592B65DE"/>
    <w:rsid w:val="59461BAA"/>
    <w:rsid w:val="594B3C00"/>
    <w:rsid w:val="59642325"/>
    <w:rsid w:val="59722604"/>
    <w:rsid w:val="59787965"/>
    <w:rsid w:val="597C09D8"/>
    <w:rsid w:val="5990205C"/>
    <w:rsid w:val="59A14E55"/>
    <w:rsid w:val="59A46D35"/>
    <w:rsid w:val="59A761FD"/>
    <w:rsid w:val="59AB3CD9"/>
    <w:rsid w:val="59AD0C55"/>
    <w:rsid w:val="59C83EFB"/>
    <w:rsid w:val="59D42173"/>
    <w:rsid w:val="59D81083"/>
    <w:rsid w:val="59DD46EA"/>
    <w:rsid w:val="59EE042A"/>
    <w:rsid w:val="59F87841"/>
    <w:rsid w:val="59F95B83"/>
    <w:rsid w:val="5A0305EA"/>
    <w:rsid w:val="5A0B259B"/>
    <w:rsid w:val="5A0D6243"/>
    <w:rsid w:val="5A151413"/>
    <w:rsid w:val="5A200E72"/>
    <w:rsid w:val="5A2906E0"/>
    <w:rsid w:val="5A2A14B6"/>
    <w:rsid w:val="5A3A5458"/>
    <w:rsid w:val="5A4401D1"/>
    <w:rsid w:val="5A4F570C"/>
    <w:rsid w:val="5A596B5B"/>
    <w:rsid w:val="5A5E227E"/>
    <w:rsid w:val="5A6200A8"/>
    <w:rsid w:val="5A624A93"/>
    <w:rsid w:val="5A6A44F9"/>
    <w:rsid w:val="5A6C3DE8"/>
    <w:rsid w:val="5A764619"/>
    <w:rsid w:val="5A7C0535"/>
    <w:rsid w:val="5A88784B"/>
    <w:rsid w:val="5A95461E"/>
    <w:rsid w:val="5A9C412D"/>
    <w:rsid w:val="5A9C4CB7"/>
    <w:rsid w:val="5AA433A3"/>
    <w:rsid w:val="5AAE3BA5"/>
    <w:rsid w:val="5AAF07E9"/>
    <w:rsid w:val="5AB171E5"/>
    <w:rsid w:val="5AB471B2"/>
    <w:rsid w:val="5AB6336C"/>
    <w:rsid w:val="5AB70383"/>
    <w:rsid w:val="5ABE7C2D"/>
    <w:rsid w:val="5ABF65DD"/>
    <w:rsid w:val="5AC260B3"/>
    <w:rsid w:val="5AC810A6"/>
    <w:rsid w:val="5ACB46B7"/>
    <w:rsid w:val="5AD15D25"/>
    <w:rsid w:val="5AE94C1F"/>
    <w:rsid w:val="5AE97958"/>
    <w:rsid w:val="5AF7718D"/>
    <w:rsid w:val="5AFD703B"/>
    <w:rsid w:val="5B1076DC"/>
    <w:rsid w:val="5B175A3B"/>
    <w:rsid w:val="5B1A09D2"/>
    <w:rsid w:val="5B1F41B9"/>
    <w:rsid w:val="5B244415"/>
    <w:rsid w:val="5B346F18"/>
    <w:rsid w:val="5B3F21D7"/>
    <w:rsid w:val="5B421930"/>
    <w:rsid w:val="5B445DBC"/>
    <w:rsid w:val="5B492F8F"/>
    <w:rsid w:val="5B587FA3"/>
    <w:rsid w:val="5B595CB0"/>
    <w:rsid w:val="5B5A6A1B"/>
    <w:rsid w:val="5B5F3D6F"/>
    <w:rsid w:val="5B611692"/>
    <w:rsid w:val="5B6A3E92"/>
    <w:rsid w:val="5B6D6008"/>
    <w:rsid w:val="5B74749C"/>
    <w:rsid w:val="5B7776CD"/>
    <w:rsid w:val="5B7A3BCA"/>
    <w:rsid w:val="5B812C55"/>
    <w:rsid w:val="5B823B42"/>
    <w:rsid w:val="5B8C1446"/>
    <w:rsid w:val="5B8D5E67"/>
    <w:rsid w:val="5B964C86"/>
    <w:rsid w:val="5B971E25"/>
    <w:rsid w:val="5B9F7D08"/>
    <w:rsid w:val="5BA755E7"/>
    <w:rsid w:val="5BA77321"/>
    <w:rsid w:val="5BAE6684"/>
    <w:rsid w:val="5BB03013"/>
    <w:rsid w:val="5BB4486B"/>
    <w:rsid w:val="5BB65525"/>
    <w:rsid w:val="5BBE6219"/>
    <w:rsid w:val="5BC43CA2"/>
    <w:rsid w:val="5BC76295"/>
    <w:rsid w:val="5BC949F3"/>
    <w:rsid w:val="5BD26F52"/>
    <w:rsid w:val="5BD74412"/>
    <w:rsid w:val="5BD804E5"/>
    <w:rsid w:val="5BE019F1"/>
    <w:rsid w:val="5BEA3327"/>
    <w:rsid w:val="5BEB3E97"/>
    <w:rsid w:val="5BED6AB2"/>
    <w:rsid w:val="5BF56B2B"/>
    <w:rsid w:val="5BF7121E"/>
    <w:rsid w:val="5BF97276"/>
    <w:rsid w:val="5BFD2EF2"/>
    <w:rsid w:val="5C0579B5"/>
    <w:rsid w:val="5C0707BD"/>
    <w:rsid w:val="5C074251"/>
    <w:rsid w:val="5C0A5F40"/>
    <w:rsid w:val="5C0D2D78"/>
    <w:rsid w:val="5C162F99"/>
    <w:rsid w:val="5C1A597A"/>
    <w:rsid w:val="5C1C6D03"/>
    <w:rsid w:val="5C2B17E4"/>
    <w:rsid w:val="5C38798A"/>
    <w:rsid w:val="5C3A66E8"/>
    <w:rsid w:val="5C477518"/>
    <w:rsid w:val="5C5173D3"/>
    <w:rsid w:val="5C5418E6"/>
    <w:rsid w:val="5C5E0420"/>
    <w:rsid w:val="5C626F47"/>
    <w:rsid w:val="5C6F417A"/>
    <w:rsid w:val="5C740CCA"/>
    <w:rsid w:val="5C862FCF"/>
    <w:rsid w:val="5C881F85"/>
    <w:rsid w:val="5C982421"/>
    <w:rsid w:val="5C9E697D"/>
    <w:rsid w:val="5CB7645B"/>
    <w:rsid w:val="5CBA1671"/>
    <w:rsid w:val="5CBC5808"/>
    <w:rsid w:val="5CBC64A8"/>
    <w:rsid w:val="5CBF240A"/>
    <w:rsid w:val="5CD770A7"/>
    <w:rsid w:val="5CDA0A2B"/>
    <w:rsid w:val="5CDF76F0"/>
    <w:rsid w:val="5CE6723B"/>
    <w:rsid w:val="5CEA44DA"/>
    <w:rsid w:val="5D003293"/>
    <w:rsid w:val="5D0F6842"/>
    <w:rsid w:val="5D104BDC"/>
    <w:rsid w:val="5D1D2729"/>
    <w:rsid w:val="5D2328B2"/>
    <w:rsid w:val="5D2A4F84"/>
    <w:rsid w:val="5D2B6F79"/>
    <w:rsid w:val="5D2C2615"/>
    <w:rsid w:val="5D3B7EEB"/>
    <w:rsid w:val="5D3F4BB1"/>
    <w:rsid w:val="5D441F90"/>
    <w:rsid w:val="5D4A25F8"/>
    <w:rsid w:val="5D4A488F"/>
    <w:rsid w:val="5D4B63F4"/>
    <w:rsid w:val="5D53618A"/>
    <w:rsid w:val="5D5471C6"/>
    <w:rsid w:val="5D63207D"/>
    <w:rsid w:val="5D636EAF"/>
    <w:rsid w:val="5D6877E5"/>
    <w:rsid w:val="5D6D4A33"/>
    <w:rsid w:val="5D7C6C89"/>
    <w:rsid w:val="5D7C7483"/>
    <w:rsid w:val="5D843A70"/>
    <w:rsid w:val="5D972B17"/>
    <w:rsid w:val="5DA16094"/>
    <w:rsid w:val="5DA67B5B"/>
    <w:rsid w:val="5DAE6B34"/>
    <w:rsid w:val="5DB43371"/>
    <w:rsid w:val="5DBC3B3D"/>
    <w:rsid w:val="5DBD61C0"/>
    <w:rsid w:val="5DC445CB"/>
    <w:rsid w:val="5DC4680C"/>
    <w:rsid w:val="5DC8306B"/>
    <w:rsid w:val="5DCB7672"/>
    <w:rsid w:val="5DCF54C1"/>
    <w:rsid w:val="5DD87F5F"/>
    <w:rsid w:val="5DEF145F"/>
    <w:rsid w:val="5DEF254D"/>
    <w:rsid w:val="5DF846BC"/>
    <w:rsid w:val="5E0111D4"/>
    <w:rsid w:val="5E0B5BA9"/>
    <w:rsid w:val="5E0D7CE5"/>
    <w:rsid w:val="5E214C7C"/>
    <w:rsid w:val="5E253B89"/>
    <w:rsid w:val="5E41629F"/>
    <w:rsid w:val="5E422D1F"/>
    <w:rsid w:val="5E45327E"/>
    <w:rsid w:val="5E4553E8"/>
    <w:rsid w:val="5E483216"/>
    <w:rsid w:val="5E4E2539"/>
    <w:rsid w:val="5E5359D6"/>
    <w:rsid w:val="5E5C5B1C"/>
    <w:rsid w:val="5E63799C"/>
    <w:rsid w:val="5E67593A"/>
    <w:rsid w:val="5E6F7DE1"/>
    <w:rsid w:val="5E785ACC"/>
    <w:rsid w:val="5E7B2B84"/>
    <w:rsid w:val="5E826046"/>
    <w:rsid w:val="5E8C4B1A"/>
    <w:rsid w:val="5E9737B7"/>
    <w:rsid w:val="5EA75A51"/>
    <w:rsid w:val="5EAD1DDC"/>
    <w:rsid w:val="5EB2655A"/>
    <w:rsid w:val="5EBB14EB"/>
    <w:rsid w:val="5EBE0253"/>
    <w:rsid w:val="5EC4314F"/>
    <w:rsid w:val="5EC511BC"/>
    <w:rsid w:val="5EC67B53"/>
    <w:rsid w:val="5EEA4F9F"/>
    <w:rsid w:val="5EEE7E57"/>
    <w:rsid w:val="5EFF248D"/>
    <w:rsid w:val="5F090136"/>
    <w:rsid w:val="5F1564A2"/>
    <w:rsid w:val="5F17393F"/>
    <w:rsid w:val="5F1748B9"/>
    <w:rsid w:val="5F1801EC"/>
    <w:rsid w:val="5F1B4E56"/>
    <w:rsid w:val="5F1D206A"/>
    <w:rsid w:val="5F20630D"/>
    <w:rsid w:val="5F217EBC"/>
    <w:rsid w:val="5F2209B6"/>
    <w:rsid w:val="5F256EA5"/>
    <w:rsid w:val="5F32689C"/>
    <w:rsid w:val="5F3C1A2B"/>
    <w:rsid w:val="5F426302"/>
    <w:rsid w:val="5F532594"/>
    <w:rsid w:val="5F545A40"/>
    <w:rsid w:val="5F571E4A"/>
    <w:rsid w:val="5F5C5504"/>
    <w:rsid w:val="5F5C72D2"/>
    <w:rsid w:val="5F63291B"/>
    <w:rsid w:val="5F642111"/>
    <w:rsid w:val="5F6C0900"/>
    <w:rsid w:val="5F776589"/>
    <w:rsid w:val="5F8283E4"/>
    <w:rsid w:val="5F891AF2"/>
    <w:rsid w:val="5FA652D8"/>
    <w:rsid w:val="5FA80174"/>
    <w:rsid w:val="5FBB42A4"/>
    <w:rsid w:val="5FC23C9D"/>
    <w:rsid w:val="5FC54CB1"/>
    <w:rsid w:val="5FC732FE"/>
    <w:rsid w:val="5FC83609"/>
    <w:rsid w:val="5FD1500C"/>
    <w:rsid w:val="5FD75037"/>
    <w:rsid w:val="5FD8442C"/>
    <w:rsid w:val="5FDE51B0"/>
    <w:rsid w:val="5FE03CFE"/>
    <w:rsid w:val="5FE15360"/>
    <w:rsid w:val="5FE67F11"/>
    <w:rsid w:val="5FE74E0F"/>
    <w:rsid w:val="5FEA7E77"/>
    <w:rsid w:val="5FFC38F5"/>
    <w:rsid w:val="5FFD4B39"/>
    <w:rsid w:val="600A7995"/>
    <w:rsid w:val="600E717E"/>
    <w:rsid w:val="60164D39"/>
    <w:rsid w:val="60180FD0"/>
    <w:rsid w:val="602412F4"/>
    <w:rsid w:val="60336101"/>
    <w:rsid w:val="603D48C7"/>
    <w:rsid w:val="604434A1"/>
    <w:rsid w:val="60500259"/>
    <w:rsid w:val="60550C61"/>
    <w:rsid w:val="605C7C38"/>
    <w:rsid w:val="60660915"/>
    <w:rsid w:val="606B27A9"/>
    <w:rsid w:val="606C5FB0"/>
    <w:rsid w:val="607565D8"/>
    <w:rsid w:val="607771E5"/>
    <w:rsid w:val="60782BDC"/>
    <w:rsid w:val="60857C73"/>
    <w:rsid w:val="60970021"/>
    <w:rsid w:val="6098322A"/>
    <w:rsid w:val="60A223BC"/>
    <w:rsid w:val="60A73CD7"/>
    <w:rsid w:val="60AA787F"/>
    <w:rsid w:val="60B40286"/>
    <w:rsid w:val="60B52CF3"/>
    <w:rsid w:val="60BE3966"/>
    <w:rsid w:val="60C85247"/>
    <w:rsid w:val="60D3567D"/>
    <w:rsid w:val="610C197D"/>
    <w:rsid w:val="610C43DC"/>
    <w:rsid w:val="610E6F89"/>
    <w:rsid w:val="611077B2"/>
    <w:rsid w:val="61151AAE"/>
    <w:rsid w:val="611B70A0"/>
    <w:rsid w:val="61251BF1"/>
    <w:rsid w:val="61354577"/>
    <w:rsid w:val="61375DD7"/>
    <w:rsid w:val="613B4200"/>
    <w:rsid w:val="614753F7"/>
    <w:rsid w:val="61490E3D"/>
    <w:rsid w:val="615151FD"/>
    <w:rsid w:val="615C50DE"/>
    <w:rsid w:val="616E138F"/>
    <w:rsid w:val="61727DF0"/>
    <w:rsid w:val="61756A3C"/>
    <w:rsid w:val="61765D5A"/>
    <w:rsid w:val="618A0203"/>
    <w:rsid w:val="619948EC"/>
    <w:rsid w:val="61A2127A"/>
    <w:rsid w:val="61A70AAB"/>
    <w:rsid w:val="61AB1004"/>
    <w:rsid w:val="61B41307"/>
    <w:rsid w:val="61B840B5"/>
    <w:rsid w:val="61C43110"/>
    <w:rsid w:val="61CF730E"/>
    <w:rsid w:val="61D23895"/>
    <w:rsid w:val="61D817F6"/>
    <w:rsid w:val="61D87711"/>
    <w:rsid w:val="61D97433"/>
    <w:rsid w:val="61DC1A58"/>
    <w:rsid w:val="61ED0344"/>
    <w:rsid w:val="61F61F5A"/>
    <w:rsid w:val="61FB115A"/>
    <w:rsid w:val="61FC2CEB"/>
    <w:rsid w:val="62107880"/>
    <w:rsid w:val="621108DE"/>
    <w:rsid w:val="62162511"/>
    <w:rsid w:val="62210AC8"/>
    <w:rsid w:val="6228577B"/>
    <w:rsid w:val="622A4641"/>
    <w:rsid w:val="622B3680"/>
    <w:rsid w:val="623F311A"/>
    <w:rsid w:val="624A6FC4"/>
    <w:rsid w:val="624D2A26"/>
    <w:rsid w:val="62520823"/>
    <w:rsid w:val="625A1315"/>
    <w:rsid w:val="626854BC"/>
    <w:rsid w:val="62687FCF"/>
    <w:rsid w:val="62834FA0"/>
    <w:rsid w:val="628F73FF"/>
    <w:rsid w:val="628F75A5"/>
    <w:rsid w:val="62A443B1"/>
    <w:rsid w:val="62A47326"/>
    <w:rsid w:val="62B51A57"/>
    <w:rsid w:val="62C9139D"/>
    <w:rsid w:val="62D220C8"/>
    <w:rsid w:val="62D27A5F"/>
    <w:rsid w:val="62D403EE"/>
    <w:rsid w:val="62F13D91"/>
    <w:rsid w:val="62F806BC"/>
    <w:rsid w:val="62F90EE1"/>
    <w:rsid w:val="63030C51"/>
    <w:rsid w:val="631701A5"/>
    <w:rsid w:val="631D30D2"/>
    <w:rsid w:val="631D3FBE"/>
    <w:rsid w:val="63210F23"/>
    <w:rsid w:val="632608F5"/>
    <w:rsid w:val="63304B49"/>
    <w:rsid w:val="63320719"/>
    <w:rsid w:val="634160C2"/>
    <w:rsid w:val="63471FAD"/>
    <w:rsid w:val="63476F90"/>
    <w:rsid w:val="6359193E"/>
    <w:rsid w:val="635C29C9"/>
    <w:rsid w:val="63631B56"/>
    <w:rsid w:val="636B7240"/>
    <w:rsid w:val="637075DC"/>
    <w:rsid w:val="6393213B"/>
    <w:rsid w:val="639C1578"/>
    <w:rsid w:val="63A1275B"/>
    <w:rsid w:val="63A707CD"/>
    <w:rsid w:val="63AA619D"/>
    <w:rsid w:val="63AB1A00"/>
    <w:rsid w:val="63B14E1E"/>
    <w:rsid w:val="63B206BC"/>
    <w:rsid w:val="63C76BA8"/>
    <w:rsid w:val="63CB3C54"/>
    <w:rsid w:val="63CE68D8"/>
    <w:rsid w:val="63E37EC9"/>
    <w:rsid w:val="63ED01CE"/>
    <w:rsid w:val="63EE6938"/>
    <w:rsid w:val="63FD4FD1"/>
    <w:rsid w:val="63FF05B4"/>
    <w:rsid w:val="63FF732A"/>
    <w:rsid w:val="64005F02"/>
    <w:rsid w:val="640E2B95"/>
    <w:rsid w:val="6415165C"/>
    <w:rsid w:val="642052D8"/>
    <w:rsid w:val="642C5475"/>
    <w:rsid w:val="642D2078"/>
    <w:rsid w:val="6433515D"/>
    <w:rsid w:val="643A5CDA"/>
    <w:rsid w:val="643E53EF"/>
    <w:rsid w:val="64420E1F"/>
    <w:rsid w:val="64465A5F"/>
    <w:rsid w:val="644F43CA"/>
    <w:rsid w:val="6451793A"/>
    <w:rsid w:val="64564DB9"/>
    <w:rsid w:val="646905FA"/>
    <w:rsid w:val="646927AD"/>
    <w:rsid w:val="647003A0"/>
    <w:rsid w:val="64701033"/>
    <w:rsid w:val="6471627F"/>
    <w:rsid w:val="648322A2"/>
    <w:rsid w:val="648B0D60"/>
    <w:rsid w:val="64A252C1"/>
    <w:rsid w:val="64A35AE9"/>
    <w:rsid w:val="64AD2535"/>
    <w:rsid w:val="64B3106F"/>
    <w:rsid w:val="64B624AA"/>
    <w:rsid w:val="64B9661A"/>
    <w:rsid w:val="64BC25F6"/>
    <w:rsid w:val="64C12AB7"/>
    <w:rsid w:val="64C56F0E"/>
    <w:rsid w:val="64CE208A"/>
    <w:rsid w:val="64DA205D"/>
    <w:rsid w:val="64E7632D"/>
    <w:rsid w:val="64F246CE"/>
    <w:rsid w:val="64F25E4C"/>
    <w:rsid w:val="64F87CEE"/>
    <w:rsid w:val="64FA2EA0"/>
    <w:rsid w:val="650373F8"/>
    <w:rsid w:val="651A305C"/>
    <w:rsid w:val="65312E63"/>
    <w:rsid w:val="653271D1"/>
    <w:rsid w:val="65374B2C"/>
    <w:rsid w:val="653C57DE"/>
    <w:rsid w:val="654D5A5A"/>
    <w:rsid w:val="65514CC5"/>
    <w:rsid w:val="655F1125"/>
    <w:rsid w:val="65622963"/>
    <w:rsid w:val="656D58D3"/>
    <w:rsid w:val="65756B29"/>
    <w:rsid w:val="658343E1"/>
    <w:rsid w:val="65945A2B"/>
    <w:rsid w:val="65956371"/>
    <w:rsid w:val="65A269F8"/>
    <w:rsid w:val="65A74EEB"/>
    <w:rsid w:val="65C11BEB"/>
    <w:rsid w:val="65C1682B"/>
    <w:rsid w:val="65C64879"/>
    <w:rsid w:val="65D23A34"/>
    <w:rsid w:val="65D35A2E"/>
    <w:rsid w:val="65D50A44"/>
    <w:rsid w:val="65DF319E"/>
    <w:rsid w:val="65FB3709"/>
    <w:rsid w:val="66021F39"/>
    <w:rsid w:val="660617A7"/>
    <w:rsid w:val="66137857"/>
    <w:rsid w:val="6615109C"/>
    <w:rsid w:val="66187155"/>
    <w:rsid w:val="661E14E9"/>
    <w:rsid w:val="662176B0"/>
    <w:rsid w:val="66243903"/>
    <w:rsid w:val="66371733"/>
    <w:rsid w:val="66387EF1"/>
    <w:rsid w:val="6644150A"/>
    <w:rsid w:val="66445F0F"/>
    <w:rsid w:val="66460C3B"/>
    <w:rsid w:val="664E2A47"/>
    <w:rsid w:val="66534E32"/>
    <w:rsid w:val="665E37DB"/>
    <w:rsid w:val="66797CF3"/>
    <w:rsid w:val="667E030A"/>
    <w:rsid w:val="667F1E9F"/>
    <w:rsid w:val="668371F7"/>
    <w:rsid w:val="668A6C25"/>
    <w:rsid w:val="66921EF4"/>
    <w:rsid w:val="669C2D32"/>
    <w:rsid w:val="66A5447C"/>
    <w:rsid w:val="66A6332D"/>
    <w:rsid w:val="66BB1675"/>
    <w:rsid w:val="66BB30D3"/>
    <w:rsid w:val="66BD3BA2"/>
    <w:rsid w:val="66BF0F11"/>
    <w:rsid w:val="66C03B86"/>
    <w:rsid w:val="66C40E3A"/>
    <w:rsid w:val="66C6338A"/>
    <w:rsid w:val="66D74276"/>
    <w:rsid w:val="66DE0B61"/>
    <w:rsid w:val="66EA5B04"/>
    <w:rsid w:val="66EB0F55"/>
    <w:rsid w:val="66EE6FA6"/>
    <w:rsid w:val="66F2017C"/>
    <w:rsid w:val="66F760FF"/>
    <w:rsid w:val="66FC4228"/>
    <w:rsid w:val="66FD7536"/>
    <w:rsid w:val="670C267C"/>
    <w:rsid w:val="67155CAA"/>
    <w:rsid w:val="67170A07"/>
    <w:rsid w:val="671D6164"/>
    <w:rsid w:val="67210860"/>
    <w:rsid w:val="67386811"/>
    <w:rsid w:val="673B1B9B"/>
    <w:rsid w:val="674748F5"/>
    <w:rsid w:val="67531C5F"/>
    <w:rsid w:val="675443E5"/>
    <w:rsid w:val="67615AED"/>
    <w:rsid w:val="676517B4"/>
    <w:rsid w:val="677262D4"/>
    <w:rsid w:val="677C3A94"/>
    <w:rsid w:val="678E5A1F"/>
    <w:rsid w:val="67A1642A"/>
    <w:rsid w:val="67A3235D"/>
    <w:rsid w:val="67A92582"/>
    <w:rsid w:val="67AA1A63"/>
    <w:rsid w:val="67AA3239"/>
    <w:rsid w:val="67AF498D"/>
    <w:rsid w:val="67B12441"/>
    <w:rsid w:val="67B356A1"/>
    <w:rsid w:val="67C2464C"/>
    <w:rsid w:val="67C87CBA"/>
    <w:rsid w:val="67C94C50"/>
    <w:rsid w:val="67D256A8"/>
    <w:rsid w:val="67D85931"/>
    <w:rsid w:val="67E00084"/>
    <w:rsid w:val="67E40DE7"/>
    <w:rsid w:val="67F72B9B"/>
    <w:rsid w:val="67FD298A"/>
    <w:rsid w:val="67FF7222"/>
    <w:rsid w:val="67FF759D"/>
    <w:rsid w:val="68016CD9"/>
    <w:rsid w:val="680D23B7"/>
    <w:rsid w:val="68155D1B"/>
    <w:rsid w:val="6819733A"/>
    <w:rsid w:val="681D0092"/>
    <w:rsid w:val="681E11E0"/>
    <w:rsid w:val="68202F68"/>
    <w:rsid w:val="68244F6C"/>
    <w:rsid w:val="68294B7D"/>
    <w:rsid w:val="682D16AC"/>
    <w:rsid w:val="68394590"/>
    <w:rsid w:val="683D45F9"/>
    <w:rsid w:val="68402541"/>
    <w:rsid w:val="684E05BB"/>
    <w:rsid w:val="685F2DE7"/>
    <w:rsid w:val="68600D48"/>
    <w:rsid w:val="687806FA"/>
    <w:rsid w:val="68780982"/>
    <w:rsid w:val="68817710"/>
    <w:rsid w:val="688245CA"/>
    <w:rsid w:val="68856C1A"/>
    <w:rsid w:val="68977AA3"/>
    <w:rsid w:val="689A15D6"/>
    <w:rsid w:val="68A659E0"/>
    <w:rsid w:val="68A738F0"/>
    <w:rsid w:val="68AB03F2"/>
    <w:rsid w:val="68B71ADB"/>
    <w:rsid w:val="68B93BA1"/>
    <w:rsid w:val="68BF5E82"/>
    <w:rsid w:val="68CA5C41"/>
    <w:rsid w:val="68D2346A"/>
    <w:rsid w:val="68D54B03"/>
    <w:rsid w:val="68D7375D"/>
    <w:rsid w:val="68DB3AD7"/>
    <w:rsid w:val="68F858FD"/>
    <w:rsid w:val="68FA16E8"/>
    <w:rsid w:val="69007933"/>
    <w:rsid w:val="69012CD2"/>
    <w:rsid w:val="69055CAB"/>
    <w:rsid w:val="6931750B"/>
    <w:rsid w:val="69323207"/>
    <w:rsid w:val="69342FC6"/>
    <w:rsid w:val="693434DD"/>
    <w:rsid w:val="6938120E"/>
    <w:rsid w:val="693D73A8"/>
    <w:rsid w:val="693E1F1A"/>
    <w:rsid w:val="693E35C3"/>
    <w:rsid w:val="69430CA1"/>
    <w:rsid w:val="69503A22"/>
    <w:rsid w:val="695C36C8"/>
    <w:rsid w:val="69652113"/>
    <w:rsid w:val="69725878"/>
    <w:rsid w:val="698D4FA6"/>
    <w:rsid w:val="699218A2"/>
    <w:rsid w:val="699221AF"/>
    <w:rsid w:val="6996340D"/>
    <w:rsid w:val="69A406CB"/>
    <w:rsid w:val="69A40D93"/>
    <w:rsid w:val="69AE1FBC"/>
    <w:rsid w:val="69B11FBD"/>
    <w:rsid w:val="69BB1E88"/>
    <w:rsid w:val="69C134E2"/>
    <w:rsid w:val="69C6550C"/>
    <w:rsid w:val="69C82BE7"/>
    <w:rsid w:val="69C9309C"/>
    <w:rsid w:val="69D230CA"/>
    <w:rsid w:val="69D46795"/>
    <w:rsid w:val="69D63C07"/>
    <w:rsid w:val="69D86B71"/>
    <w:rsid w:val="69D94CD3"/>
    <w:rsid w:val="69E05E10"/>
    <w:rsid w:val="69E148A1"/>
    <w:rsid w:val="69F94AB8"/>
    <w:rsid w:val="6A0C59DC"/>
    <w:rsid w:val="6A135AD5"/>
    <w:rsid w:val="6A15327D"/>
    <w:rsid w:val="6A16363C"/>
    <w:rsid w:val="6A287A8F"/>
    <w:rsid w:val="6A2B5215"/>
    <w:rsid w:val="6A2E6143"/>
    <w:rsid w:val="6A3D232E"/>
    <w:rsid w:val="6A436491"/>
    <w:rsid w:val="6A4379BE"/>
    <w:rsid w:val="6A485ABC"/>
    <w:rsid w:val="6A4B66C4"/>
    <w:rsid w:val="6A5863D6"/>
    <w:rsid w:val="6A605DE8"/>
    <w:rsid w:val="6A7A10D8"/>
    <w:rsid w:val="6A87437B"/>
    <w:rsid w:val="6A8D053F"/>
    <w:rsid w:val="6A8F23C6"/>
    <w:rsid w:val="6A93042B"/>
    <w:rsid w:val="6A953790"/>
    <w:rsid w:val="6AAE5F93"/>
    <w:rsid w:val="6AB41C46"/>
    <w:rsid w:val="6AB85C1C"/>
    <w:rsid w:val="6ABE1584"/>
    <w:rsid w:val="6ACC7E04"/>
    <w:rsid w:val="6AD36156"/>
    <w:rsid w:val="6ADB5AC7"/>
    <w:rsid w:val="6AFB4336"/>
    <w:rsid w:val="6B0747D0"/>
    <w:rsid w:val="6B0C3A55"/>
    <w:rsid w:val="6B1870DF"/>
    <w:rsid w:val="6B310089"/>
    <w:rsid w:val="6B4D76AC"/>
    <w:rsid w:val="6B520F05"/>
    <w:rsid w:val="6B556A38"/>
    <w:rsid w:val="6B5860A1"/>
    <w:rsid w:val="6B5E1049"/>
    <w:rsid w:val="6B64519B"/>
    <w:rsid w:val="6B7607B6"/>
    <w:rsid w:val="6B7677CD"/>
    <w:rsid w:val="6B7B3DE2"/>
    <w:rsid w:val="6B7F6406"/>
    <w:rsid w:val="6B7FE5B2"/>
    <w:rsid w:val="6B805A25"/>
    <w:rsid w:val="6B83035D"/>
    <w:rsid w:val="6B8B2B85"/>
    <w:rsid w:val="6B8C47BA"/>
    <w:rsid w:val="6B975E6C"/>
    <w:rsid w:val="6B9E03B3"/>
    <w:rsid w:val="6BA84A1D"/>
    <w:rsid w:val="6BA85BE1"/>
    <w:rsid w:val="6BBD53BA"/>
    <w:rsid w:val="6BC07559"/>
    <w:rsid w:val="6BC36C87"/>
    <w:rsid w:val="6BC46994"/>
    <w:rsid w:val="6BC5735A"/>
    <w:rsid w:val="6BD14EE4"/>
    <w:rsid w:val="6BD24229"/>
    <w:rsid w:val="6BDD6947"/>
    <w:rsid w:val="6BE11CCB"/>
    <w:rsid w:val="6BE35A7A"/>
    <w:rsid w:val="6BE6169E"/>
    <w:rsid w:val="6BE63657"/>
    <w:rsid w:val="6BF0438E"/>
    <w:rsid w:val="6BF34584"/>
    <w:rsid w:val="6C005965"/>
    <w:rsid w:val="6C0551E9"/>
    <w:rsid w:val="6C0F09E4"/>
    <w:rsid w:val="6C1933A5"/>
    <w:rsid w:val="6C19759B"/>
    <w:rsid w:val="6C214584"/>
    <w:rsid w:val="6C2A5C41"/>
    <w:rsid w:val="6C352188"/>
    <w:rsid w:val="6C3A1E46"/>
    <w:rsid w:val="6C3B5D2A"/>
    <w:rsid w:val="6C4C5743"/>
    <w:rsid w:val="6C4E6490"/>
    <w:rsid w:val="6C540757"/>
    <w:rsid w:val="6C5911D4"/>
    <w:rsid w:val="6C591B26"/>
    <w:rsid w:val="6C6B0F9A"/>
    <w:rsid w:val="6C760B34"/>
    <w:rsid w:val="6C772E43"/>
    <w:rsid w:val="6C7C61BA"/>
    <w:rsid w:val="6C812EDE"/>
    <w:rsid w:val="6C880F5E"/>
    <w:rsid w:val="6C8E60B7"/>
    <w:rsid w:val="6C907C6D"/>
    <w:rsid w:val="6C94269C"/>
    <w:rsid w:val="6C972E48"/>
    <w:rsid w:val="6C9D0487"/>
    <w:rsid w:val="6C9D10D5"/>
    <w:rsid w:val="6CAA094E"/>
    <w:rsid w:val="6CB32507"/>
    <w:rsid w:val="6CCA0AB5"/>
    <w:rsid w:val="6CD70758"/>
    <w:rsid w:val="6CFB2ED8"/>
    <w:rsid w:val="6CFC4E6A"/>
    <w:rsid w:val="6D054DEA"/>
    <w:rsid w:val="6D08382A"/>
    <w:rsid w:val="6D0B40BC"/>
    <w:rsid w:val="6D0E3E4B"/>
    <w:rsid w:val="6D0F2A87"/>
    <w:rsid w:val="6D1538D2"/>
    <w:rsid w:val="6D1E38CC"/>
    <w:rsid w:val="6D2015F3"/>
    <w:rsid w:val="6D273FCF"/>
    <w:rsid w:val="6D2F63B7"/>
    <w:rsid w:val="6D326D1F"/>
    <w:rsid w:val="6D366400"/>
    <w:rsid w:val="6D3941DC"/>
    <w:rsid w:val="6D3A7034"/>
    <w:rsid w:val="6D4B6FC4"/>
    <w:rsid w:val="6D4E4C89"/>
    <w:rsid w:val="6D50115D"/>
    <w:rsid w:val="6D5E34ED"/>
    <w:rsid w:val="6D6B7820"/>
    <w:rsid w:val="6D6C69CE"/>
    <w:rsid w:val="6D7A398C"/>
    <w:rsid w:val="6D7B1FA0"/>
    <w:rsid w:val="6D8777A7"/>
    <w:rsid w:val="6D8D33D8"/>
    <w:rsid w:val="6D945932"/>
    <w:rsid w:val="6D977D17"/>
    <w:rsid w:val="6D990110"/>
    <w:rsid w:val="6DA5005E"/>
    <w:rsid w:val="6DB44F2C"/>
    <w:rsid w:val="6DC727AE"/>
    <w:rsid w:val="6DD423EC"/>
    <w:rsid w:val="6DD616A0"/>
    <w:rsid w:val="6DE25A43"/>
    <w:rsid w:val="6DEB5F64"/>
    <w:rsid w:val="6DF909FA"/>
    <w:rsid w:val="6DFD231C"/>
    <w:rsid w:val="6E025458"/>
    <w:rsid w:val="6E1D55F8"/>
    <w:rsid w:val="6E223611"/>
    <w:rsid w:val="6E226EE1"/>
    <w:rsid w:val="6E2707ED"/>
    <w:rsid w:val="6E297599"/>
    <w:rsid w:val="6E2A698D"/>
    <w:rsid w:val="6E2B6178"/>
    <w:rsid w:val="6E2F0641"/>
    <w:rsid w:val="6E3136AC"/>
    <w:rsid w:val="6E490EDE"/>
    <w:rsid w:val="6E4A6591"/>
    <w:rsid w:val="6E514396"/>
    <w:rsid w:val="6E516464"/>
    <w:rsid w:val="6E5F2BFC"/>
    <w:rsid w:val="6E652AEB"/>
    <w:rsid w:val="6E6C1506"/>
    <w:rsid w:val="6E734C33"/>
    <w:rsid w:val="6E7707B7"/>
    <w:rsid w:val="6E7720DF"/>
    <w:rsid w:val="6E7F1456"/>
    <w:rsid w:val="6E81199A"/>
    <w:rsid w:val="6E8747A5"/>
    <w:rsid w:val="6E8E041F"/>
    <w:rsid w:val="6E9536BA"/>
    <w:rsid w:val="6E991608"/>
    <w:rsid w:val="6E9C60A7"/>
    <w:rsid w:val="6EA757AA"/>
    <w:rsid w:val="6EB16764"/>
    <w:rsid w:val="6EC26886"/>
    <w:rsid w:val="6EC47462"/>
    <w:rsid w:val="6EC81F03"/>
    <w:rsid w:val="6ED40B07"/>
    <w:rsid w:val="6EDC1B65"/>
    <w:rsid w:val="6EDD507E"/>
    <w:rsid w:val="6EDF052E"/>
    <w:rsid w:val="6EE221A6"/>
    <w:rsid w:val="6EE85849"/>
    <w:rsid w:val="6EEE1021"/>
    <w:rsid w:val="6EF06913"/>
    <w:rsid w:val="6EF22094"/>
    <w:rsid w:val="6EFE1E91"/>
    <w:rsid w:val="6EFF58E4"/>
    <w:rsid w:val="6F0D0D29"/>
    <w:rsid w:val="6F173C0D"/>
    <w:rsid w:val="6F315F08"/>
    <w:rsid w:val="6F32626B"/>
    <w:rsid w:val="6F424248"/>
    <w:rsid w:val="6F4F0FDF"/>
    <w:rsid w:val="6F5A56F1"/>
    <w:rsid w:val="6F6F623E"/>
    <w:rsid w:val="6F746040"/>
    <w:rsid w:val="6F7B28F2"/>
    <w:rsid w:val="6F8D78D0"/>
    <w:rsid w:val="6F991499"/>
    <w:rsid w:val="6F9F0DF0"/>
    <w:rsid w:val="6FA42FA8"/>
    <w:rsid w:val="6FA542F2"/>
    <w:rsid w:val="6FA8310D"/>
    <w:rsid w:val="6FC83DDC"/>
    <w:rsid w:val="6FCC06E7"/>
    <w:rsid w:val="6FD0278A"/>
    <w:rsid w:val="6FD7274E"/>
    <w:rsid w:val="6FDE6A8F"/>
    <w:rsid w:val="6FF5198A"/>
    <w:rsid w:val="7005463F"/>
    <w:rsid w:val="70061256"/>
    <w:rsid w:val="701E6C66"/>
    <w:rsid w:val="702627C0"/>
    <w:rsid w:val="703067B2"/>
    <w:rsid w:val="703B36CA"/>
    <w:rsid w:val="70430391"/>
    <w:rsid w:val="704E76D4"/>
    <w:rsid w:val="70556A33"/>
    <w:rsid w:val="7055721D"/>
    <w:rsid w:val="705D74A0"/>
    <w:rsid w:val="705F5EE0"/>
    <w:rsid w:val="706829AA"/>
    <w:rsid w:val="706D091D"/>
    <w:rsid w:val="7076796A"/>
    <w:rsid w:val="708953B7"/>
    <w:rsid w:val="709B390B"/>
    <w:rsid w:val="709C3377"/>
    <w:rsid w:val="709E3848"/>
    <w:rsid w:val="70AE6F58"/>
    <w:rsid w:val="70BE0B95"/>
    <w:rsid w:val="70C564E4"/>
    <w:rsid w:val="70E60505"/>
    <w:rsid w:val="70FD5DEF"/>
    <w:rsid w:val="71013B73"/>
    <w:rsid w:val="710E3B54"/>
    <w:rsid w:val="710F6C79"/>
    <w:rsid w:val="7115056D"/>
    <w:rsid w:val="711A130C"/>
    <w:rsid w:val="712B62CC"/>
    <w:rsid w:val="71335372"/>
    <w:rsid w:val="71347FD6"/>
    <w:rsid w:val="713807B9"/>
    <w:rsid w:val="713C2706"/>
    <w:rsid w:val="71417E24"/>
    <w:rsid w:val="71457403"/>
    <w:rsid w:val="716A58C5"/>
    <w:rsid w:val="717C5B63"/>
    <w:rsid w:val="71816D8D"/>
    <w:rsid w:val="718703E1"/>
    <w:rsid w:val="71890255"/>
    <w:rsid w:val="718C17D4"/>
    <w:rsid w:val="71957E07"/>
    <w:rsid w:val="719A5342"/>
    <w:rsid w:val="71A439BC"/>
    <w:rsid w:val="71A80779"/>
    <w:rsid w:val="71B30EC9"/>
    <w:rsid w:val="71D21C50"/>
    <w:rsid w:val="71D25BF6"/>
    <w:rsid w:val="71D43E52"/>
    <w:rsid w:val="71D561D7"/>
    <w:rsid w:val="71D564DD"/>
    <w:rsid w:val="71DB7213"/>
    <w:rsid w:val="71E22F6F"/>
    <w:rsid w:val="71F45030"/>
    <w:rsid w:val="71F524CB"/>
    <w:rsid w:val="720514D1"/>
    <w:rsid w:val="720961FD"/>
    <w:rsid w:val="720B7D98"/>
    <w:rsid w:val="720D4943"/>
    <w:rsid w:val="721370A8"/>
    <w:rsid w:val="7214306F"/>
    <w:rsid w:val="721844BE"/>
    <w:rsid w:val="721A1E75"/>
    <w:rsid w:val="721E345A"/>
    <w:rsid w:val="722227C0"/>
    <w:rsid w:val="72245872"/>
    <w:rsid w:val="723E77DE"/>
    <w:rsid w:val="724E78F7"/>
    <w:rsid w:val="725748F4"/>
    <w:rsid w:val="72596A08"/>
    <w:rsid w:val="725A420B"/>
    <w:rsid w:val="725C0D1F"/>
    <w:rsid w:val="725C2DB1"/>
    <w:rsid w:val="7261548C"/>
    <w:rsid w:val="726310D2"/>
    <w:rsid w:val="72722312"/>
    <w:rsid w:val="727B29D5"/>
    <w:rsid w:val="72820679"/>
    <w:rsid w:val="728A2348"/>
    <w:rsid w:val="728F493E"/>
    <w:rsid w:val="72954A6C"/>
    <w:rsid w:val="729C6A08"/>
    <w:rsid w:val="729D4C7A"/>
    <w:rsid w:val="72B83B71"/>
    <w:rsid w:val="72BB1000"/>
    <w:rsid w:val="72CA34F5"/>
    <w:rsid w:val="72D51633"/>
    <w:rsid w:val="72EA5981"/>
    <w:rsid w:val="72FF1D02"/>
    <w:rsid w:val="73006262"/>
    <w:rsid w:val="7305127B"/>
    <w:rsid w:val="73196436"/>
    <w:rsid w:val="731D1A97"/>
    <w:rsid w:val="731F598B"/>
    <w:rsid w:val="73274966"/>
    <w:rsid w:val="73296FDD"/>
    <w:rsid w:val="733C3453"/>
    <w:rsid w:val="73464F62"/>
    <w:rsid w:val="734B774F"/>
    <w:rsid w:val="734E5B00"/>
    <w:rsid w:val="73554000"/>
    <w:rsid w:val="73580D4A"/>
    <w:rsid w:val="73677C78"/>
    <w:rsid w:val="736D57EF"/>
    <w:rsid w:val="737F12FB"/>
    <w:rsid w:val="73875D3D"/>
    <w:rsid w:val="73924BDD"/>
    <w:rsid w:val="73936E34"/>
    <w:rsid w:val="739B52DD"/>
    <w:rsid w:val="73A6328A"/>
    <w:rsid w:val="73B81D61"/>
    <w:rsid w:val="73CF272F"/>
    <w:rsid w:val="73CF3F34"/>
    <w:rsid w:val="73D54774"/>
    <w:rsid w:val="73DD1305"/>
    <w:rsid w:val="73DD267F"/>
    <w:rsid w:val="73F43E3D"/>
    <w:rsid w:val="73F7526A"/>
    <w:rsid w:val="73F93FDF"/>
    <w:rsid w:val="73FC1EFC"/>
    <w:rsid w:val="73FFD00E"/>
    <w:rsid w:val="74065D47"/>
    <w:rsid w:val="74071ACA"/>
    <w:rsid w:val="74091BC5"/>
    <w:rsid w:val="7410293C"/>
    <w:rsid w:val="741A2ED0"/>
    <w:rsid w:val="741C65BB"/>
    <w:rsid w:val="741F0E3D"/>
    <w:rsid w:val="741F1DAB"/>
    <w:rsid w:val="74323922"/>
    <w:rsid w:val="74387983"/>
    <w:rsid w:val="7439620F"/>
    <w:rsid w:val="743A1393"/>
    <w:rsid w:val="743E51C2"/>
    <w:rsid w:val="743F4B0A"/>
    <w:rsid w:val="74457DBE"/>
    <w:rsid w:val="744A756C"/>
    <w:rsid w:val="745F2AA5"/>
    <w:rsid w:val="746A7392"/>
    <w:rsid w:val="746B4833"/>
    <w:rsid w:val="747110EE"/>
    <w:rsid w:val="74722374"/>
    <w:rsid w:val="74763568"/>
    <w:rsid w:val="74910AF7"/>
    <w:rsid w:val="74945DE9"/>
    <w:rsid w:val="74946E2E"/>
    <w:rsid w:val="74961835"/>
    <w:rsid w:val="749F1762"/>
    <w:rsid w:val="74A65E2A"/>
    <w:rsid w:val="74C475C2"/>
    <w:rsid w:val="74D0117D"/>
    <w:rsid w:val="74D20AC7"/>
    <w:rsid w:val="74D4176E"/>
    <w:rsid w:val="74D447AE"/>
    <w:rsid w:val="74D551D0"/>
    <w:rsid w:val="74D930F9"/>
    <w:rsid w:val="74DC0125"/>
    <w:rsid w:val="74E24277"/>
    <w:rsid w:val="74EA4A61"/>
    <w:rsid w:val="74EB0865"/>
    <w:rsid w:val="74EE2D61"/>
    <w:rsid w:val="74FD6BDF"/>
    <w:rsid w:val="750E5035"/>
    <w:rsid w:val="752B72DC"/>
    <w:rsid w:val="75327D65"/>
    <w:rsid w:val="75344F0E"/>
    <w:rsid w:val="75460D6F"/>
    <w:rsid w:val="75501B42"/>
    <w:rsid w:val="755235AC"/>
    <w:rsid w:val="75541DF2"/>
    <w:rsid w:val="75561C6C"/>
    <w:rsid w:val="75627F88"/>
    <w:rsid w:val="756618F4"/>
    <w:rsid w:val="75664B39"/>
    <w:rsid w:val="75666860"/>
    <w:rsid w:val="756E20AA"/>
    <w:rsid w:val="75704EC5"/>
    <w:rsid w:val="75744616"/>
    <w:rsid w:val="7587632B"/>
    <w:rsid w:val="758C468B"/>
    <w:rsid w:val="758D760A"/>
    <w:rsid w:val="75936262"/>
    <w:rsid w:val="759A4418"/>
    <w:rsid w:val="75A749B6"/>
    <w:rsid w:val="75B239DB"/>
    <w:rsid w:val="75B241DB"/>
    <w:rsid w:val="75B50186"/>
    <w:rsid w:val="75B672A2"/>
    <w:rsid w:val="75C049B5"/>
    <w:rsid w:val="75C339EB"/>
    <w:rsid w:val="75C833D8"/>
    <w:rsid w:val="75D65103"/>
    <w:rsid w:val="75D66A24"/>
    <w:rsid w:val="75DB20E6"/>
    <w:rsid w:val="75E147B5"/>
    <w:rsid w:val="760855FA"/>
    <w:rsid w:val="7615056B"/>
    <w:rsid w:val="761C7838"/>
    <w:rsid w:val="761E28C7"/>
    <w:rsid w:val="762621F4"/>
    <w:rsid w:val="76293179"/>
    <w:rsid w:val="762D018B"/>
    <w:rsid w:val="763D3531"/>
    <w:rsid w:val="76414C12"/>
    <w:rsid w:val="76420921"/>
    <w:rsid w:val="76522E2D"/>
    <w:rsid w:val="76566E59"/>
    <w:rsid w:val="76591CF1"/>
    <w:rsid w:val="765E20A6"/>
    <w:rsid w:val="765E7303"/>
    <w:rsid w:val="7664375C"/>
    <w:rsid w:val="766E3643"/>
    <w:rsid w:val="766F60DD"/>
    <w:rsid w:val="768C38CD"/>
    <w:rsid w:val="76A0590E"/>
    <w:rsid w:val="76A76AC8"/>
    <w:rsid w:val="76BB310C"/>
    <w:rsid w:val="76C51E58"/>
    <w:rsid w:val="76CE7E33"/>
    <w:rsid w:val="76D51A4E"/>
    <w:rsid w:val="76EC44C0"/>
    <w:rsid w:val="76F1F82F"/>
    <w:rsid w:val="76F71F00"/>
    <w:rsid w:val="76F90720"/>
    <w:rsid w:val="76FC155C"/>
    <w:rsid w:val="770E7C79"/>
    <w:rsid w:val="77157CFE"/>
    <w:rsid w:val="77172DEA"/>
    <w:rsid w:val="771B5CC4"/>
    <w:rsid w:val="77217306"/>
    <w:rsid w:val="772D5C91"/>
    <w:rsid w:val="773059B5"/>
    <w:rsid w:val="773A3F1A"/>
    <w:rsid w:val="775143B3"/>
    <w:rsid w:val="77551041"/>
    <w:rsid w:val="77560A0C"/>
    <w:rsid w:val="77571CA7"/>
    <w:rsid w:val="7762196F"/>
    <w:rsid w:val="777A57E3"/>
    <w:rsid w:val="777E181C"/>
    <w:rsid w:val="77921CCB"/>
    <w:rsid w:val="779F7945"/>
    <w:rsid w:val="77B0579D"/>
    <w:rsid w:val="77C04D4A"/>
    <w:rsid w:val="77D92702"/>
    <w:rsid w:val="77D940B5"/>
    <w:rsid w:val="77DC79CA"/>
    <w:rsid w:val="77E80FF8"/>
    <w:rsid w:val="77EA4E1A"/>
    <w:rsid w:val="77EF138E"/>
    <w:rsid w:val="77F842EE"/>
    <w:rsid w:val="78011E8B"/>
    <w:rsid w:val="78015BDD"/>
    <w:rsid w:val="7813064A"/>
    <w:rsid w:val="78236F56"/>
    <w:rsid w:val="78280C8F"/>
    <w:rsid w:val="784727F9"/>
    <w:rsid w:val="784B6DE9"/>
    <w:rsid w:val="78511E27"/>
    <w:rsid w:val="78566538"/>
    <w:rsid w:val="785B7D3E"/>
    <w:rsid w:val="78601768"/>
    <w:rsid w:val="78655466"/>
    <w:rsid w:val="786A6351"/>
    <w:rsid w:val="786E3760"/>
    <w:rsid w:val="786E7734"/>
    <w:rsid w:val="78772424"/>
    <w:rsid w:val="788232E2"/>
    <w:rsid w:val="788570DC"/>
    <w:rsid w:val="78994939"/>
    <w:rsid w:val="789D629A"/>
    <w:rsid w:val="78A32C00"/>
    <w:rsid w:val="78A44B7F"/>
    <w:rsid w:val="78B019C4"/>
    <w:rsid w:val="78C82B0E"/>
    <w:rsid w:val="78D279C4"/>
    <w:rsid w:val="78D55256"/>
    <w:rsid w:val="78D621D4"/>
    <w:rsid w:val="78F0129B"/>
    <w:rsid w:val="78F2311D"/>
    <w:rsid w:val="79070931"/>
    <w:rsid w:val="791107E1"/>
    <w:rsid w:val="791C4604"/>
    <w:rsid w:val="79206B0F"/>
    <w:rsid w:val="7927121C"/>
    <w:rsid w:val="7927364B"/>
    <w:rsid w:val="7929518E"/>
    <w:rsid w:val="793B6244"/>
    <w:rsid w:val="794465DA"/>
    <w:rsid w:val="794A5680"/>
    <w:rsid w:val="795017C4"/>
    <w:rsid w:val="795147F7"/>
    <w:rsid w:val="79564884"/>
    <w:rsid w:val="795B5A35"/>
    <w:rsid w:val="795F065E"/>
    <w:rsid w:val="795F30FF"/>
    <w:rsid w:val="79683CD9"/>
    <w:rsid w:val="796FB432"/>
    <w:rsid w:val="79765BC4"/>
    <w:rsid w:val="798565D0"/>
    <w:rsid w:val="798E0EEC"/>
    <w:rsid w:val="79965139"/>
    <w:rsid w:val="799A6E4F"/>
    <w:rsid w:val="79A74135"/>
    <w:rsid w:val="79A86BD5"/>
    <w:rsid w:val="79A97A21"/>
    <w:rsid w:val="79B20E75"/>
    <w:rsid w:val="79C00948"/>
    <w:rsid w:val="79C3721D"/>
    <w:rsid w:val="79C47BBF"/>
    <w:rsid w:val="79C7420D"/>
    <w:rsid w:val="79CF7F8E"/>
    <w:rsid w:val="79E614B1"/>
    <w:rsid w:val="79EA761D"/>
    <w:rsid w:val="79F61661"/>
    <w:rsid w:val="79FF2366"/>
    <w:rsid w:val="7A165DCF"/>
    <w:rsid w:val="7A1C1D99"/>
    <w:rsid w:val="7A374AD3"/>
    <w:rsid w:val="7A4A2C06"/>
    <w:rsid w:val="7A6109B0"/>
    <w:rsid w:val="7A63693D"/>
    <w:rsid w:val="7A6D3453"/>
    <w:rsid w:val="7A7A21D3"/>
    <w:rsid w:val="7A7F3AB8"/>
    <w:rsid w:val="7A87292E"/>
    <w:rsid w:val="7A8E52A9"/>
    <w:rsid w:val="7A930475"/>
    <w:rsid w:val="7AA657E0"/>
    <w:rsid w:val="7AAB7B77"/>
    <w:rsid w:val="7AAF6A77"/>
    <w:rsid w:val="7AC2041D"/>
    <w:rsid w:val="7AC9133B"/>
    <w:rsid w:val="7AD54E17"/>
    <w:rsid w:val="7AD75FC0"/>
    <w:rsid w:val="7ADB731E"/>
    <w:rsid w:val="7ADF405B"/>
    <w:rsid w:val="7AE4033F"/>
    <w:rsid w:val="7AEB65E4"/>
    <w:rsid w:val="7AF50E4F"/>
    <w:rsid w:val="7B0E3B0C"/>
    <w:rsid w:val="7B1670AC"/>
    <w:rsid w:val="7B1A0398"/>
    <w:rsid w:val="7B1C6CFD"/>
    <w:rsid w:val="7B2070F8"/>
    <w:rsid w:val="7B261266"/>
    <w:rsid w:val="7B317808"/>
    <w:rsid w:val="7B424D88"/>
    <w:rsid w:val="7B4521E2"/>
    <w:rsid w:val="7B4737AD"/>
    <w:rsid w:val="7B4819D7"/>
    <w:rsid w:val="7B484FC8"/>
    <w:rsid w:val="7B4E7412"/>
    <w:rsid w:val="7B532374"/>
    <w:rsid w:val="7B544C0F"/>
    <w:rsid w:val="7B59744B"/>
    <w:rsid w:val="7B5C3E67"/>
    <w:rsid w:val="7B7413DB"/>
    <w:rsid w:val="7B743849"/>
    <w:rsid w:val="7B7910AA"/>
    <w:rsid w:val="7B872067"/>
    <w:rsid w:val="7BAC691E"/>
    <w:rsid w:val="7BAF45E9"/>
    <w:rsid w:val="7BBD159A"/>
    <w:rsid w:val="7BC05C76"/>
    <w:rsid w:val="7BC31BCA"/>
    <w:rsid w:val="7BC523B8"/>
    <w:rsid w:val="7BDA20D0"/>
    <w:rsid w:val="7BE15A1B"/>
    <w:rsid w:val="7BE75C44"/>
    <w:rsid w:val="7BE76AA4"/>
    <w:rsid w:val="7BF549E6"/>
    <w:rsid w:val="7BFE5EA7"/>
    <w:rsid w:val="7C021A1A"/>
    <w:rsid w:val="7C0354F3"/>
    <w:rsid w:val="7C1A5CBF"/>
    <w:rsid w:val="7C1A7002"/>
    <w:rsid w:val="7C1C7EAA"/>
    <w:rsid w:val="7C1F299D"/>
    <w:rsid w:val="7C2456F8"/>
    <w:rsid w:val="7C285914"/>
    <w:rsid w:val="7C3352A0"/>
    <w:rsid w:val="7C4607A4"/>
    <w:rsid w:val="7C48694B"/>
    <w:rsid w:val="7C4D2B9A"/>
    <w:rsid w:val="7C5023F8"/>
    <w:rsid w:val="7C511005"/>
    <w:rsid w:val="7C572399"/>
    <w:rsid w:val="7C5D2569"/>
    <w:rsid w:val="7C6A3274"/>
    <w:rsid w:val="7C701628"/>
    <w:rsid w:val="7C7758A7"/>
    <w:rsid w:val="7C79133F"/>
    <w:rsid w:val="7C8A1422"/>
    <w:rsid w:val="7C8D19BE"/>
    <w:rsid w:val="7C8F300C"/>
    <w:rsid w:val="7C9C5D96"/>
    <w:rsid w:val="7C9F5781"/>
    <w:rsid w:val="7CA0527F"/>
    <w:rsid w:val="7CC43A51"/>
    <w:rsid w:val="7CCB6FB3"/>
    <w:rsid w:val="7CD007A6"/>
    <w:rsid w:val="7CD43F47"/>
    <w:rsid w:val="7CE4078A"/>
    <w:rsid w:val="7CE4244F"/>
    <w:rsid w:val="7CE51994"/>
    <w:rsid w:val="7CE77D07"/>
    <w:rsid w:val="7CEF2864"/>
    <w:rsid w:val="7CF73F1E"/>
    <w:rsid w:val="7D082B84"/>
    <w:rsid w:val="7D150BDC"/>
    <w:rsid w:val="7D191BFF"/>
    <w:rsid w:val="7D1D40B0"/>
    <w:rsid w:val="7D207253"/>
    <w:rsid w:val="7D357B7F"/>
    <w:rsid w:val="7D3A5A02"/>
    <w:rsid w:val="7D5076FC"/>
    <w:rsid w:val="7D534AEF"/>
    <w:rsid w:val="7D551260"/>
    <w:rsid w:val="7D567FAC"/>
    <w:rsid w:val="7D6050DA"/>
    <w:rsid w:val="7D71448D"/>
    <w:rsid w:val="7D737C2B"/>
    <w:rsid w:val="7D7D516E"/>
    <w:rsid w:val="7D7F3DF6"/>
    <w:rsid w:val="7D7FF6DD"/>
    <w:rsid w:val="7D824493"/>
    <w:rsid w:val="7D8457C2"/>
    <w:rsid w:val="7D856009"/>
    <w:rsid w:val="7D8E02A4"/>
    <w:rsid w:val="7D9949F7"/>
    <w:rsid w:val="7DAB6CC5"/>
    <w:rsid w:val="7DB1726A"/>
    <w:rsid w:val="7DBC43FC"/>
    <w:rsid w:val="7DBF0C89"/>
    <w:rsid w:val="7DC34B4D"/>
    <w:rsid w:val="7DC83C25"/>
    <w:rsid w:val="7DD42A89"/>
    <w:rsid w:val="7DE532EF"/>
    <w:rsid w:val="7DF20702"/>
    <w:rsid w:val="7DFA2957"/>
    <w:rsid w:val="7E270661"/>
    <w:rsid w:val="7E3333F0"/>
    <w:rsid w:val="7E3E7D82"/>
    <w:rsid w:val="7E5A3839"/>
    <w:rsid w:val="7E644D44"/>
    <w:rsid w:val="7E66217F"/>
    <w:rsid w:val="7E6E5FA6"/>
    <w:rsid w:val="7E762561"/>
    <w:rsid w:val="7E8516CA"/>
    <w:rsid w:val="7E8E3A42"/>
    <w:rsid w:val="7E964B58"/>
    <w:rsid w:val="7E981B27"/>
    <w:rsid w:val="7E9827EE"/>
    <w:rsid w:val="7EA372C9"/>
    <w:rsid w:val="7EB27F1D"/>
    <w:rsid w:val="7EB708AE"/>
    <w:rsid w:val="7EE05DEB"/>
    <w:rsid w:val="7EE44D9B"/>
    <w:rsid w:val="7EE62411"/>
    <w:rsid w:val="7EE96AD0"/>
    <w:rsid w:val="7EF72261"/>
    <w:rsid w:val="7EFD7582"/>
    <w:rsid w:val="7F034C03"/>
    <w:rsid w:val="7F0B556A"/>
    <w:rsid w:val="7F111268"/>
    <w:rsid w:val="7F1129BA"/>
    <w:rsid w:val="7F150DC7"/>
    <w:rsid w:val="7F155511"/>
    <w:rsid w:val="7F163AA1"/>
    <w:rsid w:val="7F255494"/>
    <w:rsid w:val="7F267B56"/>
    <w:rsid w:val="7F2A49DB"/>
    <w:rsid w:val="7F2F2F69"/>
    <w:rsid w:val="7F3D2B89"/>
    <w:rsid w:val="7F3F0025"/>
    <w:rsid w:val="7F465A84"/>
    <w:rsid w:val="7F4A302A"/>
    <w:rsid w:val="7F4B4820"/>
    <w:rsid w:val="7F5760A8"/>
    <w:rsid w:val="7F600BCB"/>
    <w:rsid w:val="7F903BD5"/>
    <w:rsid w:val="7F996DDA"/>
    <w:rsid w:val="7F9A05BE"/>
    <w:rsid w:val="7FA611D2"/>
    <w:rsid w:val="7FAA3024"/>
    <w:rsid w:val="7FAC77BC"/>
    <w:rsid w:val="7FB70945"/>
    <w:rsid w:val="7FBC40BE"/>
    <w:rsid w:val="7FCB5B46"/>
    <w:rsid w:val="7FCD3A00"/>
    <w:rsid w:val="7FD1271E"/>
    <w:rsid w:val="7FD55D97"/>
    <w:rsid w:val="7FE0476D"/>
    <w:rsid w:val="7FE42683"/>
    <w:rsid w:val="7FFE5AA7"/>
    <w:rsid w:val="DB5F74A0"/>
    <w:rsid w:val="DFEF602E"/>
    <w:rsid w:val="EDBF7AD0"/>
    <w:rsid w:val="EFCA8495"/>
    <w:rsid w:val="FF6FA0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fillcolor="white">
      <v:fill color="white"/>
    </o:shapedefaults>
    <o:shapelayout v:ext="edit">
      <o:idmap v:ext="edit" data="1"/>
    </o:shapelayout>
  </w:shapeDefaults>
  <w:decimalSymbol w:val="."/>
  <w:listSeparator w:val=","/>
  <w14:docId w14:val="6DCEA455"/>
  <w15:docId w15:val="{6B495021-1646-48D5-8A72-54FD07AC1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locked="1" w:uiPriority="1" w:qFormat="1"/>
    <w:lsdException w:name="heading 2" w:locked="1" w:uiPriority="9" w:unhideWhenUsed="1" w:qFormat="1"/>
    <w:lsdException w:name="heading 3" w:locked="1" w:uiPriority="9" w:unhideWhenUsed="1" w:qFormat="1"/>
    <w:lsdException w:name="heading 4" w:locked="1" w:uiPriority="9" w:unhideWhenUsed="1" w:qFormat="1"/>
    <w:lsdException w:name="heading 5" w:locked="1" w:unhideWhenUsed="1" w:qFormat="1"/>
    <w:lsdException w:name="heading 6" w:locked="1" w:semiHidden="1"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qFormat="1"/>
    <w:lsdException w:name="toc 2" w:locked="1" w:uiPriority="39" w:qFormat="1"/>
    <w:lsdException w:name="toc 3" w:locked="1" w:uiPriority="39" w:qFormat="1"/>
    <w:lsdException w:name="toc 4" w:locked="1" w:uiPriority="39" w:unhideWhenUsed="1" w:qFormat="1"/>
    <w:lsdException w:name="toc 5" w:locked="1" w:uiPriority="39" w:unhideWhenUsed="1" w:qFormat="1"/>
    <w:lsdException w:name="toc 6" w:locked="1" w:uiPriority="39" w:unhideWhenUsed="1" w:qFormat="1"/>
    <w:lsdException w:name="toc 7" w:locked="1" w:uiPriority="39" w:unhideWhenUsed="1" w:qFormat="1"/>
    <w:lsdException w:name="toc 8" w:locked="1" w:uiPriority="39" w:unhideWhenUsed="1" w:qFormat="1"/>
    <w:lsdException w:name="toc 9" w:locked="1" w:uiPriority="39" w:unhideWhenUsed="1" w:qFormat="1"/>
    <w:lsdException w:name="Normal Indent" w:semiHidden="1" w:unhideWhenUsed="1"/>
    <w:lsdException w:name="footnote text" w:semiHidden="1" w:unhideWhenUsed="1"/>
    <w:lsdException w:name="annotation text" w:locked="1" w:uiPriority="99" w:qFormat="1"/>
    <w:lsdException w:name="header" w:locked="1" w:uiPriority="99" w:qFormat="1"/>
    <w:lsdException w:name="footer" w:locked="1" w:uiPriority="99" w:qFormat="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99" w:qFormat="1"/>
    <w:lsdException w:name="line number"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locked="1"/>
    <w:lsdException w:name="List 2" w:semiHidden="1" w:unhideWhenUsed="1"/>
    <w:lsdException w:name="List 3" w:semiHidden="1" w:unhideWhenUsed="1"/>
    <w:lsdException w:name="List 4" w:locked="1"/>
    <w:lsdException w:name="List 5" w:lock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lsdException w:name="Closing" w:semiHidden="1" w:unhideWhenUsed="1"/>
    <w:lsdException w:name="Signature" w:semiHidden="1" w:unhideWhenUsed="1"/>
    <w:lsdException w:name="Default Paragraph Font" w:semiHidden="1" w:uiPriority="1" w:unhideWhenUsed="1"/>
    <w:lsdException w:name="Body Text" w:locked="1"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lsdException w:name="Salutation" w:locked="1"/>
    <w:lsdException w:name="Date" w:locked="1"/>
    <w:lsdException w:name="Body Text First Indent" w:lock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99" w:qFormat="1"/>
    <w:lsdException w:name="FollowedHyperlink" w:locked="1" w:qFormat="1"/>
    <w:lsdException w:name="Strong" w:locked="1" w:qFormat="1"/>
    <w:lsdException w:name="Emphasis" w:locked="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locked="1" w:uiPriority="99"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qFormat="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locked="1" w:uiPriority="99"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99" w:qFormat="1"/>
    <w:lsdException w:name="Table Grid" w:locked="1" w:uiPriority="39" w:qFormat="1"/>
    <w:lsdException w:name="Table Theme" w:semiHidden="1" w:unhideWhenUsed="1"/>
    <w:lsdException w:name="Placeholder Text" w:semiHidden="1" w:uiPriority="99" w:qFormat="1"/>
    <w:lsdException w:name="No Spacing" w:uiPriority="1" w:qFormat="1"/>
    <w:lsdException w:name="Light Shading" w:locked="1"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spacing w:line="360" w:lineRule="auto"/>
      <w:ind w:firstLineChars="200" w:firstLine="200"/>
      <w:jc w:val="both"/>
    </w:pPr>
    <w:rPr>
      <w:kern w:val="2"/>
      <w:sz w:val="24"/>
      <w:szCs w:val="24"/>
    </w:rPr>
  </w:style>
  <w:style w:type="paragraph" w:styleId="1">
    <w:name w:val="heading 1"/>
    <w:basedOn w:val="a"/>
    <w:next w:val="a"/>
    <w:link w:val="10"/>
    <w:uiPriority w:val="1"/>
    <w:qFormat/>
    <w:locked/>
    <w:pPr>
      <w:keepNext/>
      <w:keepLines/>
      <w:spacing w:before="340" w:after="330" w:line="576" w:lineRule="auto"/>
      <w:outlineLvl w:val="0"/>
    </w:pPr>
    <w:rPr>
      <w:b/>
      <w:kern w:val="44"/>
      <w:sz w:val="44"/>
    </w:rPr>
  </w:style>
  <w:style w:type="paragraph" w:styleId="2">
    <w:name w:val="heading 2"/>
    <w:basedOn w:val="a"/>
    <w:next w:val="a"/>
    <w:link w:val="20"/>
    <w:uiPriority w:val="9"/>
    <w:unhideWhenUsed/>
    <w:qFormat/>
    <w:locked/>
    <w:pPr>
      <w:keepNext/>
      <w:keepLines/>
      <w:adjustRightInd w:val="0"/>
      <w:snapToGrid w:val="0"/>
      <w:spacing w:before="156"/>
      <w:ind w:firstLineChars="0" w:firstLine="0"/>
      <w:jc w:val="left"/>
      <w:outlineLvl w:val="1"/>
    </w:pPr>
    <w:rPr>
      <w:rFonts w:cstheme="majorBidi"/>
      <w:b/>
      <w:bCs/>
      <w:sz w:val="28"/>
      <w:szCs w:val="32"/>
    </w:rPr>
  </w:style>
  <w:style w:type="paragraph" w:styleId="3">
    <w:name w:val="heading 3"/>
    <w:basedOn w:val="a"/>
    <w:next w:val="a"/>
    <w:link w:val="30"/>
    <w:uiPriority w:val="9"/>
    <w:unhideWhenUsed/>
    <w:qFormat/>
    <w:locked/>
    <w:pPr>
      <w:keepNext/>
      <w:keepLines/>
      <w:ind w:firstLine="0"/>
      <w:outlineLvl w:val="2"/>
    </w:pPr>
    <w:rPr>
      <w:b/>
      <w:bCs/>
      <w:szCs w:val="32"/>
    </w:rPr>
  </w:style>
  <w:style w:type="paragraph" w:styleId="4">
    <w:name w:val="heading 4"/>
    <w:basedOn w:val="a"/>
    <w:next w:val="a"/>
    <w:link w:val="40"/>
    <w:uiPriority w:val="9"/>
    <w:unhideWhenUsed/>
    <w:qFormat/>
    <w:locked/>
    <w:pPr>
      <w:keepNext/>
      <w:keepLines/>
      <w:ind w:firstLineChars="0" w:firstLine="0"/>
      <w:outlineLvl w:val="3"/>
    </w:pPr>
    <w:rPr>
      <w:rFonts w:cstheme="majorBidi"/>
      <w:b/>
      <w:bCs/>
      <w:szCs w:val="28"/>
    </w:rPr>
  </w:style>
  <w:style w:type="paragraph" w:styleId="5">
    <w:name w:val="heading 5"/>
    <w:basedOn w:val="a"/>
    <w:next w:val="a"/>
    <w:link w:val="50"/>
    <w:unhideWhenUsed/>
    <w:qFormat/>
    <w:locked/>
    <w:pPr>
      <w:ind w:firstLine="0"/>
      <w:outlineLvl w:val="4"/>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unhideWhenUsed/>
    <w:qFormat/>
    <w:locked/>
    <w:pPr>
      <w:ind w:leftChars="1200" w:left="2520"/>
    </w:pPr>
    <w:rPr>
      <w:szCs w:val="22"/>
    </w:rPr>
  </w:style>
  <w:style w:type="paragraph" w:styleId="a3">
    <w:name w:val="caption"/>
    <w:basedOn w:val="a"/>
    <w:next w:val="a"/>
    <w:qFormat/>
    <w:locked/>
    <w:rPr>
      <w:rFonts w:ascii="Arial" w:eastAsia="黑体" w:hAnsi="Arial" w:cs="Arial"/>
    </w:rPr>
  </w:style>
  <w:style w:type="paragraph" w:styleId="a4">
    <w:name w:val="annotation text"/>
    <w:basedOn w:val="a"/>
    <w:link w:val="a5"/>
    <w:uiPriority w:val="99"/>
    <w:qFormat/>
    <w:locked/>
    <w:pPr>
      <w:jc w:val="left"/>
    </w:pPr>
  </w:style>
  <w:style w:type="paragraph" w:styleId="a6">
    <w:name w:val="Body Text"/>
    <w:basedOn w:val="a"/>
    <w:link w:val="a7"/>
    <w:uiPriority w:val="1"/>
    <w:qFormat/>
    <w:locked/>
    <w:pPr>
      <w:spacing w:after="240"/>
    </w:pPr>
    <w:rPr>
      <w:rFonts w:ascii="宋体" w:hAnsi="宋体" w:cs="宋体"/>
      <w:lang w:val="zh-CN" w:bidi="zh-CN"/>
    </w:rPr>
  </w:style>
  <w:style w:type="paragraph" w:styleId="TOC5">
    <w:name w:val="toc 5"/>
    <w:basedOn w:val="a"/>
    <w:next w:val="a"/>
    <w:uiPriority w:val="39"/>
    <w:unhideWhenUsed/>
    <w:qFormat/>
    <w:locked/>
    <w:pPr>
      <w:ind w:leftChars="800" w:left="1680"/>
    </w:pPr>
    <w:rPr>
      <w:szCs w:val="22"/>
    </w:rPr>
  </w:style>
  <w:style w:type="paragraph" w:styleId="TOC3">
    <w:name w:val="toc 3"/>
    <w:basedOn w:val="a"/>
    <w:next w:val="a"/>
    <w:uiPriority w:val="39"/>
    <w:qFormat/>
    <w:locked/>
    <w:pPr>
      <w:ind w:leftChars="400" w:left="400" w:firstLineChars="0" w:firstLine="0"/>
    </w:pPr>
  </w:style>
  <w:style w:type="paragraph" w:styleId="TOC8">
    <w:name w:val="toc 8"/>
    <w:basedOn w:val="a"/>
    <w:next w:val="a"/>
    <w:uiPriority w:val="39"/>
    <w:unhideWhenUsed/>
    <w:qFormat/>
    <w:locked/>
    <w:pPr>
      <w:ind w:leftChars="1400" w:left="2940"/>
    </w:pPr>
    <w:rPr>
      <w:szCs w:val="22"/>
    </w:rPr>
  </w:style>
  <w:style w:type="paragraph" w:styleId="a8">
    <w:name w:val="Balloon Text"/>
    <w:basedOn w:val="a"/>
    <w:link w:val="a9"/>
    <w:uiPriority w:val="99"/>
    <w:qFormat/>
    <w:locked/>
    <w:rPr>
      <w:sz w:val="18"/>
      <w:szCs w:val="18"/>
    </w:rPr>
  </w:style>
  <w:style w:type="paragraph" w:styleId="aa">
    <w:name w:val="footer"/>
    <w:basedOn w:val="a"/>
    <w:link w:val="ab"/>
    <w:uiPriority w:val="99"/>
    <w:qFormat/>
    <w:locked/>
    <w:pPr>
      <w:tabs>
        <w:tab w:val="center" w:pos="4153"/>
        <w:tab w:val="right" w:pos="8306"/>
      </w:tabs>
      <w:snapToGrid w:val="0"/>
      <w:jc w:val="left"/>
    </w:pPr>
    <w:rPr>
      <w:sz w:val="18"/>
    </w:rPr>
  </w:style>
  <w:style w:type="paragraph" w:styleId="ac">
    <w:name w:val="header"/>
    <w:basedOn w:val="a"/>
    <w:link w:val="ad"/>
    <w:uiPriority w:val="99"/>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qFormat/>
    <w:locked/>
    <w:pPr>
      <w:ind w:firstLineChars="0" w:firstLine="0"/>
    </w:pPr>
  </w:style>
  <w:style w:type="paragraph" w:styleId="TOC4">
    <w:name w:val="toc 4"/>
    <w:basedOn w:val="a"/>
    <w:next w:val="a"/>
    <w:uiPriority w:val="39"/>
    <w:unhideWhenUsed/>
    <w:qFormat/>
    <w:locked/>
    <w:pPr>
      <w:ind w:leftChars="600" w:left="1260"/>
    </w:pPr>
    <w:rPr>
      <w:szCs w:val="22"/>
    </w:rPr>
  </w:style>
  <w:style w:type="paragraph" w:styleId="TOC6">
    <w:name w:val="toc 6"/>
    <w:basedOn w:val="a"/>
    <w:next w:val="a"/>
    <w:uiPriority w:val="39"/>
    <w:unhideWhenUsed/>
    <w:qFormat/>
    <w:locked/>
    <w:pPr>
      <w:ind w:leftChars="1000" w:left="2100"/>
    </w:pPr>
    <w:rPr>
      <w:szCs w:val="22"/>
    </w:rPr>
  </w:style>
  <w:style w:type="paragraph" w:styleId="TOC2">
    <w:name w:val="toc 2"/>
    <w:basedOn w:val="a"/>
    <w:next w:val="a"/>
    <w:uiPriority w:val="39"/>
    <w:qFormat/>
    <w:locked/>
    <w:pPr>
      <w:ind w:leftChars="200" w:left="200" w:firstLineChars="0" w:firstLine="0"/>
    </w:pPr>
  </w:style>
  <w:style w:type="paragraph" w:styleId="TOC9">
    <w:name w:val="toc 9"/>
    <w:basedOn w:val="a"/>
    <w:next w:val="a"/>
    <w:uiPriority w:val="39"/>
    <w:unhideWhenUsed/>
    <w:qFormat/>
    <w:locked/>
    <w:pPr>
      <w:ind w:leftChars="1600" w:left="3360"/>
    </w:pPr>
    <w:rPr>
      <w:szCs w:val="22"/>
    </w:rPr>
  </w:style>
  <w:style w:type="paragraph" w:styleId="HTML">
    <w:name w:val="HTML Preformatted"/>
    <w:basedOn w:val="a"/>
    <w:link w:val="HTML0"/>
    <w:qFormat/>
    <w:lock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rPr>
  </w:style>
  <w:style w:type="paragraph" w:styleId="ae">
    <w:name w:val="Normal (Web)"/>
    <w:basedOn w:val="a"/>
    <w:uiPriority w:val="99"/>
    <w:qFormat/>
    <w:locked/>
    <w:pPr>
      <w:spacing w:after="280"/>
      <w:jc w:val="left"/>
    </w:pPr>
    <w:rPr>
      <w:kern w:val="0"/>
    </w:rPr>
  </w:style>
  <w:style w:type="paragraph" w:styleId="af">
    <w:name w:val="annotation subject"/>
    <w:basedOn w:val="a4"/>
    <w:next w:val="a4"/>
    <w:link w:val="af0"/>
    <w:uiPriority w:val="99"/>
    <w:qFormat/>
    <w:locked/>
    <w:rPr>
      <w:b/>
      <w:bCs/>
    </w:rPr>
  </w:style>
  <w:style w:type="table" w:styleId="af1">
    <w:name w:val="Table Grid"/>
    <w:basedOn w:val="a1"/>
    <w:uiPriority w:val="39"/>
    <w:qFormat/>
    <w:locked/>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2">
    <w:name w:val="Light Shading"/>
    <w:basedOn w:val="a1"/>
    <w:uiPriority w:val="60"/>
    <w:qFormat/>
    <w:locked/>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3">
    <w:name w:val="Strong"/>
    <w:qFormat/>
    <w:locked/>
    <w:rPr>
      <w:b/>
      <w:bCs/>
    </w:rPr>
  </w:style>
  <w:style w:type="character" w:styleId="af4">
    <w:name w:val="FollowedHyperlink"/>
    <w:qFormat/>
    <w:locked/>
    <w:rPr>
      <w:color w:val="800080"/>
      <w:u w:val="single"/>
    </w:rPr>
  </w:style>
  <w:style w:type="character" w:styleId="af5">
    <w:name w:val="line number"/>
    <w:basedOn w:val="a0"/>
    <w:unhideWhenUsed/>
    <w:qFormat/>
  </w:style>
  <w:style w:type="character" w:styleId="af6">
    <w:name w:val="Hyperlink"/>
    <w:uiPriority w:val="99"/>
    <w:qFormat/>
    <w:locked/>
    <w:rPr>
      <w:color w:val="0000FF"/>
      <w:u w:val="single"/>
    </w:rPr>
  </w:style>
  <w:style w:type="character" w:styleId="af7">
    <w:name w:val="annotation reference"/>
    <w:uiPriority w:val="99"/>
    <w:qFormat/>
    <w:locked/>
    <w:rPr>
      <w:sz w:val="21"/>
      <w:szCs w:val="21"/>
    </w:rPr>
  </w:style>
  <w:style w:type="paragraph" w:customStyle="1" w:styleId="11">
    <w:name w:val="列出段落1"/>
    <w:basedOn w:val="a"/>
    <w:uiPriority w:val="34"/>
    <w:qFormat/>
    <w:locked/>
    <w:pPr>
      <w:ind w:firstLine="420"/>
    </w:pPr>
  </w:style>
  <w:style w:type="paragraph" w:customStyle="1" w:styleId="Style1BoldCap">
    <w:name w:val="Style1BoldCap"/>
    <w:basedOn w:val="Style1"/>
    <w:qFormat/>
    <w:locked/>
    <w:pPr>
      <w:jc w:val="center"/>
    </w:pPr>
    <w:rPr>
      <w:b/>
      <w:caps/>
    </w:rPr>
  </w:style>
  <w:style w:type="paragraph" w:customStyle="1" w:styleId="Style1">
    <w:name w:val="Style1"/>
    <w:basedOn w:val="a"/>
    <w:qFormat/>
    <w:locked/>
  </w:style>
  <w:style w:type="paragraph" w:customStyle="1" w:styleId="04">
    <w:name w:val="04标准甲级标题"/>
    <w:basedOn w:val="a"/>
    <w:next w:val="A10"/>
    <w:qFormat/>
    <w:locked/>
    <w:pPr>
      <w:keepNext/>
      <w:autoSpaceDE w:val="0"/>
      <w:autoSpaceDN w:val="0"/>
      <w:adjustRightInd w:val="0"/>
      <w:spacing w:beforeLines="50" w:afterLines="50"/>
      <w:outlineLvl w:val="0"/>
    </w:pPr>
    <w:rPr>
      <w:b/>
      <w:szCs w:val="21"/>
    </w:rPr>
  </w:style>
  <w:style w:type="paragraph" w:customStyle="1" w:styleId="A10">
    <w:name w:val="A1标准段落"/>
    <w:basedOn w:val="a"/>
    <w:qFormat/>
    <w:locked/>
    <w:pPr>
      <w:autoSpaceDE w:val="0"/>
      <w:autoSpaceDN w:val="0"/>
      <w:adjustRightInd w:val="0"/>
      <w:spacing w:beforeLines="50"/>
    </w:pPr>
    <w:rPr>
      <w:szCs w:val="21"/>
    </w:rPr>
  </w:style>
  <w:style w:type="paragraph" w:customStyle="1" w:styleId="ConfStatement">
    <w:name w:val="ConfStatement"/>
    <w:basedOn w:val="SigPageText"/>
    <w:qFormat/>
    <w:locked/>
  </w:style>
  <w:style w:type="paragraph" w:customStyle="1" w:styleId="SigPageText">
    <w:name w:val="SigPageText"/>
    <w:basedOn w:val="a"/>
    <w:qFormat/>
    <w:locked/>
    <w:pPr>
      <w:tabs>
        <w:tab w:val="left" w:pos="2160"/>
        <w:tab w:val="right" w:pos="8640"/>
      </w:tabs>
      <w:spacing w:after="240"/>
    </w:pPr>
  </w:style>
  <w:style w:type="paragraph" w:customStyle="1" w:styleId="12">
    <w:name w:val="无间隔1"/>
    <w:link w:val="af8"/>
    <w:uiPriority w:val="1"/>
    <w:qFormat/>
    <w:locked/>
    <w:rPr>
      <w:rFonts w:ascii="Calibri" w:hAnsi="Calibri"/>
      <w:sz w:val="22"/>
      <w:szCs w:val="22"/>
    </w:rPr>
  </w:style>
  <w:style w:type="paragraph" w:customStyle="1" w:styleId="BayerTableColumnHeadings">
    <w:name w:val="Bayer Table Column Headings"/>
    <w:basedOn w:val="a"/>
    <w:qFormat/>
    <w:locked/>
    <w:pPr>
      <w:keepNext/>
      <w:jc w:val="center"/>
    </w:pPr>
    <w:rPr>
      <w:rFonts w:ascii="Arial" w:hAnsi="Arial"/>
      <w:b/>
      <w:lang w:eastAsia="en-US"/>
    </w:rPr>
  </w:style>
  <w:style w:type="paragraph" w:customStyle="1" w:styleId="A20">
    <w:name w:val="A2标准表文"/>
    <w:basedOn w:val="a"/>
    <w:qFormat/>
    <w:locked/>
    <w:pPr>
      <w:autoSpaceDE w:val="0"/>
      <w:autoSpaceDN w:val="0"/>
      <w:adjustRightInd w:val="0"/>
      <w:jc w:val="center"/>
    </w:pPr>
    <w:rPr>
      <w:szCs w:val="21"/>
    </w:rPr>
  </w:style>
  <w:style w:type="paragraph" w:customStyle="1" w:styleId="05">
    <w:name w:val="05标准乙级标题"/>
    <w:basedOn w:val="a"/>
    <w:next w:val="a"/>
    <w:qFormat/>
    <w:locked/>
    <w:pPr>
      <w:keepNext/>
      <w:widowControl/>
      <w:autoSpaceDE w:val="0"/>
      <w:autoSpaceDN w:val="0"/>
      <w:adjustRightInd w:val="0"/>
      <w:spacing w:beforeLines="50"/>
      <w:jc w:val="left"/>
      <w:outlineLvl w:val="1"/>
    </w:pPr>
    <w:rPr>
      <w:b/>
      <w:kern w:val="0"/>
      <w:szCs w:val="21"/>
    </w:rPr>
  </w:style>
  <w:style w:type="paragraph" w:customStyle="1" w:styleId="A40">
    <w:name w:val="A4标准条目"/>
    <w:basedOn w:val="a"/>
    <w:qFormat/>
    <w:locked/>
    <w:pPr>
      <w:autoSpaceDE w:val="0"/>
      <w:autoSpaceDN w:val="0"/>
      <w:adjustRightInd w:val="0"/>
    </w:pPr>
    <w:rPr>
      <w:szCs w:val="21"/>
    </w:rPr>
  </w:style>
  <w:style w:type="paragraph" w:customStyle="1" w:styleId="WPSOffice2">
    <w:name w:val="WPSOffice手动目录 2"/>
    <w:qFormat/>
    <w:locked/>
    <w:pPr>
      <w:ind w:leftChars="200" w:left="200"/>
    </w:pPr>
  </w:style>
  <w:style w:type="paragraph" w:customStyle="1" w:styleId="BayerBodytext">
    <w:name w:val="Bayer Body text"/>
    <w:basedOn w:val="a"/>
    <w:qFormat/>
    <w:locked/>
    <w:pPr>
      <w:tabs>
        <w:tab w:val="left" w:pos="1717"/>
      </w:tabs>
      <w:spacing w:after="240"/>
      <w:ind w:left="907"/>
    </w:pPr>
    <w:rPr>
      <w:lang w:eastAsia="ja-JP"/>
    </w:rPr>
  </w:style>
  <w:style w:type="paragraph" w:customStyle="1" w:styleId="BayerTableStyleData">
    <w:name w:val="Bayer TableStyle Data"/>
    <w:qFormat/>
    <w:locked/>
    <w:pPr>
      <w:keepNext/>
      <w:widowControl w:val="0"/>
      <w:jc w:val="right"/>
    </w:pPr>
    <w:rPr>
      <w:rFonts w:ascii="Arial" w:hAnsi="Arial" w:cs="Arial"/>
      <w:lang w:eastAsia="ja-JP"/>
    </w:rPr>
  </w:style>
  <w:style w:type="paragraph" w:customStyle="1" w:styleId="A30">
    <w:name w:val="A3标准图表注"/>
    <w:basedOn w:val="A20"/>
    <w:qFormat/>
    <w:locked/>
    <w:pPr>
      <w:jc w:val="left"/>
    </w:pPr>
  </w:style>
  <w:style w:type="paragraph" w:customStyle="1" w:styleId="WPSOffice3">
    <w:name w:val="WPSOffice手动目录 3"/>
    <w:qFormat/>
    <w:locked/>
    <w:pPr>
      <w:ind w:leftChars="400" w:left="400"/>
    </w:pPr>
  </w:style>
  <w:style w:type="paragraph" w:customStyle="1" w:styleId="af9">
    <w:name w:val="虚框表文"/>
    <w:basedOn w:val="a"/>
    <w:qFormat/>
    <w:locked/>
    <w:pPr>
      <w:topLinePunct/>
      <w:autoSpaceDE w:val="0"/>
      <w:autoSpaceDN w:val="0"/>
    </w:pPr>
    <w:rPr>
      <w:szCs w:val="21"/>
    </w:rPr>
  </w:style>
  <w:style w:type="paragraph" w:customStyle="1" w:styleId="WPSOffice1">
    <w:name w:val="WPSOffice手动目录 1"/>
    <w:qFormat/>
    <w:locked/>
  </w:style>
  <w:style w:type="character" w:customStyle="1" w:styleId="a9">
    <w:name w:val="批注框文本 字符"/>
    <w:link w:val="a8"/>
    <w:uiPriority w:val="99"/>
    <w:qFormat/>
    <w:rPr>
      <w:rFonts w:ascii="Calibri" w:eastAsia="宋体" w:hAnsi="Calibri" w:cs="Times New Roman"/>
      <w:kern w:val="2"/>
      <w:sz w:val="18"/>
      <w:szCs w:val="18"/>
    </w:rPr>
  </w:style>
  <w:style w:type="character" w:customStyle="1" w:styleId="af0">
    <w:name w:val="批注主题 字符"/>
    <w:link w:val="af"/>
    <w:uiPriority w:val="99"/>
    <w:qFormat/>
    <w:rPr>
      <w:rFonts w:ascii="Calibri" w:eastAsia="宋体" w:hAnsi="Calibri" w:cs="Times New Roman"/>
      <w:b/>
      <w:bCs/>
      <w:kern w:val="2"/>
      <w:sz w:val="21"/>
      <w:szCs w:val="24"/>
    </w:rPr>
  </w:style>
  <w:style w:type="character" w:customStyle="1" w:styleId="2Char">
    <w:name w:val="标题 2 Char"/>
    <w:qFormat/>
    <w:locked/>
    <w:rPr>
      <w:rFonts w:ascii="Arial" w:eastAsia="黑体" w:hAnsi="Arial"/>
      <w:b/>
      <w:sz w:val="32"/>
    </w:rPr>
  </w:style>
  <w:style w:type="character" w:customStyle="1" w:styleId="selected">
    <w:name w:val="selected"/>
    <w:qFormat/>
    <w:locked/>
    <w:rPr>
      <w:color w:val="BFFD31"/>
    </w:rPr>
  </w:style>
  <w:style w:type="character" w:customStyle="1" w:styleId="10">
    <w:name w:val="标题 1 字符"/>
    <w:link w:val="1"/>
    <w:uiPriority w:val="1"/>
    <w:qFormat/>
    <w:rPr>
      <w:b/>
      <w:kern w:val="44"/>
      <w:sz w:val="44"/>
    </w:rPr>
  </w:style>
  <w:style w:type="character" w:customStyle="1" w:styleId="a5">
    <w:name w:val="批注文字 字符"/>
    <w:link w:val="a4"/>
    <w:uiPriority w:val="99"/>
    <w:qFormat/>
    <w:rPr>
      <w:rFonts w:ascii="Calibri" w:eastAsia="宋体" w:hAnsi="Calibri" w:cs="Times New Roman"/>
      <w:kern w:val="2"/>
      <w:sz w:val="21"/>
      <w:szCs w:val="24"/>
    </w:rPr>
  </w:style>
  <w:style w:type="character" w:customStyle="1" w:styleId="af8">
    <w:name w:val="无间隔 字符"/>
    <w:link w:val="12"/>
    <w:uiPriority w:val="1"/>
    <w:qFormat/>
    <w:rPr>
      <w:rFonts w:ascii="Calibri" w:eastAsia="宋体" w:hAnsi="Calibri" w:cs="Times New Roman"/>
      <w:sz w:val="22"/>
      <w:szCs w:val="22"/>
    </w:rPr>
  </w:style>
  <w:style w:type="character" w:customStyle="1" w:styleId="20">
    <w:name w:val="标题 2 字符"/>
    <w:basedOn w:val="a0"/>
    <w:link w:val="2"/>
    <w:uiPriority w:val="9"/>
    <w:qFormat/>
    <w:rPr>
      <w:rFonts w:cstheme="majorBidi"/>
      <w:b/>
      <w:bCs/>
      <w:kern w:val="2"/>
      <w:sz w:val="28"/>
      <w:szCs w:val="32"/>
    </w:rPr>
  </w:style>
  <w:style w:type="paragraph" w:customStyle="1" w:styleId="13">
    <w:name w:val="修订1"/>
    <w:hidden/>
    <w:uiPriority w:val="99"/>
    <w:unhideWhenUsed/>
    <w:qFormat/>
    <w:rPr>
      <w:rFonts w:ascii="Calibri" w:hAnsi="Calibri"/>
      <w:kern w:val="2"/>
      <w:sz w:val="21"/>
      <w:szCs w:val="24"/>
    </w:rPr>
  </w:style>
  <w:style w:type="table" w:customStyle="1" w:styleId="TableNormal1">
    <w:name w:val="Table Normal1"/>
    <w:uiPriority w:val="2"/>
    <w:unhideWhenUsed/>
    <w:qFormat/>
    <w:pPr>
      <w:widowControl w:val="0"/>
    </w:pPr>
    <w:rPr>
      <w:sz w:val="22"/>
      <w:szCs w:val="22"/>
      <w:lang w:eastAsia="en-US"/>
    </w:rPr>
    <w:tblPr>
      <w:tblCellMar>
        <w:top w:w="0" w:type="dxa"/>
        <w:left w:w="0" w:type="dxa"/>
        <w:bottom w:w="0" w:type="dxa"/>
        <w:right w:w="0" w:type="dxa"/>
      </w:tblCellMar>
    </w:tblPr>
  </w:style>
  <w:style w:type="paragraph" w:customStyle="1" w:styleId="TableParagraph">
    <w:name w:val="Table Paragraph"/>
    <w:basedOn w:val="a"/>
    <w:uiPriority w:val="1"/>
    <w:qFormat/>
    <w:locked/>
    <w:pPr>
      <w:jc w:val="left"/>
    </w:pPr>
    <w:rPr>
      <w:kern w:val="0"/>
      <w:sz w:val="22"/>
      <w:szCs w:val="22"/>
      <w:lang w:eastAsia="en-US"/>
    </w:rPr>
  </w:style>
  <w:style w:type="character" w:customStyle="1" w:styleId="ad">
    <w:name w:val="页眉 字符"/>
    <w:basedOn w:val="a0"/>
    <w:link w:val="ac"/>
    <w:uiPriority w:val="99"/>
    <w:qFormat/>
    <w:rPr>
      <w:kern w:val="2"/>
      <w:sz w:val="18"/>
      <w:szCs w:val="24"/>
    </w:rPr>
  </w:style>
  <w:style w:type="character" w:customStyle="1" w:styleId="ab">
    <w:name w:val="页脚 字符"/>
    <w:basedOn w:val="a0"/>
    <w:link w:val="aa"/>
    <w:uiPriority w:val="99"/>
    <w:qFormat/>
    <w:rPr>
      <w:kern w:val="2"/>
      <w:sz w:val="18"/>
      <w:szCs w:val="24"/>
    </w:rPr>
  </w:style>
  <w:style w:type="table" w:customStyle="1" w:styleId="14">
    <w:name w:val="网格型1"/>
    <w:basedOn w:val="a1"/>
    <w:uiPriority w:val="59"/>
    <w:qFormat/>
    <w:locked/>
    <w:pPr>
      <w:widowControl w:val="0"/>
    </w:pPr>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
    <w:name w:val="浅色底纹1"/>
    <w:basedOn w:val="a1"/>
    <w:uiPriority w:val="60"/>
    <w:qFormat/>
    <w:locked/>
    <w:pPr>
      <w:widowControl w:val="0"/>
    </w:pPr>
    <w:rPr>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BulletPoint1">
    <w:name w:val="*Bullet Point 1"/>
    <w:qFormat/>
    <w:locked/>
    <w:pPr>
      <w:spacing w:before="120" w:after="120" w:line="276" w:lineRule="auto"/>
      <w:jc w:val="both"/>
    </w:pPr>
    <w:rPr>
      <w:rFonts w:ascii="Arial" w:eastAsia="Calibri" w:hAnsi="Arial"/>
      <w:color w:val="191919"/>
      <w:szCs w:val="22"/>
      <w:lang w:val="en-GB" w:eastAsia="en-US"/>
    </w:rPr>
  </w:style>
  <w:style w:type="character" w:customStyle="1" w:styleId="40">
    <w:name w:val="标题 4 字符"/>
    <w:basedOn w:val="a0"/>
    <w:link w:val="4"/>
    <w:uiPriority w:val="9"/>
    <w:qFormat/>
    <w:rPr>
      <w:rFonts w:cstheme="majorBidi"/>
      <w:b/>
      <w:bCs/>
      <w:kern w:val="2"/>
      <w:sz w:val="24"/>
      <w:szCs w:val="28"/>
    </w:rPr>
  </w:style>
  <w:style w:type="table" w:customStyle="1" w:styleId="21">
    <w:name w:val="浅色底纹2"/>
    <w:basedOn w:val="a1"/>
    <w:uiPriority w:val="60"/>
    <w:qFormat/>
    <w:locked/>
    <w:pPr>
      <w:widowControl w:val="0"/>
    </w:pPr>
    <w:rPr>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31">
    <w:name w:val="浅色底纹3"/>
    <w:basedOn w:val="a1"/>
    <w:uiPriority w:val="60"/>
    <w:qFormat/>
    <w:locked/>
    <w:pPr>
      <w:widowControl w:val="0"/>
    </w:pPr>
    <w:rPr>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22">
    <w:name w:val="网格型2"/>
    <w:basedOn w:val="a1"/>
    <w:uiPriority w:val="59"/>
    <w:qFormat/>
    <w:locked/>
    <w:pPr>
      <w:widowControl w:val="0"/>
    </w:pPr>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1">
    <w:name w:val="Table Normal11"/>
    <w:uiPriority w:val="2"/>
    <w:unhideWhenUsed/>
    <w:qFormat/>
    <w:pPr>
      <w:widowControl w:val="0"/>
    </w:pPr>
    <w:rPr>
      <w:sz w:val="22"/>
      <w:szCs w:val="22"/>
      <w:lang w:eastAsia="en-US"/>
    </w:rPr>
    <w:tblPr>
      <w:tblCellMar>
        <w:top w:w="0" w:type="dxa"/>
        <w:left w:w="0" w:type="dxa"/>
        <w:bottom w:w="0" w:type="dxa"/>
        <w:right w:w="0" w:type="dxa"/>
      </w:tblCellMar>
    </w:tblPr>
  </w:style>
  <w:style w:type="table" w:customStyle="1" w:styleId="32">
    <w:name w:val="网格型3"/>
    <w:basedOn w:val="a1"/>
    <w:uiPriority w:val="59"/>
    <w:qFormat/>
    <w:locked/>
    <w:pPr>
      <w:widowControl w:val="0"/>
    </w:pPr>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浅色底纹4"/>
    <w:basedOn w:val="a1"/>
    <w:uiPriority w:val="60"/>
    <w:qFormat/>
    <w:locked/>
    <w:pPr>
      <w:widowControl w:val="0"/>
    </w:pPr>
    <w:rPr>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Normal">
    <w:name w:val="Table Normal"/>
    <w:uiPriority w:val="2"/>
    <w:unhideWhenUsed/>
    <w:qFormat/>
    <w:pPr>
      <w:widowControl w:val="0"/>
      <w:autoSpaceDE w:val="0"/>
      <w:autoSpaceDN w:val="0"/>
    </w:pPr>
    <w:rPr>
      <w:sz w:val="22"/>
      <w:szCs w:val="22"/>
      <w:lang w:eastAsia="en-US"/>
    </w:rPr>
    <w:tblPr>
      <w:tblCellMar>
        <w:top w:w="0" w:type="dxa"/>
        <w:left w:w="0" w:type="dxa"/>
        <w:bottom w:w="0" w:type="dxa"/>
        <w:right w:w="0" w:type="dxa"/>
      </w:tblCellMar>
    </w:tblPr>
  </w:style>
  <w:style w:type="character" w:customStyle="1" w:styleId="a7">
    <w:name w:val="正文文本 字符"/>
    <w:basedOn w:val="a0"/>
    <w:link w:val="a6"/>
    <w:uiPriority w:val="1"/>
    <w:qFormat/>
    <w:rPr>
      <w:rFonts w:ascii="宋体" w:hAnsi="宋体" w:cs="宋体"/>
      <w:kern w:val="2"/>
      <w:sz w:val="24"/>
      <w:szCs w:val="24"/>
      <w:lang w:val="zh-CN" w:bidi="zh-CN"/>
    </w:rPr>
  </w:style>
  <w:style w:type="paragraph" w:customStyle="1" w:styleId="TOC10">
    <w:name w:val="TOC 标题1"/>
    <w:basedOn w:val="1"/>
    <w:next w:val="a"/>
    <w:uiPriority w:val="39"/>
    <w:unhideWhenUsed/>
    <w:qFormat/>
    <w:locked/>
    <w:pPr>
      <w:widowControl/>
      <w:spacing w:before="240" w:after="0" w:line="259" w:lineRule="auto"/>
      <w:jc w:val="left"/>
      <w:outlineLvl w:val="9"/>
    </w:pPr>
    <w:rPr>
      <w:rFonts w:asciiTheme="majorHAnsi" w:eastAsiaTheme="majorEastAsia" w:hAnsiTheme="majorHAnsi" w:cstheme="majorBidi"/>
      <w:b w:val="0"/>
      <w:color w:val="365F91" w:themeColor="accent1" w:themeShade="BF"/>
      <w:kern w:val="0"/>
      <w:sz w:val="32"/>
      <w:szCs w:val="32"/>
    </w:rPr>
  </w:style>
  <w:style w:type="paragraph" w:customStyle="1" w:styleId="BulletList">
    <w:name w:val="Bullet List"/>
    <w:basedOn w:val="a"/>
    <w:qFormat/>
    <w:locked/>
    <w:pPr>
      <w:widowControl/>
      <w:spacing w:after="120" w:line="276" w:lineRule="auto"/>
      <w:ind w:left="720" w:hanging="360"/>
      <w:jc w:val="left"/>
    </w:pPr>
    <w:rPr>
      <w:rFonts w:eastAsiaTheme="minorHAnsi"/>
      <w:kern w:val="0"/>
      <w:lang w:bidi="en-US"/>
    </w:rPr>
  </w:style>
  <w:style w:type="paragraph" w:customStyle="1" w:styleId="EndNoteBibliographyTitle">
    <w:name w:val="EndNote Bibliography Title"/>
    <w:basedOn w:val="a"/>
    <w:link w:val="EndNoteBibliographyTitle0"/>
    <w:qFormat/>
    <w:locked/>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4"/>
    </w:rPr>
  </w:style>
  <w:style w:type="paragraph" w:customStyle="1" w:styleId="EndNoteBibliography">
    <w:name w:val="EndNote Bibliography"/>
    <w:basedOn w:val="a"/>
    <w:link w:val="EndNoteBibliography0"/>
    <w:qFormat/>
    <w:locked/>
    <w:pPr>
      <w:spacing w:line="240" w:lineRule="auto"/>
      <w:jc w:val="left"/>
    </w:pPr>
    <w:rPr>
      <w:rFonts w:ascii="Calibri" w:hAnsi="Calibri" w:cs="Calibri"/>
      <w:sz w:val="20"/>
    </w:rPr>
  </w:style>
  <w:style w:type="character" w:customStyle="1" w:styleId="EndNoteBibliography0">
    <w:name w:val="EndNote Bibliography 字符"/>
    <w:basedOn w:val="a0"/>
    <w:link w:val="EndNoteBibliography"/>
    <w:qFormat/>
    <w:rPr>
      <w:rFonts w:ascii="Calibri" w:hAnsi="Calibri" w:cs="Calibri"/>
      <w:kern w:val="2"/>
      <w:szCs w:val="24"/>
    </w:rPr>
  </w:style>
  <w:style w:type="table" w:customStyle="1" w:styleId="TableNormal3">
    <w:name w:val="Table Normal3"/>
    <w:uiPriority w:val="2"/>
    <w:unhideWhenUsed/>
    <w:qFormat/>
    <w:pPr>
      <w:widowControl w:val="0"/>
      <w:autoSpaceDE w:val="0"/>
      <w:autoSpaceDN w:val="0"/>
    </w:pPr>
    <w:rPr>
      <w:sz w:val="22"/>
      <w:szCs w:val="22"/>
      <w:lang w:eastAsia="en-US"/>
    </w:rPr>
    <w:tblPr>
      <w:tblCellMar>
        <w:top w:w="0" w:type="dxa"/>
        <w:left w:w="0" w:type="dxa"/>
        <w:bottom w:w="0" w:type="dxa"/>
        <w:right w:w="0" w:type="dxa"/>
      </w:tblCellMar>
    </w:tblPr>
  </w:style>
  <w:style w:type="character" w:customStyle="1" w:styleId="16">
    <w:name w:val="未处理的提及1"/>
    <w:basedOn w:val="a0"/>
    <w:uiPriority w:val="99"/>
    <w:unhideWhenUsed/>
    <w:qFormat/>
    <w:rPr>
      <w:color w:val="605E5C"/>
      <w:shd w:val="clear" w:color="auto" w:fill="E1DFDD"/>
    </w:rPr>
  </w:style>
  <w:style w:type="table" w:customStyle="1" w:styleId="42">
    <w:name w:val="网格型4"/>
    <w:basedOn w:val="a1"/>
    <w:uiPriority w:val="39"/>
    <w:qFormat/>
    <w:locked/>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0"/>
    <w:link w:val="3"/>
    <w:uiPriority w:val="9"/>
    <w:qFormat/>
    <w:rPr>
      <w:b/>
      <w:bCs/>
      <w:kern w:val="2"/>
      <w:sz w:val="24"/>
      <w:szCs w:val="32"/>
    </w:rPr>
  </w:style>
  <w:style w:type="character" w:customStyle="1" w:styleId="50">
    <w:name w:val="标题 5 字符"/>
    <w:basedOn w:val="a0"/>
    <w:link w:val="5"/>
    <w:qFormat/>
    <w:rPr>
      <w:b/>
      <w:bCs/>
      <w:kern w:val="2"/>
      <w:sz w:val="24"/>
      <w:szCs w:val="24"/>
    </w:rPr>
  </w:style>
  <w:style w:type="character" w:customStyle="1" w:styleId="SageBodyText">
    <w:name w:val="Sage Body Text 字符"/>
    <w:basedOn w:val="a0"/>
    <w:link w:val="SageBodyText0"/>
    <w:qFormat/>
    <w:locked/>
    <w:rPr>
      <w:rFonts w:ascii="Arial" w:eastAsia="Arial" w:hAnsi="Arial" w:cs="Arial"/>
      <w:sz w:val="24"/>
      <w:szCs w:val="24"/>
      <w:lang w:eastAsia="zh-TW"/>
    </w:rPr>
  </w:style>
  <w:style w:type="paragraph" w:customStyle="1" w:styleId="SageBodyText0">
    <w:name w:val="Sage Body Text"/>
    <w:link w:val="SageBodyText"/>
    <w:qFormat/>
    <w:pPr>
      <w:spacing w:before="240"/>
    </w:pPr>
    <w:rPr>
      <w:rFonts w:ascii="Arial" w:eastAsia="Arial" w:hAnsi="Arial" w:cs="Arial"/>
      <w:sz w:val="24"/>
      <w:szCs w:val="24"/>
      <w:lang w:eastAsia="zh-TW"/>
    </w:rPr>
  </w:style>
  <w:style w:type="character" w:customStyle="1" w:styleId="17">
    <w:name w:val="占位符文本1"/>
    <w:basedOn w:val="a0"/>
    <w:uiPriority w:val="99"/>
    <w:semiHidden/>
    <w:qFormat/>
    <w:rPr>
      <w:color w:val="808080"/>
    </w:rPr>
  </w:style>
  <w:style w:type="table" w:customStyle="1" w:styleId="51">
    <w:name w:val="网格型5"/>
    <w:basedOn w:val="a1"/>
    <w:qFormat/>
    <w:locked/>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2">
    <w:name w:val="Table Normal12"/>
    <w:uiPriority w:val="2"/>
    <w:unhideWhenUsed/>
    <w:qFormat/>
    <w:pPr>
      <w:widowControl w:val="0"/>
    </w:pPr>
    <w:rPr>
      <w:sz w:val="22"/>
      <w:szCs w:val="22"/>
      <w:lang w:eastAsia="en-US"/>
    </w:rPr>
    <w:tblPr>
      <w:tblCellMar>
        <w:top w:w="0" w:type="dxa"/>
        <w:left w:w="0" w:type="dxa"/>
        <w:bottom w:w="0" w:type="dxa"/>
        <w:right w:w="0" w:type="dxa"/>
      </w:tblCellMar>
    </w:tblPr>
  </w:style>
  <w:style w:type="table" w:customStyle="1" w:styleId="110">
    <w:name w:val="网格型11"/>
    <w:basedOn w:val="a1"/>
    <w:uiPriority w:val="59"/>
    <w:qFormat/>
    <w:locked/>
    <w:pPr>
      <w:widowControl w:val="0"/>
    </w:pPr>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
    <w:name w:val="浅色底纹11"/>
    <w:basedOn w:val="a1"/>
    <w:uiPriority w:val="60"/>
    <w:qFormat/>
    <w:locked/>
    <w:pPr>
      <w:widowControl w:val="0"/>
    </w:pPr>
    <w:rPr>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52">
    <w:name w:val="浅色底纹5"/>
    <w:basedOn w:val="a1"/>
    <w:uiPriority w:val="60"/>
    <w:qFormat/>
    <w:locked/>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210">
    <w:name w:val="浅色底纹21"/>
    <w:basedOn w:val="a1"/>
    <w:uiPriority w:val="60"/>
    <w:qFormat/>
    <w:locked/>
    <w:pPr>
      <w:widowControl w:val="0"/>
    </w:pPr>
    <w:rPr>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310">
    <w:name w:val="浅色底纹31"/>
    <w:basedOn w:val="a1"/>
    <w:uiPriority w:val="60"/>
    <w:qFormat/>
    <w:locked/>
    <w:pPr>
      <w:widowControl w:val="0"/>
    </w:pPr>
    <w:rPr>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211">
    <w:name w:val="网格型21"/>
    <w:basedOn w:val="a1"/>
    <w:uiPriority w:val="59"/>
    <w:qFormat/>
    <w:locked/>
    <w:pPr>
      <w:widowControl w:val="0"/>
    </w:pPr>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11">
    <w:name w:val="Table Normal111"/>
    <w:uiPriority w:val="2"/>
    <w:unhideWhenUsed/>
    <w:qFormat/>
    <w:pPr>
      <w:widowControl w:val="0"/>
    </w:pPr>
    <w:rPr>
      <w:sz w:val="22"/>
      <w:szCs w:val="22"/>
      <w:lang w:eastAsia="en-US"/>
    </w:rPr>
    <w:tblPr>
      <w:tblCellMar>
        <w:top w:w="0" w:type="dxa"/>
        <w:left w:w="0" w:type="dxa"/>
        <w:bottom w:w="0" w:type="dxa"/>
        <w:right w:w="0" w:type="dxa"/>
      </w:tblCellMar>
    </w:tblPr>
  </w:style>
  <w:style w:type="table" w:customStyle="1" w:styleId="311">
    <w:name w:val="网格型31"/>
    <w:basedOn w:val="a1"/>
    <w:uiPriority w:val="59"/>
    <w:qFormat/>
    <w:locked/>
    <w:pPr>
      <w:widowControl w:val="0"/>
    </w:pPr>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0">
    <w:name w:val="浅色底纹41"/>
    <w:basedOn w:val="a1"/>
    <w:uiPriority w:val="60"/>
    <w:qFormat/>
    <w:locked/>
    <w:pPr>
      <w:widowControl w:val="0"/>
    </w:pPr>
    <w:rPr>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Normal2">
    <w:name w:val="Table Normal2"/>
    <w:uiPriority w:val="2"/>
    <w:unhideWhenUsed/>
    <w:qFormat/>
    <w:pPr>
      <w:widowControl w:val="0"/>
      <w:autoSpaceDE w:val="0"/>
      <w:autoSpaceDN w:val="0"/>
    </w:pPr>
    <w:rPr>
      <w:sz w:val="22"/>
      <w:szCs w:val="22"/>
      <w:lang w:eastAsia="en-US"/>
    </w:rPr>
    <w:tblPr>
      <w:tblCellMar>
        <w:top w:w="0" w:type="dxa"/>
        <w:left w:w="0" w:type="dxa"/>
        <w:bottom w:w="0" w:type="dxa"/>
        <w:right w:w="0" w:type="dxa"/>
      </w:tblCellMar>
    </w:tblPr>
  </w:style>
  <w:style w:type="table" w:customStyle="1" w:styleId="TableNormal31">
    <w:name w:val="Table Normal31"/>
    <w:uiPriority w:val="2"/>
    <w:unhideWhenUsed/>
    <w:qFormat/>
    <w:pPr>
      <w:widowControl w:val="0"/>
      <w:autoSpaceDE w:val="0"/>
      <w:autoSpaceDN w:val="0"/>
    </w:pPr>
    <w:rPr>
      <w:sz w:val="22"/>
      <w:szCs w:val="22"/>
      <w:lang w:eastAsia="en-US"/>
    </w:rPr>
    <w:tblPr>
      <w:tblCellMar>
        <w:top w:w="0" w:type="dxa"/>
        <w:left w:w="0" w:type="dxa"/>
        <w:bottom w:w="0" w:type="dxa"/>
        <w:right w:w="0" w:type="dxa"/>
      </w:tblCellMar>
    </w:tblPr>
  </w:style>
  <w:style w:type="table" w:customStyle="1" w:styleId="411">
    <w:name w:val="网格型41"/>
    <w:basedOn w:val="a1"/>
    <w:uiPriority w:val="39"/>
    <w:qFormat/>
    <w:locked/>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qFormat/>
    <w:locked/>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3">
    <w:name w:val="Table Normal13"/>
    <w:uiPriority w:val="2"/>
    <w:unhideWhenUsed/>
    <w:qFormat/>
    <w:pPr>
      <w:widowControl w:val="0"/>
    </w:pPr>
    <w:rPr>
      <w:sz w:val="22"/>
      <w:szCs w:val="22"/>
      <w:lang w:eastAsia="en-US"/>
    </w:rPr>
    <w:tblPr>
      <w:tblCellMar>
        <w:top w:w="0" w:type="dxa"/>
        <w:left w:w="0" w:type="dxa"/>
        <w:bottom w:w="0" w:type="dxa"/>
        <w:right w:w="0" w:type="dxa"/>
      </w:tblCellMar>
    </w:tblPr>
  </w:style>
  <w:style w:type="table" w:customStyle="1" w:styleId="120">
    <w:name w:val="网格型12"/>
    <w:basedOn w:val="a1"/>
    <w:uiPriority w:val="59"/>
    <w:qFormat/>
    <w:locked/>
    <w:pPr>
      <w:widowControl w:val="0"/>
    </w:pPr>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
    <w:name w:val="浅色底纹12"/>
    <w:basedOn w:val="a1"/>
    <w:uiPriority w:val="60"/>
    <w:qFormat/>
    <w:locked/>
    <w:pPr>
      <w:widowControl w:val="0"/>
    </w:pPr>
    <w:rPr>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60">
    <w:name w:val="浅色底纹6"/>
    <w:basedOn w:val="a1"/>
    <w:uiPriority w:val="60"/>
    <w:qFormat/>
    <w:locked/>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220">
    <w:name w:val="浅色底纹22"/>
    <w:basedOn w:val="a1"/>
    <w:uiPriority w:val="60"/>
    <w:qFormat/>
    <w:locked/>
    <w:pPr>
      <w:widowControl w:val="0"/>
    </w:pPr>
    <w:rPr>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320">
    <w:name w:val="浅色底纹32"/>
    <w:basedOn w:val="a1"/>
    <w:uiPriority w:val="60"/>
    <w:qFormat/>
    <w:locked/>
    <w:pPr>
      <w:widowControl w:val="0"/>
    </w:pPr>
    <w:rPr>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221">
    <w:name w:val="网格型22"/>
    <w:basedOn w:val="a1"/>
    <w:uiPriority w:val="59"/>
    <w:qFormat/>
    <w:locked/>
    <w:pPr>
      <w:widowControl w:val="0"/>
    </w:pPr>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12">
    <w:name w:val="Table Normal112"/>
    <w:uiPriority w:val="2"/>
    <w:unhideWhenUsed/>
    <w:qFormat/>
    <w:pPr>
      <w:widowControl w:val="0"/>
    </w:pPr>
    <w:rPr>
      <w:sz w:val="22"/>
      <w:szCs w:val="22"/>
      <w:lang w:eastAsia="en-US"/>
    </w:rPr>
    <w:tblPr>
      <w:tblCellMar>
        <w:top w:w="0" w:type="dxa"/>
        <w:left w:w="0" w:type="dxa"/>
        <w:bottom w:w="0" w:type="dxa"/>
        <w:right w:w="0" w:type="dxa"/>
      </w:tblCellMar>
    </w:tblPr>
  </w:style>
  <w:style w:type="table" w:customStyle="1" w:styleId="321">
    <w:name w:val="网格型32"/>
    <w:basedOn w:val="a1"/>
    <w:uiPriority w:val="59"/>
    <w:qFormat/>
    <w:locked/>
    <w:pPr>
      <w:widowControl w:val="0"/>
    </w:pPr>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0">
    <w:name w:val="浅色底纹42"/>
    <w:basedOn w:val="a1"/>
    <w:uiPriority w:val="60"/>
    <w:qFormat/>
    <w:locked/>
    <w:pPr>
      <w:widowControl w:val="0"/>
    </w:pPr>
    <w:rPr>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Normal4">
    <w:name w:val="Table Normal4"/>
    <w:uiPriority w:val="2"/>
    <w:unhideWhenUsed/>
    <w:qFormat/>
    <w:pPr>
      <w:widowControl w:val="0"/>
      <w:autoSpaceDE w:val="0"/>
      <w:autoSpaceDN w:val="0"/>
    </w:pPr>
    <w:rPr>
      <w:sz w:val="22"/>
      <w:szCs w:val="22"/>
      <w:lang w:eastAsia="en-US"/>
    </w:rPr>
    <w:tblPr>
      <w:tblCellMar>
        <w:top w:w="0" w:type="dxa"/>
        <w:left w:w="0" w:type="dxa"/>
        <w:bottom w:w="0" w:type="dxa"/>
        <w:right w:w="0" w:type="dxa"/>
      </w:tblCellMar>
    </w:tblPr>
  </w:style>
  <w:style w:type="table" w:customStyle="1" w:styleId="TableNormal32">
    <w:name w:val="Table Normal32"/>
    <w:uiPriority w:val="2"/>
    <w:unhideWhenUsed/>
    <w:qFormat/>
    <w:pPr>
      <w:widowControl w:val="0"/>
      <w:autoSpaceDE w:val="0"/>
      <w:autoSpaceDN w:val="0"/>
    </w:pPr>
    <w:rPr>
      <w:sz w:val="22"/>
      <w:szCs w:val="22"/>
      <w:lang w:eastAsia="en-US"/>
    </w:rPr>
    <w:tblPr>
      <w:tblCellMar>
        <w:top w:w="0" w:type="dxa"/>
        <w:left w:w="0" w:type="dxa"/>
        <w:bottom w:w="0" w:type="dxa"/>
        <w:right w:w="0" w:type="dxa"/>
      </w:tblCellMar>
    </w:tblPr>
  </w:style>
  <w:style w:type="table" w:customStyle="1" w:styleId="421">
    <w:name w:val="网格型42"/>
    <w:basedOn w:val="a1"/>
    <w:uiPriority w:val="39"/>
    <w:qFormat/>
    <w:locked/>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3">
    <w:name w:val="未处理的提及2"/>
    <w:basedOn w:val="a0"/>
    <w:uiPriority w:val="99"/>
    <w:unhideWhenUsed/>
    <w:qFormat/>
    <w:rPr>
      <w:color w:val="605E5C"/>
      <w:shd w:val="clear" w:color="auto" w:fill="E1DFDD"/>
    </w:rPr>
  </w:style>
  <w:style w:type="character" w:customStyle="1" w:styleId="HTML0">
    <w:name w:val="HTML 预设格式 字符"/>
    <w:basedOn w:val="a0"/>
    <w:link w:val="HTML"/>
    <w:qFormat/>
    <w:rPr>
      <w:rFonts w:ascii="宋体" w:hAnsi="宋体"/>
      <w:sz w:val="24"/>
      <w:szCs w:val="24"/>
    </w:rPr>
  </w:style>
  <w:style w:type="paragraph" w:customStyle="1" w:styleId="Default">
    <w:name w:val="Default"/>
    <w:qFormat/>
    <w:pPr>
      <w:widowControl w:val="0"/>
      <w:autoSpaceDE w:val="0"/>
      <w:autoSpaceDN w:val="0"/>
      <w:adjustRightInd w:val="0"/>
    </w:pPr>
    <w:rPr>
      <w:rFonts w:ascii="宋体" w:hAnsi="Calibri" w:cs="宋体"/>
      <w:color w:val="000000"/>
      <w:sz w:val="24"/>
      <w:szCs w:val="24"/>
    </w:rPr>
  </w:style>
  <w:style w:type="paragraph" w:styleId="afa">
    <w:name w:val="List Paragraph"/>
    <w:basedOn w:val="a"/>
    <w:uiPriority w:val="34"/>
    <w:qFormat/>
    <w:pPr>
      <w:spacing w:line="240" w:lineRule="auto"/>
      <w:ind w:firstLine="420"/>
    </w:pPr>
    <w:rPr>
      <w:rFonts w:ascii="Calibri" w:hAnsi="Calibri"/>
      <w:sz w:val="21"/>
    </w:rPr>
  </w:style>
  <w:style w:type="paragraph" w:customStyle="1" w:styleId="24">
    <w:name w:val="修订2"/>
    <w:hidden/>
    <w:uiPriority w:val="99"/>
    <w:qFormat/>
    <w:rPr>
      <w:kern w:val="2"/>
      <w:sz w:val="24"/>
      <w:szCs w:val="24"/>
    </w:rPr>
  </w:style>
  <w:style w:type="table" w:customStyle="1" w:styleId="7">
    <w:name w:val="网格型7"/>
    <w:basedOn w:val="a1"/>
    <w:qFormat/>
    <w:locked/>
    <w:pPr>
      <w:widowControl w:val="0"/>
      <w:jc w:val="both"/>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No Spacing"/>
    <w:link w:val="18"/>
    <w:uiPriority w:val="1"/>
    <w:qFormat/>
    <w:rPr>
      <w:rFonts w:ascii="Calibri" w:hAnsi="Calibri"/>
      <w:sz w:val="22"/>
      <w:szCs w:val="22"/>
    </w:rPr>
  </w:style>
  <w:style w:type="character" w:customStyle="1" w:styleId="18">
    <w:name w:val="无间隔 字符1"/>
    <w:link w:val="afb"/>
    <w:uiPriority w:val="1"/>
    <w:qFormat/>
    <w:rPr>
      <w:rFonts w:ascii="Calibri" w:hAnsi="Calibri"/>
      <w:sz w:val="22"/>
      <w:szCs w:val="22"/>
    </w:rPr>
  </w:style>
  <w:style w:type="table" w:customStyle="1" w:styleId="TableNormal14">
    <w:name w:val="Table Normal14"/>
    <w:uiPriority w:val="2"/>
    <w:semiHidden/>
    <w:unhideWhenUsed/>
    <w:qFormat/>
    <w:pPr>
      <w:widowControl w:val="0"/>
    </w:pPr>
    <w:rPr>
      <w:rFonts w:ascii="Calibri" w:hAnsi="Calibri"/>
      <w:sz w:val="22"/>
      <w:szCs w:val="22"/>
      <w:lang w:eastAsia="en-US"/>
    </w:rPr>
    <w:tblPr>
      <w:tblCellMar>
        <w:top w:w="0" w:type="dxa"/>
        <w:left w:w="0" w:type="dxa"/>
        <w:bottom w:w="0" w:type="dxa"/>
        <w:right w:w="0" w:type="dxa"/>
      </w:tblCellMar>
    </w:tblPr>
  </w:style>
  <w:style w:type="table" w:customStyle="1" w:styleId="130">
    <w:name w:val="网格型13"/>
    <w:basedOn w:val="a1"/>
    <w:uiPriority w:val="59"/>
    <w:qFormat/>
    <w:locked/>
    <w:pPr>
      <w:widowControl w:val="0"/>
    </w:pPr>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
    <w:name w:val="浅色底纹13"/>
    <w:basedOn w:val="a1"/>
    <w:uiPriority w:val="60"/>
    <w:qFormat/>
    <w:locked/>
    <w:pPr>
      <w:widowControl w:val="0"/>
    </w:pPr>
    <w:rPr>
      <w:rFonts w:ascii="Calibri" w:hAnsi="Calibri"/>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70">
    <w:name w:val="浅色底纹7"/>
    <w:basedOn w:val="a1"/>
    <w:uiPriority w:val="60"/>
    <w:qFormat/>
    <w:locked/>
    <w:rPr>
      <w:rFonts w:ascii="Calibri" w:hAnsi="Calibri"/>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230">
    <w:name w:val="浅色底纹23"/>
    <w:basedOn w:val="a1"/>
    <w:uiPriority w:val="60"/>
    <w:qFormat/>
    <w:locked/>
    <w:pPr>
      <w:widowControl w:val="0"/>
    </w:pPr>
    <w:rPr>
      <w:rFonts w:ascii="Calibri" w:hAnsi="Calibri"/>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33">
    <w:name w:val="浅色底纹33"/>
    <w:basedOn w:val="a1"/>
    <w:uiPriority w:val="60"/>
    <w:qFormat/>
    <w:locked/>
    <w:pPr>
      <w:widowControl w:val="0"/>
    </w:pPr>
    <w:rPr>
      <w:rFonts w:ascii="Calibri" w:hAnsi="Calibri"/>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231">
    <w:name w:val="网格型23"/>
    <w:basedOn w:val="a1"/>
    <w:uiPriority w:val="59"/>
    <w:qFormat/>
    <w:locked/>
    <w:pPr>
      <w:widowControl w:val="0"/>
    </w:pPr>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13">
    <w:name w:val="Table Normal113"/>
    <w:uiPriority w:val="2"/>
    <w:semiHidden/>
    <w:unhideWhenUsed/>
    <w:qFormat/>
    <w:pPr>
      <w:widowControl w:val="0"/>
    </w:pPr>
    <w:rPr>
      <w:rFonts w:ascii="Calibri" w:hAnsi="Calibri"/>
      <w:sz w:val="22"/>
      <w:szCs w:val="22"/>
      <w:lang w:eastAsia="en-US"/>
    </w:rPr>
    <w:tblPr>
      <w:tblCellMar>
        <w:top w:w="0" w:type="dxa"/>
        <w:left w:w="0" w:type="dxa"/>
        <w:bottom w:w="0" w:type="dxa"/>
        <w:right w:w="0" w:type="dxa"/>
      </w:tblCellMar>
    </w:tblPr>
  </w:style>
  <w:style w:type="table" w:customStyle="1" w:styleId="330">
    <w:name w:val="网格型33"/>
    <w:basedOn w:val="a1"/>
    <w:uiPriority w:val="59"/>
    <w:qFormat/>
    <w:locked/>
    <w:pPr>
      <w:widowControl w:val="0"/>
    </w:pPr>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
    <w:name w:val="浅色底纹43"/>
    <w:basedOn w:val="a1"/>
    <w:uiPriority w:val="60"/>
    <w:qFormat/>
    <w:locked/>
    <w:pPr>
      <w:widowControl w:val="0"/>
    </w:pPr>
    <w:rPr>
      <w:rFonts w:ascii="Calibri" w:hAnsi="Calibri"/>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Normal5">
    <w:name w:val="Table Normal5"/>
    <w:uiPriority w:val="2"/>
    <w:semiHidden/>
    <w:unhideWhenUsed/>
    <w:qFormat/>
    <w:pPr>
      <w:widowControl w:val="0"/>
      <w:autoSpaceDE w:val="0"/>
      <w:autoSpaceDN w:val="0"/>
    </w:pPr>
    <w:rPr>
      <w:rFonts w:ascii="Calibri" w:hAnsi="Calibri"/>
      <w:sz w:val="22"/>
      <w:szCs w:val="22"/>
      <w:lang w:eastAsia="en-US"/>
    </w:rPr>
    <w:tblPr>
      <w:tblCellMar>
        <w:top w:w="0" w:type="dxa"/>
        <w:left w:w="0" w:type="dxa"/>
        <w:bottom w:w="0" w:type="dxa"/>
        <w:right w:w="0" w:type="dxa"/>
      </w:tblCellMar>
    </w:tblPr>
  </w:style>
  <w:style w:type="paragraph" w:customStyle="1" w:styleId="TOC20">
    <w:name w:val="TOC 标题2"/>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b w:val="0"/>
      <w:color w:val="365F91" w:themeColor="accent1" w:themeShade="BF"/>
      <w:kern w:val="0"/>
      <w:sz w:val="32"/>
      <w:szCs w:val="32"/>
    </w:rPr>
  </w:style>
  <w:style w:type="table" w:customStyle="1" w:styleId="TableNormal33">
    <w:name w:val="Table Normal33"/>
    <w:uiPriority w:val="2"/>
    <w:semiHidden/>
    <w:unhideWhenUsed/>
    <w:qFormat/>
    <w:pPr>
      <w:widowControl w:val="0"/>
      <w:autoSpaceDE w:val="0"/>
      <w:autoSpaceDN w:val="0"/>
    </w:pPr>
    <w:rPr>
      <w:rFonts w:ascii="Calibri" w:hAnsi="Calibri"/>
      <w:sz w:val="22"/>
      <w:szCs w:val="22"/>
      <w:lang w:eastAsia="en-US"/>
    </w:rPr>
    <w:tblPr>
      <w:tblCellMar>
        <w:top w:w="0" w:type="dxa"/>
        <w:left w:w="0" w:type="dxa"/>
        <w:bottom w:w="0" w:type="dxa"/>
        <w:right w:w="0" w:type="dxa"/>
      </w:tblCellMar>
    </w:tblPr>
  </w:style>
  <w:style w:type="table" w:customStyle="1" w:styleId="430">
    <w:name w:val="网格型43"/>
    <w:basedOn w:val="a1"/>
    <w:uiPriority w:val="39"/>
    <w:qFormat/>
    <w:locked/>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c">
    <w:name w:val="Placeholder Text"/>
    <w:basedOn w:val="a0"/>
    <w:uiPriority w:val="99"/>
    <w:semiHidden/>
    <w:qFormat/>
    <w:rPr>
      <w:color w:val="808080"/>
    </w:rPr>
  </w:style>
  <w:style w:type="table" w:customStyle="1" w:styleId="510">
    <w:name w:val="网格型51"/>
    <w:basedOn w:val="a1"/>
    <w:qFormat/>
    <w:locked/>
    <w:pPr>
      <w:widowControl w:val="0"/>
      <w:jc w:val="both"/>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21">
    <w:name w:val="Table Normal121"/>
    <w:uiPriority w:val="2"/>
    <w:semiHidden/>
    <w:unhideWhenUsed/>
    <w:qFormat/>
    <w:pPr>
      <w:widowControl w:val="0"/>
    </w:pPr>
    <w:rPr>
      <w:rFonts w:ascii="Calibri" w:hAnsi="Calibri"/>
      <w:sz w:val="22"/>
      <w:szCs w:val="22"/>
      <w:lang w:eastAsia="en-US"/>
    </w:rPr>
    <w:tblPr>
      <w:tblCellMar>
        <w:top w:w="0" w:type="dxa"/>
        <w:left w:w="0" w:type="dxa"/>
        <w:bottom w:w="0" w:type="dxa"/>
        <w:right w:w="0" w:type="dxa"/>
      </w:tblCellMar>
    </w:tblPr>
  </w:style>
  <w:style w:type="table" w:customStyle="1" w:styleId="1110">
    <w:name w:val="网格型111"/>
    <w:basedOn w:val="a1"/>
    <w:uiPriority w:val="59"/>
    <w:qFormat/>
    <w:locked/>
    <w:pPr>
      <w:widowControl w:val="0"/>
    </w:pPr>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
    <w:name w:val="浅色底纹111"/>
    <w:basedOn w:val="a1"/>
    <w:uiPriority w:val="60"/>
    <w:qFormat/>
    <w:locked/>
    <w:pPr>
      <w:widowControl w:val="0"/>
    </w:pPr>
    <w:rPr>
      <w:rFonts w:ascii="Calibri" w:hAnsi="Calibri"/>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511">
    <w:name w:val="浅色底纹51"/>
    <w:basedOn w:val="a1"/>
    <w:uiPriority w:val="60"/>
    <w:qFormat/>
    <w:locked/>
    <w:rPr>
      <w:rFonts w:ascii="Calibri" w:hAnsi="Calibri"/>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2110">
    <w:name w:val="浅色底纹211"/>
    <w:basedOn w:val="a1"/>
    <w:uiPriority w:val="60"/>
    <w:qFormat/>
    <w:locked/>
    <w:pPr>
      <w:widowControl w:val="0"/>
    </w:pPr>
    <w:rPr>
      <w:rFonts w:ascii="Calibri" w:hAnsi="Calibri"/>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3110">
    <w:name w:val="浅色底纹311"/>
    <w:basedOn w:val="a1"/>
    <w:uiPriority w:val="60"/>
    <w:qFormat/>
    <w:locked/>
    <w:pPr>
      <w:widowControl w:val="0"/>
    </w:pPr>
    <w:rPr>
      <w:rFonts w:ascii="Calibri" w:hAnsi="Calibri"/>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2111">
    <w:name w:val="网格型211"/>
    <w:basedOn w:val="a1"/>
    <w:uiPriority w:val="59"/>
    <w:qFormat/>
    <w:locked/>
    <w:pPr>
      <w:widowControl w:val="0"/>
    </w:pPr>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111">
    <w:name w:val="Table Normal1111"/>
    <w:uiPriority w:val="2"/>
    <w:semiHidden/>
    <w:unhideWhenUsed/>
    <w:qFormat/>
    <w:pPr>
      <w:widowControl w:val="0"/>
    </w:pPr>
    <w:rPr>
      <w:rFonts w:ascii="Calibri" w:hAnsi="Calibri"/>
      <w:sz w:val="22"/>
      <w:szCs w:val="22"/>
      <w:lang w:eastAsia="en-US"/>
    </w:rPr>
    <w:tblPr>
      <w:tblCellMar>
        <w:top w:w="0" w:type="dxa"/>
        <w:left w:w="0" w:type="dxa"/>
        <w:bottom w:w="0" w:type="dxa"/>
        <w:right w:w="0" w:type="dxa"/>
      </w:tblCellMar>
    </w:tblPr>
  </w:style>
  <w:style w:type="table" w:customStyle="1" w:styleId="3111">
    <w:name w:val="网格型311"/>
    <w:basedOn w:val="a1"/>
    <w:uiPriority w:val="59"/>
    <w:qFormat/>
    <w:locked/>
    <w:pPr>
      <w:widowControl w:val="0"/>
    </w:pPr>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0">
    <w:name w:val="浅色底纹411"/>
    <w:basedOn w:val="a1"/>
    <w:uiPriority w:val="60"/>
    <w:qFormat/>
    <w:locked/>
    <w:pPr>
      <w:widowControl w:val="0"/>
    </w:pPr>
    <w:rPr>
      <w:rFonts w:ascii="Calibri" w:hAnsi="Calibri"/>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Normal21">
    <w:name w:val="Table Normal21"/>
    <w:uiPriority w:val="2"/>
    <w:semiHidden/>
    <w:unhideWhenUsed/>
    <w:qFormat/>
    <w:pPr>
      <w:widowControl w:val="0"/>
      <w:autoSpaceDE w:val="0"/>
      <w:autoSpaceDN w:val="0"/>
    </w:pPr>
    <w:rPr>
      <w:rFonts w:ascii="Calibri" w:hAnsi="Calibri"/>
      <w:sz w:val="22"/>
      <w:szCs w:val="22"/>
      <w:lang w:eastAsia="en-US"/>
    </w:rPr>
    <w:tblPr>
      <w:tblCellMar>
        <w:top w:w="0" w:type="dxa"/>
        <w:left w:w="0" w:type="dxa"/>
        <w:bottom w:w="0" w:type="dxa"/>
        <w:right w:w="0" w:type="dxa"/>
      </w:tblCellMar>
    </w:tblPr>
  </w:style>
  <w:style w:type="table" w:customStyle="1" w:styleId="TableNormal311">
    <w:name w:val="Table Normal311"/>
    <w:uiPriority w:val="2"/>
    <w:semiHidden/>
    <w:unhideWhenUsed/>
    <w:qFormat/>
    <w:pPr>
      <w:widowControl w:val="0"/>
      <w:autoSpaceDE w:val="0"/>
      <w:autoSpaceDN w:val="0"/>
    </w:pPr>
    <w:rPr>
      <w:rFonts w:ascii="Calibri" w:hAnsi="Calibri"/>
      <w:sz w:val="22"/>
      <w:szCs w:val="22"/>
      <w:lang w:eastAsia="en-US"/>
    </w:rPr>
    <w:tblPr>
      <w:tblCellMar>
        <w:top w:w="0" w:type="dxa"/>
        <w:left w:w="0" w:type="dxa"/>
        <w:bottom w:w="0" w:type="dxa"/>
        <w:right w:w="0" w:type="dxa"/>
      </w:tblCellMar>
    </w:tblPr>
  </w:style>
  <w:style w:type="table" w:customStyle="1" w:styleId="4111">
    <w:name w:val="网格型411"/>
    <w:basedOn w:val="a1"/>
    <w:uiPriority w:val="39"/>
    <w:qFormat/>
    <w:locked/>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网格型61"/>
    <w:basedOn w:val="a1"/>
    <w:qFormat/>
    <w:locked/>
    <w:pPr>
      <w:widowControl w:val="0"/>
      <w:jc w:val="both"/>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31">
    <w:name w:val="Table Normal131"/>
    <w:uiPriority w:val="2"/>
    <w:semiHidden/>
    <w:unhideWhenUsed/>
    <w:qFormat/>
    <w:pPr>
      <w:widowControl w:val="0"/>
    </w:pPr>
    <w:rPr>
      <w:rFonts w:ascii="Calibri" w:hAnsi="Calibri"/>
      <w:sz w:val="22"/>
      <w:szCs w:val="22"/>
      <w:lang w:eastAsia="en-US"/>
    </w:rPr>
    <w:tblPr>
      <w:tblCellMar>
        <w:top w:w="0" w:type="dxa"/>
        <w:left w:w="0" w:type="dxa"/>
        <w:bottom w:w="0" w:type="dxa"/>
        <w:right w:w="0" w:type="dxa"/>
      </w:tblCellMar>
    </w:tblPr>
  </w:style>
  <w:style w:type="table" w:customStyle="1" w:styleId="1210">
    <w:name w:val="网格型121"/>
    <w:basedOn w:val="a1"/>
    <w:uiPriority w:val="59"/>
    <w:qFormat/>
    <w:locked/>
    <w:pPr>
      <w:widowControl w:val="0"/>
    </w:pPr>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
    <w:name w:val="浅色底纹121"/>
    <w:basedOn w:val="a1"/>
    <w:uiPriority w:val="60"/>
    <w:qFormat/>
    <w:locked/>
    <w:pPr>
      <w:widowControl w:val="0"/>
    </w:pPr>
    <w:rPr>
      <w:rFonts w:ascii="Calibri" w:hAnsi="Calibri"/>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610">
    <w:name w:val="浅色底纹61"/>
    <w:basedOn w:val="a1"/>
    <w:uiPriority w:val="60"/>
    <w:qFormat/>
    <w:locked/>
    <w:rPr>
      <w:rFonts w:ascii="Calibri" w:hAnsi="Calibri"/>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2210">
    <w:name w:val="浅色底纹221"/>
    <w:basedOn w:val="a1"/>
    <w:uiPriority w:val="60"/>
    <w:qFormat/>
    <w:locked/>
    <w:pPr>
      <w:widowControl w:val="0"/>
    </w:pPr>
    <w:rPr>
      <w:rFonts w:ascii="Calibri" w:hAnsi="Calibri"/>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3210">
    <w:name w:val="浅色底纹321"/>
    <w:basedOn w:val="a1"/>
    <w:uiPriority w:val="60"/>
    <w:qFormat/>
    <w:locked/>
    <w:pPr>
      <w:widowControl w:val="0"/>
    </w:pPr>
    <w:rPr>
      <w:rFonts w:ascii="Calibri" w:hAnsi="Calibri"/>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2211">
    <w:name w:val="网格型221"/>
    <w:basedOn w:val="a1"/>
    <w:uiPriority w:val="59"/>
    <w:qFormat/>
    <w:locked/>
    <w:pPr>
      <w:widowControl w:val="0"/>
    </w:pPr>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121">
    <w:name w:val="Table Normal1121"/>
    <w:uiPriority w:val="2"/>
    <w:semiHidden/>
    <w:unhideWhenUsed/>
    <w:qFormat/>
    <w:pPr>
      <w:widowControl w:val="0"/>
    </w:pPr>
    <w:rPr>
      <w:rFonts w:ascii="Calibri" w:hAnsi="Calibri"/>
      <w:sz w:val="22"/>
      <w:szCs w:val="22"/>
      <w:lang w:eastAsia="en-US"/>
    </w:rPr>
    <w:tblPr>
      <w:tblCellMar>
        <w:top w:w="0" w:type="dxa"/>
        <w:left w:w="0" w:type="dxa"/>
        <w:bottom w:w="0" w:type="dxa"/>
        <w:right w:w="0" w:type="dxa"/>
      </w:tblCellMar>
    </w:tblPr>
  </w:style>
  <w:style w:type="table" w:customStyle="1" w:styleId="3211">
    <w:name w:val="网格型321"/>
    <w:basedOn w:val="a1"/>
    <w:uiPriority w:val="59"/>
    <w:qFormat/>
    <w:locked/>
    <w:pPr>
      <w:widowControl w:val="0"/>
    </w:pPr>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0">
    <w:name w:val="浅色底纹421"/>
    <w:basedOn w:val="a1"/>
    <w:uiPriority w:val="60"/>
    <w:qFormat/>
    <w:locked/>
    <w:pPr>
      <w:widowControl w:val="0"/>
    </w:pPr>
    <w:rPr>
      <w:rFonts w:ascii="Calibri" w:hAnsi="Calibri"/>
      <w:color w:val="000000"/>
      <w:sz w:val="22"/>
      <w:szCs w:val="22"/>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Normal41">
    <w:name w:val="Table Normal41"/>
    <w:uiPriority w:val="2"/>
    <w:semiHidden/>
    <w:unhideWhenUsed/>
    <w:qFormat/>
    <w:pPr>
      <w:widowControl w:val="0"/>
      <w:autoSpaceDE w:val="0"/>
      <w:autoSpaceDN w:val="0"/>
    </w:pPr>
    <w:rPr>
      <w:rFonts w:ascii="Calibri" w:hAnsi="Calibri"/>
      <w:sz w:val="22"/>
      <w:szCs w:val="22"/>
      <w:lang w:eastAsia="en-US"/>
    </w:rPr>
    <w:tblPr>
      <w:tblCellMar>
        <w:top w:w="0" w:type="dxa"/>
        <w:left w:w="0" w:type="dxa"/>
        <w:bottom w:w="0" w:type="dxa"/>
        <w:right w:w="0" w:type="dxa"/>
      </w:tblCellMar>
    </w:tblPr>
  </w:style>
  <w:style w:type="table" w:customStyle="1" w:styleId="TableNormal321">
    <w:name w:val="Table Normal321"/>
    <w:uiPriority w:val="2"/>
    <w:semiHidden/>
    <w:unhideWhenUsed/>
    <w:qFormat/>
    <w:pPr>
      <w:widowControl w:val="0"/>
      <w:autoSpaceDE w:val="0"/>
      <w:autoSpaceDN w:val="0"/>
    </w:pPr>
    <w:rPr>
      <w:rFonts w:ascii="Calibri" w:hAnsi="Calibri"/>
      <w:sz w:val="22"/>
      <w:szCs w:val="22"/>
      <w:lang w:eastAsia="en-US"/>
    </w:rPr>
    <w:tblPr>
      <w:tblCellMar>
        <w:top w:w="0" w:type="dxa"/>
        <w:left w:w="0" w:type="dxa"/>
        <w:bottom w:w="0" w:type="dxa"/>
        <w:right w:w="0" w:type="dxa"/>
      </w:tblCellMar>
    </w:tblPr>
  </w:style>
  <w:style w:type="table" w:customStyle="1" w:styleId="4211">
    <w:name w:val="网格型421"/>
    <w:basedOn w:val="a1"/>
    <w:uiPriority w:val="39"/>
    <w:qFormat/>
    <w:locked/>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4">
    <w:name w:val="未处理的提及3"/>
    <w:basedOn w:val="a0"/>
    <w:uiPriority w:val="99"/>
    <w:semiHidden/>
    <w:unhideWhenUsed/>
    <w:qFormat/>
    <w:rPr>
      <w:color w:val="605E5C"/>
      <w:shd w:val="clear" w:color="auto" w:fill="E1DFDD"/>
    </w:rPr>
  </w:style>
  <w:style w:type="character" w:customStyle="1" w:styleId="44">
    <w:name w:val="未处理的提及4"/>
    <w:basedOn w:val="a0"/>
    <w:uiPriority w:val="99"/>
    <w:semiHidden/>
    <w:unhideWhenUsed/>
    <w:qFormat/>
    <w:rPr>
      <w:color w:val="605E5C"/>
      <w:shd w:val="clear" w:color="auto" w:fill="E1DFDD"/>
    </w:rPr>
  </w:style>
  <w:style w:type="character" w:customStyle="1" w:styleId="53">
    <w:name w:val="未处理的提及5"/>
    <w:basedOn w:val="a0"/>
    <w:uiPriority w:val="99"/>
    <w:semiHidden/>
    <w:unhideWhenUsed/>
    <w:qFormat/>
    <w:rPr>
      <w:color w:val="605E5C"/>
      <w:shd w:val="clear" w:color="auto" w:fill="E1DFDD"/>
    </w:rPr>
  </w:style>
  <w:style w:type="paragraph" w:customStyle="1" w:styleId="35">
    <w:name w:val="修订3"/>
    <w:hidden/>
    <w:uiPriority w:val="99"/>
    <w:semiHidden/>
    <w:qFormat/>
    <w:rPr>
      <w:kern w:val="2"/>
      <w:sz w:val="24"/>
      <w:szCs w:val="24"/>
    </w:rPr>
  </w:style>
  <w:style w:type="table" w:customStyle="1" w:styleId="440">
    <w:name w:val="网格型44"/>
    <w:basedOn w:val="a1"/>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0">
    <w:name w:val="网格型52"/>
    <w:basedOn w:val="a1"/>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2">
    <w:name w:val="未处理的提及6"/>
    <w:basedOn w:val="a0"/>
    <w:uiPriority w:val="99"/>
    <w:semiHidden/>
    <w:unhideWhenUsed/>
    <w:qFormat/>
    <w:rPr>
      <w:color w:val="605E5C"/>
      <w:shd w:val="clear" w:color="auto" w:fill="E1DFDD"/>
    </w:rPr>
  </w:style>
  <w:style w:type="paragraph" w:styleId="afd">
    <w:name w:val="Revision"/>
    <w:hidden/>
    <w:uiPriority w:val="99"/>
    <w:unhideWhenUsed/>
    <w:rsid w:val="00D21841"/>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footer" Target="footer1.xml"/><Relationship Id="rId26"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oter" Target="footer3.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5" Type="http://schemas.openxmlformats.org/officeDocument/2006/relationships/image" Target="media/image8.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5.xml"/><Relationship Id="rId32"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4.xml"/><Relationship Id="rId28"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footer" Target="footer2.xml"/><Relationship Id="rId31" Type="http://schemas.openxmlformats.org/officeDocument/2006/relationships/header" Target="header8.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4.xml"/><Relationship Id="rId27" Type="http://schemas.openxmlformats.org/officeDocument/2006/relationships/image" Target="media/image10.png"/><Relationship Id="rId30" Type="http://schemas.openxmlformats.org/officeDocument/2006/relationships/header" Target="header7.xm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8FA699D-A3D7-471E-83F2-EB4637650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56</Pages>
  <Words>46754</Words>
  <Characters>266503</Characters>
  <Application>Microsoft Office Word</Application>
  <DocSecurity>0</DocSecurity>
  <Lines>2220</Lines>
  <Paragraphs>625</Paragraphs>
  <ScaleCrop>false</ScaleCrop>
  <Manager>王 崝</Manager>
  <Company>贝达药业</Company>
  <LinksUpToDate>false</LinksUpToDate>
  <CharactersWithSpaces>312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王 崝</dc:creator>
  <cp:lastModifiedBy>Xiang Xiao</cp:lastModifiedBy>
  <cp:revision>207</cp:revision>
  <cp:lastPrinted>2022-09-27T05:57:00Z</cp:lastPrinted>
  <dcterms:created xsi:type="dcterms:W3CDTF">2023-10-08T07:12:00Z</dcterms:created>
  <dcterms:modified xsi:type="dcterms:W3CDTF">2026-04-25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5225</vt:lpwstr>
  </property>
  <property fmtid="{D5CDD505-2E9C-101B-9397-08002B2CF9AE}" pid="3" name="ICV">
    <vt:lpwstr>F4F11A98599049E3BFCDF22A0B9BB5D3</vt:lpwstr>
  </property>
  <property fmtid="{D5CDD505-2E9C-101B-9397-08002B2CF9AE}" pid="4" name="KSOTemplateDocerSaveRecord">
    <vt:lpwstr>eyJoZGlkIjoiZTc1ZTVlMGMwMjI1NTc2M2U1MWE1ZmMwMzVlZDM0ZTciLCJ1c2VySWQiOiIyMzQwNTQyOTQifQ==</vt:lpwstr>
  </property>
</Properties>
</file>